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6900B1" w14:textId="77777777" w:rsidR="00A91E6B" w:rsidRPr="00DD7B27" w:rsidRDefault="00A91E6B" w:rsidP="007574CB">
      <w:pPr>
        <w:tabs>
          <w:tab w:val="left" w:pos="8222"/>
        </w:tabs>
        <w:spacing w:after="0" w:line="480" w:lineRule="auto"/>
        <w:rPr>
          <w:rFonts w:asciiTheme="majorHAnsi" w:hAnsiTheme="majorHAnsi"/>
          <w:b/>
          <w:sz w:val="24"/>
          <w:szCs w:val="24"/>
        </w:rPr>
      </w:pPr>
      <w:bookmarkStart w:id="0" w:name="_GoBack"/>
      <w:bookmarkEnd w:id="0"/>
    </w:p>
    <w:p w14:paraId="394C5799" w14:textId="77777777" w:rsidR="00A648EE" w:rsidRPr="00DD7B27" w:rsidRDefault="00A648EE" w:rsidP="00A91E6B">
      <w:pPr>
        <w:spacing w:after="0" w:line="480" w:lineRule="auto"/>
        <w:rPr>
          <w:rFonts w:asciiTheme="majorHAnsi" w:hAnsiTheme="majorHAnsi"/>
          <w:b/>
          <w:sz w:val="24"/>
          <w:szCs w:val="24"/>
        </w:rPr>
      </w:pPr>
    </w:p>
    <w:p w14:paraId="40C9657E" w14:textId="77777777" w:rsidR="00A648EE" w:rsidRPr="00DD7B27" w:rsidRDefault="00A648EE" w:rsidP="00A91E6B">
      <w:pPr>
        <w:spacing w:after="0" w:line="480" w:lineRule="auto"/>
        <w:rPr>
          <w:rFonts w:asciiTheme="majorHAnsi" w:hAnsiTheme="majorHAnsi"/>
          <w:b/>
          <w:sz w:val="24"/>
          <w:szCs w:val="24"/>
        </w:rPr>
      </w:pPr>
    </w:p>
    <w:p w14:paraId="0947759C" w14:textId="076A1E0C" w:rsidR="00A648EE" w:rsidRPr="00BA30B9" w:rsidRDefault="001D4DAE" w:rsidP="00DC7FE5">
      <w:pPr>
        <w:spacing w:after="0" w:line="480" w:lineRule="auto"/>
        <w:jc w:val="center"/>
        <w:rPr>
          <w:rFonts w:asciiTheme="majorHAnsi" w:hAnsiTheme="majorHAnsi"/>
          <w:b/>
          <w:sz w:val="24"/>
          <w:szCs w:val="24"/>
        </w:rPr>
      </w:pPr>
      <w:r w:rsidRPr="00BA30B9">
        <w:rPr>
          <w:rFonts w:asciiTheme="majorHAnsi" w:hAnsiTheme="majorHAnsi"/>
          <w:b/>
          <w:sz w:val="24"/>
          <w:szCs w:val="24"/>
        </w:rPr>
        <w:t xml:space="preserve">Associations between inhibitory control, eating behaviours and adiposity in </w:t>
      </w:r>
      <w:proofErr w:type="gramStart"/>
      <w:r w:rsidR="00F97674" w:rsidRPr="00BA30B9">
        <w:rPr>
          <w:rFonts w:asciiTheme="majorHAnsi" w:hAnsiTheme="majorHAnsi"/>
          <w:b/>
          <w:sz w:val="24"/>
          <w:szCs w:val="24"/>
        </w:rPr>
        <w:t>6 year old</w:t>
      </w:r>
      <w:proofErr w:type="gramEnd"/>
      <w:r w:rsidR="00F97674" w:rsidRPr="00BA30B9">
        <w:rPr>
          <w:rFonts w:asciiTheme="majorHAnsi" w:hAnsiTheme="majorHAnsi"/>
          <w:b/>
          <w:sz w:val="24"/>
          <w:szCs w:val="24"/>
        </w:rPr>
        <w:t xml:space="preserve"> </w:t>
      </w:r>
      <w:r w:rsidRPr="00BA30B9">
        <w:rPr>
          <w:rFonts w:asciiTheme="majorHAnsi" w:hAnsiTheme="majorHAnsi"/>
          <w:b/>
          <w:sz w:val="24"/>
          <w:szCs w:val="24"/>
        </w:rPr>
        <w:t xml:space="preserve">children. </w:t>
      </w:r>
      <w:r w:rsidR="00217D9A" w:rsidRPr="00BA30B9">
        <w:rPr>
          <w:rFonts w:asciiTheme="majorHAnsi" w:hAnsiTheme="majorHAnsi"/>
          <w:b/>
          <w:sz w:val="24"/>
          <w:szCs w:val="24"/>
        </w:rPr>
        <w:t xml:space="preserve"> </w:t>
      </w:r>
    </w:p>
    <w:p w14:paraId="15778531" w14:textId="77777777" w:rsidR="00A93DDF" w:rsidRPr="00BA30B9" w:rsidRDefault="00A93DDF" w:rsidP="00A91E6B">
      <w:pPr>
        <w:spacing w:after="0" w:line="480" w:lineRule="auto"/>
        <w:rPr>
          <w:rFonts w:asciiTheme="majorHAnsi" w:hAnsiTheme="majorHAnsi"/>
          <w:b/>
          <w:sz w:val="24"/>
          <w:szCs w:val="24"/>
        </w:rPr>
      </w:pPr>
    </w:p>
    <w:p w14:paraId="253D6006" w14:textId="77777777" w:rsidR="00A93DDF" w:rsidRPr="00BA30B9" w:rsidRDefault="00A93DDF" w:rsidP="00A91E6B">
      <w:pPr>
        <w:spacing w:after="0" w:line="480" w:lineRule="auto"/>
        <w:rPr>
          <w:rFonts w:asciiTheme="majorHAnsi" w:hAnsiTheme="majorHAnsi"/>
          <w:b/>
          <w:sz w:val="24"/>
          <w:szCs w:val="24"/>
        </w:rPr>
      </w:pPr>
    </w:p>
    <w:p w14:paraId="3E999B00" w14:textId="1C306EA7" w:rsidR="00DC7FE5" w:rsidRPr="00BA30B9" w:rsidRDefault="00DC7FE5" w:rsidP="00DC7FE5">
      <w:pPr>
        <w:pStyle w:val="ListParagraph"/>
        <w:spacing w:after="0" w:line="480" w:lineRule="auto"/>
        <w:ind w:left="0"/>
        <w:rPr>
          <w:rFonts w:asciiTheme="majorHAnsi" w:hAnsiTheme="majorHAnsi" w:cs="Times New Roman"/>
          <w:sz w:val="24"/>
          <w:szCs w:val="24"/>
        </w:rPr>
      </w:pPr>
      <w:r w:rsidRPr="00BA30B9">
        <w:rPr>
          <w:rFonts w:asciiTheme="majorHAnsi" w:hAnsiTheme="majorHAnsi" w:cs="Times New Roman"/>
          <w:sz w:val="24"/>
          <w:szCs w:val="24"/>
        </w:rPr>
        <w:t>Anna Fogel</w:t>
      </w:r>
      <w:r w:rsidRPr="00BA30B9">
        <w:rPr>
          <w:rFonts w:asciiTheme="majorHAnsi" w:hAnsiTheme="majorHAnsi" w:cs="Times New Roman"/>
          <w:sz w:val="24"/>
          <w:szCs w:val="24"/>
          <w:vertAlign w:val="superscript"/>
        </w:rPr>
        <w:t>1</w:t>
      </w:r>
      <w:r w:rsidRPr="00BA30B9">
        <w:rPr>
          <w:rFonts w:asciiTheme="majorHAnsi" w:hAnsiTheme="majorHAnsi" w:cs="Times New Roman"/>
          <w:sz w:val="24"/>
          <w:szCs w:val="24"/>
        </w:rPr>
        <w:t>, Keri McCrickerd</w:t>
      </w:r>
      <w:r w:rsidRPr="00BA30B9">
        <w:rPr>
          <w:rFonts w:asciiTheme="majorHAnsi" w:hAnsiTheme="majorHAnsi" w:cs="Times New Roman"/>
          <w:sz w:val="24"/>
          <w:szCs w:val="24"/>
          <w:vertAlign w:val="superscript"/>
        </w:rPr>
        <w:t>1</w:t>
      </w:r>
      <w:r w:rsidRPr="00BA30B9">
        <w:rPr>
          <w:rFonts w:asciiTheme="majorHAnsi" w:hAnsiTheme="majorHAnsi" w:cs="Times New Roman"/>
          <w:sz w:val="24"/>
          <w:szCs w:val="24"/>
        </w:rPr>
        <w:t>, Ai Ting Goh</w:t>
      </w:r>
      <w:r w:rsidRPr="00BA30B9">
        <w:rPr>
          <w:rFonts w:asciiTheme="majorHAnsi" w:hAnsiTheme="majorHAnsi" w:cs="Times New Roman"/>
          <w:sz w:val="24"/>
          <w:szCs w:val="24"/>
          <w:vertAlign w:val="superscript"/>
        </w:rPr>
        <w:t>1</w:t>
      </w:r>
      <w:r w:rsidRPr="00BA30B9">
        <w:rPr>
          <w:rFonts w:asciiTheme="majorHAnsi" w:hAnsiTheme="majorHAnsi" w:cs="Times New Roman"/>
          <w:sz w:val="24"/>
          <w:szCs w:val="24"/>
        </w:rPr>
        <w:t xml:space="preserve">, </w:t>
      </w:r>
      <w:r w:rsidR="002C1116" w:rsidRPr="00BA30B9">
        <w:rPr>
          <w:rFonts w:asciiTheme="majorHAnsi" w:hAnsiTheme="majorHAnsi" w:cs="Times New Roman"/>
          <w:sz w:val="24"/>
          <w:szCs w:val="24"/>
        </w:rPr>
        <w:t>Lisa R. Fries</w:t>
      </w:r>
      <w:r w:rsidR="002C1116" w:rsidRPr="00BA30B9">
        <w:rPr>
          <w:rFonts w:asciiTheme="majorHAnsi" w:hAnsiTheme="majorHAnsi" w:cs="Times New Roman"/>
          <w:sz w:val="24"/>
          <w:szCs w:val="24"/>
          <w:vertAlign w:val="superscript"/>
        </w:rPr>
        <w:t>2</w:t>
      </w:r>
      <w:r w:rsidR="002C1116" w:rsidRPr="00BA30B9">
        <w:rPr>
          <w:rFonts w:asciiTheme="majorHAnsi" w:hAnsiTheme="majorHAnsi" w:cs="Times New Roman"/>
          <w:sz w:val="24"/>
          <w:szCs w:val="24"/>
        </w:rPr>
        <w:t xml:space="preserve">, </w:t>
      </w:r>
      <w:r w:rsidRPr="00BA30B9">
        <w:rPr>
          <w:rFonts w:asciiTheme="majorHAnsi" w:hAnsiTheme="majorHAnsi" w:cs="Times New Roman"/>
          <w:sz w:val="24"/>
          <w:szCs w:val="24"/>
        </w:rPr>
        <w:t>Yap-Seng Chong</w:t>
      </w:r>
      <w:r w:rsidRPr="00BA30B9">
        <w:rPr>
          <w:rFonts w:asciiTheme="majorHAnsi" w:hAnsiTheme="majorHAnsi" w:cs="Times New Roman"/>
          <w:sz w:val="24"/>
          <w:szCs w:val="24"/>
          <w:vertAlign w:val="superscript"/>
        </w:rPr>
        <w:t>3,4</w:t>
      </w:r>
      <w:r w:rsidRPr="00BA30B9">
        <w:rPr>
          <w:rFonts w:asciiTheme="majorHAnsi" w:hAnsiTheme="majorHAnsi" w:cs="Times New Roman"/>
          <w:sz w:val="24"/>
          <w:szCs w:val="24"/>
        </w:rPr>
        <w:t xml:space="preserve">, </w:t>
      </w:r>
      <w:proofErr w:type="spellStart"/>
      <w:r w:rsidRPr="00BA30B9">
        <w:rPr>
          <w:rFonts w:asciiTheme="majorHAnsi" w:hAnsiTheme="majorHAnsi" w:cs="Times New Roman"/>
          <w:sz w:val="24"/>
          <w:szCs w:val="24"/>
        </w:rPr>
        <w:t>Kok</w:t>
      </w:r>
      <w:proofErr w:type="spellEnd"/>
      <w:r w:rsidRPr="00BA30B9">
        <w:rPr>
          <w:rFonts w:asciiTheme="majorHAnsi" w:hAnsiTheme="majorHAnsi" w:cs="Times New Roman"/>
          <w:sz w:val="24"/>
          <w:szCs w:val="24"/>
        </w:rPr>
        <w:t xml:space="preserve"> </w:t>
      </w:r>
      <w:proofErr w:type="spellStart"/>
      <w:r w:rsidRPr="00BA30B9">
        <w:rPr>
          <w:rFonts w:asciiTheme="majorHAnsi" w:hAnsiTheme="majorHAnsi" w:cs="Times New Roman"/>
          <w:sz w:val="24"/>
          <w:szCs w:val="24"/>
        </w:rPr>
        <w:t>Hian</w:t>
      </w:r>
      <w:proofErr w:type="spellEnd"/>
      <w:r w:rsidRPr="00BA30B9">
        <w:rPr>
          <w:rFonts w:asciiTheme="majorHAnsi" w:hAnsiTheme="majorHAnsi" w:cs="Times New Roman"/>
          <w:sz w:val="24"/>
          <w:szCs w:val="24"/>
        </w:rPr>
        <w:t xml:space="preserve"> Tan</w:t>
      </w:r>
      <w:r w:rsidRPr="00BA30B9">
        <w:rPr>
          <w:rFonts w:asciiTheme="majorHAnsi" w:hAnsiTheme="majorHAnsi" w:cs="Times New Roman"/>
          <w:sz w:val="24"/>
          <w:szCs w:val="24"/>
          <w:vertAlign w:val="superscript"/>
        </w:rPr>
        <w:t>5</w:t>
      </w:r>
      <w:r w:rsidRPr="00BA30B9">
        <w:rPr>
          <w:rFonts w:asciiTheme="majorHAnsi" w:hAnsiTheme="majorHAnsi" w:cs="Times New Roman"/>
          <w:sz w:val="24"/>
          <w:szCs w:val="24"/>
        </w:rPr>
        <w:t>, Fabian Yap</w:t>
      </w:r>
      <w:r w:rsidRPr="00BA30B9">
        <w:rPr>
          <w:rFonts w:asciiTheme="majorHAnsi" w:hAnsiTheme="majorHAnsi" w:cs="Times New Roman"/>
          <w:sz w:val="24"/>
          <w:szCs w:val="24"/>
          <w:vertAlign w:val="superscript"/>
        </w:rPr>
        <w:t>5</w:t>
      </w:r>
      <w:r w:rsidRPr="00BA30B9">
        <w:rPr>
          <w:rFonts w:asciiTheme="majorHAnsi" w:hAnsiTheme="majorHAnsi" w:cs="Times New Roman"/>
          <w:sz w:val="24"/>
          <w:szCs w:val="24"/>
        </w:rPr>
        <w:t>, Lynette P. Shek</w:t>
      </w:r>
      <w:r w:rsidRPr="00BA30B9">
        <w:rPr>
          <w:rFonts w:asciiTheme="majorHAnsi" w:hAnsiTheme="majorHAnsi" w:cs="Times New Roman"/>
          <w:sz w:val="24"/>
          <w:szCs w:val="24"/>
          <w:vertAlign w:val="superscript"/>
        </w:rPr>
        <w:t>3,6</w:t>
      </w:r>
      <w:r w:rsidRPr="00BA30B9">
        <w:rPr>
          <w:rFonts w:asciiTheme="majorHAnsi" w:hAnsiTheme="majorHAnsi" w:cs="Times New Roman"/>
          <w:sz w:val="24"/>
          <w:szCs w:val="24"/>
        </w:rPr>
        <w:t>, Michael J. Meaney</w:t>
      </w:r>
      <w:r w:rsidRPr="00BA30B9">
        <w:rPr>
          <w:rFonts w:asciiTheme="majorHAnsi" w:hAnsiTheme="majorHAnsi" w:cs="Times New Roman"/>
          <w:sz w:val="24"/>
          <w:szCs w:val="24"/>
          <w:vertAlign w:val="superscript"/>
        </w:rPr>
        <w:t>1,7</w:t>
      </w:r>
      <w:r w:rsidR="00F6504F" w:rsidRPr="00BA30B9">
        <w:rPr>
          <w:rFonts w:asciiTheme="majorHAnsi" w:hAnsiTheme="majorHAnsi" w:cs="Times New Roman"/>
          <w:sz w:val="24"/>
          <w:szCs w:val="24"/>
        </w:rPr>
        <w:t>,</w:t>
      </w:r>
      <w:r w:rsidRPr="00BA30B9">
        <w:rPr>
          <w:rFonts w:asciiTheme="majorHAnsi" w:hAnsiTheme="majorHAnsi" w:cs="Times New Roman"/>
          <w:sz w:val="24"/>
          <w:szCs w:val="24"/>
        </w:rPr>
        <w:t xml:space="preserve"> </w:t>
      </w:r>
      <w:r w:rsidR="00C3645C" w:rsidRPr="00BA30B9">
        <w:rPr>
          <w:rFonts w:asciiTheme="majorHAnsi" w:hAnsiTheme="majorHAnsi" w:cs="Times New Roman"/>
          <w:sz w:val="24"/>
          <w:szCs w:val="24"/>
        </w:rPr>
        <w:t>Shirong Cai</w:t>
      </w:r>
      <w:r w:rsidR="00AB35E6" w:rsidRPr="00BA30B9">
        <w:rPr>
          <w:rFonts w:asciiTheme="majorHAnsi" w:hAnsiTheme="majorHAnsi" w:cs="Times New Roman"/>
          <w:sz w:val="24"/>
          <w:szCs w:val="24"/>
          <w:vertAlign w:val="superscript"/>
        </w:rPr>
        <w:t>3,4</w:t>
      </w:r>
      <w:r w:rsidR="00C3645C" w:rsidRPr="00BA30B9">
        <w:rPr>
          <w:rFonts w:asciiTheme="majorHAnsi" w:hAnsiTheme="majorHAnsi" w:cs="Times New Roman"/>
          <w:sz w:val="24"/>
          <w:szCs w:val="24"/>
        </w:rPr>
        <w:t xml:space="preserve">, Patricia </w:t>
      </w:r>
      <w:proofErr w:type="spellStart"/>
      <w:r w:rsidR="00C3645C" w:rsidRPr="00BA30B9">
        <w:rPr>
          <w:rFonts w:asciiTheme="majorHAnsi" w:hAnsiTheme="majorHAnsi" w:cs="Times New Roman"/>
          <w:sz w:val="24"/>
          <w:szCs w:val="24"/>
        </w:rPr>
        <w:t>Pelufo</w:t>
      </w:r>
      <w:proofErr w:type="spellEnd"/>
      <w:r w:rsidR="00C3645C" w:rsidRPr="00BA30B9">
        <w:rPr>
          <w:rFonts w:asciiTheme="majorHAnsi" w:hAnsiTheme="majorHAnsi" w:cs="Times New Roman"/>
          <w:sz w:val="24"/>
          <w:szCs w:val="24"/>
        </w:rPr>
        <w:t xml:space="preserve"> Silveira</w:t>
      </w:r>
      <w:r w:rsidR="007769BC" w:rsidRPr="00BA30B9">
        <w:rPr>
          <w:rFonts w:asciiTheme="majorHAnsi" w:hAnsiTheme="majorHAnsi" w:cs="Times New Roman"/>
          <w:sz w:val="24"/>
          <w:szCs w:val="24"/>
          <w:vertAlign w:val="superscript"/>
        </w:rPr>
        <w:t>7,</w:t>
      </w:r>
      <w:r w:rsidR="00C3645C" w:rsidRPr="00BA30B9">
        <w:rPr>
          <w:rFonts w:asciiTheme="majorHAnsi" w:hAnsiTheme="majorHAnsi" w:cs="Times New Roman"/>
          <w:sz w:val="24"/>
          <w:szCs w:val="24"/>
          <w:vertAlign w:val="superscript"/>
        </w:rPr>
        <w:t>8</w:t>
      </w:r>
      <w:r w:rsidR="00C3645C" w:rsidRPr="00BA30B9">
        <w:rPr>
          <w:rFonts w:asciiTheme="majorHAnsi" w:hAnsiTheme="majorHAnsi" w:cs="Times New Roman"/>
          <w:sz w:val="24"/>
          <w:szCs w:val="24"/>
        </w:rPr>
        <w:t xml:space="preserve">, </w:t>
      </w:r>
      <w:proofErr w:type="spellStart"/>
      <w:r w:rsidRPr="00BA30B9">
        <w:rPr>
          <w:rFonts w:asciiTheme="majorHAnsi" w:hAnsiTheme="majorHAnsi" w:cs="Times New Roman"/>
          <w:sz w:val="24"/>
          <w:szCs w:val="24"/>
        </w:rPr>
        <w:t>Birit</w:t>
      </w:r>
      <w:proofErr w:type="spellEnd"/>
      <w:r w:rsidRPr="00BA30B9">
        <w:rPr>
          <w:rFonts w:asciiTheme="majorHAnsi" w:hAnsiTheme="majorHAnsi" w:cs="Times New Roman"/>
          <w:sz w:val="24"/>
          <w:szCs w:val="24"/>
        </w:rPr>
        <w:t xml:space="preserve"> F.P. Broekman</w:t>
      </w:r>
      <w:r w:rsidR="00DB0F7A" w:rsidRPr="00BA30B9">
        <w:rPr>
          <w:rFonts w:asciiTheme="majorHAnsi" w:hAnsiTheme="majorHAnsi" w:cs="Times New Roman"/>
          <w:sz w:val="24"/>
          <w:szCs w:val="24"/>
          <w:vertAlign w:val="superscript"/>
        </w:rPr>
        <w:t>3,</w:t>
      </w:r>
      <w:r w:rsidR="009F4B5F" w:rsidRPr="00BA30B9">
        <w:rPr>
          <w:rFonts w:asciiTheme="majorHAnsi" w:hAnsiTheme="majorHAnsi" w:cs="Times New Roman"/>
          <w:sz w:val="24"/>
          <w:szCs w:val="24"/>
          <w:vertAlign w:val="superscript"/>
        </w:rPr>
        <w:t>9</w:t>
      </w:r>
      <w:r w:rsidRPr="00BA30B9">
        <w:rPr>
          <w:rFonts w:asciiTheme="majorHAnsi" w:hAnsiTheme="majorHAnsi" w:cs="Times New Roman"/>
          <w:sz w:val="24"/>
          <w:szCs w:val="24"/>
        </w:rPr>
        <w:t>, Yung Seng Lee</w:t>
      </w:r>
      <w:r w:rsidRPr="00BA30B9">
        <w:rPr>
          <w:rFonts w:asciiTheme="majorHAnsi" w:hAnsiTheme="majorHAnsi" w:cs="Times New Roman"/>
          <w:sz w:val="24"/>
          <w:szCs w:val="24"/>
          <w:vertAlign w:val="superscript"/>
        </w:rPr>
        <w:t>3, 6</w:t>
      </w:r>
      <w:r w:rsidRPr="00BA30B9">
        <w:rPr>
          <w:rFonts w:asciiTheme="majorHAnsi" w:hAnsiTheme="majorHAnsi" w:cs="Times New Roman"/>
          <w:sz w:val="24"/>
          <w:szCs w:val="24"/>
        </w:rPr>
        <w:t>, Keith M. Godfrey</w:t>
      </w:r>
      <w:r w:rsidR="009F4B5F" w:rsidRPr="00BA30B9">
        <w:rPr>
          <w:rFonts w:asciiTheme="majorHAnsi" w:hAnsiTheme="majorHAnsi" w:cs="Times New Roman"/>
          <w:sz w:val="24"/>
          <w:szCs w:val="24"/>
          <w:vertAlign w:val="superscript"/>
        </w:rPr>
        <w:t>10</w:t>
      </w:r>
      <w:proofErr w:type="gramStart"/>
      <w:r w:rsidRPr="00BA30B9">
        <w:rPr>
          <w:rFonts w:asciiTheme="majorHAnsi" w:hAnsiTheme="majorHAnsi" w:cs="Times New Roman"/>
          <w:sz w:val="24"/>
          <w:szCs w:val="24"/>
        </w:rPr>
        <w:t>,</w:t>
      </w:r>
      <w:r w:rsidR="00F6504F" w:rsidRPr="00BA30B9">
        <w:rPr>
          <w:rFonts w:asciiTheme="majorHAnsi" w:hAnsiTheme="majorHAnsi" w:cs="Times New Roman"/>
          <w:sz w:val="24"/>
          <w:szCs w:val="24"/>
        </w:rPr>
        <w:t xml:space="preserve"> ,</w:t>
      </w:r>
      <w:proofErr w:type="gramEnd"/>
      <w:r w:rsidRPr="00BA30B9">
        <w:rPr>
          <w:rFonts w:asciiTheme="majorHAnsi" w:hAnsiTheme="majorHAnsi" w:cs="Times New Roman"/>
          <w:sz w:val="24"/>
          <w:szCs w:val="24"/>
        </w:rPr>
        <w:t xml:space="preserve"> Mary </w:t>
      </w:r>
      <w:proofErr w:type="spellStart"/>
      <w:r w:rsidRPr="00BA30B9">
        <w:rPr>
          <w:rFonts w:asciiTheme="majorHAnsi" w:hAnsiTheme="majorHAnsi" w:cs="Times New Roman"/>
          <w:sz w:val="24"/>
          <w:szCs w:val="24"/>
        </w:rPr>
        <w:t>Foong</w:t>
      </w:r>
      <w:proofErr w:type="spellEnd"/>
      <w:r w:rsidRPr="00BA30B9">
        <w:rPr>
          <w:rFonts w:asciiTheme="majorHAnsi" w:hAnsiTheme="majorHAnsi" w:cs="Times New Roman"/>
          <w:sz w:val="24"/>
          <w:szCs w:val="24"/>
        </w:rPr>
        <w:t xml:space="preserve"> Fong Chong</w:t>
      </w:r>
      <w:r w:rsidR="00F6504F" w:rsidRPr="00BA30B9">
        <w:rPr>
          <w:rFonts w:asciiTheme="majorHAnsi" w:hAnsiTheme="majorHAnsi" w:cs="Times New Roman"/>
          <w:sz w:val="24"/>
          <w:szCs w:val="24"/>
          <w:vertAlign w:val="superscript"/>
        </w:rPr>
        <w:t>1,11</w:t>
      </w:r>
      <w:r w:rsidRPr="00BA30B9">
        <w:rPr>
          <w:rFonts w:asciiTheme="majorHAnsi" w:hAnsiTheme="majorHAnsi" w:cs="Times New Roman"/>
          <w:sz w:val="24"/>
          <w:szCs w:val="24"/>
        </w:rPr>
        <w:t xml:space="preserve"> &amp; </w:t>
      </w:r>
      <w:proofErr w:type="spellStart"/>
      <w:r w:rsidRPr="00BA30B9">
        <w:rPr>
          <w:rFonts w:asciiTheme="majorHAnsi" w:hAnsiTheme="majorHAnsi" w:cs="Times New Roman"/>
          <w:sz w:val="24"/>
          <w:szCs w:val="24"/>
        </w:rPr>
        <w:t>Ciarán</w:t>
      </w:r>
      <w:proofErr w:type="spellEnd"/>
      <w:r w:rsidRPr="00BA30B9">
        <w:rPr>
          <w:rFonts w:asciiTheme="majorHAnsi" w:hAnsiTheme="majorHAnsi" w:cs="Times New Roman"/>
          <w:sz w:val="24"/>
          <w:szCs w:val="24"/>
        </w:rPr>
        <w:t xml:space="preserve"> G. Forde</w:t>
      </w:r>
      <w:r w:rsidR="00F6504F" w:rsidRPr="00BA30B9">
        <w:rPr>
          <w:rFonts w:asciiTheme="majorHAnsi" w:hAnsiTheme="majorHAnsi" w:cs="Times New Roman"/>
          <w:sz w:val="24"/>
          <w:szCs w:val="24"/>
          <w:vertAlign w:val="superscript"/>
        </w:rPr>
        <w:t>1,12</w:t>
      </w:r>
      <w:r w:rsidRPr="00BA30B9">
        <w:rPr>
          <w:rFonts w:asciiTheme="majorHAnsi" w:hAnsiTheme="majorHAnsi" w:cs="Times New Roman"/>
          <w:sz w:val="24"/>
          <w:szCs w:val="24"/>
        </w:rPr>
        <w:t>*</w:t>
      </w:r>
      <w:r w:rsidR="00DD152A" w:rsidRPr="00BA30B9">
        <w:rPr>
          <w:rFonts w:asciiTheme="majorHAnsi" w:hAnsiTheme="majorHAnsi" w:cs="Times New Roman"/>
          <w:sz w:val="24"/>
          <w:szCs w:val="24"/>
        </w:rPr>
        <w:t xml:space="preserve"> </w:t>
      </w:r>
    </w:p>
    <w:p w14:paraId="25DC1A28" w14:textId="77777777" w:rsidR="00DC7FE5" w:rsidRPr="00BA30B9" w:rsidRDefault="00DC7FE5" w:rsidP="00DC7FE5">
      <w:pPr>
        <w:spacing w:line="480" w:lineRule="auto"/>
        <w:rPr>
          <w:rFonts w:asciiTheme="majorHAnsi" w:hAnsiTheme="majorHAnsi" w:cs="Times New Roman"/>
          <w:sz w:val="24"/>
          <w:szCs w:val="24"/>
          <w:vertAlign w:val="superscript"/>
        </w:rPr>
      </w:pPr>
    </w:p>
    <w:p w14:paraId="07E42B21" w14:textId="77777777" w:rsidR="00DC7FE5" w:rsidRPr="00BA30B9" w:rsidRDefault="00DC7FE5" w:rsidP="00DC7FE5">
      <w:pPr>
        <w:spacing w:line="480" w:lineRule="auto"/>
        <w:rPr>
          <w:rFonts w:asciiTheme="majorHAnsi" w:hAnsiTheme="majorHAnsi" w:cs="Times New Roman"/>
          <w:sz w:val="24"/>
          <w:szCs w:val="24"/>
        </w:rPr>
      </w:pPr>
      <w:r w:rsidRPr="00BA30B9">
        <w:rPr>
          <w:rFonts w:asciiTheme="majorHAnsi" w:hAnsiTheme="majorHAnsi" w:cs="Times New Roman"/>
          <w:sz w:val="24"/>
          <w:szCs w:val="24"/>
          <w:vertAlign w:val="superscript"/>
        </w:rPr>
        <w:t>1</w:t>
      </w:r>
      <w:r w:rsidRPr="00BA30B9">
        <w:rPr>
          <w:rFonts w:asciiTheme="majorHAnsi" w:hAnsiTheme="majorHAnsi" w:cs="Times New Roman"/>
          <w:sz w:val="24"/>
          <w:szCs w:val="24"/>
        </w:rPr>
        <w:t>Clinical Nutrition Research Centre, Singapore Institute for Clinical Sciences, Agency for Science, Technology and Research (A*STAR), National University Health System, Singapore.</w:t>
      </w:r>
    </w:p>
    <w:p w14:paraId="5757461D" w14:textId="1BD41DA7" w:rsidR="00DC7FE5" w:rsidRPr="00BA30B9" w:rsidRDefault="00DC7FE5" w:rsidP="00DC7FE5">
      <w:pPr>
        <w:spacing w:line="480" w:lineRule="auto"/>
        <w:rPr>
          <w:rFonts w:asciiTheme="majorHAnsi" w:hAnsiTheme="majorHAnsi" w:cs="Times New Roman"/>
          <w:sz w:val="24"/>
          <w:szCs w:val="24"/>
        </w:rPr>
      </w:pPr>
      <w:r w:rsidRPr="00BA30B9">
        <w:rPr>
          <w:rFonts w:asciiTheme="majorHAnsi" w:hAnsiTheme="majorHAnsi" w:cs="Times New Roman"/>
          <w:sz w:val="24"/>
          <w:szCs w:val="24"/>
          <w:vertAlign w:val="superscript"/>
        </w:rPr>
        <w:t>2</w:t>
      </w:r>
      <w:r w:rsidR="0052532B" w:rsidRPr="00BA30B9">
        <w:rPr>
          <w:rFonts w:asciiTheme="majorHAnsi" w:hAnsiTheme="majorHAnsi" w:cs="Times New Roman"/>
          <w:sz w:val="24"/>
          <w:szCs w:val="24"/>
        </w:rPr>
        <w:t xml:space="preserve">Nestlé Research, </w:t>
      </w:r>
      <w:proofErr w:type="spellStart"/>
      <w:r w:rsidR="0052532B" w:rsidRPr="00BA30B9">
        <w:rPr>
          <w:rFonts w:asciiTheme="majorHAnsi" w:hAnsiTheme="majorHAnsi" w:cs="Times New Roman"/>
          <w:sz w:val="24"/>
          <w:szCs w:val="24"/>
        </w:rPr>
        <w:t>Vers</w:t>
      </w:r>
      <w:proofErr w:type="spellEnd"/>
      <w:r w:rsidR="0052532B" w:rsidRPr="00BA30B9">
        <w:rPr>
          <w:rFonts w:asciiTheme="majorHAnsi" w:hAnsiTheme="majorHAnsi" w:cs="Times New Roman"/>
          <w:sz w:val="24"/>
          <w:szCs w:val="24"/>
        </w:rPr>
        <w:t>-chez-les, Blanc, Lausanne, Switzerland</w:t>
      </w:r>
      <w:r w:rsidR="00BF7596" w:rsidRPr="00BA30B9">
        <w:rPr>
          <w:rFonts w:asciiTheme="majorHAnsi" w:hAnsiTheme="majorHAnsi" w:cs="Times New Roman"/>
          <w:sz w:val="24"/>
          <w:szCs w:val="24"/>
        </w:rPr>
        <w:t>.</w:t>
      </w:r>
    </w:p>
    <w:p w14:paraId="4A29980F" w14:textId="77777777" w:rsidR="00DC7FE5" w:rsidRPr="00BA30B9" w:rsidRDefault="00DC7FE5" w:rsidP="00DC7FE5">
      <w:pPr>
        <w:spacing w:line="480" w:lineRule="auto"/>
        <w:rPr>
          <w:rFonts w:asciiTheme="majorHAnsi" w:hAnsiTheme="majorHAnsi" w:cs="Times New Roman"/>
          <w:sz w:val="24"/>
          <w:szCs w:val="24"/>
        </w:rPr>
      </w:pPr>
      <w:r w:rsidRPr="00BA30B9">
        <w:rPr>
          <w:rFonts w:asciiTheme="majorHAnsi" w:hAnsiTheme="majorHAnsi" w:cs="Times New Roman"/>
          <w:sz w:val="24"/>
          <w:szCs w:val="24"/>
          <w:vertAlign w:val="superscript"/>
        </w:rPr>
        <w:t>3</w:t>
      </w:r>
      <w:r w:rsidRPr="00BA30B9">
        <w:rPr>
          <w:rFonts w:asciiTheme="majorHAnsi" w:hAnsiTheme="majorHAnsi" w:cs="Times New Roman"/>
          <w:sz w:val="24"/>
          <w:szCs w:val="24"/>
        </w:rPr>
        <w:t>Singapore Institute for Clinical Sciences, A*STAR, Singapore.</w:t>
      </w:r>
    </w:p>
    <w:p w14:paraId="38BB42E7" w14:textId="77777777" w:rsidR="00DC7FE5" w:rsidRPr="00BA30B9" w:rsidRDefault="00DC7FE5" w:rsidP="00DC7FE5">
      <w:pPr>
        <w:spacing w:line="480" w:lineRule="auto"/>
        <w:rPr>
          <w:rFonts w:asciiTheme="majorHAnsi" w:hAnsiTheme="majorHAnsi" w:cs="Times New Roman"/>
          <w:sz w:val="24"/>
          <w:szCs w:val="24"/>
        </w:rPr>
      </w:pPr>
      <w:r w:rsidRPr="00BA30B9">
        <w:rPr>
          <w:rFonts w:asciiTheme="majorHAnsi" w:hAnsiTheme="majorHAnsi" w:cs="Times New Roman"/>
          <w:sz w:val="24"/>
          <w:szCs w:val="24"/>
          <w:vertAlign w:val="superscript"/>
        </w:rPr>
        <w:t>4</w:t>
      </w:r>
      <w:r w:rsidRPr="00BA30B9">
        <w:rPr>
          <w:rFonts w:asciiTheme="majorHAnsi" w:hAnsiTheme="majorHAnsi" w:cs="Times New Roman"/>
          <w:sz w:val="24"/>
          <w:szCs w:val="24"/>
        </w:rPr>
        <w:t>Department of Obstetrics and Gynaecology, Yong Loo Lin School of Medicine, National University of Singapore, Singapore.</w:t>
      </w:r>
    </w:p>
    <w:p w14:paraId="03026E64" w14:textId="522C353C" w:rsidR="00DC7FE5" w:rsidRPr="00BA30B9" w:rsidRDefault="00DC7FE5" w:rsidP="00DC7FE5">
      <w:pPr>
        <w:spacing w:line="480" w:lineRule="auto"/>
        <w:rPr>
          <w:rFonts w:asciiTheme="majorHAnsi" w:hAnsiTheme="majorHAnsi" w:cs="Times New Roman"/>
          <w:sz w:val="24"/>
          <w:szCs w:val="24"/>
        </w:rPr>
      </w:pPr>
      <w:r w:rsidRPr="00BA30B9">
        <w:rPr>
          <w:rFonts w:asciiTheme="majorHAnsi" w:hAnsiTheme="majorHAnsi" w:cs="Times New Roman"/>
          <w:sz w:val="24"/>
          <w:szCs w:val="24"/>
          <w:vertAlign w:val="superscript"/>
        </w:rPr>
        <w:t>5</w:t>
      </w:r>
      <w:r w:rsidRPr="00BA30B9">
        <w:rPr>
          <w:rFonts w:asciiTheme="majorHAnsi" w:hAnsiTheme="majorHAnsi" w:cs="Times New Roman"/>
          <w:sz w:val="24"/>
          <w:szCs w:val="24"/>
        </w:rPr>
        <w:t>KK Women’s and Children’s Hospital, Singapore</w:t>
      </w:r>
      <w:r w:rsidR="00BF7596" w:rsidRPr="00BA30B9">
        <w:rPr>
          <w:rFonts w:asciiTheme="majorHAnsi" w:hAnsiTheme="majorHAnsi" w:cs="Times New Roman"/>
          <w:sz w:val="24"/>
          <w:szCs w:val="24"/>
        </w:rPr>
        <w:t>.</w:t>
      </w:r>
    </w:p>
    <w:p w14:paraId="0F5196F9" w14:textId="0A46CA58" w:rsidR="00DC7FE5" w:rsidRPr="00BA30B9" w:rsidRDefault="00DC7FE5" w:rsidP="00DC7FE5">
      <w:pPr>
        <w:spacing w:line="480" w:lineRule="auto"/>
        <w:rPr>
          <w:rFonts w:asciiTheme="majorHAnsi" w:hAnsiTheme="majorHAnsi" w:cs="Times New Roman"/>
          <w:sz w:val="24"/>
          <w:szCs w:val="24"/>
        </w:rPr>
      </w:pPr>
      <w:r w:rsidRPr="00BA30B9">
        <w:rPr>
          <w:rFonts w:asciiTheme="majorHAnsi" w:hAnsiTheme="majorHAnsi" w:cs="Times New Roman"/>
          <w:sz w:val="24"/>
          <w:szCs w:val="24"/>
          <w:vertAlign w:val="superscript"/>
        </w:rPr>
        <w:t>6</w:t>
      </w:r>
      <w:r w:rsidRPr="00BA30B9">
        <w:rPr>
          <w:rFonts w:asciiTheme="majorHAnsi" w:hAnsiTheme="majorHAnsi" w:cs="Times New Roman"/>
          <w:sz w:val="24"/>
          <w:szCs w:val="24"/>
        </w:rPr>
        <w:t>Department of Paediatrics, Yong Loo Lin School of Medicine, National Uni</w:t>
      </w:r>
      <w:r w:rsidR="00BF7596" w:rsidRPr="00BA30B9">
        <w:rPr>
          <w:rFonts w:asciiTheme="majorHAnsi" w:hAnsiTheme="majorHAnsi" w:cs="Times New Roman"/>
          <w:sz w:val="24"/>
          <w:szCs w:val="24"/>
        </w:rPr>
        <w:t>versity of Singapore, Singapore.</w:t>
      </w:r>
    </w:p>
    <w:p w14:paraId="63C926DE" w14:textId="77777777" w:rsidR="009F4B5F" w:rsidRPr="00BA30B9" w:rsidRDefault="00DC7FE5" w:rsidP="009F4B5F">
      <w:pPr>
        <w:spacing w:line="480" w:lineRule="auto"/>
        <w:rPr>
          <w:rFonts w:asciiTheme="majorHAnsi" w:hAnsiTheme="majorHAnsi" w:cs="Times New Roman"/>
          <w:sz w:val="24"/>
          <w:szCs w:val="24"/>
        </w:rPr>
      </w:pPr>
      <w:r w:rsidRPr="00BA30B9">
        <w:rPr>
          <w:rFonts w:asciiTheme="majorHAnsi" w:hAnsiTheme="majorHAnsi" w:cs="Times New Roman"/>
          <w:sz w:val="24"/>
          <w:szCs w:val="24"/>
          <w:vertAlign w:val="superscript"/>
        </w:rPr>
        <w:t>7</w:t>
      </w:r>
      <w:r w:rsidRPr="00BA30B9">
        <w:rPr>
          <w:rFonts w:asciiTheme="majorHAnsi" w:hAnsiTheme="majorHAnsi" w:cs="Times New Roman"/>
          <w:sz w:val="24"/>
          <w:szCs w:val="24"/>
        </w:rPr>
        <w:t>Douglas Mental Health University Institute, McGill University, Montréal, Canada.</w:t>
      </w:r>
    </w:p>
    <w:p w14:paraId="025BA284" w14:textId="750315EE" w:rsidR="009F4B5F" w:rsidRPr="00BA30B9" w:rsidRDefault="009F4B5F" w:rsidP="009F4B5F">
      <w:pPr>
        <w:spacing w:line="480" w:lineRule="auto"/>
        <w:rPr>
          <w:rFonts w:asciiTheme="majorHAnsi" w:hAnsiTheme="majorHAnsi" w:cs="Times New Roman"/>
          <w:sz w:val="24"/>
          <w:szCs w:val="24"/>
        </w:rPr>
      </w:pPr>
      <w:r w:rsidRPr="00BA30B9">
        <w:rPr>
          <w:rFonts w:asciiTheme="majorHAnsi" w:hAnsiTheme="majorHAnsi" w:cs="Times New Roman"/>
          <w:sz w:val="24"/>
          <w:szCs w:val="24"/>
          <w:vertAlign w:val="superscript"/>
        </w:rPr>
        <w:lastRenderedPageBreak/>
        <w:t>8</w:t>
      </w:r>
      <w:r w:rsidRPr="00BA30B9">
        <w:rPr>
          <w:rFonts w:asciiTheme="majorHAnsi" w:hAnsiTheme="majorHAnsi" w:cs="Times New Roman"/>
          <w:sz w:val="24"/>
          <w:szCs w:val="24"/>
        </w:rPr>
        <w:t xml:space="preserve">Ludmer Centre for </w:t>
      </w:r>
      <w:proofErr w:type="spellStart"/>
      <w:r w:rsidRPr="00BA30B9">
        <w:rPr>
          <w:rFonts w:asciiTheme="majorHAnsi" w:hAnsiTheme="majorHAnsi" w:cs="Times New Roman"/>
          <w:sz w:val="24"/>
          <w:szCs w:val="24"/>
        </w:rPr>
        <w:t>Neuroinformatics</w:t>
      </w:r>
      <w:proofErr w:type="spellEnd"/>
      <w:r w:rsidRPr="00BA30B9">
        <w:rPr>
          <w:rFonts w:asciiTheme="majorHAnsi" w:hAnsiTheme="majorHAnsi" w:cs="Times New Roman"/>
          <w:sz w:val="24"/>
          <w:szCs w:val="24"/>
        </w:rPr>
        <w:t xml:space="preserve"> and Mental Health, Douglas Mental Health University Institute, Montreal, Canada</w:t>
      </w:r>
      <w:r w:rsidR="00BF7596" w:rsidRPr="00BA30B9">
        <w:rPr>
          <w:rFonts w:asciiTheme="majorHAnsi" w:hAnsiTheme="majorHAnsi" w:cs="Times New Roman"/>
          <w:sz w:val="24"/>
          <w:szCs w:val="24"/>
        </w:rPr>
        <w:t>.</w:t>
      </w:r>
    </w:p>
    <w:p w14:paraId="14950245" w14:textId="58089F6E" w:rsidR="00DC7FE5" w:rsidRPr="00BA30B9" w:rsidRDefault="009F4B5F" w:rsidP="00DC7FE5">
      <w:pPr>
        <w:spacing w:line="480" w:lineRule="auto"/>
        <w:rPr>
          <w:rFonts w:asciiTheme="majorHAnsi" w:hAnsiTheme="majorHAnsi"/>
          <w:sz w:val="24"/>
          <w:szCs w:val="24"/>
          <w:lang w:val="en-US"/>
        </w:rPr>
      </w:pPr>
      <w:r w:rsidRPr="00BA30B9">
        <w:rPr>
          <w:rFonts w:asciiTheme="majorHAnsi" w:hAnsiTheme="majorHAnsi" w:cs="Times New Roman"/>
          <w:sz w:val="24"/>
          <w:szCs w:val="24"/>
          <w:vertAlign w:val="superscript"/>
        </w:rPr>
        <w:t>9</w:t>
      </w:r>
      <w:r w:rsidR="00DC7FE5" w:rsidRPr="00BA30B9">
        <w:rPr>
          <w:rFonts w:asciiTheme="majorHAnsi" w:hAnsiTheme="majorHAnsi" w:cs="Times New Roman"/>
          <w:sz w:val="24"/>
          <w:szCs w:val="24"/>
        </w:rPr>
        <w:t>Department of Psychiatry, VU Medical Centre, VU University, Amsterdam.</w:t>
      </w:r>
    </w:p>
    <w:p w14:paraId="3384D8C6" w14:textId="2613BAF9" w:rsidR="00DC7FE5" w:rsidRPr="00BA30B9" w:rsidRDefault="009F4B5F" w:rsidP="00DC7FE5">
      <w:pPr>
        <w:spacing w:line="480" w:lineRule="auto"/>
        <w:rPr>
          <w:rFonts w:asciiTheme="majorHAnsi" w:hAnsiTheme="majorHAnsi" w:cs="Times New Roman"/>
          <w:sz w:val="24"/>
          <w:szCs w:val="24"/>
        </w:rPr>
      </w:pPr>
      <w:r w:rsidRPr="00BA30B9">
        <w:rPr>
          <w:rFonts w:asciiTheme="majorHAnsi" w:hAnsiTheme="majorHAnsi" w:cs="Times New Roman"/>
          <w:sz w:val="24"/>
          <w:szCs w:val="24"/>
          <w:vertAlign w:val="superscript"/>
        </w:rPr>
        <w:t>10</w:t>
      </w:r>
      <w:r w:rsidR="00DC7FE5" w:rsidRPr="00BA30B9">
        <w:rPr>
          <w:rFonts w:asciiTheme="majorHAnsi" w:hAnsiTheme="majorHAnsi" w:cs="Times New Roman"/>
          <w:sz w:val="24"/>
          <w:szCs w:val="24"/>
        </w:rPr>
        <w:t>Medical Research Council Lifecourse Epidemiology Unit and National Institute for Health Research Southampton Biomedical Research Centre, University of Southampton and University Hospital Southampton NHS Foundation Trust, Southampton, United Kingdom</w:t>
      </w:r>
      <w:r w:rsidR="00BF7596" w:rsidRPr="00BA30B9">
        <w:rPr>
          <w:rFonts w:asciiTheme="majorHAnsi" w:hAnsiTheme="majorHAnsi" w:cs="Times New Roman"/>
          <w:sz w:val="24"/>
          <w:szCs w:val="24"/>
        </w:rPr>
        <w:t>.</w:t>
      </w:r>
    </w:p>
    <w:p w14:paraId="0A7CF741" w14:textId="62A3AF8E" w:rsidR="00DC7FE5" w:rsidRPr="00BA30B9" w:rsidRDefault="00F6504F" w:rsidP="00DC7FE5">
      <w:pPr>
        <w:spacing w:line="480" w:lineRule="auto"/>
        <w:rPr>
          <w:rFonts w:asciiTheme="majorHAnsi" w:hAnsiTheme="majorHAnsi" w:cs="Times New Roman"/>
          <w:sz w:val="24"/>
          <w:szCs w:val="24"/>
        </w:rPr>
      </w:pPr>
      <w:r w:rsidRPr="00BA30B9">
        <w:rPr>
          <w:rFonts w:asciiTheme="majorHAnsi" w:hAnsiTheme="majorHAnsi" w:cs="Times New Roman"/>
          <w:sz w:val="24"/>
          <w:szCs w:val="24"/>
          <w:vertAlign w:val="superscript"/>
        </w:rPr>
        <w:t>11</w:t>
      </w:r>
      <w:r w:rsidR="00DC7FE5" w:rsidRPr="00BA30B9">
        <w:rPr>
          <w:rFonts w:asciiTheme="majorHAnsi" w:hAnsiTheme="majorHAnsi" w:cs="Times New Roman"/>
          <w:sz w:val="24"/>
          <w:szCs w:val="24"/>
        </w:rPr>
        <w:t xml:space="preserve"> Saw </w:t>
      </w:r>
      <w:proofErr w:type="spellStart"/>
      <w:r w:rsidR="00DC7FE5" w:rsidRPr="00BA30B9">
        <w:rPr>
          <w:rFonts w:asciiTheme="majorHAnsi" w:hAnsiTheme="majorHAnsi" w:cs="Times New Roman"/>
          <w:sz w:val="24"/>
          <w:szCs w:val="24"/>
        </w:rPr>
        <w:t>Swee</w:t>
      </w:r>
      <w:proofErr w:type="spellEnd"/>
      <w:r w:rsidR="00DC7FE5" w:rsidRPr="00BA30B9">
        <w:rPr>
          <w:rFonts w:asciiTheme="majorHAnsi" w:hAnsiTheme="majorHAnsi" w:cs="Times New Roman"/>
          <w:sz w:val="24"/>
          <w:szCs w:val="24"/>
        </w:rPr>
        <w:t xml:space="preserve"> Hock School of Public Health, National University of Singapore, Singapore</w:t>
      </w:r>
      <w:r w:rsidR="00BF7596" w:rsidRPr="00BA30B9">
        <w:rPr>
          <w:rFonts w:asciiTheme="majorHAnsi" w:hAnsiTheme="majorHAnsi" w:cs="Times New Roman"/>
          <w:sz w:val="24"/>
          <w:szCs w:val="24"/>
        </w:rPr>
        <w:t>.</w:t>
      </w:r>
    </w:p>
    <w:p w14:paraId="77262B7D" w14:textId="01F94281" w:rsidR="00DC7FE5" w:rsidRPr="00BA30B9" w:rsidRDefault="00F6504F" w:rsidP="00DC7FE5">
      <w:pPr>
        <w:spacing w:line="480" w:lineRule="auto"/>
        <w:rPr>
          <w:rFonts w:asciiTheme="majorHAnsi" w:hAnsiTheme="majorHAnsi" w:cs="Times New Roman"/>
          <w:sz w:val="24"/>
          <w:szCs w:val="24"/>
        </w:rPr>
      </w:pPr>
      <w:r w:rsidRPr="00BA30B9">
        <w:rPr>
          <w:rFonts w:asciiTheme="majorHAnsi" w:hAnsiTheme="majorHAnsi" w:cs="Times New Roman"/>
          <w:sz w:val="24"/>
          <w:szCs w:val="24"/>
          <w:vertAlign w:val="superscript"/>
        </w:rPr>
        <w:t>12</w:t>
      </w:r>
      <w:r w:rsidR="00DC7FE5" w:rsidRPr="00BA30B9">
        <w:rPr>
          <w:rFonts w:asciiTheme="majorHAnsi" w:hAnsiTheme="majorHAnsi" w:cs="Times New Roman"/>
          <w:sz w:val="24"/>
          <w:szCs w:val="24"/>
        </w:rPr>
        <w:t>Department of Physiology, Yong Loo Lin School of Medicine, National University of Singapore, Singapore.</w:t>
      </w:r>
    </w:p>
    <w:p w14:paraId="0E5F4111" w14:textId="77777777" w:rsidR="00DC7FE5" w:rsidRPr="00BA30B9" w:rsidRDefault="00DC7FE5" w:rsidP="00DC7FE5">
      <w:pPr>
        <w:pStyle w:val="ListParagraph"/>
        <w:spacing w:after="0" w:line="480" w:lineRule="auto"/>
        <w:ind w:left="0"/>
        <w:rPr>
          <w:rFonts w:asciiTheme="majorHAnsi" w:hAnsiTheme="majorHAnsi" w:cs="Times New Roman"/>
          <w:b/>
          <w:bCs/>
          <w:sz w:val="24"/>
          <w:szCs w:val="24"/>
        </w:rPr>
      </w:pPr>
    </w:p>
    <w:p w14:paraId="774FD6F4" w14:textId="77777777" w:rsidR="00DC7FE5" w:rsidRPr="00BA30B9" w:rsidRDefault="00DC7FE5" w:rsidP="00DC7FE5">
      <w:pPr>
        <w:spacing w:line="480" w:lineRule="auto"/>
        <w:rPr>
          <w:rFonts w:asciiTheme="majorHAnsi" w:hAnsiTheme="majorHAnsi" w:cs="Times New Roman"/>
          <w:sz w:val="24"/>
          <w:szCs w:val="24"/>
        </w:rPr>
      </w:pPr>
      <w:r w:rsidRPr="00BA30B9">
        <w:rPr>
          <w:rFonts w:asciiTheme="majorHAnsi" w:hAnsiTheme="majorHAnsi" w:cs="Times New Roman"/>
          <w:sz w:val="24"/>
          <w:szCs w:val="24"/>
        </w:rPr>
        <w:t>*</w:t>
      </w:r>
      <w:r w:rsidRPr="00BA30B9">
        <w:rPr>
          <w:rFonts w:asciiTheme="majorHAnsi" w:hAnsiTheme="majorHAnsi" w:cs="Times New Roman"/>
          <w:b/>
          <w:sz w:val="24"/>
          <w:szCs w:val="24"/>
        </w:rPr>
        <w:t>Author to whom correspondence should be addressed</w:t>
      </w:r>
      <w:r w:rsidRPr="00BA30B9">
        <w:rPr>
          <w:rFonts w:asciiTheme="majorHAnsi" w:hAnsiTheme="majorHAnsi" w:cs="Times New Roman"/>
          <w:sz w:val="24"/>
          <w:szCs w:val="24"/>
        </w:rPr>
        <w:t xml:space="preserve">: </w:t>
      </w:r>
      <w:r w:rsidRPr="00BA30B9">
        <w:rPr>
          <w:rFonts w:asciiTheme="majorHAnsi" w:hAnsiTheme="majorHAnsi" w:cs="Times New Roman"/>
          <w:b/>
          <w:sz w:val="24"/>
          <w:szCs w:val="24"/>
        </w:rPr>
        <w:t>Ciaran Gerard Forde</w:t>
      </w:r>
      <w:r w:rsidRPr="00BA30B9">
        <w:rPr>
          <w:rFonts w:asciiTheme="majorHAnsi" w:hAnsiTheme="majorHAnsi" w:cs="Times New Roman"/>
          <w:sz w:val="24"/>
          <w:szCs w:val="24"/>
        </w:rPr>
        <w:t>:</w:t>
      </w:r>
      <w:r w:rsidRPr="00BA30B9">
        <w:rPr>
          <w:rFonts w:asciiTheme="majorHAnsi" w:hAnsiTheme="majorHAnsi" w:cs="Times New Roman"/>
          <w:iCs/>
          <w:sz w:val="24"/>
          <w:szCs w:val="24"/>
          <w:lang w:val="en-US"/>
        </w:rPr>
        <w:t xml:space="preserve"> Centre for Translational Medicine, 14 Medical Drive #07-02, MD 6 Building, Yong Loo Lin School of Medicine, Singapore 117599</w:t>
      </w:r>
      <w:r w:rsidRPr="00BA30B9">
        <w:rPr>
          <w:rFonts w:asciiTheme="majorHAnsi" w:hAnsiTheme="majorHAnsi" w:cs="Times New Roman"/>
          <w:sz w:val="24"/>
          <w:szCs w:val="24"/>
        </w:rPr>
        <w:t>;</w:t>
      </w:r>
      <w:r w:rsidRPr="00BA30B9">
        <w:rPr>
          <w:rFonts w:asciiTheme="majorHAnsi" w:hAnsiTheme="majorHAnsi" w:cs="Times New Roman"/>
          <w:sz w:val="24"/>
          <w:szCs w:val="24"/>
          <w:vertAlign w:val="superscript"/>
        </w:rPr>
        <w:t xml:space="preserve"> </w:t>
      </w:r>
      <w:r w:rsidRPr="00BA30B9">
        <w:rPr>
          <w:rFonts w:asciiTheme="majorHAnsi" w:hAnsiTheme="majorHAnsi" w:cs="Times New Roman"/>
          <w:sz w:val="24"/>
          <w:szCs w:val="24"/>
        </w:rPr>
        <w:t xml:space="preserve">Tel: +65 64070104; </w:t>
      </w:r>
      <w:hyperlink r:id="rId8" w:history="1">
        <w:r w:rsidRPr="00BA30B9">
          <w:rPr>
            <w:rFonts w:asciiTheme="majorHAnsi" w:hAnsiTheme="majorHAnsi" w:cs="Times New Roman"/>
            <w:sz w:val="24"/>
            <w:szCs w:val="24"/>
          </w:rPr>
          <w:t>ciaran_forde@sics.a-star.edu.sg</w:t>
        </w:r>
      </w:hyperlink>
    </w:p>
    <w:p w14:paraId="4CF64E2B" w14:textId="2A35F8DC" w:rsidR="00DC7FE5" w:rsidRPr="00BA30B9" w:rsidRDefault="00DC7FE5" w:rsidP="00DC7FE5">
      <w:pPr>
        <w:pStyle w:val="ListParagraph"/>
        <w:spacing w:after="0" w:line="480" w:lineRule="auto"/>
        <w:ind w:left="0"/>
        <w:rPr>
          <w:rFonts w:asciiTheme="majorHAnsi" w:hAnsiTheme="majorHAnsi" w:cs="Times New Roman"/>
          <w:sz w:val="24"/>
          <w:szCs w:val="24"/>
        </w:rPr>
      </w:pPr>
      <w:r w:rsidRPr="00BA30B9">
        <w:rPr>
          <w:rFonts w:asciiTheme="majorHAnsi" w:hAnsiTheme="majorHAnsi" w:cs="Times New Roman"/>
          <w:b/>
          <w:bCs/>
          <w:sz w:val="24"/>
          <w:szCs w:val="24"/>
        </w:rPr>
        <w:t xml:space="preserve">E-mail addresses for all authors: </w:t>
      </w:r>
      <w:r w:rsidRPr="00BA30B9">
        <w:rPr>
          <w:rFonts w:asciiTheme="majorHAnsi" w:hAnsiTheme="majorHAnsi" w:cs="Times New Roman"/>
          <w:sz w:val="24"/>
          <w:szCs w:val="24"/>
        </w:rPr>
        <w:t xml:space="preserve">Anna </w:t>
      </w:r>
      <w:proofErr w:type="spellStart"/>
      <w:r w:rsidRPr="00BA30B9">
        <w:rPr>
          <w:rFonts w:asciiTheme="majorHAnsi" w:hAnsiTheme="majorHAnsi" w:cs="Times New Roman"/>
          <w:sz w:val="24"/>
          <w:szCs w:val="24"/>
        </w:rPr>
        <w:t>Fogel</w:t>
      </w:r>
      <w:proofErr w:type="spellEnd"/>
      <w:r w:rsidRPr="00BA30B9">
        <w:rPr>
          <w:rFonts w:asciiTheme="majorHAnsi" w:hAnsiTheme="majorHAnsi" w:cs="Times New Roman"/>
          <w:sz w:val="24"/>
          <w:szCs w:val="24"/>
        </w:rPr>
        <w:t xml:space="preserve">: Anna_fogel@sics.a-star.edu.sg ; Lisa R. Fries: </w:t>
      </w:r>
      <w:hyperlink r:id="rId9" w:history="1">
        <w:r w:rsidRPr="00BA30B9">
          <w:rPr>
            <w:rStyle w:val="Hyperlink"/>
            <w:rFonts w:asciiTheme="majorHAnsi" w:hAnsiTheme="majorHAnsi" w:cs="Times New Roman"/>
            <w:sz w:val="24"/>
            <w:szCs w:val="24"/>
          </w:rPr>
          <w:t>Lisa.Fries@rdls.nestle.com</w:t>
        </w:r>
      </w:hyperlink>
      <w:r w:rsidRPr="00BA30B9">
        <w:rPr>
          <w:rFonts w:asciiTheme="majorHAnsi" w:hAnsiTheme="majorHAnsi" w:cs="Times New Roman"/>
          <w:sz w:val="24"/>
          <w:szCs w:val="24"/>
        </w:rPr>
        <w:t xml:space="preserve"> ; Keri </w:t>
      </w:r>
      <w:proofErr w:type="spellStart"/>
      <w:r w:rsidRPr="00BA30B9">
        <w:rPr>
          <w:rFonts w:asciiTheme="majorHAnsi" w:hAnsiTheme="majorHAnsi" w:cs="Times New Roman"/>
          <w:sz w:val="24"/>
          <w:szCs w:val="24"/>
        </w:rPr>
        <w:t>McCrickerd</w:t>
      </w:r>
      <w:proofErr w:type="spellEnd"/>
      <w:r w:rsidRPr="00BA30B9">
        <w:rPr>
          <w:rFonts w:asciiTheme="majorHAnsi" w:hAnsiTheme="majorHAnsi" w:cs="Times New Roman"/>
          <w:sz w:val="24"/>
          <w:szCs w:val="24"/>
        </w:rPr>
        <w:t xml:space="preserve">: </w:t>
      </w:r>
      <w:hyperlink r:id="rId10" w:history="1">
        <w:r w:rsidRPr="00BA30B9">
          <w:rPr>
            <w:rStyle w:val="Hyperlink"/>
            <w:rFonts w:asciiTheme="majorHAnsi" w:hAnsiTheme="majorHAnsi" w:cs="Times New Roman"/>
            <w:sz w:val="24"/>
            <w:szCs w:val="24"/>
          </w:rPr>
          <w:t>Keri_mccrickerd@sics.a-star.edu.sg</w:t>
        </w:r>
      </w:hyperlink>
      <w:r w:rsidRPr="00BA30B9">
        <w:rPr>
          <w:rFonts w:asciiTheme="majorHAnsi" w:hAnsiTheme="majorHAnsi" w:cs="Times New Roman"/>
          <w:sz w:val="24"/>
          <w:szCs w:val="24"/>
        </w:rPr>
        <w:t xml:space="preserve"> ; Ai Ting Goh: </w:t>
      </w:r>
      <w:hyperlink r:id="rId11" w:history="1">
        <w:r w:rsidRPr="00BA30B9">
          <w:rPr>
            <w:rStyle w:val="Hyperlink"/>
            <w:rFonts w:asciiTheme="majorHAnsi" w:hAnsiTheme="majorHAnsi" w:cs="Times New Roman"/>
            <w:sz w:val="24"/>
            <w:szCs w:val="24"/>
          </w:rPr>
          <w:t>Goh_Ai_Ting@sics.a-star.edu.sg</w:t>
        </w:r>
      </w:hyperlink>
      <w:r w:rsidR="00E83347" w:rsidRPr="00BA30B9">
        <w:rPr>
          <w:rFonts w:asciiTheme="majorHAnsi" w:hAnsiTheme="majorHAnsi" w:cs="Times New Roman"/>
          <w:sz w:val="24"/>
          <w:szCs w:val="24"/>
        </w:rPr>
        <w:t xml:space="preserve"> </w:t>
      </w:r>
      <w:r w:rsidRPr="00BA30B9">
        <w:rPr>
          <w:rFonts w:asciiTheme="majorHAnsi" w:hAnsiTheme="majorHAnsi" w:cs="Times New Roman"/>
          <w:sz w:val="24"/>
          <w:szCs w:val="24"/>
        </w:rPr>
        <w:t xml:space="preserve">; Yap-Seng Chong: </w:t>
      </w:r>
      <w:hyperlink r:id="rId12" w:history="1">
        <w:r w:rsidRPr="00BA30B9">
          <w:rPr>
            <w:rStyle w:val="Hyperlink"/>
            <w:rFonts w:asciiTheme="majorHAnsi" w:hAnsiTheme="majorHAnsi" w:cs="Times New Roman"/>
            <w:sz w:val="24"/>
            <w:szCs w:val="24"/>
          </w:rPr>
          <w:t>yap_seng_chong@sics.a-star.edu.sg</w:t>
        </w:r>
      </w:hyperlink>
      <w:r w:rsidRPr="00BA30B9">
        <w:rPr>
          <w:rFonts w:asciiTheme="majorHAnsi" w:hAnsiTheme="majorHAnsi" w:cs="Times New Roman"/>
          <w:sz w:val="24"/>
          <w:szCs w:val="24"/>
        </w:rPr>
        <w:t xml:space="preserve"> ; </w:t>
      </w:r>
      <w:proofErr w:type="spellStart"/>
      <w:r w:rsidRPr="00BA30B9">
        <w:rPr>
          <w:rFonts w:asciiTheme="majorHAnsi" w:hAnsiTheme="majorHAnsi" w:cs="Times New Roman"/>
          <w:sz w:val="24"/>
          <w:szCs w:val="24"/>
        </w:rPr>
        <w:t>Kok</w:t>
      </w:r>
      <w:proofErr w:type="spellEnd"/>
      <w:r w:rsidRPr="00BA30B9">
        <w:rPr>
          <w:rFonts w:asciiTheme="majorHAnsi" w:hAnsiTheme="majorHAnsi" w:cs="Times New Roman"/>
          <w:sz w:val="24"/>
          <w:szCs w:val="24"/>
        </w:rPr>
        <w:t xml:space="preserve"> </w:t>
      </w:r>
      <w:proofErr w:type="spellStart"/>
      <w:r w:rsidRPr="00BA30B9">
        <w:rPr>
          <w:rFonts w:asciiTheme="majorHAnsi" w:hAnsiTheme="majorHAnsi" w:cs="Times New Roman"/>
          <w:sz w:val="24"/>
          <w:szCs w:val="24"/>
        </w:rPr>
        <w:t>Hian</w:t>
      </w:r>
      <w:proofErr w:type="spellEnd"/>
      <w:r w:rsidRPr="00BA30B9">
        <w:rPr>
          <w:rFonts w:asciiTheme="majorHAnsi" w:hAnsiTheme="majorHAnsi" w:cs="Times New Roman"/>
          <w:sz w:val="24"/>
          <w:szCs w:val="24"/>
        </w:rPr>
        <w:t xml:space="preserve"> Tan: </w:t>
      </w:r>
      <w:hyperlink r:id="rId13" w:history="1">
        <w:r w:rsidRPr="00BA30B9">
          <w:rPr>
            <w:rStyle w:val="Hyperlink"/>
            <w:rFonts w:asciiTheme="majorHAnsi" w:hAnsiTheme="majorHAnsi" w:cs="Times New Roman"/>
            <w:sz w:val="24"/>
            <w:szCs w:val="24"/>
          </w:rPr>
          <w:t>tan.kok.hian@singhealth.com.sg</w:t>
        </w:r>
      </w:hyperlink>
      <w:r w:rsidRPr="00BA30B9">
        <w:rPr>
          <w:rFonts w:asciiTheme="majorHAnsi" w:hAnsiTheme="majorHAnsi" w:cs="Times New Roman"/>
          <w:sz w:val="24"/>
          <w:szCs w:val="24"/>
        </w:rPr>
        <w:t xml:space="preserve"> ; Fabian Yap: </w:t>
      </w:r>
      <w:hyperlink r:id="rId14" w:history="1">
        <w:r w:rsidRPr="00BA30B9">
          <w:rPr>
            <w:rStyle w:val="Hyperlink"/>
            <w:rFonts w:asciiTheme="majorHAnsi" w:hAnsiTheme="majorHAnsi" w:cs="Times New Roman"/>
            <w:sz w:val="24"/>
            <w:szCs w:val="24"/>
          </w:rPr>
          <w:t>fabian.yap.k.p@singhealth.com.sg</w:t>
        </w:r>
      </w:hyperlink>
      <w:r w:rsidRPr="00BA30B9">
        <w:rPr>
          <w:rFonts w:asciiTheme="majorHAnsi" w:hAnsiTheme="majorHAnsi" w:cs="Times New Roman"/>
          <w:sz w:val="24"/>
          <w:szCs w:val="24"/>
        </w:rPr>
        <w:t xml:space="preserve"> ; Lynette P. </w:t>
      </w:r>
      <w:proofErr w:type="spellStart"/>
      <w:r w:rsidRPr="00BA30B9">
        <w:rPr>
          <w:rFonts w:asciiTheme="majorHAnsi" w:hAnsiTheme="majorHAnsi" w:cs="Times New Roman"/>
          <w:sz w:val="24"/>
          <w:szCs w:val="24"/>
        </w:rPr>
        <w:t>Shek</w:t>
      </w:r>
      <w:proofErr w:type="spellEnd"/>
      <w:r w:rsidRPr="00BA30B9">
        <w:rPr>
          <w:rFonts w:asciiTheme="majorHAnsi" w:hAnsiTheme="majorHAnsi" w:cs="Times New Roman"/>
          <w:sz w:val="24"/>
          <w:szCs w:val="24"/>
        </w:rPr>
        <w:t xml:space="preserve">: </w:t>
      </w:r>
      <w:hyperlink r:id="rId15" w:history="1">
        <w:r w:rsidRPr="00BA30B9">
          <w:rPr>
            <w:rFonts w:asciiTheme="majorHAnsi" w:hAnsiTheme="majorHAnsi" w:cs="Times New Roman"/>
            <w:sz w:val="24"/>
            <w:szCs w:val="24"/>
          </w:rPr>
          <w:t>paeshekl@nus.edu.sg</w:t>
        </w:r>
      </w:hyperlink>
      <w:r w:rsidRPr="00BA30B9">
        <w:rPr>
          <w:rFonts w:asciiTheme="majorHAnsi" w:hAnsiTheme="majorHAnsi" w:cs="Times New Roman"/>
          <w:sz w:val="24"/>
          <w:szCs w:val="24"/>
        </w:rPr>
        <w:t xml:space="preserve"> ; Michael J. </w:t>
      </w:r>
      <w:proofErr w:type="spellStart"/>
      <w:r w:rsidRPr="00BA30B9">
        <w:rPr>
          <w:rFonts w:asciiTheme="majorHAnsi" w:hAnsiTheme="majorHAnsi" w:cs="Times New Roman"/>
          <w:sz w:val="24"/>
          <w:szCs w:val="24"/>
        </w:rPr>
        <w:t>Meaney</w:t>
      </w:r>
      <w:proofErr w:type="spellEnd"/>
      <w:r w:rsidRPr="00BA30B9">
        <w:rPr>
          <w:rFonts w:asciiTheme="majorHAnsi" w:hAnsiTheme="majorHAnsi" w:cs="Times New Roman"/>
          <w:sz w:val="24"/>
          <w:szCs w:val="24"/>
        </w:rPr>
        <w:t xml:space="preserve">: </w:t>
      </w:r>
      <w:hyperlink r:id="rId16" w:history="1">
        <w:r w:rsidRPr="00BA30B9">
          <w:rPr>
            <w:rFonts w:asciiTheme="majorHAnsi" w:hAnsiTheme="majorHAnsi" w:cs="Times New Roman"/>
            <w:sz w:val="24"/>
            <w:szCs w:val="24"/>
          </w:rPr>
          <w:t>michael_meaney@sics.a-star.edu.sg</w:t>
        </w:r>
      </w:hyperlink>
      <w:r w:rsidRPr="00BA30B9">
        <w:rPr>
          <w:rFonts w:asciiTheme="majorHAnsi" w:hAnsiTheme="majorHAnsi" w:cs="Times New Roman"/>
          <w:sz w:val="24"/>
          <w:szCs w:val="24"/>
        </w:rPr>
        <w:t xml:space="preserve"> ;</w:t>
      </w:r>
      <w:r w:rsidR="00A5479C" w:rsidRPr="00BA30B9">
        <w:rPr>
          <w:rFonts w:asciiTheme="majorHAnsi" w:hAnsiTheme="majorHAnsi" w:cs="Times New Roman"/>
          <w:sz w:val="24"/>
          <w:szCs w:val="24"/>
        </w:rPr>
        <w:t xml:space="preserve"> Cai Shirong: </w:t>
      </w:r>
      <w:hyperlink r:id="rId17" w:history="1">
        <w:r w:rsidR="00A5479C" w:rsidRPr="00BA30B9">
          <w:rPr>
            <w:rFonts w:asciiTheme="majorHAnsi" w:hAnsiTheme="majorHAnsi" w:cs="Times New Roman"/>
            <w:sz w:val="24"/>
            <w:szCs w:val="24"/>
          </w:rPr>
          <w:t>cai_shirong@sics.a-star.edu.sg</w:t>
        </w:r>
      </w:hyperlink>
      <w:r w:rsidR="00A5479C" w:rsidRPr="00BA30B9">
        <w:rPr>
          <w:rFonts w:asciiTheme="majorHAnsi" w:hAnsiTheme="majorHAnsi" w:cs="Times New Roman"/>
          <w:sz w:val="24"/>
          <w:szCs w:val="24"/>
        </w:rPr>
        <w:t xml:space="preserve"> ; Patricia </w:t>
      </w:r>
      <w:proofErr w:type="spellStart"/>
      <w:r w:rsidR="00A5479C" w:rsidRPr="00BA30B9">
        <w:rPr>
          <w:rFonts w:asciiTheme="majorHAnsi" w:hAnsiTheme="majorHAnsi" w:cs="Times New Roman"/>
          <w:sz w:val="24"/>
          <w:szCs w:val="24"/>
        </w:rPr>
        <w:t>Pelufo</w:t>
      </w:r>
      <w:proofErr w:type="spellEnd"/>
      <w:r w:rsidR="00A5479C" w:rsidRPr="00BA30B9">
        <w:rPr>
          <w:rFonts w:asciiTheme="majorHAnsi" w:hAnsiTheme="majorHAnsi" w:cs="Times New Roman"/>
          <w:sz w:val="24"/>
          <w:szCs w:val="24"/>
        </w:rPr>
        <w:t xml:space="preserve"> </w:t>
      </w:r>
      <w:proofErr w:type="spellStart"/>
      <w:r w:rsidR="00A5479C" w:rsidRPr="00BA30B9">
        <w:rPr>
          <w:rFonts w:asciiTheme="majorHAnsi" w:hAnsiTheme="majorHAnsi" w:cs="Times New Roman"/>
          <w:sz w:val="24"/>
          <w:szCs w:val="24"/>
        </w:rPr>
        <w:t>Silveira</w:t>
      </w:r>
      <w:proofErr w:type="spellEnd"/>
      <w:r w:rsidR="007769BC" w:rsidRPr="00BA30B9">
        <w:rPr>
          <w:rFonts w:asciiTheme="majorHAnsi" w:hAnsiTheme="majorHAnsi" w:cs="Times New Roman"/>
          <w:sz w:val="24"/>
          <w:szCs w:val="24"/>
        </w:rPr>
        <w:t>:</w:t>
      </w:r>
      <w:r w:rsidR="00A5479C" w:rsidRPr="00BA30B9">
        <w:rPr>
          <w:rFonts w:asciiTheme="majorHAnsi" w:hAnsiTheme="majorHAnsi" w:cs="Times New Roman"/>
          <w:sz w:val="24"/>
          <w:szCs w:val="24"/>
        </w:rPr>
        <w:t xml:space="preserve"> </w:t>
      </w:r>
      <w:hyperlink r:id="rId18" w:history="1">
        <w:r w:rsidR="00A5479C" w:rsidRPr="00BA30B9">
          <w:rPr>
            <w:rFonts w:asciiTheme="majorHAnsi" w:hAnsiTheme="majorHAnsi" w:cs="Times New Roman"/>
            <w:sz w:val="24"/>
            <w:szCs w:val="24"/>
          </w:rPr>
          <w:t>patricia.silveira@mcgill.ca</w:t>
        </w:r>
      </w:hyperlink>
      <w:r w:rsidR="00A5479C" w:rsidRPr="00BA30B9">
        <w:rPr>
          <w:rFonts w:asciiTheme="majorHAnsi" w:hAnsiTheme="majorHAnsi" w:cs="Times New Roman"/>
          <w:sz w:val="24"/>
          <w:szCs w:val="24"/>
        </w:rPr>
        <w:t xml:space="preserve"> ;</w:t>
      </w:r>
      <w:r w:rsidRPr="00BA30B9">
        <w:rPr>
          <w:rFonts w:asciiTheme="majorHAnsi" w:hAnsiTheme="majorHAnsi" w:cs="Times New Roman"/>
          <w:sz w:val="24"/>
          <w:szCs w:val="24"/>
        </w:rPr>
        <w:t xml:space="preserve"> </w:t>
      </w:r>
      <w:proofErr w:type="spellStart"/>
      <w:r w:rsidRPr="00BA30B9">
        <w:rPr>
          <w:rFonts w:asciiTheme="majorHAnsi" w:hAnsiTheme="majorHAnsi" w:cs="Times New Roman"/>
          <w:sz w:val="24"/>
          <w:szCs w:val="24"/>
        </w:rPr>
        <w:t>Birit</w:t>
      </w:r>
      <w:proofErr w:type="spellEnd"/>
      <w:r w:rsidRPr="00BA30B9">
        <w:rPr>
          <w:rFonts w:asciiTheme="majorHAnsi" w:hAnsiTheme="majorHAnsi" w:cs="Times New Roman"/>
          <w:sz w:val="24"/>
          <w:szCs w:val="24"/>
        </w:rPr>
        <w:t xml:space="preserve"> F.P. </w:t>
      </w:r>
      <w:proofErr w:type="spellStart"/>
      <w:r w:rsidRPr="00BA30B9">
        <w:rPr>
          <w:rFonts w:asciiTheme="majorHAnsi" w:hAnsiTheme="majorHAnsi" w:cs="Times New Roman"/>
          <w:sz w:val="24"/>
          <w:szCs w:val="24"/>
        </w:rPr>
        <w:t>Broekman</w:t>
      </w:r>
      <w:proofErr w:type="spellEnd"/>
      <w:r w:rsidRPr="00BA30B9">
        <w:rPr>
          <w:rFonts w:asciiTheme="majorHAnsi" w:hAnsiTheme="majorHAnsi" w:cs="Times New Roman"/>
          <w:sz w:val="24"/>
          <w:szCs w:val="24"/>
        </w:rPr>
        <w:t xml:space="preserve">: b.broekman@vumc.nl ; Yung Seng Lee: </w:t>
      </w:r>
      <w:hyperlink r:id="rId19" w:history="1">
        <w:r w:rsidRPr="00BA30B9">
          <w:rPr>
            <w:rStyle w:val="Hyperlink"/>
            <w:rFonts w:asciiTheme="majorHAnsi" w:hAnsiTheme="majorHAnsi" w:cs="Times New Roman"/>
            <w:sz w:val="24"/>
            <w:szCs w:val="24"/>
          </w:rPr>
          <w:t>paeleeys@nus.edu.sg</w:t>
        </w:r>
      </w:hyperlink>
      <w:r w:rsidRPr="00BA30B9">
        <w:rPr>
          <w:rFonts w:asciiTheme="majorHAnsi" w:hAnsiTheme="majorHAnsi" w:cs="Times New Roman"/>
          <w:sz w:val="24"/>
          <w:szCs w:val="24"/>
        </w:rPr>
        <w:t xml:space="preserve"> ; Keith M. Godfrey: </w:t>
      </w:r>
      <w:hyperlink r:id="rId20" w:history="1">
        <w:r w:rsidRPr="00BA30B9">
          <w:rPr>
            <w:rStyle w:val="Hyperlink"/>
            <w:rFonts w:asciiTheme="majorHAnsi" w:hAnsiTheme="majorHAnsi" w:cs="Times New Roman"/>
            <w:sz w:val="24"/>
            <w:szCs w:val="24"/>
          </w:rPr>
          <w:t>kmg@mrc.soton.ac.uk</w:t>
        </w:r>
      </w:hyperlink>
      <w:r w:rsidRPr="00BA30B9">
        <w:rPr>
          <w:rFonts w:asciiTheme="majorHAnsi" w:hAnsiTheme="majorHAnsi" w:cs="Times New Roman"/>
          <w:sz w:val="24"/>
          <w:szCs w:val="24"/>
        </w:rPr>
        <w:t xml:space="preserve">; Mary </w:t>
      </w:r>
      <w:proofErr w:type="spellStart"/>
      <w:r w:rsidRPr="00BA30B9">
        <w:rPr>
          <w:rFonts w:asciiTheme="majorHAnsi" w:hAnsiTheme="majorHAnsi" w:cs="Times New Roman"/>
          <w:sz w:val="24"/>
          <w:szCs w:val="24"/>
        </w:rPr>
        <w:t>Foong</w:t>
      </w:r>
      <w:proofErr w:type="spellEnd"/>
      <w:r w:rsidRPr="00BA30B9">
        <w:rPr>
          <w:rFonts w:asciiTheme="majorHAnsi" w:hAnsiTheme="majorHAnsi" w:cs="Times New Roman"/>
          <w:sz w:val="24"/>
          <w:szCs w:val="24"/>
        </w:rPr>
        <w:t xml:space="preserve"> Fong Chong: </w:t>
      </w:r>
      <w:hyperlink r:id="rId21" w:history="1">
        <w:r w:rsidRPr="00BA30B9">
          <w:rPr>
            <w:rStyle w:val="Hyperlink"/>
            <w:rFonts w:asciiTheme="majorHAnsi" w:hAnsiTheme="majorHAnsi" w:cs="Times New Roman"/>
            <w:sz w:val="24"/>
            <w:szCs w:val="24"/>
          </w:rPr>
          <w:t>mary_chong@nus.edu.sg</w:t>
        </w:r>
      </w:hyperlink>
      <w:r w:rsidRPr="00BA30B9">
        <w:rPr>
          <w:rFonts w:asciiTheme="majorHAnsi" w:hAnsiTheme="majorHAnsi" w:cs="Times New Roman"/>
          <w:sz w:val="24"/>
          <w:szCs w:val="24"/>
        </w:rPr>
        <w:t xml:space="preserve"> ; </w:t>
      </w:r>
      <w:proofErr w:type="spellStart"/>
      <w:r w:rsidRPr="00BA30B9">
        <w:rPr>
          <w:rFonts w:asciiTheme="majorHAnsi" w:hAnsiTheme="majorHAnsi" w:cs="Times New Roman"/>
          <w:sz w:val="24"/>
          <w:szCs w:val="24"/>
        </w:rPr>
        <w:t>Ciarán</w:t>
      </w:r>
      <w:proofErr w:type="spellEnd"/>
      <w:r w:rsidRPr="00BA30B9">
        <w:rPr>
          <w:rFonts w:asciiTheme="majorHAnsi" w:hAnsiTheme="majorHAnsi" w:cs="Times New Roman"/>
          <w:sz w:val="24"/>
          <w:szCs w:val="24"/>
        </w:rPr>
        <w:t xml:space="preserve"> Gerard Forde: </w:t>
      </w:r>
      <w:hyperlink r:id="rId22" w:history="1">
        <w:r w:rsidRPr="00BA30B9">
          <w:rPr>
            <w:rStyle w:val="Hyperlink"/>
            <w:rFonts w:asciiTheme="majorHAnsi" w:hAnsiTheme="majorHAnsi" w:cs="Times New Roman"/>
            <w:sz w:val="24"/>
            <w:szCs w:val="24"/>
          </w:rPr>
          <w:t>Ciaran_Forde@sics.a-star.edu.sg</w:t>
        </w:r>
      </w:hyperlink>
      <w:r w:rsidRPr="00BA30B9">
        <w:rPr>
          <w:rFonts w:asciiTheme="majorHAnsi" w:hAnsiTheme="majorHAnsi" w:cs="Times New Roman"/>
          <w:sz w:val="24"/>
          <w:szCs w:val="24"/>
        </w:rPr>
        <w:t xml:space="preserve"> </w:t>
      </w:r>
    </w:p>
    <w:p w14:paraId="2021A775" w14:textId="56C8AEF8" w:rsidR="00CF69A4" w:rsidRPr="00BA30B9" w:rsidRDefault="00796A79" w:rsidP="00CF69A4">
      <w:pPr>
        <w:spacing w:line="480" w:lineRule="auto"/>
        <w:rPr>
          <w:rFonts w:asciiTheme="majorHAnsi" w:hAnsiTheme="majorHAnsi" w:cs="Times New Roman"/>
          <w:b/>
          <w:sz w:val="24"/>
          <w:szCs w:val="24"/>
        </w:rPr>
      </w:pPr>
      <w:r w:rsidRPr="00BA30B9">
        <w:rPr>
          <w:rFonts w:asciiTheme="majorHAnsi" w:hAnsiTheme="majorHAnsi" w:cs="Times New Roman"/>
          <w:b/>
          <w:sz w:val="24"/>
          <w:szCs w:val="24"/>
        </w:rPr>
        <w:lastRenderedPageBreak/>
        <w:t xml:space="preserve">Conflicts of interest: </w:t>
      </w:r>
      <w:r w:rsidR="00CF69A4" w:rsidRPr="00BA30B9">
        <w:rPr>
          <w:rFonts w:asciiTheme="majorHAnsi" w:eastAsia="Times New Roman" w:hAnsiTheme="majorHAnsi" w:cs="Times New Roman"/>
          <w:sz w:val="24"/>
          <w:szCs w:val="24"/>
          <w:lang w:eastAsia="en-SG"/>
        </w:rPr>
        <w:t xml:space="preserve">K. M. G., </w:t>
      </w:r>
      <w:r w:rsidR="00FE1858" w:rsidRPr="00BA30B9">
        <w:rPr>
          <w:rFonts w:asciiTheme="majorHAnsi" w:eastAsia="Times New Roman" w:hAnsiTheme="majorHAnsi" w:cs="Times New Roman"/>
          <w:sz w:val="24"/>
          <w:szCs w:val="24"/>
          <w:lang w:eastAsia="en-SG"/>
        </w:rPr>
        <w:t>C</w:t>
      </w:r>
      <w:r w:rsidR="001134CF" w:rsidRPr="00BA30B9">
        <w:rPr>
          <w:rFonts w:asciiTheme="majorHAnsi" w:eastAsia="Times New Roman" w:hAnsiTheme="majorHAnsi" w:cs="Times New Roman"/>
          <w:sz w:val="24"/>
          <w:szCs w:val="24"/>
          <w:lang w:eastAsia="en-SG"/>
        </w:rPr>
        <w:t>.</w:t>
      </w:r>
      <w:r w:rsidR="00FE1858" w:rsidRPr="00BA30B9">
        <w:rPr>
          <w:rFonts w:asciiTheme="majorHAnsi" w:eastAsia="Times New Roman" w:hAnsiTheme="majorHAnsi" w:cs="Times New Roman"/>
          <w:sz w:val="24"/>
          <w:szCs w:val="24"/>
          <w:lang w:eastAsia="en-SG"/>
        </w:rPr>
        <w:t>G</w:t>
      </w:r>
      <w:r w:rsidR="001134CF" w:rsidRPr="00BA30B9">
        <w:rPr>
          <w:rFonts w:asciiTheme="majorHAnsi" w:eastAsia="Times New Roman" w:hAnsiTheme="majorHAnsi" w:cs="Times New Roman"/>
          <w:sz w:val="24"/>
          <w:szCs w:val="24"/>
          <w:lang w:eastAsia="en-SG"/>
        </w:rPr>
        <w:t>.</w:t>
      </w:r>
      <w:r w:rsidR="00FE1858" w:rsidRPr="00BA30B9">
        <w:rPr>
          <w:rFonts w:asciiTheme="majorHAnsi" w:eastAsia="Times New Roman" w:hAnsiTheme="majorHAnsi" w:cs="Times New Roman"/>
          <w:sz w:val="24"/>
          <w:szCs w:val="24"/>
          <w:lang w:eastAsia="en-SG"/>
        </w:rPr>
        <w:t xml:space="preserve">F, </w:t>
      </w:r>
      <w:r w:rsidR="00BF7596" w:rsidRPr="00BA30B9">
        <w:rPr>
          <w:rFonts w:asciiTheme="majorHAnsi" w:eastAsia="Times New Roman" w:hAnsiTheme="majorHAnsi" w:cs="Times New Roman"/>
          <w:sz w:val="24"/>
          <w:szCs w:val="24"/>
          <w:lang w:eastAsia="en-SG"/>
        </w:rPr>
        <w:t xml:space="preserve">Y. S. L. and Y. </w:t>
      </w:r>
      <w:r w:rsidR="00CF69A4" w:rsidRPr="00BA30B9">
        <w:rPr>
          <w:rFonts w:asciiTheme="majorHAnsi" w:eastAsia="Times New Roman" w:hAnsiTheme="majorHAnsi" w:cs="Times New Roman"/>
          <w:sz w:val="24"/>
          <w:szCs w:val="24"/>
          <w:lang w:eastAsia="en-SG"/>
        </w:rPr>
        <w:t xml:space="preserve">S. C. have received reimbursement for speaking at conferences sponsored by companies selling nutritional products. They are part of an academic consortium that has received research funding from Abbott Nutrition, </w:t>
      </w:r>
      <w:proofErr w:type="spellStart"/>
      <w:r w:rsidR="00CF69A4" w:rsidRPr="00BA30B9">
        <w:rPr>
          <w:rFonts w:asciiTheme="majorHAnsi" w:eastAsia="Times New Roman" w:hAnsiTheme="majorHAnsi" w:cs="Times New Roman"/>
          <w:sz w:val="24"/>
          <w:szCs w:val="24"/>
          <w:lang w:eastAsia="en-SG"/>
        </w:rPr>
        <w:t>Nestec</w:t>
      </w:r>
      <w:proofErr w:type="spellEnd"/>
      <w:r w:rsidR="00CF69A4" w:rsidRPr="00BA30B9">
        <w:rPr>
          <w:rFonts w:asciiTheme="majorHAnsi" w:eastAsia="Times New Roman" w:hAnsiTheme="majorHAnsi" w:cs="Times New Roman"/>
          <w:sz w:val="24"/>
          <w:szCs w:val="24"/>
          <w:lang w:eastAsia="en-SG"/>
        </w:rPr>
        <w:t xml:space="preserve"> and Danone. L.R.F. is an employee of </w:t>
      </w:r>
      <w:proofErr w:type="spellStart"/>
      <w:r w:rsidR="00CF69A4" w:rsidRPr="00BA30B9">
        <w:rPr>
          <w:rFonts w:asciiTheme="majorHAnsi" w:eastAsia="Times New Roman" w:hAnsiTheme="majorHAnsi" w:cs="Times New Roman"/>
          <w:sz w:val="24"/>
          <w:szCs w:val="24"/>
          <w:lang w:eastAsia="en-SG"/>
        </w:rPr>
        <w:t>Nestec</w:t>
      </w:r>
      <w:proofErr w:type="spellEnd"/>
      <w:r w:rsidR="00CF69A4" w:rsidRPr="00BA30B9">
        <w:rPr>
          <w:rFonts w:asciiTheme="majorHAnsi" w:eastAsia="Times New Roman" w:hAnsiTheme="majorHAnsi" w:cs="Times New Roman"/>
          <w:sz w:val="24"/>
          <w:szCs w:val="24"/>
          <w:lang w:eastAsia="en-SG"/>
        </w:rPr>
        <w:t xml:space="preserve"> SA, working at the Nestlé Research </w:t>
      </w:r>
      <w:proofErr w:type="spellStart"/>
      <w:r w:rsidR="00CF69A4" w:rsidRPr="00BA30B9">
        <w:rPr>
          <w:rFonts w:asciiTheme="majorHAnsi" w:eastAsia="Times New Roman" w:hAnsiTheme="majorHAnsi" w:cs="Times New Roman"/>
          <w:sz w:val="24"/>
          <w:szCs w:val="24"/>
          <w:lang w:eastAsia="en-SG"/>
        </w:rPr>
        <w:t>Center</w:t>
      </w:r>
      <w:proofErr w:type="spellEnd"/>
      <w:r w:rsidR="00CF69A4" w:rsidRPr="00BA30B9">
        <w:rPr>
          <w:rFonts w:asciiTheme="majorHAnsi" w:eastAsia="Times New Roman" w:hAnsiTheme="majorHAnsi" w:cs="Times New Roman"/>
          <w:sz w:val="24"/>
          <w:szCs w:val="24"/>
          <w:lang w:eastAsia="en-SG"/>
        </w:rPr>
        <w:t>. The other authors have no financial or personal conflict of interests.</w:t>
      </w:r>
    </w:p>
    <w:p w14:paraId="4621F331" w14:textId="263F3CE5" w:rsidR="00014EFB" w:rsidRPr="00BA30B9" w:rsidRDefault="00DC7FE5" w:rsidP="00DC7FE5">
      <w:pPr>
        <w:spacing w:line="480" w:lineRule="auto"/>
        <w:rPr>
          <w:rStyle w:val="Strong"/>
          <w:rFonts w:asciiTheme="majorHAnsi" w:hAnsiTheme="majorHAnsi" w:cs="Times New Roman"/>
          <w:sz w:val="24"/>
          <w:szCs w:val="24"/>
        </w:rPr>
      </w:pPr>
      <w:r w:rsidRPr="00BA30B9">
        <w:rPr>
          <w:rStyle w:val="Strong"/>
          <w:rFonts w:asciiTheme="majorHAnsi" w:hAnsiTheme="majorHAnsi" w:cs="Times New Roman"/>
          <w:sz w:val="24"/>
          <w:szCs w:val="24"/>
        </w:rPr>
        <w:t>Abbreviations:</w:t>
      </w:r>
      <w:r w:rsidR="00863E80" w:rsidRPr="00BA30B9">
        <w:rPr>
          <w:rStyle w:val="Strong"/>
          <w:rFonts w:asciiTheme="majorHAnsi" w:hAnsiTheme="majorHAnsi" w:cs="Times New Roman"/>
          <w:sz w:val="24"/>
          <w:szCs w:val="24"/>
        </w:rPr>
        <w:t xml:space="preserve"> </w:t>
      </w:r>
      <w:r w:rsidR="00863E80" w:rsidRPr="00BA30B9">
        <w:rPr>
          <w:rStyle w:val="Strong"/>
          <w:rFonts w:asciiTheme="majorHAnsi" w:hAnsiTheme="majorHAnsi" w:cs="Times New Roman"/>
          <w:b w:val="0"/>
          <w:sz w:val="24"/>
          <w:szCs w:val="24"/>
        </w:rPr>
        <w:t xml:space="preserve">SSRT- Stop </w:t>
      </w:r>
      <w:r w:rsidR="00342933" w:rsidRPr="00BA30B9">
        <w:rPr>
          <w:rStyle w:val="Strong"/>
          <w:rFonts w:asciiTheme="majorHAnsi" w:hAnsiTheme="majorHAnsi" w:cs="Times New Roman"/>
          <w:b w:val="0"/>
          <w:sz w:val="24"/>
          <w:szCs w:val="24"/>
        </w:rPr>
        <w:t>Signal</w:t>
      </w:r>
      <w:r w:rsidR="00863E80" w:rsidRPr="00BA30B9">
        <w:rPr>
          <w:rStyle w:val="Strong"/>
          <w:rFonts w:asciiTheme="majorHAnsi" w:hAnsiTheme="majorHAnsi" w:cs="Times New Roman"/>
          <w:b w:val="0"/>
          <w:sz w:val="24"/>
          <w:szCs w:val="24"/>
        </w:rPr>
        <w:t xml:space="preserve"> Reaction </w:t>
      </w:r>
      <w:proofErr w:type="gramStart"/>
      <w:r w:rsidR="00863E80" w:rsidRPr="00BA30B9">
        <w:rPr>
          <w:rStyle w:val="Strong"/>
          <w:rFonts w:asciiTheme="majorHAnsi" w:hAnsiTheme="majorHAnsi" w:cs="Times New Roman"/>
          <w:b w:val="0"/>
          <w:sz w:val="24"/>
          <w:szCs w:val="24"/>
        </w:rPr>
        <w:t>Time ;</w:t>
      </w:r>
      <w:proofErr w:type="gramEnd"/>
      <w:r w:rsidRPr="00BA30B9">
        <w:rPr>
          <w:rStyle w:val="Strong"/>
          <w:rFonts w:asciiTheme="majorHAnsi" w:hAnsiTheme="majorHAnsi" w:cs="Times New Roman"/>
          <w:b w:val="0"/>
          <w:sz w:val="24"/>
          <w:szCs w:val="24"/>
        </w:rPr>
        <w:t xml:space="preserve"> EAH- Eating in the absence of hunger</w:t>
      </w:r>
      <w:r w:rsidR="00863E80" w:rsidRPr="00BA30B9">
        <w:rPr>
          <w:rStyle w:val="Strong"/>
          <w:rFonts w:asciiTheme="majorHAnsi" w:hAnsiTheme="majorHAnsi" w:cs="Times New Roman"/>
          <w:b w:val="0"/>
          <w:sz w:val="24"/>
          <w:szCs w:val="24"/>
        </w:rPr>
        <w:t xml:space="preserve"> </w:t>
      </w:r>
      <w:r w:rsidRPr="00BA30B9">
        <w:rPr>
          <w:rStyle w:val="Strong"/>
          <w:rFonts w:asciiTheme="majorHAnsi" w:hAnsiTheme="majorHAnsi" w:cs="Times New Roman"/>
          <w:b w:val="0"/>
          <w:sz w:val="24"/>
          <w:szCs w:val="24"/>
        </w:rPr>
        <w:t xml:space="preserve">; </w:t>
      </w:r>
      <w:proofErr w:type="spellStart"/>
      <w:r w:rsidRPr="00BA30B9">
        <w:rPr>
          <w:rStyle w:val="Strong"/>
          <w:rFonts w:asciiTheme="majorHAnsi" w:hAnsiTheme="majorHAnsi" w:cs="Times New Roman"/>
          <w:b w:val="0"/>
          <w:sz w:val="24"/>
          <w:szCs w:val="24"/>
        </w:rPr>
        <w:t>BMI</w:t>
      </w:r>
      <w:r w:rsidRPr="00BA30B9">
        <w:rPr>
          <w:rStyle w:val="Strong"/>
          <w:rFonts w:asciiTheme="majorHAnsi" w:hAnsiTheme="majorHAnsi" w:cs="Times New Roman"/>
          <w:b w:val="0"/>
          <w:sz w:val="24"/>
          <w:szCs w:val="24"/>
          <w:vertAlign w:val="subscript"/>
        </w:rPr>
        <w:t>z</w:t>
      </w:r>
      <w:proofErr w:type="spellEnd"/>
      <w:r w:rsidR="00014EFB" w:rsidRPr="00BA30B9">
        <w:rPr>
          <w:rStyle w:val="Strong"/>
          <w:rFonts w:asciiTheme="majorHAnsi" w:hAnsiTheme="majorHAnsi" w:cs="Times New Roman"/>
          <w:b w:val="0"/>
          <w:sz w:val="24"/>
          <w:szCs w:val="24"/>
        </w:rPr>
        <w:t>- Body Mass Index z-score</w:t>
      </w:r>
      <w:r w:rsidR="00863E80" w:rsidRPr="00BA30B9">
        <w:rPr>
          <w:rStyle w:val="Strong"/>
          <w:rFonts w:asciiTheme="majorHAnsi" w:hAnsiTheme="majorHAnsi" w:cs="Times New Roman"/>
          <w:b w:val="0"/>
          <w:sz w:val="24"/>
          <w:szCs w:val="24"/>
        </w:rPr>
        <w:t xml:space="preserve"> ; </w:t>
      </w:r>
      <w:proofErr w:type="spellStart"/>
      <w:r w:rsidR="00863E80" w:rsidRPr="00BA30B9">
        <w:rPr>
          <w:rStyle w:val="Strong"/>
          <w:rFonts w:asciiTheme="majorHAnsi" w:hAnsiTheme="majorHAnsi" w:cs="Times New Roman"/>
          <w:b w:val="0"/>
          <w:sz w:val="24"/>
          <w:szCs w:val="24"/>
        </w:rPr>
        <w:t>BAi</w:t>
      </w:r>
      <w:proofErr w:type="spellEnd"/>
      <w:r w:rsidR="00863E80" w:rsidRPr="00BA30B9">
        <w:rPr>
          <w:rStyle w:val="Strong"/>
          <w:rFonts w:asciiTheme="majorHAnsi" w:hAnsiTheme="majorHAnsi" w:cs="Times New Roman"/>
          <w:b w:val="0"/>
          <w:sz w:val="24"/>
          <w:szCs w:val="24"/>
        </w:rPr>
        <w:t>- Body adiposity index</w:t>
      </w:r>
      <w:r w:rsidR="00863E80" w:rsidRPr="00BA30B9">
        <w:rPr>
          <w:rStyle w:val="Strong"/>
          <w:rFonts w:asciiTheme="majorHAnsi" w:hAnsiTheme="majorHAnsi" w:cs="Times New Roman"/>
          <w:sz w:val="24"/>
          <w:szCs w:val="24"/>
        </w:rPr>
        <w:t xml:space="preserve"> </w:t>
      </w:r>
    </w:p>
    <w:p w14:paraId="1F7B87C7" w14:textId="77777777" w:rsidR="00DC7FE5" w:rsidRPr="00BA30B9" w:rsidRDefault="00DC7FE5" w:rsidP="00DC7FE5">
      <w:pPr>
        <w:spacing w:line="480" w:lineRule="auto"/>
        <w:rPr>
          <w:rFonts w:asciiTheme="majorHAnsi" w:hAnsiTheme="majorHAnsi" w:cs="Times New Roman"/>
          <w:sz w:val="24"/>
          <w:szCs w:val="24"/>
        </w:rPr>
      </w:pPr>
      <w:r w:rsidRPr="00BA30B9">
        <w:rPr>
          <w:rStyle w:val="Strong"/>
          <w:rFonts w:asciiTheme="majorHAnsi" w:hAnsiTheme="majorHAnsi" w:cs="Times New Roman"/>
          <w:sz w:val="24"/>
          <w:szCs w:val="24"/>
        </w:rPr>
        <w:t xml:space="preserve">Clinical Trial Registry Number: </w:t>
      </w:r>
      <w:r w:rsidRPr="00BA30B9">
        <w:rPr>
          <w:rFonts w:asciiTheme="majorHAnsi" w:hAnsiTheme="majorHAnsi" w:cs="Times New Roman"/>
          <w:sz w:val="24"/>
          <w:szCs w:val="24"/>
        </w:rPr>
        <w:t>NCT01174875; https://clinicaltrials.gov/</w:t>
      </w:r>
    </w:p>
    <w:p w14:paraId="6114A320" w14:textId="6B0E2F63" w:rsidR="00DC7FE5" w:rsidRPr="00BA30B9" w:rsidRDefault="00022BC6" w:rsidP="00DC7FE5">
      <w:pPr>
        <w:spacing w:line="480" w:lineRule="auto"/>
        <w:rPr>
          <w:rFonts w:asciiTheme="majorHAnsi" w:hAnsiTheme="majorHAnsi" w:cs="Times New Roman"/>
          <w:b/>
          <w:sz w:val="24"/>
          <w:szCs w:val="24"/>
        </w:rPr>
      </w:pPr>
      <w:r w:rsidRPr="00BA30B9">
        <w:rPr>
          <w:rFonts w:asciiTheme="majorHAnsi" w:hAnsiTheme="majorHAnsi" w:cs="Times New Roman"/>
          <w:b/>
          <w:sz w:val="24"/>
          <w:szCs w:val="24"/>
        </w:rPr>
        <w:t>Word count:</w:t>
      </w:r>
      <w:r w:rsidR="00F83DB6" w:rsidRPr="00BA30B9">
        <w:rPr>
          <w:rFonts w:asciiTheme="majorHAnsi" w:hAnsiTheme="majorHAnsi" w:cs="Times New Roman"/>
          <w:b/>
          <w:sz w:val="24"/>
          <w:szCs w:val="24"/>
        </w:rPr>
        <w:t xml:space="preserve"> </w:t>
      </w:r>
      <w:r w:rsidR="00247FBB" w:rsidRPr="00BA30B9">
        <w:rPr>
          <w:rFonts w:asciiTheme="majorHAnsi" w:hAnsiTheme="majorHAnsi" w:cs="Times New Roman"/>
          <w:b/>
          <w:sz w:val="24"/>
          <w:szCs w:val="24"/>
        </w:rPr>
        <w:t>4592</w:t>
      </w:r>
    </w:p>
    <w:p w14:paraId="6FC2E78D" w14:textId="77777777" w:rsidR="00DC7FE5" w:rsidRPr="00BA30B9" w:rsidRDefault="00DC7FE5" w:rsidP="00DC7FE5">
      <w:pPr>
        <w:spacing w:line="480" w:lineRule="auto"/>
        <w:rPr>
          <w:rFonts w:asciiTheme="majorHAnsi" w:hAnsiTheme="majorHAnsi"/>
          <w:sz w:val="24"/>
          <w:szCs w:val="24"/>
        </w:rPr>
      </w:pPr>
    </w:p>
    <w:p w14:paraId="2339FFC4" w14:textId="77777777" w:rsidR="00A93DDF" w:rsidRPr="00BA30B9" w:rsidRDefault="00A93DDF" w:rsidP="00A91E6B">
      <w:pPr>
        <w:spacing w:after="0" w:line="480" w:lineRule="auto"/>
        <w:rPr>
          <w:rFonts w:asciiTheme="majorHAnsi" w:hAnsiTheme="majorHAnsi"/>
          <w:b/>
          <w:sz w:val="24"/>
          <w:szCs w:val="24"/>
        </w:rPr>
      </w:pPr>
    </w:p>
    <w:p w14:paraId="0315B948" w14:textId="77777777" w:rsidR="00CF69A4" w:rsidRPr="00BA30B9" w:rsidRDefault="00CF69A4" w:rsidP="00A91E6B">
      <w:pPr>
        <w:spacing w:after="0" w:line="480" w:lineRule="auto"/>
        <w:rPr>
          <w:rFonts w:asciiTheme="majorHAnsi" w:hAnsiTheme="majorHAnsi"/>
          <w:b/>
          <w:sz w:val="24"/>
          <w:szCs w:val="24"/>
        </w:rPr>
      </w:pPr>
    </w:p>
    <w:p w14:paraId="73719FAC" w14:textId="77777777" w:rsidR="00CF69A4" w:rsidRPr="00BA30B9" w:rsidRDefault="00CF69A4" w:rsidP="00A91E6B">
      <w:pPr>
        <w:spacing w:after="0" w:line="480" w:lineRule="auto"/>
        <w:rPr>
          <w:rFonts w:asciiTheme="majorHAnsi" w:hAnsiTheme="majorHAnsi"/>
          <w:b/>
          <w:sz w:val="24"/>
          <w:szCs w:val="24"/>
        </w:rPr>
      </w:pPr>
    </w:p>
    <w:p w14:paraId="6907833E" w14:textId="77777777" w:rsidR="00CF69A4" w:rsidRPr="00BA30B9" w:rsidRDefault="00CF69A4" w:rsidP="00A91E6B">
      <w:pPr>
        <w:spacing w:after="0" w:line="480" w:lineRule="auto"/>
        <w:rPr>
          <w:rFonts w:asciiTheme="majorHAnsi" w:hAnsiTheme="majorHAnsi"/>
          <w:b/>
          <w:sz w:val="24"/>
          <w:szCs w:val="24"/>
        </w:rPr>
      </w:pPr>
    </w:p>
    <w:p w14:paraId="6042D8BC" w14:textId="77777777" w:rsidR="00CF69A4" w:rsidRPr="00BA30B9" w:rsidRDefault="00CF69A4" w:rsidP="00A91E6B">
      <w:pPr>
        <w:spacing w:after="0" w:line="480" w:lineRule="auto"/>
        <w:rPr>
          <w:rFonts w:asciiTheme="majorHAnsi" w:hAnsiTheme="majorHAnsi"/>
          <w:b/>
          <w:sz w:val="24"/>
          <w:szCs w:val="24"/>
        </w:rPr>
      </w:pPr>
    </w:p>
    <w:p w14:paraId="7F817DC2" w14:textId="77777777" w:rsidR="00CF69A4" w:rsidRPr="00BA30B9" w:rsidRDefault="00CF69A4" w:rsidP="00A91E6B">
      <w:pPr>
        <w:spacing w:after="0" w:line="480" w:lineRule="auto"/>
        <w:rPr>
          <w:rFonts w:asciiTheme="majorHAnsi" w:hAnsiTheme="majorHAnsi"/>
          <w:b/>
          <w:sz w:val="24"/>
          <w:szCs w:val="24"/>
        </w:rPr>
      </w:pPr>
    </w:p>
    <w:p w14:paraId="25C27709" w14:textId="77777777" w:rsidR="00CF69A4" w:rsidRPr="00BA30B9" w:rsidRDefault="00CF69A4" w:rsidP="00A91E6B">
      <w:pPr>
        <w:spacing w:after="0" w:line="480" w:lineRule="auto"/>
        <w:rPr>
          <w:rFonts w:asciiTheme="majorHAnsi" w:hAnsiTheme="majorHAnsi"/>
          <w:b/>
          <w:sz w:val="24"/>
          <w:szCs w:val="24"/>
        </w:rPr>
      </w:pPr>
    </w:p>
    <w:p w14:paraId="305D5BFA" w14:textId="77777777" w:rsidR="00CF69A4" w:rsidRPr="00BA30B9" w:rsidRDefault="00CF69A4" w:rsidP="00A91E6B">
      <w:pPr>
        <w:spacing w:after="0" w:line="480" w:lineRule="auto"/>
        <w:rPr>
          <w:rFonts w:asciiTheme="majorHAnsi" w:hAnsiTheme="majorHAnsi"/>
          <w:b/>
          <w:sz w:val="24"/>
          <w:szCs w:val="24"/>
        </w:rPr>
      </w:pPr>
    </w:p>
    <w:p w14:paraId="089E5925" w14:textId="77777777" w:rsidR="00CF69A4" w:rsidRPr="00BA30B9" w:rsidRDefault="00CF69A4" w:rsidP="00A91E6B">
      <w:pPr>
        <w:spacing w:after="0" w:line="480" w:lineRule="auto"/>
        <w:rPr>
          <w:rFonts w:asciiTheme="majorHAnsi" w:hAnsiTheme="majorHAnsi"/>
          <w:b/>
          <w:sz w:val="24"/>
          <w:szCs w:val="24"/>
        </w:rPr>
      </w:pPr>
    </w:p>
    <w:p w14:paraId="3DCE9351" w14:textId="77777777" w:rsidR="00CF69A4" w:rsidRPr="00BA30B9" w:rsidRDefault="00CF69A4" w:rsidP="00A91E6B">
      <w:pPr>
        <w:spacing w:after="0" w:line="480" w:lineRule="auto"/>
        <w:rPr>
          <w:rFonts w:asciiTheme="majorHAnsi" w:hAnsiTheme="majorHAnsi"/>
          <w:b/>
          <w:sz w:val="24"/>
          <w:szCs w:val="24"/>
        </w:rPr>
      </w:pPr>
    </w:p>
    <w:p w14:paraId="38F67114" w14:textId="77777777" w:rsidR="00CF69A4" w:rsidRPr="00BA30B9" w:rsidRDefault="00CF69A4" w:rsidP="00A91E6B">
      <w:pPr>
        <w:spacing w:after="0" w:line="480" w:lineRule="auto"/>
        <w:rPr>
          <w:rFonts w:asciiTheme="majorHAnsi" w:hAnsiTheme="majorHAnsi"/>
          <w:b/>
          <w:sz w:val="24"/>
          <w:szCs w:val="24"/>
        </w:rPr>
      </w:pPr>
    </w:p>
    <w:p w14:paraId="615CE042" w14:textId="77777777" w:rsidR="00A93DDF" w:rsidRPr="00BA30B9" w:rsidRDefault="00A93DDF" w:rsidP="00A91E6B">
      <w:pPr>
        <w:spacing w:after="0" w:line="480" w:lineRule="auto"/>
        <w:rPr>
          <w:rFonts w:asciiTheme="majorHAnsi" w:hAnsiTheme="majorHAnsi"/>
          <w:b/>
          <w:sz w:val="24"/>
          <w:szCs w:val="24"/>
        </w:rPr>
      </w:pPr>
    </w:p>
    <w:p w14:paraId="6B902D0A" w14:textId="77777777" w:rsidR="00A93DDF" w:rsidRPr="00BA30B9" w:rsidRDefault="00A93DDF" w:rsidP="00A93DDF">
      <w:pPr>
        <w:spacing w:after="0" w:line="480" w:lineRule="auto"/>
        <w:jc w:val="center"/>
        <w:rPr>
          <w:rFonts w:asciiTheme="majorHAnsi" w:hAnsiTheme="majorHAnsi"/>
          <w:b/>
          <w:sz w:val="24"/>
          <w:szCs w:val="24"/>
        </w:rPr>
      </w:pPr>
      <w:r w:rsidRPr="00BA30B9">
        <w:rPr>
          <w:rFonts w:asciiTheme="majorHAnsi" w:hAnsiTheme="majorHAnsi"/>
          <w:b/>
          <w:sz w:val="24"/>
          <w:szCs w:val="24"/>
        </w:rPr>
        <w:lastRenderedPageBreak/>
        <w:t>Abstract</w:t>
      </w:r>
    </w:p>
    <w:p w14:paraId="151CB89E" w14:textId="14F349A5" w:rsidR="00811F68" w:rsidRPr="00BA30B9" w:rsidRDefault="00014585" w:rsidP="00A91E6B">
      <w:pPr>
        <w:spacing w:after="0" w:line="480" w:lineRule="auto"/>
        <w:rPr>
          <w:rFonts w:asciiTheme="majorHAnsi" w:hAnsiTheme="majorHAnsi"/>
          <w:sz w:val="24"/>
          <w:szCs w:val="24"/>
        </w:rPr>
      </w:pPr>
      <w:r w:rsidRPr="00BA30B9">
        <w:rPr>
          <w:rFonts w:asciiTheme="majorHAnsi" w:hAnsiTheme="majorHAnsi"/>
          <w:b/>
          <w:sz w:val="24"/>
          <w:szCs w:val="24"/>
        </w:rPr>
        <w:t>Background</w:t>
      </w:r>
      <w:r w:rsidRPr="00BA30B9">
        <w:rPr>
          <w:rFonts w:asciiTheme="majorHAnsi" w:hAnsiTheme="majorHAnsi"/>
          <w:sz w:val="24"/>
          <w:szCs w:val="24"/>
        </w:rPr>
        <w:t>:</w:t>
      </w:r>
      <w:r w:rsidR="006673D3" w:rsidRPr="00BA30B9">
        <w:rPr>
          <w:rFonts w:asciiTheme="majorHAnsi" w:hAnsiTheme="majorHAnsi"/>
          <w:sz w:val="24"/>
          <w:szCs w:val="24"/>
        </w:rPr>
        <w:t xml:space="preserve"> </w:t>
      </w:r>
      <w:r w:rsidR="00642ECF" w:rsidRPr="00BA30B9">
        <w:rPr>
          <w:rFonts w:asciiTheme="majorHAnsi" w:hAnsiTheme="majorHAnsi"/>
          <w:sz w:val="24"/>
          <w:szCs w:val="24"/>
        </w:rPr>
        <w:t>Lower</w:t>
      </w:r>
      <w:r w:rsidR="00021156" w:rsidRPr="00BA30B9">
        <w:rPr>
          <w:rFonts w:asciiTheme="majorHAnsi" w:hAnsiTheme="majorHAnsi"/>
          <w:sz w:val="24"/>
          <w:szCs w:val="24"/>
        </w:rPr>
        <w:t xml:space="preserve"> inhibitory control h</w:t>
      </w:r>
      <w:r w:rsidR="00F61D35" w:rsidRPr="00BA30B9">
        <w:rPr>
          <w:rFonts w:asciiTheme="majorHAnsi" w:hAnsiTheme="majorHAnsi"/>
          <w:sz w:val="24"/>
          <w:szCs w:val="24"/>
        </w:rPr>
        <w:t>as been associated</w:t>
      </w:r>
      <w:r w:rsidR="00021156" w:rsidRPr="00BA30B9">
        <w:rPr>
          <w:rFonts w:asciiTheme="majorHAnsi" w:hAnsiTheme="majorHAnsi"/>
          <w:sz w:val="24"/>
          <w:szCs w:val="24"/>
        </w:rPr>
        <w:t xml:space="preserve"> </w:t>
      </w:r>
      <w:r w:rsidR="00221891" w:rsidRPr="00BA30B9">
        <w:rPr>
          <w:rFonts w:asciiTheme="majorHAnsi" w:hAnsiTheme="majorHAnsi"/>
          <w:sz w:val="24"/>
          <w:szCs w:val="24"/>
        </w:rPr>
        <w:t>with</w:t>
      </w:r>
      <w:r w:rsidR="0052120E" w:rsidRPr="00BA30B9">
        <w:rPr>
          <w:rFonts w:asciiTheme="majorHAnsi" w:hAnsiTheme="majorHAnsi"/>
          <w:sz w:val="24"/>
          <w:szCs w:val="24"/>
        </w:rPr>
        <w:t xml:space="preserve"> </w:t>
      </w:r>
      <w:r w:rsidR="001E375D" w:rsidRPr="00BA30B9">
        <w:rPr>
          <w:rFonts w:asciiTheme="majorHAnsi" w:hAnsiTheme="majorHAnsi"/>
          <w:sz w:val="24"/>
          <w:szCs w:val="24"/>
        </w:rPr>
        <w:t>obesity</w:t>
      </w:r>
      <w:r w:rsidR="00773814" w:rsidRPr="00BA30B9">
        <w:rPr>
          <w:rFonts w:asciiTheme="majorHAnsi" w:hAnsiTheme="majorHAnsi"/>
          <w:sz w:val="24"/>
          <w:szCs w:val="24"/>
        </w:rPr>
        <w:t>. One prediction is</w:t>
      </w:r>
      <w:r w:rsidR="00D8301C" w:rsidRPr="00BA30B9">
        <w:rPr>
          <w:rFonts w:asciiTheme="majorHAnsi" w:hAnsiTheme="majorHAnsi"/>
          <w:sz w:val="24"/>
          <w:szCs w:val="24"/>
        </w:rPr>
        <w:t xml:space="preserve"> that </w:t>
      </w:r>
      <w:r w:rsidR="009347EB" w:rsidRPr="00BA30B9">
        <w:rPr>
          <w:rFonts w:asciiTheme="majorHAnsi" w:hAnsiTheme="majorHAnsi"/>
          <w:sz w:val="24"/>
          <w:szCs w:val="24"/>
        </w:rPr>
        <w:t xml:space="preserve">lower </w:t>
      </w:r>
      <w:r w:rsidR="00092907" w:rsidRPr="00BA30B9">
        <w:rPr>
          <w:rFonts w:asciiTheme="majorHAnsi" w:hAnsiTheme="majorHAnsi"/>
          <w:sz w:val="24"/>
          <w:szCs w:val="24"/>
        </w:rPr>
        <w:t>inhibitory control</w:t>
      </w:r>
      <w:r w:rsidR="00FF3A1C" w:rsidRPr="00BA30B9">
        <w:rPr>
          <w:rFonts w:asciiTheme="majorHAnsi" w:hAnsiTheme="majorHAnsi"/>
          <w:sz w:val="24"/>
          <w:szCs w:val="24"/>
        </w:rPr>
        <w:t xml:space="preserve"> </w:t>
      </w:r>
      <w:r w:rsidR="007C39B9" w:rsidRPr="00BA30B9">
        <w:rPr>
          <w:rFonts w:asciiTheme="majorHAnsi" w:hAnsiTheme="majorHAnsi"/>
          <w:sz w:val="24"/>
          <w:szCs w:val="24"/>
        </w:rPr>
        <w:t>underlie</w:t>
      </w:r>
      <w:r w:rsidR="00092907" w:rsidRPr="00BA30B9">
        <w:rPr>
          <w:rFonts w:asciiTheme="majorHAnsi" w:hAnsiTheme="majorHAnsi"/>
          <w:sz w:val="24"/>
          <w:szCs w:val="24"/>
        </w:rPr>
        <w:t>s</w:t>
      </w:r>
      <w:r w:rsidR="00FF3A1C" w:rsidRPr="00BA30B9">
        <w:rPr>
          <w:rFonts w:asciiTheme="majorHAnsi" w:hAnsiTheme="majorHAnsi"/>
          <w:sz w:val="24"/>
          <w:szCs w:val="24"/>
        </w:rPr>
        <w:t xml:space="preserve"> eating behaviours that </w:t>
      </w:r>
      <w:r w:rsidR="007C39B9" w:rsidRPr="00BA30B9">
        <w:rPr>
          <w:rFonts w:asciiTheme="majorHAnsi" w:hAnsiTheme="majorHAnsi"/>
          <w:sz w:val="24"/>
          <w:szCs w:val="24"/>
        </w:rPr>
        <w:t>promote</w:t>
      </w:r>
      <w:r w:rsidR="00FF3A1C" w:rsidRPr="00BA30B9">
        <w:rPr>
          <w:rFonts w:asciiTheme="majorHAnsi" w:hAnsiTheme="majorHAnsi"/>
          <w:sz w:val="24"/>
          <w:szCs w:val="24"/>
        </w:rPr>
        <w:t xml:space="preserve"> increased energy intakes</w:t>
      </w:r>
      <w:r w:rsidR="00221891" w:rsidRPr="00BA30B9">
        <w:rPr>
          <w:rFonts w:asciiTheme="majorHAnsi" w:hAnsiTheme="majorHAnsi"/>
          <w:sz w:val="24"/>
          <w:szCs w:val="24"/>
        </w:rPr>
        <w:t xml:space="preserve">. </w:t>
      </w:r>
      <w:r w:rsidR="00E50FFE" w:rsidRPr="00BA30B9">
        <w:rPr>
          <w:rFonts w:asciiTheme="majorHAnsi" w:hAnsiTheme="majorHAnsi"/>
          <w:sz w:val="24"/>
          <w:szCs w:val="24"/>
        </w:rPr>
        <w:t>T</w:t>
      </w:r>
      <w:r w:rsidR="00C84BE6" w:rsidRPr="00BA30B9">
        <w:rPr>
          <w:rFonts w:asciiTheme="majorHAnsi" w:hAnsiTheme="majorHAnsi"/>
          <w:sz w:val="24"/>
          <w:szCs w:val="24"/>
        </w:rPr>
        <w:t>his</w:t>
      </w:r>
      <w:r w:rsidR="00E24D1E" w:rsidRPr="00BA30B9">
        <w:rPr>
          <w:rFonts w:asciiTheme="majorHAnsi" w:hAnsiTheme="majorHAnsi"/>
          <w:sz w:val="24"/>
          <w:szCs w:val="24"/>
        </w:rPr>
        <w:t xml:space="preserve"> study</w:t>
      </w:r>
      <w:r w:rsidR="00454768" w:rsidRPr="00BA30B9">
        <w:rPr>
          <w:rFonts w:asciiTheme="majorHAnsi" w:hAnsiTheme="majorHAnsi"/>
          <w:sz w:val="24"/>
          <w:szCs w:val="24"/>
        </w:rPr>
        <w:t xml:space="preserve"> examined</w:t>
      </w:r>
      <w:r w:rsidR="00E24D1E" w:rsidRPr="00BA30B9">
        <w:rPr>
          <w:rFonts w:asciiTheme="majorHAnsi" w:hAnsiTheme="majorHAnsi"/>
          <w:sz w:val="24"/>
          <w:szCs w:val="24"/>
        </w:rPr>
        <w:t xml:space="preserve"> the relationship</w:t>
      </w:r>
      <w:r w:rsidR="00F97E25" w:rsidRPr="00BA30B9">
        <w:rPr>
          <w:rFonts w:asciiTheme="majorHAnsi" w:hAnsiTheme="majorHAnsi"/>
          <w:sz w:val="24"/>
          <w:szCs w:val="24"/>
        </w:rPr>
        <w:t>s</w:t>
      </w:r>
      <w:r w:rsidR="00E24D1E" w:rsidRPr="00BA30B9">
        <w:rPr>
          <w:rFonts w:asciiTheme="majorHAnsi" w:hAnsiTheme="majorHAnsi"/>
          <w:sz w:val="24"/>
          <w:szCs w:val="24"/>
        </w:rPr>
        <w:t xml:space="preserve"> between ch</w:t>
      </w:r>
      <w:r w:rsidR="00500F58" w:rsidRPr="00BA30B9">
        <w:rPr>
          <w:rFonts w:asciiTheme="majorHAnsi" w:hAnsiTheme="majorHAnsi"/>
          <w:sz w:val="24"/>
          <w:szCs w:val="24"/>
        </w:rPr>
        <w:t>ildren’s inhibitory control</w:t>
      </w:r>
      <w:r w:rsidR="000D48FB" w:rsidRPr="00BA30B9">
        <w:rPr>
          <w:rFonts w:asciiTheme="majorHAnsi" w:hAnsiTheme="majorHAnsi"/>
          <w:sz w:val="24"/>
          <w:szCs w:val="24"/>
        </w:rPr>
        <w:t xml:space="preserve"> measured </w:t>
      </w:r>
      <w:r w:rsidR="007F7C88" w:rsidRPr="00BA30B9">
        <w:rPr>
          <w:rFonts w:asciiTheme="majorHAnsi" w:hAnsiTheme="majorHAnsi"/>
          <w:sz w:val="24"/>
          <w:szCs w:val="24"/>
        </w:rPr>
        <w:t xml:space="preserve">using </w:t>
      </w:r>
      <w:r w:rsidR="000D48FB" w:rsidRPr="00BA30B9">
        <w:rPr>
          <w:rFonts w:asciiTheme="majorHAnsi" w:hAnsiTheme="majorHAnsi"/>
          <w:sz w:val="24"/>
          <w:szCs w:val="24"/>
        </w:rPr>
        <w:t>the Stop Signal Task (SST)</w:t>
      </w:r>
      <w:r w:rsidR="00531678" w:rsidRPr="00BA30B9">
        <w:rPr>
          <w:rFonts w:asciiTheme="majorHAnsi" w:hAnsiTheme="majorHAnsi"/>
          <w:sz w:val="24"/>
          <w:szCs w:val="24"/>
        </w:rPr>
        <w:t>,</w:t>
      </w:r>
      <w:r w:rsidR="00773814" w:rsidRPr="00BA30B9">
        <w:rPr>
          <w:rFonts w:asciiTheme="majorHAnsi" w:hAnsiTheme="majorHAnsi"/>
          <w:sz w:val="24"/>
          <w:szCs w:val="24"/>
        </w:rPr>
        <w:t xml:space="preserve"> </w:t>
      </w:r>
      <w:r w:rsidR="00531678" w:rsidRPr="00BA30B9">
        <w:rPr>
          <w:rFonts w:asciiTheme="majorHAnsi" w:hAnsiTheme="majorHAnsi"/>
          <w:sz w:val="24"/>
          <w:szCs w:val="24"/>
        </w:rPr>
        <w:t>body composition and</w:t>
      </w:r>
      <w:r w:rsidR="00500F58" w:rsidRPr="00BA30B9">
        <w:rPr>
          <w:rFonts w:asciiTheme="majorHAnsi" w:hAnsiTheme="majorHAnsi"/>
          <w:sz w:val="24"/>
          <w:szCs w:val="24"/>
        </w:rPr>
        <w:t xml:space="preserve"> </w:t>
      </w:r>
      <w:r w:rsidR="00E24D1E" w:rsidRPr="00BA30B9">
        <w:rPr>
          <w:rFonts w:asciiTheme="majorHAnsi" w:hAnsiTheme="majorHAnsi"/>
          <w:sz w:val="24"/>
          <w:szCs w:val="24"/>
        </w:rPr>
        <w:t>eating behaviours</w:t>
      </w:r>
      <w:r w:rsidR="000D48FB" w:rsidRPr="00BA30B9">
        <w:rPr>
          <w:rFonts w:asciiTheme="majorHAnsi" w:hAnsiTheme="majorHAnsi"/>
          <w:sz w:val="24"/>
          <w:szCs w:val="24"/>
        </w:rPr>
        <w:t>,</w:t>
      </w:r>
      <w:r w:rsidR="009A1C55" w:rsidRPr="00BA30B9">
        <w:rPr>
          <w:rFonts w:asciiTheme="majorHAnsi" w:hAnsiTheme="majorHAnsi"/>
          <w:sz w:val="24"/>
          <w:szCs w:val="24"/>
        </w:rPr>
        <w:t xml:space="preserve"> </w:t>
      </w:r>
      <w:r w:rsidR="007F7C88" w:rsidRPr="00BA30B9">
        <w:rPr>
          <w:rFonts w:asciiTheme="majorHAnsi" w:hAnsiTheme="majorHAnsi"/>
          <w:sz w:val="24"/>
          <w:szCs w:val="24"/>
        </w:rPr>
        <w:t>which included</w:t>
      </w:r>
      <w:r w:rsidR="00500F58" w:rsidRPr="00BA30B9">
        <w:rPr>
          <w:rFonts w:asciiTheme="majorHAnsi" w:hAnsiTheme="majorHAnsi"/>
          <w:sz w:val="24"/>
          <w:szCs w:val="24"/>
        </w:rPr>
        <w:t xml:space="preserve"> </w:t>
      </w:r>
      <w:r w:rsidR="004A4984" w:rsidRPr="00BA30B9">
        <w:rPr>
          <w:rFonts w:asciiTheme="majorHAnsi" w:hAnsiTheme="majorHAnsi"/>
          <w:sz w:val="24"/>
          <w:szCs w:val="24"/>
        </w:rPr>
        <w:t xml:space="preserve">self-served </w:t>
      </w:r>
      <w:r w:rsidR="00773814" w:rsidRPr="00BA30B9">
        <w:rPr>
          <w:rFonts w:asciiTheme="majorHAnsi" w:hAnsiTheme="majorHAnsi"/>
          <w:sz w:val="24"/>
          <w:szCs w:val="24"/>
        </w:rPr>
        <w:t>portion size</w:t>
      </w:r>
      <w:r w:rsidR="00E24D1E" w:rsidRPr="00BA30B9">
        <w:rPr>
          <w:rFonts w:asciiTheme="majorHAnsi" w:hAnsiTheme="majorHAnsi"/>
          <w:sz w:val="24"/>
          <w:szCs w:val="24"/>
        </w:rPr>
        <w:t>,</w:t>
      </w:r>
      <w:r w:rsidR="00866109" w:rsidRPr="00BA30B9">
        <w:rPr>
          <w:rFonts w:asciiTheme="majorHAnsi" w:hAnsiTheme="majorHAnsi"/>
          <w:sz w:val="24"/>
          <w:szCs w:val="24"/>
        </w:rPr>
        <w:t xml:space="preserve"> </w:t>
      </w:r>
      <w:r w:rsidR="00C84BE6" w:rsidRPr="00BA30B9">
        <w:rPr>
          <w:rFonts w:asciiTheme="majorHAnsi" w:hAnsiTheme="majorHAnsi"/>
          <w:sz w:val="24"/>
          <w:szCs w:val="24"/>
        </w:rPr>
        <w:t xml:space="preserve">number of servings, </w:t>
      </w:r>
      <w:r w:rsidR="00866109" w:rsidRPr="00BA30B9">
        <w:rPr>
          <w:rFonts w:asciiTheme="majorHAnsi" w:hAnsiTheme="majorHAnsi"/>
          <w:sz w:val="24"/>
          <w:szCs w:val="24"/>
        </w:rPr>
        <w:t>eating rate,</w:t>
      </w:r>
      <w:r w:rsidR="00773814" w:rsidRPr="00BA30B9">
        <w:rPr>
          <w:rFonts w:asciiTheme="majorHAnsi" w:hAnsiTheme="majorHAnsi"/>
          <w:sz w:val="24"/>
          <w:szCs w:val="24"/>
        </w:rPr>
        <w:t xml:space="preserve"> </w:t>
      </w:r>
      <w:r w:rsidR="00CA4B15" w:rsidRPr="00BA30B9">
        <w:rPr>
          <w:rFonts w:asciiTheme="majorHAnsi" w:hAnsiTheme="majorHAnsi"/>
          <w:sz w:val="24"/>
          <w:szCs w:val="24"/>
        </w:rPr>
        <w:t xml:space="preserve">and </w:t>
      </w:r>
      <w:r w:rsidR="006954FF" w:rsidRPr="00BA30B9">
        <w:rPr>
          <w:rFonts w:asciiTheme="majorHAnsi" w:hAnsiTheme="majorHAnsi"/>
          <w:sz w:val="24"/>
          <w:szCs w:val="24"/>
        </w:rPr>
        <w:t xml:space="preserve">energy intake </w:t>
      </w:r>
      <w:r w:rsidR="009347EB" w:rsidRPr="00BA30B9">
        <w:rPr>
          <w:rFonts w:asciiTheme="majorHAnsi" w:hAnsiTheme="majorHAnsi"/>
          <w:sz w:val="24"/>
          <w:szCs w:val="24"/>
        </w:rPr>
        <w:t xml:space="preserve">at </w:t>
      </w:r>
      <w:r w:rsidR="000D48FB" w:rsidRPr="00BA30B9">
        <w:rPr>
          <w:rFonts w:asciiTheme="majorHAnsi" w:hAnsiTheme="majorHAnsi"/>
          <w:sz w:val="24"/>
          <w:szCs w:val="24"/>
        </w:rPr>
        <w:t>lunch and</w:t>
      </w:r>
      <w:r w:rsidR="00AC54D2" w:rsidRPr="00BA30B9">
        <w:rPr>
          <w:rFonts w:asciiTheme="majorHAnsi" w:hAnsiTheme="majorHAnsi"/>
          <w:sz w:val="24"/>
          <w:szCs w:val="24"/>
        </w:rPr>
        <w:t xml:space="preserve"> </w:t>
      </w:r>
      <w:r w:rsidR="009347EB" w:rsidRPr="00BA30B9">
        <w:rPr>
          <w:rFonts w:asciiTheme="majorHAnsi" w:hAnsiTheme="majorHAnsi"/>
          <w:sz w:val="24"/>
          <w:szCs w:val="24"/>
        </w:rPr>
        <w:t xml:space="preserve">in an </w:t>
      </w:r>
      <w:r w:rsidR="0020478B" w:rsidRPr="00BA30B9">
        <w:rPr>
          <w:rFonts w:asciiTheme="majorHAnsi" w:hAnsiTheme="majorHAnsi"/>
          <w:sz w:val="24"/>
          <w:szCs w:val="24"/>
        </w:rPr>
        <w:t>e</w:t>
      </w:r>
      <w:r w:rsidR="00E24D1E" w:rsidRPr="00BA30B9">
        <w:rPr>
          <w:rFonts w:asciiTheme="majorHAnsi" w:hAnsiTheme="majorHAnsi"/>
          <w:sz w:val="24"/>
          <w:szCs w:val="24"/>
        </w:rPr>
        <w:t xml:space="preserve">ating in the absence of hunger </w:t>
      </w:r>
      <w:r w:rsidR="000D48FB" w:rsidRPr="00BA30B9">
        <w:rPr>
          <w:rFonts w:asciiTheme="majorHAnsi" w:hAnsiTheme="majorHAnsi"/>
          <w:sz w:val="24"/>
          <w:szCs w:val="24"/>
        </w:rPr>
        <w:t>(EAH)</w:t>
      </w:r>
      <w:r w:rsidR="009347EB" w:rsidRPr="00BA30B9">
        <w:rPr>
          <w:rFonts w:asciiTheme="majorHAnsi" w:hAnsiTheme="majorHAnsi"/>
          <w:sz w:val="24"/>
          <w:szCs w:val="24"/>
        </w:rPr>
        <w:t xml:space="preserve"> task</w:t>
      </w:r>
      <w:r w:rsidR="00531678" w:rsidRPr="00BA30B9">
        <w:rPr>
          <w:rFonts w:asciiTheme="majorHAnsi" w:hAnsiTheme="majorHAnsi"/>
          <w:sz w:val="24"/>
          <w:szCs w:val="24"/>
        </w:rPr>
        <w:t>.</w:t>
      </w:r>
      <w:r w:rsidR="0047697A" w:rsidRPr="00BA30B9">
        <w:rPr>
          <w:rFonts w:asciiTheme="majorHAnsi" w:hAnsiTheme="majorHAnsi"/>
          <w:sz w:val="24"/>
          <w:szCs w:val="24"/>
        </w:rPr>
        <w:t xml:space="preserve"> </w:t>
      </w:r>
      <w:r w:rsidRPr="00BA30B9">
        <w:rPr>
          <w:rFonts w:asciiTheme="majorHAnsi" w:hAnsiTheme="majorHAnsi"/>
          <w:b/>
          <w:sz w:val="24"/>
          <w:szCs w:val="24"/>
        </w:rPr>
        <w:t xml:space="preserve">Methods: </w:t>
      </w:r>
      <w:r w:rsidR="00EB473A" w:rsidRPr="00BA30B9">
        <w:rPr>
          <w:rFonts w:asciiTheme="majorHAnsi" w:hAnsiTheme="majorHAnsi"/>
          <w:sz w:val="24"/>
          <w:szCs w:val="24"/>
        </w:rPr>
        <w:t xml:space="preserve">The sample </w:t>
      </w:r>
      <w:r w:rsidR="009861FE" w:rsidRPr="00BA30B9">
        <w:rPr>
          <w:rFonts w:asciiTheme="majorHAnsi" w:hAnsiTheme="majorHAnsi"/>
          <w:sz w:val="24"/>
          <w:szCs w:val="24"/>
        </w:rPr>
        <w:t xml:space="preserve">included </w:t>
      </w:r>
      <w:r w:rsidR="00F17CFA" w:rsidRPr="00BA30B9">
        <w:rPr>
          <w:rFonts w:asciiTheme="majorHAnsi" w:hAnsiTheme="majorHAnsi"/>
          <w:sz w:val="24"/>
          <w:szCs w:val="24"/>
        </w:rPr>
        <w:t xml:space="preserve">255 </w:t>
      </w:r>
      <w:proofErr w:type="gramStart"/>
      <w:r w:rsidR="00451E14" w:rsidRPr="00BA30B9">
        <w:rPr>
          <w:rFonts w:asciiTheme="majorHAnsi" w:hAnsiTheme="majorHAnsi"/>
          <w:sz w:val="24"/>
          <w:szCs w:val="24"/>
        </w:rPr>
        <w:t>six year old</w:t>
      </w:r>
      <w:proofErr w:type="gramEnd"/>
      <w:r w:rsidR="00451E14" w:rsidRPr="00BA30B9">
        <w:rPr>
          <w:rFonts w:asciiTheme="majorHAnsi" w:hAnsiTheme="majorHAnsi"/>
          <w:sz w:val="24"/>
          <w:szCs w:val="24"/>
        </w:rPr>
        <w:t xml:space="preserve"> </w:t>
      </w:r>
      <w:r w:rsidR="00477261" w:rsidRPr="00BA30B9">
        <w:rPr>
          <w:rFonts w:asciiTheme="majorHAnsi" w:hAnsiTheme="majorHAnsi"/>
          <w:sz w:val="24"/>
          <w:szCs w:val="24"/>
        </w:rPr>
        <w:t>children</w:t>
      </w:r>
      <w:r w:rsidR="00EB473A" w:rsidRPr="00BA30B9">
        <w:rPr>
          <w:rFonts w:asciiTheme="majorHAnsi" w:hAnsiTheme="majorHAnsi"/>
          <w:sz w:val="24"/>
          <w:szCs w:val="24"/>
        </w:rPr>
        <w:t xml:space="preserve"> from </w:t>
      </w:r>
      <w:r w:rsidR="00F25DC5" w:rsidRPr="00BA30B9">
        <w:rPr>
          <w:rFonts w:asciiTheme="majorHAnsi" w:hAnsiTheme="majorHAnsi"/>
          <w:sz w:val="24"/>
          <w:szCs w:val="24"/>
        </w:rPr>
        <w:t>an Asian</w:t>
      </w:r>
      <w:r w:rsidR="00EB473A" w:rsidRPr="00BA30B9">
        <w:rPr>
          <w:rFonts w:asciiTheme="majorHAnsi" w:hAnsiTheme="majorHAnsi"/>
          <w:sz w:val="24"/>
          <w:szCs w:val="24"/>
        </w:rPr>
        <w:t xml:space="preserve"> cohort</w:t>
      </w:r>
      <w:r w:rsidR="00451E14" w:rsidRPr="00BA30B9">
        <w:rPr>
          <w:rFonts w:asciiTheme="majorHAnsi" w:hAnsiTheme="majorHAnsi"/>
          <w:sz w:val="24"/>
          <w:szCs w:val="24"/>
        </w:rPr>
        <w:t xml:space="preserve">. </w:t>
      </w:r>
      <w:r w:rsidR="001855A8" w:rsidRPr="00BA30B9">
        <w:rPr>
          <w:rFonts w:asciiTheme="majorHAnsi" w:hAnsiTheme="majorHAnsi"/>
          <w:sz w:val="24"/>
          <w:szCs w:val="24"/>
        </w:rPr>
        <w:t xml:space="preserve">Stop-signal reaction time (SSRT) was used as an index of inhibitory control. </w:t>
      </w:r>
      <w:r w:rsidR="00451E14" w:rsidRPr="00BA30B9">
        <w:rPr>
          <w:rFonts w:asciiTheme="majorHAnsi" w:hAnsiTheme="majorHAnsi"/>
          <w:sz w:val="24"/>
          <w:szCs w:val="24"/>
        </w:rPr>
        <w:t>Children</w:t>
      </w:r>
      <w:r w:rsidR="004B6106" w:rsidRPr="00BA30B9">
        <w:rPr>
          <w:rFonts w:asciiTheme="majorHAnsi" w:hAnsiTheme="majorHAnsi"/>
          <w:sz w:val="24"/>
          <w:szCs w:val="24"/>
        </w:rPr>
        <w:t xml:space="preserve"> </w:t>
      </w:r>
      <w:r w:rsidR="00D936FD" w:rsidRPr="00BA30B9">
        <w:rPr>
          <w:rFonts w:asciiTheme="majorHAnsi" w:hAnsiTheme="majorHAnsi"/>
          <w:sz w:val="24"/>
          <w:szCs w:val="24"/>
        </w:rPr>
        <w:t xml:space="preserve">participated </w:t>
      </w:r>
      <w:r w:rsidR="004463AC" w:rsidRPr="00BA30B9">
        <w:rPr>
          <w:rFonts w:asciiTheme="majorHAnsi" w:hAnsiTheme="majorHAnsi"/>
          <w:sz w:val="24"/>
          <w:szCs w:val="24"/>
        </w:rPr>
        <w:t xml:space="preserve">in </w:t>
      </w:r>
      <w:r w:rsidR="004F6601" w:rsidRPr="00BA30B9">
        <w:rPr>
          <w:rFonts w:asciiTheme="majorHAnsi" w:hAnsiTheme="majorHAnsi"/>
          <w:sz w:val="24"/>
          <w:szCs w:val="24"/>
        </w:rPr>
        <w:t>a</w:t>
      </w:r>
      <w:r w:rsidR="00866109" w:rsidRPr="00BA30B9">
        <w:rPr>
          <w:rFonts w:asciiTheme="majorHAnsi" w:hAnsiTheme="majorHAnsi"/>
          <w:sz w:val="24"/>
          <w:szCs w:val="24"/>
        </w:rPr>
        <w:t xml:space="preserve"> recorded</w:t>
      </w:r>
      <w:r w:rsidR="009D595F" w:rsidRPr="00BA30B9">
        <w:rPr>
          <w:rFonts w:asciiTheme="majorHAnsi" w:hAnsiTheme="majorHAnsi"/>
          <w:sz w:val="24"/>
          <w:szCs w:val="24"/>
        </w:rPr>
        <w:t xml:space="preserve"> </w:t>
      </w:r>
      <w:r w:rsidR="00E60403" w:rsidRPr="00BA30B9">
        <w:rPr>
          <w:rFonts w:asciiTheme="majorHAnsi" w:hAnsiTheme="majorHAnsi"/>
          <w:sz w:val="24"/>
          <w:szCs w:val="24"/>
        </w:rPr>
        <w:t xml:space="preserve">self-served </w:t>
      </w:r>
      <w:r w:rsidR="004463AC" w:rsidRPr="00BA30B9">
        <w:rPr>
          <w:rFonts w:asciiTheme="majorHAnsi" w:hAnsiTheme="majorHAnsi"/>
          <w:sz w:val="24"/>
          <w:szCs w:val="24"/>
        </w:rPr>
        <w:t>lunchtime meal,</w:t>
      </w:r>
      <w:r w:rsidR="000F21B0" w:rsidRPr="00BA30B9">
        <w:rPr>
          <w:rFonts w:asciiTheme="majorHAnsi" w:hAnsiTheme="majorHAnsi"/>
          <w:sz w:val="24"/>
          <w:szCs w:val="24"/>
        </w:rPr>
        <w:t xml:space="preserve"> </w:t>
      </w:r>
      <w:r w:rsidR="004463AC" w:rsidRPr="00BA30B9">
        <w:rPr>
          <w:rFonts w:asciiTheme="majorHAnsi" w:hAnsiTheme="majorHAnsi"/>
          <w:sz w:val="24"/>
          <w:szCs w:val="24"/>
        </w:rPr>
        <w:t xml:space="preserve">followed by </w:t>
      </w:r>
      <w:r w:rsidR="006673D3" w:rsidRPr="00BA30B9">
        <w:rPr>
          <w:rFonts w:asciiTheme="majorHAnsi" w:hAnsiTheme="majorHAnsi"/>
          <w:sz w:val="24"/>
          <w:szCs w:val="24"/>
        </w:rPr>
        <w:t>the</w:t>
      </w:r>
      <w:r w:rsidR="00FA5D1C" w:rsidRPr="00BA30B9">
        <w:rPr>
          <w:rFonts w:asciiTheme="majorHAnsi" w:hAnsiTheme="majorHAnsi"/>
          <w:sz w:val="24"/>
          <w:szCs w:val="24"/>
        </w:rPr>
        <w:t xml:space="preserve"> </w:t>
      </w:r>
      <w:r w:rsidR="000D48FB" w:rsidRPr="00BA30B9">
        <w:rPr>
          <w:rFonts w:asciiTheme="majorHAnsi" w:hAnsiTheme="majorHAnsi"/>
          <w:sz w:val="24"/>
          <w:szCs w:val="24"/>
        </w:rPr>
        <w:t>EAH</w:t>
      </w:r>
      <w:r w:rsidR="00866109" w:rsidRPr="00BA30B9">
        <w:rPr>
          <w:rFonts w:asciiTheme="majorHAnsi" w:hAnsiTheme="majorHAnsi"/>
          <w:sz w:val="24"/>
          <w:szCs w:val="24"/>
        </w:rPr>
        <w:t xml:space="preserve"> task</w:t>
      </w:r>
      <w:r w:rsidR="00C465CF" w:rsidRPr="00BA30B9">
        <w:rPr>
          <w:rFonts w:asciiTheme="majorHAnsi" w:hAnsiTheme="majorHAnsi"/>
          <w:sz w:val="24"/>
          <w:szCs w:val="24"/>
        </w:rPr>
        <w:t xml:space="preserve"> </w:t>
      </w:r>
      <w:r w:rsidR="004463AC" w:rsidRPr="00BA30B9">
        <w:rPr>
          <w:rFonts w:asciiTheme="majorHAnsi" w:hAnsiTheme="majorHAnsi"/>
          <w:sz w:val="24"/>
          <w:szCs w:val="24"/>
        </w:rPr>
        <w:t xml:space="preserve">where </w:t>
      </w:r>
      <w:r w:rsidR="004A4984" w:rsidRPr="00BA30B9">
        <w:rPr>
          <w:rFonts w:asciiTheme="majorHAnsi" w:hAnsiTheme="majorHAnsi"/>
          <w:sz w:val="24"/>
          <w:szCs w:val="24"/>
        </w:rPr>
        <w:t xml:space="preserve">they </w:t>
      </w:r>
      <w:r w:rsidR="004463AC" w:rsidRPr="00BA30B9">
        <w:rPr>
          <w:rFonts w:asciiTheme="majorHAnsi" w:hAnsiTheme="majorHAnsi"/>
          <w:sz w:val="24"/>
          <w:szCs w:val="24"/>
        </w:rPr>
        <w:t>were exposed to</w:t>
      </w:r>
      <w:r w:rsidR="00477261" w:rsidRPr="00BA30B9">
        <w:rPr>
          <w:rFonts w:asciiTheme="majorHAnsi" w:hAnsiTheme="majorHAnsi"/>
          <w:sz w:val="24"/>
          <w:szCs w:val="24"/>
        </w:rPr>
        <w:t xml:space="preserve"> </w:t>
      </w:r>
      <w:r w:rsidR="00F921FC" w:rsidRPr="00BA30B9">
        <w:rPr>
          <w:rFonts w:asciiTheme="majorHAnsi" w:hAnsiTheme="majorHAnsi"/>
          <w:sz w:val="24"/>
          <w:szCs w:val="24"/>
        </w:rPr>
        <w:t>energy-dense</w:t>
      </w:r>
      <w:r w:rsidR="004463AC" w:rsidRPr="00BA30B9">
        <w:rPr>
          <w:rFonts w:asciiTheme="majorHAnsi" w:hAnsiTheme="majorHAnsi"/>
          <w:sz w:val="24"/>
          <w:szCs w:val="24"/>
        </w:rPr>
        <w:t xml:space="preserve"> snacks</w:t>
      </w:r>
      <w:r w:rsidR="001855A8" w:rsidRPr="00BA30B9">
        <w:rPr>
          <w:rFonts w:asciiTheme="majorHAnsi" w:hAnsiTheme="majorHAnsi"/>
          <w:sz w:val="24"/>
          <w:szCs w:val="24"/>
        </w:rPr>
        <w:t xml:space="preserve">. </w:t>
      </w:r>
      <w:r w:rsidR="000D61A6" w:rsidRPr="00BA30B9">
        <w:rPr>
          <w:rFonts w:asciiTheme="majorHAnsi" w:hAnsiTheme="majorHAnsi"/>
          <w:sz w:val="24"/>
          <w:szCs w:val="24"/>
        </w:rPr>
        <w:t>Behavioural coding of oral processing</w:t>
      </w:r>
      <w:r w:rsidR="00866109" w:rsidRPr="00BA30B9">
        <w:rPr>
          <w:rFonts w:asciiTheme="majorHAnsi" w:hAnsiTheme="majorHAnsi"/>
          <w:sz w:val="24"/>
          <w:szCs w:val="24"/>
        </w:rPr>
        <w:t xml:space="preserve"> </w:t>
      </w:r>
      <w:r w:rsidR="000D61A6" w:rsidRPr="00BA30B9">
        <w:rPr>
          <w:rFonts w:asciiTheme="majorHAnsi" w:hAnsiTheme="majorHAnsi"/>
          <w:sz w:val="24"/>
          <w:szCs w:val="24"/>
        </w:rPr>
        <w:t xml:space="preserve">was used </w:t>
      </w:r>
      <w:r w:rsidR="00866109" w:rsidRPr="00BA30B9">
        <w:rPr>
          <w:rFonts w:asciiTheme="majorHAnsi" w:hAnsiTheme="majorHAnsi"/>
          <w:sz w:val="24"/>
          <w:szCs w:val="24"/>
        </w:rPr>
        <w:t>to estimate eating rates (g/min)</w:t>
      </w:r>
      <w:r w:rsidR="008A224A" w:rsidRPr="00BA30B9">
        <w:rPr>
          <w:rFonts w:asciiTheme="majorHAnsi" w:hAnsiTheme="majorHAnsi"/>
          <w:sz w:val="24"/>
          <w:szCs w:val="24"/>
        </w:rPr>
        <w:t>.</w:t>
      </w:r>
      <w:r w:rsidR="00866109" w:rsidRPr="00BA30B9">
        <w:rPr>
          <w:rFonts w:asciiTheme="majorHAnsi" w:hAnsiTheme="majorHAnsi"/>
          <w:sz w:val="24"/>
          <w:szCs w:val="24"/>
        </w:rPr>
        <w:t xml:space="preserve"> </w:t>
      </w:r>
      <w:r w:rsidR="00512953" w:rsidRPr="00BA30B9">
        <w:rPr>
          <w:rFonts w:asciiTheme="majorHAnsi" w:hAnsiTheme="majorHAnsi"/>
          <w:sz w:val="24"/>
          <w:szCs w:val="24"/>
        </w:rPr>
        <w:t>BMI</w:t>
      </w:r>
      <w:r w:rsidR="00785263" w:rsidRPr="00BA30B9">
        <w:rPr>
          <w:rFonts w:asciiTheme="majorHAnsi" w:hAnsiTheme="majorHAnsi"/>
          <w:sz w:val="24"/>
          <w:szCs w:val="24"/>
        </w:rPr>
        <w:t>, waist circumference</w:t>
      </w:r>
      <w:r w:rsidR="00E916AB" w:rsidRPr="00BA30B9">
        <w:rPr>
          <w:rFonts w:asciiTheme="majorHAnsi" w:hAnsiTheme="majorHAnsi"/>
          <w:sz w:val="24"/>
          <w:szCs w:val="24"/>
        </w:rPr>
        <w:t xml:space="preserve"> and</w:t>
      </w:r>
      <w:r w:rsidR="00512953" w:rsidRPr="00BA30B9">
        <w:rPr>
          <w:rFonts w:asciiTheme="majorHAnsi" w:hAnsiTheme="majorHAnsi"/>
          <w:sz w:val="24"/>
          <w:szCs w:val="24"/>
        </w:rPr>
        <w:t xml:space="preserve"> skinfolds </w:t>
      </w:r>
      <w:r w:rsidR="00183243" w:rsidRPr="00BA30B9">
        <w:rPr>
          <w:rFonts w:asciiTheme="majorHAnsi" w:hAnsiTheme="majorHAnsi"/>
          <w:sz w:val="24"/>
          <w:szCs w:val="24"/>
        </w:rPr>
        <w:t xml:space="preserve">were </w:t>
      </w:r>
      <w:r w:rsidR="00046060" w:rsidRPr="00BA30B9">
        <w:rPr>
          <w:rFonts w:asciiTheme="majorHAnsi" w:hAnsiTheme="majorHAnsi"/>
          <w:sz w:val="24"/>
          <w:szCs w:val="24"/>
        </w:rPr>
        <w:t>used as indices of adiposity.</w:t>
      </w:r>
      <w:r w:rsidR="0047697A" w:rsidRPr="00BA30B9">
        <w:rPr>
          <w:rFonts w:asciiTheme="majorHAnsi" w:hAnsiTheme="majorHAnsi"/>
          <w:sz w:val="24"/>
          <w:szCs w:val="24"/>
        </w:rPr>
        <w:t xml:space="preserve"> </w:t>
      </w:r>
      <w:r w:rsidRPr="00BA30B9">
        <w:rPr>
          <w:rFonts w:asciiTheme="majorHAnsi" w:hAnsiTheme="majorHAnsi"/>
          <w:b/>
          <w:sz w:val="24"/>
          <w:szCs w:val="24"/>
        </w:rPr>
        <w:t>Results:</w:t>
      </w:r>
      <w:r w:rsidR="002B6EC9" w:rsidRPr="00BA30B9">
        <w:rPr>
          <w:rFonts w:asciiTheme="majorHAnsi" w:hAnsiTheme="majorHAnsi"/>
          <w:b/>
          <w:sz w:val="24"/>
          <w:szCs w:val="24"/>
        </w:rPr>
        <w:t xml:space="preserve"> </w:t>
      </w:r>
      <w:r w:rsidR="00FE5E13" w:rsidRPr="00BA30B9">
        <w:rPr>
          <w:rFonts w:asciiTheme="majorHAnsi" w:hAnsiTheme="majorHAnsi"/>
          <w:sz w:val="24"/>
          <w:szCs w:val="24"/>
        </w:rPr>
        <w:t>Children with</w:t>
      </w:r>
      <w:r w:rsidR="008A224A" w:rsidRPr="00BA30B9">
        <w:rPr>
          <w:rFonts w:asciiTheme="majorHAnsi" w:hAnsiTheme="majorHAnsi"/>
          <w:sz w:val="24"/>
          <w:szCs w:val="24"/>
        </w:rPr>
        <w:t xml:space="preserve"> lower </w:t>
      </w:r>
      <w:r w:rsidR="00FE5E13" w:rsidRPr="00BA30B9">
        <w:rPr>
          <w:rFonts w:asciiTheme="majorHAnsi" w:hAnsiTheme="majorHAnsi"/>
          <w:sz w:val="24"/>
          <w:szCs w:val="24"/>
        </w:rPr>
        <w:t xml:space="preserve">inhibitory control </w:t>
      </w:r>
      <w:r w:rsidR="006954FF" w:rsidRPr="00BA30B9">
        <w:rPr>
          <w:rFonts w:asciiTheme="majorHAnsi" w:hAnsiTheme="majorHAnsi"/>
          <w:sz w:val="24"/>
          <w:szCs w:val="24"/>
        </w:rPr>
        <w:t>tended to self-serve larger food portions</w:t>
      </w:r>
      <w:r w:rsidR="007B1745" w:rsidRPr="00BA30B9">
        <w:rPr>
          <w:rFonts w:asciiTheme="majorHAnsi" w:hAnsiTheme="majorHAnsi"/>
          <w:sz w:val="24"/>
          <w:szCs w:val="24"/>
        </w:rPr>
        <w:t xml:space="preserve"> (p=0.054)</w:t>
      </w:r>
      <w:r w:rsidR="00C84BE6" w:rsidRPr="00BA30B9">
        <w:rPr>
          <w:rFonts w:asciiTheme="majorHAnsi" w:hAnsiTheme="majorHAnsi"/>
          <w:sz w:val="24"/>
          <w:szCs w:val="24"/>
        </w:rPr>
        <w:t xml:space="preserve">, </w:t>
      </w:r>
      <w:r w:rsidR="009861FE" w:rsidRPr="00BA30B9">
        <w:rPr>
          <w:rFonts w:asciiTheme="majorHAnsi" w:hAnsiTheme="majorHAnsi"/>
          <w:sz w:val="24"/>
          <w:szCs w:val="24"/>
        </w:rPr>
        <w:t>had</w:t>
      </w:r>
      <w:r w:rsidR="00C84BE6" w:rsidRPr="00BA30B9">
        <w:rPr>
          <w:rFonts w:asciiTheme="majorHAnsi" w:hAnsiTheme="majorHAnsi"/>
          <w:sz w:val="24"/>
          <w:szCs w:val="24"/>
        </w:rPr>
        <w:t xml:space="preserve"> multiple </w:t>
      </w:r>
      <w:r w:rsidR="009861FE" w:rsidRPr="00BA30B9">
        <w:rPr>
          <w:rFonts w:asciiTheme="majorHAnsi" w:hAnsiTheme="majorHAnsi"/>
          <w:sz w:val="24"/>
          <w:szCs w:val="24"/>
        </w:rPr>
        <w:t xml:space="preserve">food servings </w:t>
      </w:r>
      <w:r w:rsidR="00C84BE6" w:rsidRPr="00BA30B9">
        <w:rPr>
          <w:rFonts w:asciiTheme="majorHAnsi" w:hAnsiTheme="majorHAnsi"/>
          <w:sz w:val="24"/>
          <w:szCs w:val="24"/>
        </w:rPr>
        <w:t>(p=0.006)</w:t>
      </w:r>
      <w:r w:rsidR="006954FF" w:rsidRPr="00BA30B9">
        <w:rPr>
          <w:rFonts w:asciiTheme="majorHAnsi" w:hAnsiTheme="majorHAnsi"/>
          <w:sz w:val="24"/>
          <w:szCs w:val="24"/>
        </w:rPr>
        <w:t xml:space="preserve"> and </w:t>
      </w:r>
      <w:r w:rsidR="00FE5E13" w:rsidRPr="00BA30B9">
        <w:rPr>
          <w:rFonts w:asciiTheme="majorHAnsi" w:hAnsiTheme="majorHAnsi"/>
          <w:sz w:val="24"/>
          <w:szCs w:val="24"/>
        </w:rPr>
        <w:t>significantly faster</w:t>
      </w:r>
      <w:r w:rsidR="00451E14" w:rsidRPr="00BA30B9">
        <w:rPr>
          <w:rFonts w:asciiTheme="majorHAnsi" w:hAnsiTheme="majorHAnsi"/>
          <w:sz w:val="24"/>
          <w:szCs w:val="24"/>
        </w:rPr>
        <w:t xml:space="preserve"> eating</w:t>
      </w:r>
      <w:r w:rsidR="006954FF" w:rsidRPr="00BA30B9">
        <w:rPr>
          <w:rFonts w:asciiTheme="majorHAnsi" w:hAnsiTheme="majorHAnsi"/>
          <w:sz w:val="24"/>
          <w:szCs w:val="24"/>
        </w:rPr>
        <w:t xml:space="preserve"> rates</w:t>
      </w:r>
      <w:r w:rsidR="007B1745" w:rsidRPr="00BA30B9">
        <w:rPr>
          <w:rFonts w:asciiTheme="majorHAnsi" w:hAnsiTheme="majorHAnsi"/>
          <w:sz w:val="24"/>
          <w:szCs w:val="24"/>
        </w:rPr>
        <w:t xml:space="preserve"> (p=0.041)</w:t>
      </w:r>
      <w:r w:rsidR="00FE5E13" w:rsidRPr="00BA30B9">
        <w:rPr>
          <w:rFonts w:asciiTheme="majorHAnsi" w:hAnsiTheme="majorHAnsi"/>
          <w:sz w:val="24"/>
          <w:szCs w:val="24"/>
        </w:rPr>
        <w:t xml:space="preserve">. </w:t>
      </w:r>
      <w:r w:rsidR="006954FF" w:rsidRPr="00BA30B9">
        <w:rPr>
          <w:rFonts w:asciiTheme="majorHAnsi" w:hAnsiTheme="majorHAnsi"/>
          <w:sz w:val="24"/>
          <w:szCs w:val="24"/>
        </w:rPr>
        <w:t>I</w:t>
      </w:r>
      <w:r w:rsidR="00FE5E13" w:rsidRPr="00BA30B9">
        <w:rPr>
          <w:rFonts w:asciiTheme="majorHAnsi" w:hAnsiTheme="majorHAnsi"/>
          <w:sz w:val="24"/>
          <w:szCs w:val="24"/>
        </w:rPr>
        <w:t xml:space="preserve">nhibitory control </w:t>
      </w:r>
      <w:r w:rsidR="006954FF" w:rsidRPr="00BA30B9">
        <w:rPr>
          <w:rFonts w:asciiTheme="majorHAnsi" w:hAnsiTheme="majorHAnsi"/>
          <w:sz w:val="24"/>
          <w:szCs w:val="24"/>
        </w:rPr>
        <w:t>did not predict</w:t>
      </w:r>
      <w:r w:rsidR="00FE5E13" w:rsidRPr="00BA30B9">
        <w:rPr>
          <w:rFonts w:asciiTheme="majorHAnsi" w:hAnsiTheme="majorHAnsi"/>
          <w:sz w:val="24"/>
          <w:szCs w:val="24"/>
        </w:rPr>
        <w:t xml:space="preserve"> energy intake at lunch</w:t>
      </w:r>
      <w:r w:rsidR="007B1745" w:rsidRPr="00BA30B9">
        <w:rPr>
          <w:rFonts w:asciiTheme="majorHAnsi" w:hAnsiTheme="majorHAnsi"/>
          <w:sz w:val="24"/>
          <w:szCs w:val="24"/>
        </w:rPr>
        <w:t xml:space="preserve"> (p=0.17)</w:t>
      </w:r>
      <w:r w:rsidR="00FE5E13" w:rsidRPr="00BA30B9">
        <w:rPr>
          <w:rFonts w:asciiTheme="majorHAnsi" w:hAnsiTheme="majorHAnsi"/>
          <w:sz w:val="24"/>
          <w:szCs w:val="24"/>
        </w:rPr>
        <w:t xml:space="preserve"> or during the EAH task</w:t>
      </w:r>
      <w:r w:rsidR="007A1CF4" w:rsidRPr="00BA30B9">
        <w:rPr>
          <w:rFonts w:asciiTheme="majorHAnsi" w:hAnsiTheme="majorHAnsi"/>
          <w:sz w:val="24"/>
          <w:szCs w:val="24"/>
        </w:rPr>
        <w:t xml:space="preserve"> (p=0.45)</w:t>
      </w:r>
      <w:r w:rsidR="00DC0C25" w:rsidRPr="00BA30B9">
        <w:rPr>
          <w:rFonts w:asciiTheme="majorHAnsi" w:hAnsiTheme="majorHAnsi"/>
          <w:sz w:val="24"/>
          <w:szCs w:val="24"/>
        </w:rPr>
        <w:t>, and</w:t>
      </w:r>
      <w:r w:rsidR="0015553D" w:rsidRPr="00BA30B9">
        <w:rPr>
          <w:rFonts w:asciiTheme="majorHAnsi" w:hAnsiTheme="majorHAnsi"/>
          <w:sz w:val="24"/>
          <w:szCs w:val="24"/>
        </w:rPr>
        <w:t xml:space="preserve"> was unrelated to</w:t>
      </w:r>
      <w:r w:rsidR="00F25DC5" w:rsidRPr="00BA30B9">
        <w:rPr>
          <w:rFonts w:asciiTheme="majorHAnsi" w:hAnsiTheme="majorHAnsi"/>
          <w:sz w:val="24"/>
          <w:szCs w:val="24"/>
        </w:rPr>
        <w:t xml:space="preserve"> measures of adiposity (p&gt;0.32)</w:t>
      </w:r>
      <w:r w:rsidR="00B87D58" w:rsidRPr="00BA30B9">
        <w:rPr>
          <w:rFonts w:asciiTheme="majorHAnsi" w:hAnsiTheme="majorHAnsi"/>
          <w:sz w:val="24"/>
          <w:szCs w:val="24"/>
        </w:rPr>
        <w:t>.</w:t>
      </w:r>
      <w:r w:rsidR="00240904" w:rsidRPr="00BA30B9">
        <w:rPr>
          <w:rFonts w:asciiTheme="majorHAnsi" w:hAnsiTheme="majorHAnsi"/>
          <w:sz w:val="24"/>
          <w:szCs w:val="24"/>
        </w:rPr>
        <w:t xml:space="preserve"> Twenty </w:t>
      </w:r>
      <w:r w:rsidR="007204BB" w:rsidRPr="00BA30B9">
        <w:rPr>
          <w:rFonts w:asciiTheme="majorHAnsi" w:hAnsiTheme="majorHAnsi"/>
          <w:sz w:val="24"/>
          <w:szCs w:val="24"/>
        </w:rPr>
        <w:t>percent</w:t>
      </w:r>
      <w:r w:rsidR="00954E2B" w:rsidRPr="00BA30B9">
        <w:rPr>
          <w:rFonts w:asciiTheme="majorHAnsi" w:hAnsiTheme="majorHAnsi"/>
          <w:sz w:val="24"/>
          <w:szCs w:val="24"/>
        </w:rPr>
        <w:t xml:space="preserve"> of the</w:t>
      </w:r>
      <w:r w:rsidR="004F33FA" w:rsidRPr="00BA30B9">
        <w:rPr>
          <w:rFonts w:asciiTheme="majorHAnsi" w:hAnsiTheme="majorHAnsi"/>
          <w:sz w:val="24"/>
          <w:szCs w:val="24"/>
        </w:rPr>
        <w:t xml:space="preserve"> children in the</w:t>
      </w:r>
      <w:r w:rsidR="00954E2B" w:rsidRPr="00BA30B9">
        <w:rPr>
          <w:rFonts w:asciiTheme="majorHAnsi" w:hAnsiTheme="majorHAnsi"/>
          <w:sz w:val="24"/>
          <w:szCs w:val="24"/>
        </w:rPr>
        <w:t xml:space="preserve"> sample had</w:t>
      </w:r>
      <w:r w:rsidR="00E34D59" w:rsidRPr="00BA30B9">
        <w:rPr>
          <w:rFonts w:asciiTheme="majorHAnsi" w:hAnsiTheme="majorHAnsi"/>
          <w:sz w:val="24"/>
          <w:szCs w:val="24"/>
        </w:rPr>
        <w:t xml:space="preserve"> </w:t>
      </w:r>
      <w:r w:rsidR="00143125" w:rsidRPr="00BA30B9">
        <w:rPr>
          <w:rFonts w:asciiTheme="majorHAnsi" w:hAnsiTheme="majorHAnsi"/>
          <w:sz w:val="24"/>
          <w:szCs w:val="24"/>
        </w:rPr>
        <w:t xml:space="preserve">problems </w:t>
      </w:r>
      <w:r w:rsidR="006D2A4F" w:rsidRPr="00BA30B9">
        <w:rPr>
          <w:rFonts w:asciiTheme="majorHAnsi" w:hAnsiTheme="majorHAnsi"/>
          <w:sz w:val="24"/>
          <w:szCs w:val="24"/>
        </w:rPr>
        <w:t>focusing on t</w:t>
      </w:r>
      <w:r w:rsidR="00143125" w:rsidRPr="00BA30B9">
        <w:rPr>
          <w:rFonts w:asciiTheme="majorHAnsi" w:hAnsiTheme="majorHAnsi"/>
          <w:sz w:val="24"/>
          <w:szCs w:val="24"/>
        </w:rPr>
        <w:t xml:space="preserve">he SST </w:t>
      </w:r>
      <w:r w:rsidR="006D2A4F" w:rsidRPr="00BA30B9">
        <w:rPr>
          <w:rFonts w:asciiTheme="majorHAnsi" w:hAnsiTheme="majorHAnsi"/>
          <w:sz w:val="24"/>
          <w:szCs w:val="24"/>
        </w:rPr>
        <w:t xml:space="preserve">and </w:t>
      </w:r>
      <w:r w:rsidR="00E34D59" w:rsidRPr="00BA30B9">
        <w:rPr>
          <w:rFonts w:asciiTheme="majorHAnsi" w:hAnsiTheme="majorHAnsi"/>
          <w:sz w:val="24"/>
          <w:szCs w:val="24"/>
        </w:rPr>
        <w:t xml:space="preserve">were described as </w:t>
      </w:r>
      <w:r w:rsidR="00FA5D1C" w:rsidRPr="00BA30B9">
        <w:rPr>
          <w:rFonts w:asciiTheme="majorHAnsi" w:hAnsiTheme="majorHAnsi"/>
          <w:sz w:val="24"/>
          <w:szCs w:val="24"/>
        </w:rPr>
        <w:t>‘</w:t>
      </w:r>
      <w:r w:rsidR="006B2783" w:rsidRPr="00BA30B9">
        <w:rPr>
          <w:rFonts w:asciiTheme="majorHAnsi" w:hAnsiTheme="majorHAnsi"/>
          <w:sz w:val="24"/>
          <w:szCs w:val="24"/>
        </w:rPr>
        <w:t>restless</w:t>
      </w:r>
      <w:r w:rsidR="00FA5D1C" w:rsidRPr="00BA30B9">
        <w:rPr>
          <w:rFonts w:asciiTheme="majorHAnsi" w:hAnsiTheme="majorHAnsi"/>
          <w:sz w:val="24"/>
          <w:szCs w:val="24"/>
        </w:rPr>
        <w:t>’</w:t>
      </w:r>
      <w:r w:rsidR="00143125" w:rsidRPr="00BA30B9">
        <w:rPr>
          <w:rFonts w:asciiTheme="majorHAnsi" w:hAnsiTheme="majorHAnsi"/>
          <w:sz w:val="24"/>
          <w:szCs w:val="24"/>
        </w:rPr>
        <w:t>.</w:t>
      </w:r>
      <w:r w:rsidR="004F47D2" w:rsidRPr="00BA30B9">
        <w:rPr>
          <w:rFonts w:asciiTheme="majorHAnsi" w:hAnsiTheme="majorHAnsi"/>
          <w:sz w:val="24"/>
          <w:szCs w:val="24"/>
        </w:rPr>
        <w:t xml:space="preserve"> Post-hoc analysis </w:t>
      </w:r>
      <w:r w:rsidR="00D636EC" w:rsidRPr="00BA30B9">
        <w:rPr>
          <w:rFonts w:asciiTheme="majorHAnsi" w:hAnsiTheme="majorHAnsi"/>
          <w:sz w:val="24"/>
          <w:szCs w:val="24"/>
        </w:rPr>
        <w:t>revealed</w:t>
      </w:r>
      <w:r w:rsidR="004F47D2" w:rsidRPr="00BA30B9">
        <w:rPr>
          <w:rFonts w:asciiTheme="majorHAnsi" w:hAnsiTheme="majorHAnsi"/>
          <w:sz w:val="24"/>
          <w:szCs w:val="24"/>
        </w:rPr>
        <w:t xml:space="preserve"> that t</w:t>
      </w:r>
      <w:r w:rsidR="000B1B66" w:rsidRPr="00BA30B9">
        <w:rPr>
          <w:rFonts w:asciiTheme="majorHAnsi" w:hAnsiTheme="majorHAnsi"/>
          <w:sz w:val="24"/>
          <w:szCs w:val="24"/>
        </w:rPr>
        <w:t xml:space="preserve">hese children </w:t>
      </w:r>
      <w:r w:rsidR="00240904" w:rsidRPr="00BA30B9">
        <w:rPr>
          <w:rFonts w:asciiTheme="majorHAnsi" w:hAnsiTheme="majorHAnsi"/>
          <w:sz w:val="24"/>
          <w:szCs w:val="24"/>
        </w:rPr>
        <w:t xml:space="preserve">had </w:t>
      </w:r>
      <w:r w:rsidR="00B34ACE" w:rsidRPr="00BA30B9">
        <w:rPr>
          <w:rFonts w:asciiTheme="majorHAnsi" w:hAnsiTheme="majorHAnsi"/>
          <w:sz w:val="24"/>
          <w:szCs w:val="24"/>
        </w:rPr>
        <w:t>lower inhibitory control</w:t>
      </w:r>
      <w:r w:rsidR="0015553D" w:rsidRPr="00BA30B9">
        <w:rPr>
          <w:rFonts w:asciiTheme="majorHAnsi" w:hAnsiTheme="majorHAnsi"/>
          <w:sz w:val="24"/>
          <w:szCs w:val="24"/>
        </w:rPr>
        <w:t xml:space="preserve"> </w:t>
      </w:r>
      <w:r w:rsidR="007A1CF4" w:rsidRPr="00BA30B9">
        <w:rPr>
          <w:rFonts w:asciiTheme="majorHAnsi" w:hAnsiTheme="majorHAnsi"/>
          <w:sz w:val="24"/>
          <w:szCs w:val="24"/>
        </w:rPr>
        <w:t xml:space="preserve">(p&lt;0.001) </w:t>
      </w:r>
      <w:r w:rsidR="0015553D" w:rsidRPr="00BA30B9">
        <w:rPr>
          <w:rFonts w:asciiTheme="majorHAnsi" w:hAnsiTheme="majorHAnsi"/>
          <w:sz w:val="24"/>
          <w:szCs w:val="24"/>
        </w:rPr>
        <w:t xml:space="preserve">and </w:t>
      </w:r>
      <w:r w:rsidR="00E34D59" w:rsidRPr="00BA30B9">
        <w:rPr>
          <w:rFonts w:asciiTheme="majorHAnsi" w:hAnsiTheme="majorHAnsi"/>
          <w:sz w:val="24"/>
          <w:szCs w:val="24"/>
        </w:rPr>
        <w:t>consumed more energy during the EAH task</w:t>
      </w:r>
      <w:r w:rsidR="007A1CF4" w:rsidRPr="00BA30B9">
        <w:rPr>
          <w:rFonts w:asciiTheme="majorHAnsi" w:hAnsiTheme="majorHAnsi"/>
          <w:sz w:val="24"/>
          <w:szCs w:val="24"/>
        </w:rPr>
        <w:t xml:space="preserve"> (p=0.01)</w:t>
      </w:r>
      <w:r w:rsidR="008A224A" w:rsidRPr="00BA30B9">
        <w:rPr>
          <w:rFonts w:asciiTheme="majorHAnsi" w:hAnsiTheme="majorHAnsi"/>
          <w:sz w:val="24"/>
          <w:szCs w:val="24"/>
        </w:rPr>
        <w:t>,</w:t>
      </w:r>
      <w:r w:rsidR="0015553D" w:rsidRPr="00BA30B9">
        <w:rPr>
          <w:rFonts w:asciiTheme="majorHAnsi" w:hAnsiTheme="majorHAnsi"/>
          <w:sz w:val="24"/>
          <w:szCs w:val="24"/>
        </w:rPr>
        <w:t xml:space="preserve"> </w:t>
      </w:r>
      <w:r w:rsidR="00DB2D3D" w:rsidRPr="00BA30B9">
        <w:rPr>
          <w:rFonts w:asciiTheme="majorHAnsi" w:hAnsiTheme="majorHAnsi"/>
          <w:sz w:val="24"/>
          <w:szCs w:val="24"/>
        </w:rPr>
        <w:t>but did not differ in any other key outcomes from</w:t>
      </w:r>
      <w:r w:rsidR="0015553D" w:rsidRPr="00BA30B9">
        <w:rPr>
          <w:rFonts w:asciiTheme="majorHAnsi" w:hAnsiTheme="majorHAnsi"/>
          <w:sz w:val="24"/>
          <w:szCs w:val="24"/>
        </w:rPr>
        <w:t xml:space="preserve"> the rest of the sample</w:t>
      </w:r>
      <w:r w:rsidR="007A1CF4" w:rsidRPr="00BA30B9">
        <w:rPr>
          <w:rFonts w:asciiTheme="majorHAnsi" w:hAnsiTheme="majorHAnsi"/>
          <w:sz w:val="24"/>
          <w:szCs w:val="24"/>
        </w:rPr>
        <w:t xml:space="preserve"> (p&gt;</w:t>
      </w:r>
      <w:r w:rsidR="00944E26" w:rsidRPr="00BA30B9">
        <w:rPr>
          <w:rFonts w:asciiTheme="majorHAnsi" w:hAnsiTheme="majorHAnsi"/>
          <w:sz w:val="24"/>
          <w:szCs w:val="24"/>
        </w:rPr>
        <w:t>0.1)</w:t>
      </w:r>
      <w:r w:rsidR="0015553D" w:rsidRPr="00BA30B9">
        <w:rPr>
          <w:rFonts w:asciiTheme="majorHAnsi" w:hAnsiTheme="majorHAnsi"/>
          <w:sz w:val="24"/>
          <w:szCs w:val="24"/>
        </w:rPr>
        <w:t>.</w:t>
      </w:r>
      <w:r w:rsidR="0047697A" w:rsidRPr="00BA30B9">
        <w:rPr>
          <w:rFonts w:asciiTheme="majorHAnsi" w:hAnsiTheme="majorHAnsi"/>
          <w:sz w:val="24"/>
          <w:szCs w:val="24"/>
        </w:rPr>
        <w:t xml:space="preserve"> </w:t>
      </w:r>
      <w:r w:rsidR="00EB473A" w:rsidRPr="00BA30B9">
        <w:rPr>
          <w:rFonts w:asciiTheme="majorHAnsi" w:hAnsiTheme="majorHAnsi"/>
          <w:b/>
          <w:sz w:val="24"/>
          <w:szCs w:val="24"/>
        </w:rPr>
        <w:t>Conclusions</w:t>
      </w:r>
      <w:r w:rsidRPr="00BA30B9">
        <w:rPr>
          <w:rFonts w:asciiTheme="majorHAnsi" w:hAnsiTheme="majorHAnsi"/>
          <w:b/>
          <w:sz w:val="24"/>
          <w:szCs w:val="24"/>
        </w:rPr>
        <w:t xml:space="preserve">: </w:t>
      </w:r>
      <w:r w:rsidR="00811F68" w:rsidRPr="00BA30B9">
        <w:rPr>
          <w:rFonts w:asciiTheme="majorHAnsi" w:hAnsiTheme="majorHAnsi"/>
          <w:sz w:val="24"/>
          <w:szCs w:val="24"/>
        </w:rPr>
        <w:t>Children with</w:t>
      </w:r>
      <w:r w:rsidR="00555B1E" w:rsidRPr="00BA30B9">
        <w:rPr>
          <w:rFonts w:asciiTheme="majorHAnsi" w:hAnsiTheme="majorHAnsi"/>
          <w:sz w:val="24"/>
          <w:szCs w:val="24"/>
        </w:rPr>
        <w:t xml:space="preserve"> lower inhibitory control</w:t>
      </w:r>
      <w:r w:rsidR="00947B99" w:rsidRPr="00BA30B9">
        <w:rPr>
          <w:rFonts w:asciiTheme="majorHAnsi" w:hAnsiTheme="majorHAnsi"/>
          <w:sz w:val="24"/>
          <w:szCs w:val="24"/>
        </w:rPr>
        <w:t xml:space="preserve"> showed a trend to</w:t>
      </w:r>
      <w:r w:rsidR="00555B1E" w:rsidRPr="00BA30B9">
        <w:rPr>
          <w:rFonts w:asciiTheme="majorHAnsi" w:hAnsiTheme="majorHAnsi"/>
          <w:sz w:val="24"/>
          <w:szCs w:val="24"/>
        </w:rPr>
        <w:t xml:space="preserve"> select larger food portions</w:t>
      </w:r>
      <w:r w:rsidR="00B87D58" w:rsidRPr="00BA30B9">
        <w:rPr>
          <w:rFonts w:asciiTheme="majorHAnsi" w:hAnsiTheme="majorHAnsi"/>
          <w:sz w:val="24"/>
          <w:szCs w:val="24"/>
        </w:rPr>
        <w:t>,</w:t>
      </w:r>
      <w:r w:rsidR="00EE60D2" w:rsidRPr="00BA30B9">
        <w:rPr>
          <w:rFonts w:asciiTheme="majorHAnsi" w:hAnsiTheme="majorHAnsi"/>
          <w:sz w:val="24"/>
          <w:szCs w:val="24"/>
        </w:rPr>
        <w:t xml:space="preserve"> had multiple </w:t>
      </w:r>
      <w:r w:rsidR="009861FE" w:rsidRPr="00BA30B9">
        <w:rPr>
          <w:rFonts w:asciiTheme="majorHAnsi" w:hAnsiTheme="majorHAnsi"/>
          <w:sz w:val="24"/>
          <w:szCs w:val="24"/>
        </w:rPr>
        <w:t xml:space="preserve">food </w:t>
      </w:r>
      <w:r w:rsidR="00EE60D2" w:rsidRPr="00BA30B9">
        <w:rPr>
          <w:rFonts w:asciiTheme="majorHAnsi" w:hAnsiTheme="majorHAnsi"/>
          <w:sz w:val="24"/>
          <w:szCs w:val="24"/>
        </w:rPr>
        <w:t>servings</w:t>
      </w:r>
      <w:r w:rsidR="000C7860" w:rsidRPr="00BA30B9">
        <w:rPr>
          <w:rFonts w:asciiTheme="majorHAnsi" w:hAnsiTheme="majorHAnsi"/>
          <w:sz w:val="24"/>
          <w:szCs w:val="24"/>
        </w:rPr>
        <w:t xml:space="preserve"> </w:t>
      </w:r>
      <w:r w:rsidR="00914B9A" w:rsidRPr="00BA30B9">
        <w:rPr>
          <w:rFonts w:asciiTheme="majorHAnsi" w:hAnsiTheme="majorHAnsi"/>
          <w:sz w:val="24"/>
          <w:szCs w:val="24"/>
        </w:rPr>
        <w:t xml:space="preserve">and </w:t>
      </w:r>
      <w:r w:rsidR="00555B1E" w:rsidRPr="00BA30B9">
        <w:rPr>
          <w:rFonts w:asciiTheme="majorHAnsi" w:hAnsiTheme="majorHAnsi"/>
          <w:sz w:val="24"/>
          <w:szCs w:val="24"/>
        </w:rPr>
        <w:t xml:space="preserve">faster </w:t>
      </w:r>
      <w:r w:rsidR="003A2B62" w:rsidRPr="00BA30B9">
        <w:rPr>
          <w:rFonts w:asciiTheme="majorHAnsi" w:hAnsiTheme="majorHAnsi"/>
          <w:sz w:val="24"/>
          <w:szCs w:val="24"/>
        </w:rPr>
        <w:t xml:space="preserve">eating </w:t>
      </w:r>
      <w:r w:rsidR="00555B1E" w:rsidRPr="00BA30B9">
        <w:rPr>
          <w:rFonts w:asciiTheme="majorHAnsi" w:hAnsiTheme="majorHAnsi"/>
          <w:sz w:val="24"/>
          <w:szCs w:val="24"/>
        </w:rPr>
        <w:t xml:space="preserve">rates, but </w:t>
      </w:r>
      <w:r w:rsidR="00226BA9" w:rsidRPr="00BA30B9">
        <w:rPr>
          <w:rFonts w:asciiTheme="majorHAnsi" w:hAnsiTheme="majorHAnsi"/>
          <w:sz w:val="24"/>
          <w:szCs w:val="24"/>
        </w:rPr>
        <w:t>we</w:t>
      </w:r>
      <w:r w:rsidR="00914B9A" w:rsidRPr="00BA30B9">
        <w:rPr>
          <w:rFonts w:asciiTheme="majorHAnsi" w:hAnsiTheme="majorHAnsi"/>
          <w:sz w:val="24"/>
          <w:szCs w:val="24"/>
        </w:rPr>
        <w:t xml:space="preserve">re equally </w:t>
      </w:r>
      <w:r w:rsidR="00F558B6" w:rsidRPr="00BA30B9">
        <w:rPr>
          <w:rFonts w:asciiTheme="majorHAnsi" w:hAnsiTheme="majorHAnsi"/>
          <w:sz w:val="24"/>
          <w:szCs w:val="24"/>
        </w:rPr>
        <w:t xml:space="preserve">as </w:t>
      </w:r>
      <w:r w:rsidR="00914B9A" w:rsidRPr="00BA30B9">
        <w:rPr>
          <w:rFonts w:asciiTheme="majorHAnsi" w:hAnsiTheme="majorHAnsi"/>
          <w:sz w:val="24"/>
          <w:szCs w:val="24"/>
        </w:rPr>
        <w:t xml:space="preserve">responsive to snacks served in the absence of hunger </w:t>
      </w:r>
      <w:r w:rsidR="00F558B6" w:rsidRPr="00BA30B9">
        <w:rPr>
          <w:rFonts w:asciiTheme="majorHAnsi" w:hAnsiTheme="majorHAnsi"/>
          <w:sz w:val="24"/>
          <w:szCs w:val="24"/>
        </w:rPr>
        <w:t>as</w:t>
      </w:r>
      <w:r w:rsidR="00914B9A" w:rsidRPr="00BA30B9">
        <w:rPr>
          <w:rFonts w:asciiTheme="majorHAnsi" w:hAnsiTheme="majorHAnsi"/>
          <w:sz w:val="24"/>
          <w:szCs w:val="24"/>
        </w:rPr>
        <w:t xml:space="preserve"> children with better inhibitory control. </w:t>
      </w:r>
      <w:r w:rsidR="00226BA9" w:rsidRPr="00BA30B9">
        <w:rPr>
          <w:rFonts w:asciiTheme="majorHAnsi" w:hAnsiTheme="majorHAnsi"/>
          <w:sz w:val="24"/>
          <w:szCs w:val="24"/>
        </w:rPr>
        <w:t xml:space="preserve">Inhibitory control may impact </w:t>
      </w:r>
      <w:r w:rsidR="00F558B6" w:rsidRPr="00BA30B9">
        <w:rPr>
          <w:rFonts w:asciiTheme="majorHAnsi" w:hAnsiTheme="majorHAnsi"/>
          <w:sz w:val="24"/>
          <w:szCs w:val="24"/>
        </w:rPr>
        <w:t xml:space="preserve">a </w:t>
      </w:r>
      <w:r w:rsidR="006D21D2" w:rsidRPr="00BA30B9">
        <w:rPr>
          <w:rFonts w:asciiTheme="majorHAnsi" w:hAnsiTheme="majorHAnsi"/>
          <w:sz w:val="24"/>
          <w:szCs w:val="24"/>
        </w:rPr>
        <w:t xml:space="preserve">number </w:t>
      </w:r>
      <w:r w:rsidR="00226BA9" w:rsidRPr="00BA30B9">
        <w:rPr>
          <w:rFonts w:asciiTheme="majorHAnsi" w:hAnsiTheme="majorHAnsi"/>
          <w:sz w:val="24"/>
          <w:szCs w:val="24"/>
        </w:rPr>
        <w:t>of eating behaviours, n</w:t>
      </w:r>
      <w:r w:rsidR="009643F2" w:rsidRPr="00BA30B9">
        <w:rPr>
          <w:rFonts w:asciiTheme="majorHAnsi" w:hAnsiTheme="majorHAnsi"/>
          <w:sz w:val="24"/>
          <w:szCs w:val="24"/>
        </w:rPr>
        <w:t xml:space="preserve">ot limited to </w:t>
      </w:r>
      <w:r w:rsidR="007E594D" w:rsidRPr="00BA30B9">
        <w:rPr>
          <w:rFonts w:asciiTheme="majorHAnsi" w:hAnsiTheme="majorHAnsi"/>
          <w:sz w:val="24"/>
          <w:szCs w:val="24"/>
        </w:rPr>
        <w:t xml:space="preserve">energy-dense </w:t>
      </w:r>
      <w:r w:rsidR="009643F2" w:rsidRPr="00BA30B9">
        <w:rPr>
          <w:rFonts w:asciiTheme="majorHAnsi" w:hAnsiTheme="majorHAnsi"/>
          <w:sz w:val="24"/>
          <w:szCs w:val="24"/>
        </w:rPr>
        <w:t xml:space="preserve">snacks. </w:t>
      </w:r>
    </w:p>
    <w:p w14:paraId="09E3531A" w14:textId="77777777" w:rsidR="009C0846" w:rsidRPr="00BA30B9" w:rsidRDefault="0002671D" w:rsidP="009C0846">
      <w:pPr>
        <w:pStyle w:val="ListParagraph"/>
        <w:numPr>
          <w:ilvl w:val="0"/>
          <w:numId w:val="7"/>
        </w:numPr>
        <w:spacing w:after="0" w:line="480" w:lineRule="auto"/>
        <w:rPr>
          <w:rFonts w:asciiTheme="majorHAnsi" w:hAnsiTheme="majorHAnsi"/>
          <w:b/>
          <w:sz w:val="24"/>
          <w:szCs w:val="24"/>
        </w:rPr>
      </w:pPr>
      <w:r w:rsidRPr="00BA30B9">
        <w:rPr>
          <w:rFonts w:asciiTheme="majorHAnsi" w:hAnsiTheme="majorHAnsi"/>
          <w:b/>
          <w:sz w:val="24"/>
          <w:szCs w:val="24"/>
        </w:rPr>
        <w:lastRenderedPageBreak/>
        <w:t>Introduction</w:t>
      </w:r>
    </w:p>
    <w:p w14:paraId="70F7CDC8" w14:textId="37708FD5" w:rsidR="00DF3E86" w:rsidRPr="00BA30B9" w:rsidRDefault="00791CA8" w:rsidP="00110C06">
      <w:pPr>
        <w:spacing w:after="0" w:line="480" w:lineRule="auto"/>
        <w:ind w:firstLine="1134"/>
        <w:rPr>
          <w:rFonts w:asciiTheme="majorHAnsi" w:hAnsiTheme="majorHAnsi"/>
          <w:noProof/>
          <w:sz w:val="24"/>
          <w:szCs w:val="24"/>
        </w:rPr>
      </w:pPr>
      <w:r w:rsidRPr="00BA30B9">
        <w:rPr>
          <w:rFonts w:asciiTheme="majorHAnsi" w:hAnsiTheme="majorHAnsi"/>
          <w:noProof/>
          <w:sz w:val="24"/>
          <w:szCs w:val="24"/>
        </w:rPr>
        <w:t>Growing up in an ‘obesogenic’ environment</w:t>
      </w:r>
      <w:r w:rsidR="00151F59" w:rsidRPr="00BA30B9">
        <w:rPr>
          <w:rFonts w:asciiTheme="majorHAnsi" w:hAnsiTheme="majorHAnsi"/>
          <w:noProof/>
          <w:sz w:val="24"/>
          <w:szCs w:val="24"/>
        </w:rPr>
        <w:t xml:space="preserve"> abundant in energy </w:t>
      </w:r>
      <w:r w:rsidR="00143B13" w:rsidRPr="00BA30B9">
        <w:rPr>
          <w:rFonts w:asciiTheme="majorHAnsi" w:hAnsiTheme="majorHAnsi"/>
          <w:noProof/>
          <w:sz w:val="24"/>
          <w:szCs w:val="24"/>
        </w:rPr>
        <w:t xml:space="preserve">dense </w:t>
      </w:r>
      <w:r w:rsidR="00151F59" w:rsidRPr="00BA30B9">
        <w:rPr>
          <w:rFonts w:asciiTheme="majorHAnsi" w:hAnsiTheme="majorHAnsi"/>
          <w:noProof/>
          <w:sz w:val="24"/>
          <w:szCs w:val="24"/>
        </w:rPr>
        <w:t>foods</w:t>
      </w:r>
      <w:r w:rsidR="00143B13" w:rsidRPr="00BA30B9">
        <w:rPr>
          <w:rFonts w:asciiTheme="majorHAnsi" w:hAnsiTheme="majorHAnsi"/>
          <w:noProof/>
          <w:sz w:val="24"/>
          <w:szCs w:val="24"/>
        </w:rPr>
        <w:t xml:space="preserve"> </w:t>
      </w:r>
      <w:r w:rsidR="00151F59" w:rsidRPr="00BA30B9">
        <w:rPr>
          <w:rFonts w:asciiTheme="majorHAnsi" w:hAnsiTheme="majorHAnsi"/>
          <w:noProof/>
          <w:sz w:val="24"/>
          <w:szCs w:val="24"/>
        </w:rPr>
        <w:t xml:space="preserve">served in large </w:t>
      </w:r>
      <w:r w:rsidR="00143B13" w:rsidRPr="00BA30B9">
        <w:rPr>
          <w:rFonts w:asciiTheme="majorHAnsi" w:hAnsiTheme="majorHAnsi"/>
          <w:noProof/>
          <w:sz w:val="24"/>
          <w:szCs w:val="24"/>
        </w:rPr>
        <w:t xml:space="preserve">portions </w:t>
      </w:r>
      <w:r w:rsidRPr="00BA30B9">
        <w:rPr>
          <w:rFonts w:asciiTheme="majorHAnsi" w:hAnsiTheme="majorHAnsi"/>
          <w:noProof/>
          <w:sz w:val="24"/>
          <w:szCs w:val="24"/>
        </w:rPr>
        <w:t xml:space="preserve">is a risk factor for </w:t>
      </w:r>
      <w:r w:rsidR="007C79E8" w:rsidRPr="00BA30B9">
        <w:rPr>
          <w:rFonts w:asciiTheme="majorHAnsi" w:hAnsiTheme="majorHAnsi"/>
          <w:noProof/>
          <w:sz w:val="24"/>
          <w:szCs w:val="24"/>
        </w:rPr>
        <w:t>unhealthy weigh</w:t>
      </w:r>
      <w:r w:rsidR="0008262C" w:rsidRPr="00BA30B9">
        <w:rPr>
          <w:rFonts w:asciiTheme="majorHAnsi" w:hAnsiTheme="majorHAnsi"/>
          <w:noProof/>
          <w:sz w:val="24"/>
          <w:szCs w:val="24"/>
        </w:rPr>
        <w:t>t</w:t>
      </w:r>
      <w:r w:rsidR="007C79E8" w:rsidRPr="00BA30B9">
        <w:rPr>
          <w:rFonts w:asciiTheme="majorHAnsi" w:hAnsiTheme="majorHAnsi"/>
          <w:noProof/>
          <w:sz w:val="24"/>
          <w:szCs w:val="24"/>
        </w:rPr>
        <w:t xml:space="preserve"> gain</w:t>
      </w:r>
      <w:r w:rsidR="00151F59" w:rsidRPr="00BA30B9">
        <w:rPr>
          <w:rFonts w:asciiTheme="majorHAnsi" w:hAnsiTheme="majorHAnsi"/>
          <w:noProof/>
          <w:sz w:val="24"/>
          <w:szCs w:val="24"/>
        </w:rPr>
        <w:t xml:space="preserve"> during the first years of life</w:t>
      </w:r>
      <w:r w:rsidR="00321240" w:rsidRPr="00BA30B9">
        <w:rPr>
          <w:rFonts w:asciiTheme="majorHAnsi" w:hAnsiTheme="majorHAnsi"/>
          <w:noProof/>
          <w:sz w:val="24"/>
          <w:szCs w:val="24"/>
        </w:rPr>
        <w:t xml:space="preserve"> </w:t>
      </w:r>
      <w:r w:rsidR="00321240" w:rsidRPr="00BA30B9">
        <w:rPr>
          <w:rFonts w:asciiTheme="majorHAnsi" w:hAnsiTheme="majorHAnsi"/>
          <w:noProof/>
          <w:sz w:val="24"/>
          <w:szCs w:val="24"/>
        </w:rPr>
        <w:fldChar w:fldCharType="begin">
          <w:fldData xml:space="preserve">PEVuZE5vdGU+PENpdGU+PEF1dGhvcj5CaXJjaDwvQXV0aG9yPjxZZWFyPjIwMDE8L1llYXI+PFJl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</w:fldData>
        </w:fldChar>
      </w:r>
      <w:r w:rsidR="00D27501" w:rsidRPr="00BA30B9">
        <w:rPr>
          <w:rFonts w:asciiTheme="majorHAnsi" w:hAnsiTheme="majorHAnsi"/>
          <w:noProof/>
          <w:sz w:val="24"/>
          <w:szCs w:val="24"/>
        </w:rPr>
        <w:instrText xml:space="preserve"> ADDIN EN.CITE </w:instrText>
      </w:r>
      <w:r w:rsidR="00D27501" w:rsidRPr="00BA30B9">
        <w:rPr>
          <w:rFonts w:asciiTheme="majorHAnsi" w:hAnsiTheme="majorHAnsi"/>
          <w:noProof/>
          <w:sz w:val="24"/>
          <w:szCs w:val="24"/>
        </w:rPr>
        <w:fldChar w:fldCharType="begin">
          <w:fldData xml:space="preserve">PEVuZE5vdGU+PENpdGU+PEF1dGhvcj5CaXJjaDwvQXV0aG9yPjxZZWFyPjIwMDE8L1llYXI+PFJl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</w:fldData>
        </w:fldChar>
      </w:r>
      <w:r w:rsidR="00D27501" w:rsidRPr="00BA30B9">
        <w:rPr>
          <w:rFonts w:asciiTheme="majorHAnsi" w:hAnsiTheme="majorHAnsi"/>
          <w:noProof/>
          <w:sz w:val="24"/>
          <w:szCs w:val="24"/>
        </w:rPr>
        <w:instrText xml:space="preserve"> ADDIN EN.CITE.DATA </w:instrText>
      </w:r>
      <w:r w:rsidR="00D27501" w:rsidRPr="00BA30B9">
        <w:rPr>
          <w:rFonts w:asciiTheme="majorHAnsi" w:hAnsiTheme="majorHAnsi"/>
          <w:noProof/>
          <w:sz w:val="24"/>
          <w:szCs w:val="24"/>
        </w:rPr>
      </w:r>
      <w:r w:rsidR="00D27501" w:rsidRPr="00BA30B9">
        <w:rPr>
          <w:rFonts w:asciiTheme="majorHAnsi" w:hAnsiTheme="majorHAnsi"/>
          <w:noProof/>
          <w:sz w:val="24"/>
          <w:szCs w:val="24"/>
        </w:rPr>
        <w:fldChar w:fldCharType="end"/>
      </w:r>
      <w:r w:rsidR="00321240" w:rsidRPr="00BA30B9">
        <w:rPr>
          <w:rFonts w:asciiTheme="majorHAnsi" w:hAnsiTheme="majorHAnsi"/>
          <w:noProof/>
          <w:sz w:val="24"/>
          <w:szCs w:val="24"/>
        </w:rPr>
      </w:r>
      <w:r w:rsidR="00321240" w:rsidRPr="00BA30B9">
        <w:rPr>
          <w:rFonts w:asciiTheme="majorHAnsi" w:hAnsiTheme="majorHAnsi"/>
          <w:noProof/>
          <w:sz w:val="24"/>
          <w:szCs w:val="24"/>
        </w:rPr>
        <w:fldChar w:fldCharType="separate"/>
      </w:r>
      <w:r w:rsidR="00D27501" w:rsidRPr="00BA30B9">
        <w:rPr>
          <w:rFonts w:asciiTheme="majorHAnsi" w:hAnsiTheme="majorHAnsi"/>
          <w:noProof/>
          <w:sz w:val="24"/>
          <w:szCs w:val="24"/>
        </w:rPr>
        <w:t>(1, 2)</w:t>
      </w:r>
      <w:r w:rsidR="00321240" w:rsidRPr="00BA30B9">
        <w:rPr>
          <w:rFonts w:asciiTheme="majorHAnsi" w:hAnsiTheme="majorHAnsi"/>
          <w:noProof/>
          <w:sz w:val="24"/>
          <w:szCs w:val="24"/>
        </w:rPr>
        <w:fldChar w:fldCharType="end"/>
      </w:r>
      <w:r w:rsidR="00321240" w:rsidRPr="00BA30B9">
        <w:rPr>
          <w:rFonts w:asciiTheme="majorHAnsi" w:hAnsiTheme="majorHAnsi"/>
          <w:noProof/>
          <w:sz w:val="24"/>
          <w:szCs w:val="24"/>
        </w:rPr>
        <w:t>.</w:t>
      </w:r>
      <w:r w:rsidRPr="00BA30B9">
        <w:rPr>
          <w:rFonts w:asciiTheme="majorHAnsi" w:hAnsiTheme="majorHAnsi"/>
          <w:noProof/>
          <w:sz w:val="24"/>
          <w:szCs w:val="24"/>
        </w:rPr>
        <w:t xml:space="preserve"> </w:t>
      </w:r>
      <w:r w:rsidR="00321240" w:rsidRPr="00BA30B9">
        <w:rPr>
          <w:rFonts w:asciiTheme="majorHAnsi" w:hAnsiTheme="majorHAnsi"/>
          <w:noProof/>
          <w:sz w:val="24"/>
          <w:szCs w:val="24"/>
        </w:rPr>
        <w:t>H</w:t>
      </w:r>
      <w:r w:rsidRPr="00BA30B9">
        <w:rPr>
          <w:rFonts w:asciiTheme="majorHAnsi" w:hAnsiTheme="majorHAnsi"/>
          <w:noProof/>
          <w:sz w:val="24"/>
          <w:szCs w:val="24"/>
        </w:rPr>
        <w:t>owever</w:t>
      </w:r>
      <w:r w:rsidR="00321240" w:rsidRPr="00BA30B9">
        <w:rPr>
          <w:rFonts w:asciiTheme="majorHAnsi" w:hAnsiTheme="majorHAnsi"/>
          <w:noProof/>
          <w:sz w:val="24"/>
          <w:szCs w:val="24"/>
        </w:rPr>
        <w:t>,</w:t>
      </w:r>
      <w:r w:rsidR="007C79E8" w:rsidRPr="00BA30B9">
        <w:rPr>
          <w:rFonts w:asciiTheme="majorHAnsi" w:hAnsiTheme="majorHAnsi"/>
          <w:noProof/>
          <w:sz w:val="24"/>
          <w:szCs w:val="24"/>
        </w:rPr>
        <w:t xml:space="preserve"> not all children exposed to such an environment </w:t>
      </w:r>
      <w:r w:rsidR="001A7130" w:rsidRPr="00BA30B9">
        <w:rPr>
          <w:rFonts w:asciiTheme="majorHAnsi" w:hAnsiTheme="majorHAnsi"/>
          <w:noProof/>
          <w:sz w:val="24"/>
          <w:szCs w:val="24"/>
        </w:rPr>
        <w:t>develop obesity</w:t>
      </w:r>
      <w:r w:rsidR="001B4028" w:rsidRPr="00BA30B9">
        <w:rPr>
          <w:rFonts w:asciiTheme="majorHAnsi" w:hAnsiTheme="majorHAnsi"/>
          <w:noProof/>
          <w:sz w:val="24"/>
          <w:szCs w:val="24"/>
        </w:rPr>
        <w:t xml:space="preserve">, </w:t>
      </w:r>
      <w:r w:rsidR="009D3AE6" w:rsidRPr="00BA30B9">
        <w:rPr>
          <w:rFonts w:asciiTheme="majorHAnsi" w:hAnsiTheme="majorHAnsi"/>
          <w:noProof/>
          <w:sz w:val="24"/>
          <w:szCs w:val="24"/>
        </w:rPr>
        <w:t>suggesting that children differ in their</w:t>
      </w:r>
      <w:r w:rsidR="001A7130" w:rsidRPr="00BA30B9">
        <w:rPr>
          <w:rFonts w:asciiTheme="majorHAnsi" w:hAnsiTheme="majorHAnsi"/>
          <w:noProof/>
          <w:sz w:val="24"/>
          <w:szCs w:val="24"/>
        </w:rPr>
        <w:t xml:space="preserve"> </w:t>
      </w:r>
      <w:r w:rsidR="00110C06" w:rsidRPr="00BA30B9">
        <w:rPr>
          <w:rFonts w:asciiTheme="majorHAnsi" w:hAnsiTheme="majorHAnsi"/>
          <w:noProof/>
          <w:sz w:val="24"/>
          <w:szCs w:val="24"/>
        </w:rPr>
        <w:t xml:space="preserve">self-regulation abilites and </w:t>
      </w:r>
      <w:r w:rsidR="001A7130" w:rsidRPr="00BA30B9">
        <w:rPr>
          <w:rFonts w:asciiTheme="majorHAnsi" w:hAnsiTheme="majorHAnsi"/>
          <w:noProof/>
          <w:sz w:val="24"/>
          <w:szCs w:val="24"/>
        </w:rPr>
        <w:t>responsiveness to</w:t>
      </w:r>
      <w:r w:rsidR="005C3991" w:rsidRPr="00BA30B9">
        <w:rPr>
          <w:rFonts w:asciiTheme="majorHAnsi" w:hAnsiTheme="majorHAnsi"/>
          <w:noProof/>
          <w:sz w:val="24"/>
          <w:szCs w:val="24"/>
        </w:rPr>
        <w:t xml:space="preserve"> </w:t>
      </w:r>
      <w:r w:rsidR="004B589B" w:rsidRPr="00BA30B9">
        <w:rPr>
          <w:rFonts w:asciiTheme="majorHAnsi" w:hAnsiTheme="majorHAnsi"/>
          <w:noProof/>
          <w:sz w:val="24"/>
          <w:szCs w:val="24"/>
        </w:rPr>
        <w:t xml:space="preserve">food </w:t>
      </w:r>
      <w:r w:rsidR="001A7130" w:rsidRPr="00BA30B9">
        <w:rPr>
          <w:rFonts w:asciiTheme="majorHAnsi" w:hAnsiTheme="majorHAnsi"/>
          <w:noProof/>
          <w:sz w:val="24"/>
          <w:szCs w:val="24"/>
        </w:rPr>
        <w:t>cues</w:t>
      </w:r>
      <w:r w:rsidR="00151F59" w:rsidRPr="00BA30B9">
        <w:rPr>
          <w:rFonts w:asciiTheme="majorHAnsi" w:hAnsiTheme="majorHAnsi"/>
          <w:noProof/>
          <w:sz w:val="24"/>
          <w:szCs w:val="24"/>
        </w:rPr>
        <w:t xml:space="preserve"> </w:t>
      </w:r>
      <w:r w:rsidR="005D73D7" w:rsidRPr="00BA30B9">
        <w:rPr>
          <w:rFonts w:asciiTheme="majorHAnsi" w:hAnsiTheme="majorHAnsi"/>
          <w:noProof/>
          <w:sz w:val="24"/>
          <w:szCs w:val="24"/>
        </w:rPr>
        <w:fldChar w:fldCharType="begin">
          <w:fldData xml:space="preserve">PEVuZE5vdGU+PENpdGU+PEF1dGhvcj5MbGV3ZWxseW48L0F1dGhvcj48WWVhcj4yMDE1PC9ZZWFy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</w:fldData>
        </w:fldChar>
      </w:r>
      <w:r w:rsidR="00975EF1" w:rsidRPr="00BA30B9">
        <w:rPr>
          <w:rFonts w:asciiTheme="majorHAnsi" w:hAnsiTheme="majorHAnsi"/>
          <w:noProof/>
          <w:sz w:val="24"/>
          <w:szCs w:val="24"/>
        </w:rPr>
        <w:instrText xml:space="preserve"> ADDIN EN.CITE </w:instrText>
      </w:r>
      <w:r w:rsidR="00975EF1" w:rsidRPr="00BA30B9">
        <w:rPr>
          <w:rFonts w:asciiTheme="majorHAnsi" w:hAnsiTheme="majorHAnsi"/>
          <w:noProof/>
          <w:sz w:val="24"/>
          <w:szCs w:val="24"/>
        </w:rPr>
        <w:fldChar w:fldCharType="begin">
          <w:fldData xml:space="preserve">PEVuZE5vdGU+PENpdGU+PEF1dGhvcj5MbGV3ZWxseW48L0F1dGhvcj48WWVhcj4yMDE1PC9ZZWFy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</w:fldData>
        </w:fldChar>
      </w:r>
      <w:r w:rsidR="00975EF1" w:rsidRPr="00BA30B9">
        <w:rPr>
          <w:rFonts w:asciiTheme="majorHAnsi" w:hAnsiTheme="majorHAnsi"/>
          <w:noProof/>
          <w:sz w:val="24"/>
          <w:szCs w:val="24"/>
        </w:rPr>
        <w:instrText xml:space="preserve"> ADDIN EN.CITE.DATA </w:instrText>
      </w:r>
      <w:r w:rsidR="00975EF1" w:rsidRPr="00BA30B9">
        <w:rPr>
          <w:rFonts w:asciiTheme="majorHAnsi" w:hAnsiTheme="majorHAnsi"/>
          <w:noProof/>
          <w:sz w:val="24"/>
          <w:szCs w:val="24"/>
        </w:rPr>
      </w:r>
      <w:r w:rsidR="00975EF1" w:rsidRPr="00BA30B9">
        <w:rPr>
          <w:rFonts w:asciiTheme="majorHAnsi" w:hAnsiTheme="majorHAnsi"/>
          <w:noProof/>
          <w:sz w:val="24"/>
          <w:szCs w:val="24"/>
        </w:rPr>
        <w:fldChar w:fldCharType="end"/>
      </w:r>
      <w:r w:rsidR="005D73D7" w:rsidRPr="00BA30B9">
        <w:rPr>
          <w:rFonts w:asciiTheme="majorHAnsi" w:hAnsiTheme="majorHAnsi"/>
          <w:noProof/>
          <w:sz w:val="24"/>
          <w:szCs w:val="24"/>
        </w:rPr>
      </w:r>
      <w:r w:rsidR="005D73D7" w:rsidRPr="00BA30B9">
        <w:rPr>
          <w:rFonts w:asciiTheme="majorHAnsi" w:hAnsiTheme="majorHAnsi"/>
          <w:noProof/>
          <w:sz w:val="24"/>
          <w:szCs w:val="24"/>
        </w:rPr>
        <w:fldChar w:fldCharType="separate"/>
      </w:r>
      <w:r w:rsidR="00975EF1" w:rsidRPr="00BA30B9">
        <w:rPr>
          <w:rFonts w:asciiTheme="majorHAnsi" w:hAnsiTheme="majorHAnsi"/>
          <w:noProof/>
          <w:sz w:val="24"/>
          <w:szCs w:val="24"/>
        </w:rPr>
        <w:t>(3, 4)</w:t>
      </w:r>
      <w:r w:rsidR="005D73D7" w:rsidRPr="00BA30B9">
        <w:rPr>
          <w:rFonts w:asciiTheme="majorHAnsi" w:hAnsiTheme="majorHAnsi"/>
          <w:noProof/>
          <w:sz w:val="24"/>
          <w:szCs w:val="24"/>
        </w:rPr>
        <w:fldChar w:fldCharType="end"/>
      </w:r>
      <w:r w:rsidR="001A7130" w:rsidRPr="00BA30B9">
        <w:rPr>
          <w:rFonts w:asciiTheme="majorHAnsi" w:hAnsiTheme="majorHAnsi"/>
          <w:noProof/>
          <w:sz w:val="24"/>
          <w:szCs w:val="24"/>
        </w:rPr>
        <w:t>.</w:t>
      </w:r>
      <w:r w:rsidR="00916F2D" w:rsidRPr="00BA30B9">
        <w:rPr>
          <w:rFonts w:asciiTheme="majorHAnsi" w:hAnsiTheme="majorHAnsi"/>
          <w:noProof/>
          <w:sz w:val="24"/>
          <w:szCs w:val="24"/>
        </w:rPr>
        <w:t xml:space="preserve"> </w:t>
      </w:r>
      <w:r w:rsidR="0035287D" w:rsidRPr="00BA30B9">
        <w:rPr>
          <w:rFonts w:asciiTheme="majorHAnsi" w:hAnsiTheme="majorHAnsi"/>
          <w:noProof/>
          <w:sz w:val="24"/>
          <w:szCs w:val="24"/>
        </w:rPr>
        <w:t xml:space="preserve">One of the traits </w:t>
      </w:r>
      <w:r w:rsidR="003037A8" w:rsidRPr="00BA30B9">
        <w:rPr>
          <w:rFonts w:asciiTheme="majorHAnsi" w:hAnsiTheme="majorHAnsi"/>
          <w:noProof/>
          <w:sz w:val="24"/>
          <w:szCs w:val="24"/>
        </w:rPr>
        <w:t xml:space="preserve">thought to </w:t>
      </w:r>
      <w:r w:rsidR="00C028FF" w:rsidRPr="00BA30B9">
        <w:rPr>
          <w:rFonts w:asciiTheme="majorHAnsi" w:hAnsiTheme="majorHAnsi"/>
          <w:noProof/>
          <w:sz w:val="24"/>
          <w:szCs w:val="24"/>
        </w:rPr>
        <w:t>increase</w:t>
      </w:r>
      <w:r w:rsidR="00FF3A24" w:rsidRPr="00BA30B9">
        <w:rPr>
          <w:rFonts w:asciiTheme="majorHAnsi" w:hAnsiTheme="majorHAnsi"/>
          <w:noProof/>
          <w:sz w:val="24"/>
          <w:szCs w:val="24"/>
        </w:rPr>
        <w:t xml:space="preserve"> children’s</w:t>
      </w:r>
      <w:r w:rsidR="0035287D" w:rsidRPr="00BA30B9">
        <w:rPr>
          <w:rFonts w:asciiTheme="majorHAnsi" w:hAnsiTheme="majorHAnsi"/>
          <w:noProof/>
          <w:sz w:val="24"/>
          <w:szCs w:val="24"/>
        </w:rPr>
        <w:t xml:space="preserve"> vulnerability to the ‘obesogenic’ environment is i</w:t>
      </w:r>
      <w:r w:rsidR="00DD6C87" w:rsidRPr="00BA30B9">
        <w:rPr>
          <w:rFonts w:asciiTheme="majorHAnsi" w:hAnsiTheme="majorHAnsi"/>
          <w:noProof/>
          <w:sz w:val="24"/>
          <w:szCs w:val="24"/>
        </w:rPr>
        <w:t xml:space="preserve">neffective impulse control around food </w:t>
      </w:r>
      <w:r w:rsidR="009C0846" w:rsidRPr="00BA30B9">
        <w:rPr>
          <w:rFonts w:asciiTheme="majorHAnsi" w:hAnsiTheme="majorHAnsi"/>
          <w:noProof/>
          <w:sz w:val="24"/>
          <w:szCs w:val="24"/>
        </w:rPr>
        <w:fldChar w:fldCharType="begin"/>
      </w:r>
      <w:r w:rsidR="00975EF1" w:rsidRPr="00BA30B9">
        <w:rPr>
          <w:rFonts w:asciiTheme="majorHAnsi" w:hAnsiTheme="majorHAnsi"/>
          <w:noProof/>
          <w:sz w:val="24"/>
          <w:szCs w:val="24"/>
        </w:rPr>
        <w:instrText xml:space="preserve"> ADDIN EN.CITE &lt;EndNote&gt;&lt;Cite&gt;&lt;Author&gt;Thamotharan&lt;/Author&gt;&lt;Year&gt;2013&lt;/Year&gt;&lt;RecNum&gt;3906&lt;/RecNum&gt;&lt;DisplayText&gt;(5)&lt;/DisplayText&gt;&lt;record&gt;&lt;rec-number&gt;3906&lt;/rec-number&gt;&lt;foreign-keys&gt;&lt;key app="EN" db-id="0f2e9sdeazdvrherf235awvfaa0t9w0xweez" timestamp="1498615883"&gt;3906&lt;/key&gt;&lt;/foreign-keys&gt;&lt;ref-type name="Journal Article"&gt;17&lt;/ref-type&gt;&lt;contributors&gt;&lt;authors&gt;&lt;author&gt;Thamotharan, Sneha&lt;/author&gt;&lt;author&gt;Lange, Krista&lt;/author&gt;&lt;author&gt;Zale, Emily L&lt;/author&gt;&lt;author&gt;Huffhines, Lindsay&lt;/author&gt;&lt;author&gt;Fields, Sherecce&lt;/author&gt;&lt;/authors&gt;&lt;/contributors&gt;&lt;titles&gt;&lt;title&gt;The role of impulsivity in pediatric obesity and weight status: a meta-analytic review&lt;/title&gt;&lt;secondary-title&gt;Clinical Psychology Review&lt;/secondary-title&gt;&lt;/titles&gt;&lt;periodical&gt;&lt;full-title&gt;Clinical Psychology Review&lt;/full-title&gt;&lt;/periodical&gt;&lt;pages&gt;253-262&lt;/pages&gt;&lt;volume&gt;33&lt;/volume&gt;&lt;number&gt;2&lt;/number&gt;&lt;dates&gt;&lt;year&gt;2013&lt;/year&gt;&lt;/dates&gt;&lt;isbn&gt;0272-7358&lt;/isbn&gt;&lt;urls&gt;&lt;/urls&gt;&lt;/record&gt;&lt;/Cite&gt;&lt;/EndNote&gt;</w:instrText>
      </w:r>
      <w:r w:rsidR="009C0846" w:rsidRPr="00BA30B9">
        <w:rPr>
          <w:rFonts w:asciiTheme="majorHAnsi" w:hAnsiTheme="majorHAnsi"/>
          <w:noProof/>
          <w:sz w:val="24"/>
          <w:szCs w:val="24"/>
        </w:rPr>
        <w:fldChar w:fldCharType="separate"/>
      </w:r>
      <w:r w:rsidR="00975EF1" w:rsidRPr="00BA30B9">
        <w:rPr>
          <w:rFonts w:asciiTheme="majorHAnsi" w:hAnsiTheme="majorHAnsi"/>
          <w:noProof/>
          <w:sz w:val="24"/>
          <w:szCs w:val="24"/>
        </w:rPr>
        <w:t>(5)</w:t>
      </w:r>
      <w:r w:rsidR="009C0846" w:rsidRPr="00BA30B9">
        <w:rPr>
          <w:rFonts w:asciiTheme="majorHAnsi" w:hAnsiTheme="majorHAnsi"/>
          <w:noProof/>
          <w:sz w:val="24"/>
          <w:szCs w:val="24"/>
        </w:rPr>
        <w:fldChar w:fldCharType="end"/>
      </w:r>
      <w:r w:rsidR="005D60EC" w:rsidRPr="00BA30B9">
        <w:rPr>
          <w:rFonts w:asciiTheme="majorHAnsi" w:hAnsiTheme="majorHAnsi"/>
          <w:noProof/>
          <w:sz w:val="24"/>
          <w:szCs w:val="24"/>
        </w:rPr>
        <w:t xml:space="preserve"> that</w:t>
      </w:r>
      <w:r w:rsidR="005C3991" w:rsidRPr="00BA30B9">
        <w:rPr>
          <w:rFonts w:asciiTheme="majorHAnsi" w:hAnsiTheme="majorHAnsi"/>
          <w:noProof/>
          <w:sz w:val="24"/>
          <w:szCs w:val="24"/>
        </w:rPr>
        <w:t xml:space="preserve"> </w:t>
      </w:r>
      <w:r w:rsidR="008D67D4" w:rsidRPr="00BA30B9">
        <w:rPr>
          <w:rFonts w:asciiTheme="majorHAnsi" w:hAnsiTheme="majorHAnsi"/>
          <w:noProof/>
          <w:sz w:val="24"/>
          <w:szCs w:val="24"/>
        </w:rPr>
        <w:t>m</w:t>
      </w:r>
      <w:r w:rsidR="003037A8" w:rsidRPr="00BA30B9">
        <w:rPr>
          <w:rFonts w:asciiTheme="majorHAnsi" w:hAnsiTheme="majorHAnsi"/>
          <w:noProof/>
          <w:sz w:val="24"/>
          <w:szCs w:val="24"/>
        </w:rPr>
        <w:t>a</w:t>
      </w:r>
      <w:r w:rsidR="008D67D4" w:rsidRPr="00BA30B9">
        <w:rPr>
          <w:rFonts w:asciiTheme="majorHAnsi" w:hAnsiTheme="majorHAnsi"/>
          <w:noProof/>
          <w:sz w:val="24"/>
          <w:szCs w:val="24"/>
        </w:rPr>
        <w:t xml:space="preserve">y </w:t>
      </w:r>
      <w:r w:rsidR="00783C12" w:rsidRPr="00BA30B9">
        <w:rPr>
          <w:rFonts w:asciiTheme="majorHAnsi" w:hAnsiTheme="majorHAnsi"/>
          <w:noProof/>
          <w:sz w:val="24"/>
          <w:szCs w:val="24"/>
        </w:rPr>
        <w:t xml:space="preserve">in part </w:t>
      </w:r>
      <w:r w:rsidR="009C0846" w:rsidRPr="00BA30B9">
        <w:rPr>
          <w:rFonts w:asciiTheme="majorHAnsi" w:hAnsiTheme="majorHAnsi"/>
          <w:noProof/>
          <w:sz w:val="24"/>
          <w:szCs w:val="24"/>
        </w:rPr>
        <w:t>stem from deficits in inhibitory control</w:t>
      </w:r>
      <w:r w:rsidR="00390F46" w:rsidRPr="00BA30B9">
        <w:rPr>
          <w:rFonts w:asciiTheme="majorHAnsi" w:hAnsiTheme="majorHAnsi"/>
          <w:noProof/>
          <w:sz w:val="24"/>
          <w:szCs w:val="24"/>
        </w:rPr>
        <w:t xml:space="preserve"> </w:t>
      </w:r>
      <w:r w:rsidR="00390F46" w:rsidRPr="00BA30B9">
        <w:rPr>
          <w:rFonts w:asciiTheme="majorHAnsi" w:hAnsiTheme="majorHAnsi"/>
          <w:sz w:val="24"/>
          <w:szCs w:val="24"/>
        </w:rPr>
        <w:fldChar w:fldCharType="begin"/>
      </w:r>
      <w:r w:rsidR="00975EF1" w:rsidRPr="00BA30B9">
        <w:rPr>
          <w:rFonts w:asciiTheme="majorHAnsi" w:hAnsiTheme="majorHAnsi"/>
          <w:sz w:val="24"/>
          <w:szCs w:val="24"/>
        </w:rPr>
        <w:instrText xml:space="preserve"> ADDIN EN.CITE &lt;EndNote&gt;&lt;Cite&gt;&lt;Author&gt;Guerrieri&lt;/Author&gt;&lt;Year&gt;2007&lt;/Year&gt;&lt;RecNum&gt;3962&lt;/RecNum&gt;&lt;DisplayText&gt;(6, 7)&lt;/DisplayText&gt;&lt;record&gt;&lt;rec-number&gt;3962&lt;/rec-number&gt;&lt;foreign-keys&gt;&lt;key app="EN" db-id="0f2e9sdeazdvrherf235awvfaa0t9w0xweez" timestamp="1509345716"&gt;3962&lt;/key&gt;&lt;/foreign-keys&gt;&lt;ref-type name="Journal Article"&gt;17&lt;/ref-type&gt;&lt;contributors&gt;&lt;authors&gt;&lt;author&gt;Guerrieri, Ramona&lt;/author&gt;&lt;author&gt;Nederkoorn, Chantal&lt;/author&gt;&lt;author&gt;Jansen, Anita&lt;/author&gt;&lt;/authors&gt;&lt;/contributors&gt;&lt;titles&gt;&lt;title&gt;How impulsiveness and variety influence food intake in a sample of healthy women&lt;/title&gt;&lt;secondary-title&gt;Appetite&lt;/secondary-title&gt;&lt;/titles&gt;&lt;periodical&gt;&lt;full-title&gt;Appetite&lt;/full-title&gt;&lt;abbr-1&gt;Appetite&lt;/abbr-1&gt;&lt;/periodical&gt;&lt;pages&gt;119-122&lt;/pages&gt;&lt;volume&gt;48&lt;/volume&gt;&lt;number&gt;1&lt;/number&gt;&lt;dates&gt;&lt;year&gt;2007&lt;/year&gt;&lt;/dates&gt;&lt;isbn&gt;0195-6663&lt;/isbn&gt;&lt;urls&gt;&lt;related-urls&gt;&lt;url&gt;https://www.sciencedirect.com/science/article/pii/S0195666306005095?via%3Dihub&lt;/url&gt;&lt;/related-urls&gt;&lt;/urls&gt;&lt;/record&gt;&lt;/Cite&gt;&lt;Cite&gt;&lt;Author&gt;Nederkoorn&lt;/Author&gt;&lt;Year&gt;2006&lt;/Year&gt;&lt;RecNum&gt;3894&lt;/RecNum&gt;&lt;record&gt;&lt;rec-number&gt;3894&lt;/rec-number&gt;&lt;foreign-keys&gt;&lt;key app="EN" db-id="0f2e9sdeazdvrherf235awvfaa0t9w0xweez" timestamp="1498526810"&gt;3894&lt;/key&gt;&lt;/foreign-keys&gt;&lt;ref-type name="Journal Article"&gt;17&lt;/ref-type&gt;&lt;contributors&gt;&lt;authors&gt;&lt;author&gt;Nederkoorn, Chantal&lt;/author&gt;&lt;author&gt;Braet, Caroline&lt;/author&gt;&lt;author&gt;Van Eijs, Yvonne&lt;/author&gt;&lt;author&gt;Tanghe, Ann&lt;/author&gt;&lt;author&gt;Jansen, Anita&lt;/author&gt;&lt;/authors&gt;&lt;/contributors&gt;&lt;titles&gt;&lt;title&gt;Why obese children cannot resist food: the role of impulsivity&lt;/title&gt;&lt;secondary-title&gt;Eating Behaviors&lt;/secondary-title&gt;&lt;/titles&gt;&lt;periodical&gt;&lt;full-title&gt;Eating Behaviors&lt;/full-title&gt;&lt;/periodical&gt;&lt;pages&gt;315-322&lt;/pages&gt;&lt;volume&gt;7&lt;/volume&gt;&lt;number&gt;4&lt;/number&gt;&lt;dates&gt;&lt;year&gt;2006&lt;/year&gt;&lt;/dates&gt;&lt;isbn&gt;1471-0153&lt;/isbn&gt;&lt;urls&gt;&lt;/urls&gt;&lt;/record&gt;&lt;/Cite&gt;&lt;/EndNote&gt;</w:instrText>
      </w:r>
      <w:r w:rsidR="00390F46" w:rsidRPr="00BA30B9">
        <w:rPr>
          <w:rFonts w:asciiTheme="majorHAnsi" w:hAnsiTheme="majorHAnsi"/>
          <w:sz w:val="24"/>
          <w:szCs w:val="24"/>
        </w:rPr>
        <w:fldChar w:fldCharType="separate"/>
      </w:r>
      <w:r w:rsidR="00975EF1" w:rsidRPr="00BA30B9">
        <w:rPr>
          <w:rFonts w:asciiTheme="majorHAnsi" w:hAnsiTheme="majorHAnsi"/>
          <w:noProof/>
          <w:sz w:val="24"/>
          <w:szCs w:val="24"/>
        </w:rPr>
        <w:t>(6, 7)</w:t>
      </w:r>
      <w:r w:rsidR="00390F46" w:rsidRPr="00BA30B9">
        <w:rPr>
          <w:rFonts w:asciiTheme="majorHAnsi" w:hAnsiTheme="majorHAnsi"/>
          <w:sz w:val="24"/>
          <w:szCs w:val="24"/>
        </w:rPr>
        <w:fldChar w:fldCharType="end"/>
      </w:r>
      <w:r w:rsidR="00110C06" w:rsidRPr="00BA30B9">
        <w:rPr>
          <w:rFonts w:asciiTheme="majorHAnsi" w:hAnsiTheme="majorHAnsi"/>
          <w:noProof/>
          <w:sz w:val="24"/>
          <w:szCs w:val="24"/>
        </w:rPr>
        <w:t xml:space="preserve">. </w:t>
      </w:r>
      <w:r w:rsidR="00110C06" w:rsidRPr="00BA30B9">
        <w:rPr>
          <w:rFonts w:asciiTheme="majorHAnsi" w:hAnsiTheme="majorHAnsi"/>
          <w:sz w:val="24"/>
          <w:szCs w:val="24"/>
        </w:rPr>
        <w:t xml:space="preserve">Inhibitory control </w:t>
      </w:r>
      <w:r w:rsidR="00110C06" w:rsidRPr="00BA30B9">
        <w:rPr>
          <w:rFonts w:asciiTheme="majorHAnsi" w:hAnsiTheme="majorHAnsi"/>
          <w:noProof/>
          <w:sz w:val="24"/>
          <w:szCs w:val="24"/>
        </w:rPr>
        <w:t>is a facet of impulsivity describing a broader ability to su</w:t>
      </w:r>
      <w:r w:rsidR="006B1415" w:rsidRPr="00BA30B9">
        <w:rPr>
          <w:rFonts w:asciiTheme="majorHAnsi" w:hAnsiTheme="majorHAnsi"/>
          <w:noProof/>
          <w:sz w:val="24"/>
          <w:szCs w:val="24"/>
        </w:rPr>
        <w:t>p</w:t>
      </w:r>
      <w:r w:rsidR="00110C06" w:rsidRPr="00BA30B9">
        <w:rPr>
          <w:rFonts w:asciiTheme="majorHAnsi" w:hAnsiTheme="majorHAnsi"/>
          <w:noProof/>
          <w:sz w:val="24"/>
          <w:szCs w:val="24"/>
        </w:rPr>
        <w:t xml:space="preserve">press responses that are no longer needed or </w:t>
      </w:r>
      <w:r w:rsidR="006B1415" w:rsidRPr="00BA30B9">
        <w:rPr>
          <w:rFonts w:asciiTheme="majorHAnsi" w:hAnsiTheme="majorHAnsi"/>
          <w:noProof/>
          <w:sz w:val="24"/>
          <w:szCs w:val="24"/>
        </w:rPr>
        <w:t>are</w:t>
      </w:r>
      <w:r w:rsidR="00110C06" w:rsidRPr="00BA30B9">
        <w:rPr>
          <w:rFonts w:asciiTheme="majorHAnsi" w:hAnsiTheme="majorHAnsi"/>
          <w:noProof/>
          <w:sz w:val="24"/>
          <w:szCs w:val="24"/>
        </w:rPr>
        <w:t xml:space="preserve"> in conflict with cognitive processes</w:t>
      </w:r>
      <w:r w:rsidR="005D60EC" w:rsidRPr="00BA30B9">
        <w:rPr>
          <w:rFonts w:asciiTheme="majorHAnsi" w:hAnsiTheme="majorHAnsi"/>
          <w:noProof/>
          <w:sz w:val="24"/>
          <w:szCs w:val="24"/>
        </w:rPr>
        <w:t xml:space="preserve">, </w:t>
      </w:r>
      <w:r w:rsidR="002C28B4" w:rsidRPr="00BA30B9">
        <w:rPr>
          <w:rFonts w:asciiTheme="majorHAnsi" w:hAnsiTheme="majorHAnsi"/>
          <w:noProof/>
          <w:sz w:val="24"/>
          <w:szCs w:val="24"/>
        </w:rPr>
        <w:t xml:space="preserve">commonly measured in response inhibition paradigms such as the </w:t>
      </w:r>
      <w:r w:rsidR="002C28B4" w:rsidRPr="00BA30B9">
        <w:rPr>
          <w:rFonts w:asciiTheme="majorHAnsi" w:hAnsiTheme="majorHAnsi"/>
          <w:sz w:val="24"/>
          <w:szCs w:val="24"/>
        </w:rPr>
        <w:t xml:space="preserve">Stop Signal Task (SST) or Go/No-Go Task (GNG) </w:t>
      </w:r>
      <w:r w:rsidR="002C28B4" w:rsidRPr="00BA30B9">
        <w:rPr>
          <w:rFonts w:asciiTheme="majorHAnsi" w:hAnsiTheme="majorHAnsi"/>
          <w:sz w:val="24"/>
          <w:szCs w:val="24"/>
        </w:rPr>
        <w:fldChar w:fldCharType="begin"/>
      </w:r>
      <w:r w:rsidR="00975EF1" w:rsidRPr="00BA30B9">
        <w:rPr>
          <w:rFonts w:asciiTheme="majorHAnsi" w:hAnsiTheme="majorHAnsi"/>
          <w:sz w:val="24"/>
          <w:szCs w:val="24"/>
        </w:rPr>
        <w:instrText xml:space="preserve"> ADDIN EN.CITE &lt;EndNote&gt;&lt;Cite&gt;&lt;Author&gt;Thamotharan&lt;/Author&gt;&lt;Year&gt;2013&lt;/Year&gt;&lt;RecNum&gt;3906&lt;/RecNum&gt;&lt;DisplayText&gt;(5)&lt;/DisplayText&gt;&lt;record&gt;&lt;rec-number&gt;3906&lt;/rec-number&gt;&lt;foreign-keys&gt;&lt;key app="EN" db-id="0f2e9sdeazdvrherf235awvfaa0t9w0xweez" timestamp="1498615883"&gt;3906&lt;/key&gt;&lt;/foreign-keys&gt;&lt;ref-type name="Journal Article"&gt;17&lt;/ref-type&gt;&lt;contributors&gt;&lt;authors&gt;&lt;author&gt;Thamotharan, Sneha&lt;/author&gt;&lt;author&gt;Lange, Krista&lt;/author&gt;&lt;author&gt;Zale, Emily L&lt;/author&gt;&lt;author&gt;Huffhines, Lindsay&lt;/author&gt;&lt;author&gt;Fields, Sherecce&lt;/author&gt;&lt;/authors&gt;&lt;/contributors&gt;&lt;titles&gt;&lt;title&gt;The role of impulsivity in pediatric obesity and weight status: a meta-analytic review&lt;/title&gt;&lt;secondary-title&gt;Clinical Psychology Review&lt;/secondary-title&gt;&lt;/titles&gt;&lt;periodical&gt;&lt;full-title&gt;Clinical Psychology Review&lt;/full-title&gt;&lt;/periodical&gt;&lt;pages&gt;253-262&lt;/pages&gt;&lt;volume&gt;33&lt;/volume&gt;&lt;number&gt;2&lt;/number&gt;&lt;dates&gt;&lt;year&gt;2013&lt;/year&gt;&lt;/dates&gt;&lt;isbn&gt;0272-7358&lt;/isbn&gt;&lt;urls&gt;&lt;/urls&gt;&lt;/record&gt;&lt;/Cite&gt;&lt;/EndNote&gt;</w:instrText>
      </w:r>
      <w:r w:rsidR="002C28B4" w:rsidRPr="00BA30B9">
        <w:rPr>
          <w:rFonts w:asciiTheme="majorHAnsi" w:hAnsiTheme="majorHAnsi"/>
          <w:sz w:val="24"/>
          <w:szCs w:val="24"/>
        </w:rPr>
        <w:fldChar w:fldCharType="separate"/>
      </w:r>
      <w:r w:rsidR="00975EF1" w:rsidRPr="00BA30B9">
        <w:rPr>
          <w:rFonts w:asciiTheme="majorHAnsi" w:hAnsiTheme="majorHAnsi"/>
          <w:noProof/>
          <w:sz w:val="24"/>
          <w:szCs w:val="24"/>
        </w:rPr>
        <w:t>(5)</w:t>
      </w:r>
      <w:r w:rsidR="002C28B4" w:rsidRPr="00BA30B9">
        <w:rPr>
          <w:rFonts w:asciiTheme="majorHAnsi" w:hAnsiTheme="majorHAnsi"/>
          <w:sz w:val="24"/>
          <w:szCs w:val="24"/>
        </w:rPr>
        <w:fldChar w:fldCharType="end"/>
      </w:r>
      <w:r w:rsidR="00783C12" w:rsidRPr="00BA30B9">
        <w:rPr>
          <w:rFonts w:asciiTheme="majorHAnsi" w:hAnsiTheme="majorHAnsi"/>
          <w:sz w:val="24"/>
          <w:szCs w:val="24"/>
        </w:rPr>
        <w:t xml:space="preserve">. </w:t>
      </w:r>
    </w:p>
    <w:p w14:paraId="6D9E5A7A" w14:textId="4F788D5F" w:rsidR="004B0083" w:rsidRPr="00BA30B9" w:rsidRDefault="009C0846" w:rsidP="004B0083">
      <w:pPr>
        <w:spacing w:after="0" w:line="480" w:lineRule="auto"/>
        <w:ind w:firstLine="1134"/>
        <w:rPr>
          <w:rFonts w:asciiTheme="majorHAnsi" w:hAnsiTheme="majorHAnsi"/>
          <w:b/>
          <w:sz w:val="24"/>
          <w:szCs w:val="24"/>
        </w:rPr>
      </w:pPr>
      <w:r w:rsidRPr="00BA30B9">
        <w:rPr>
          <w:rFonts w:asciiTheme="majorHAnsi" w:hAnsiTheme="majorHAnsi"/>
          <w:sz w:val="24"/>
          <w:szCs w:val="24"/>
        </w:rPr>
        <w:t>Poor</w:t>
      </w:r>
      <w:r w:rsidR="009347EB" w:rsidRPr="00BA30B9">
        <w:rPr>
          <w:rFonts w:asciiTheme="majorHAnsi" w:hAnsiTheme="majorHAnsi"/>
          <w:sz w:val="24"/>
          <w:szCs w:val="24"/>
        </w:rPr>
        <w:t>er</w:t>
      </w:r>
      <w:r w:rsidRPr="00BA30B9">
        <w:rPr>
          <w:rFonts w:asciiTheme="majorHAnsi" w:hAnsiTheme="majorHAnsi"/>
          <w:sz w:val="24"/>
          <w:szCs w:val="24"/>
        </w:rPr>
        <w:t xml:space="preserve"> </w:t>
      </w:r>
      <w:r w:rsidR="00DA3384" w:rsidRPr="00BA30B9">
        <w:rPr>
          <w:rFonts w:asciiTheme="majorHAnsi" w:hAnsiTheme="majorHAnsi"/>
          <w:sz w:val="24"/>
          <w:szCs w:val="24"/>
        </w:rPr>
        <w:t>response inhibition</w:t>
      </w:r>
      <w:r w:rsidRPr="00BA30B9">
        <w:rPr>
          <w:rFonts w:asciiTheme="majorHAnsi" w:hAnsiTheme="majorHAnsi"/>
          <w:sz w:val="24"/>
          <w:szCs w:val="24"/>
        </w:rPr>
        <w:t xml:space="preserve"> in the SST and GNG </w:t>
      </w:r>
      <w:r w:rsidR="00DA3384" w:rsidRPr="00BA30B9">
        <w:rPr>
          <w:rFonts w:asciiTheme="majorHAnsi" w:hAnsiTheme="majorHAnsi"/>
          <w:sz w:val="24"/>
          <w:szCs w:val="24"/>
        </w:rPr>
        <w:t>t</w:t>
      </w:r>
      <w:r w:rsidRPr="00BA30B9">
        <w:rPr>
          <w:rFonts w:asciiTheme="majorHAnsi" w:hAnsiTheme="majorHAnsi"/>
          <w:sz w:val="24"/>
          <w:szCs w:val="24"/>
        </w:rPr>
        <w:t>ask has been linked with higher weight</w:t>
      </w:r>
      <w:r w:rsidR="00A63B1D" w:rsidRPr="00BA30B9">
        <w:rPr>
          <w:rFonts w:asciiTheme="majorHAnsi" w:hAnsiTheme="majorHAnsi"/>
          <w:sz w:val="24"/>
          <w:szCs w:val="24"/>
        </w:rPr>
        <w:t xml:space="preserve"> and</w:t>
      </w:r>
      <w:r w:rsidRPr="00BA30B9">
        <w:rPr>
          <w:rFonts w:asciiTheme="majorHAnsi" w:hAnsiTheme="majorHAnsi"/>
          <w:sz w:val="24"/>
          <w:szCs w:val="24"/>
        </w:rPr>
        <w:t xml:space="preserve"> obesity prevalence</w:t>
      </w:r>
      <w:r w:rsidR="0071358E" w:rsidRPr="00BA30B9">
        <w:rPr>
          <w:rFonts w:asciiTheme="majorHAnsi" w:hAnsiTheme="majorHAnsi"/>
          <w:sz w:val="24"/>
          <w:szCs w:val="24"/>
        </w:rPr>
        <w:t>,</w:t>
      </w:r>
      <w:r w:rsidRPr="00BA30B9">
        <w:rPr>
          <w:rFonts w:asciiTheme="majorHAnsi" w:hAnsiTheme="majorHAnsi"/>
          <w:sz w:val="24"/>
          <w:szCs w:val="24"/>
        </w:rPr>
        <w:t xml:space="preserve"> and poorer weight loss success in 7-13 year old children, adolescents and adults</w:t>
      </w:r>
      <w:r w:rsidR="00561EA4" w:rsidRPr="00BA30B9">
        <w:rPr>
          <w:rFonts w:asciiTheme="majorHAnsi" w:hAnsiTheme="majorHAnsi"/>
          <w:sz w:val="24"/>
          <w:szCs w:val="24"/>
        </w:rPr>
        <w:t xml:space="preserve"> </w:t>
      </w:r>
      <w:r w:rsidRPr="00BA30B9">
        <w:rPr>
          <w:rFonts w:asciiTheme="majorHAnsi" w:hAnsiTheme="majorHAnsi"/>
          <w:sz w:val="24"/>
          <w:szCs w:val="24"/>
        </w:rPr>
        <w:fldChar w:fldCharType="begin">
          <w:fldData xml:space="preserve">PEVuZE5vdGU+PENpdGU+PEF1dGhvcj5LYW1pam88L0F1dGhvcj48WWVhcj4yMDEyPC9ZZWFyPjxS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</w:fldData>
        </w:fldChar>
      </w:r>
      <w:r w:rsidR="00975EF1" w:rsidRPr="00BA30B9">
        <w:rPr>
          <w:rFonts w:asciiTheme="majorHAnsi" w:hAnsiTheme="majorHAnsi"/>
          <w:sz w:val="24"/>
          <w:szCs w:val="24"/>
        </w:rPr>
        <w:instrText xml:space="preserve"> ADDIN EN.CITE </w:instrText>
      </w:r>
      <w:r w:rsidR="00975EF1" w:rsidRPr="00BA30B9">
        <w:rPr>
          <w:rFonts w:asciiTheme="majorHAnsi" w:hAnsiTheme="majorHAnsi"/>
          <w:sz w:val="24"/>
          <w:szCs w:val="24"/>
        </w:rPr>
        <w:fldChar w:fldCharType="begin">
          <w:fldData xml:space="preserve">PEVuZE5vdGU+PENpdGU+PEF1dGhvcj5LYW1pam88L0F1dGhvcj48WWVhcj4yMDEyPC9ZZWFyPjxS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</w:fldData>
        </w:fldChar>
      </w:r>
      <w:r w:rsidR="00975EF1" w:rsidRPr="00BA30B9">
        <w:rPr>
          <w:rFonts w:asciiTheme="majorHAnsi" w:hAnsiTheme="majorHAnsi"/>
          <w:sz w:val="24"/>
          <w:szCs w:val="24"/>
        </w:rPr>
        <w:instrText xml:space="preserve"> ADDIN EN.CITE.DATA </w:instrText>
      </w:r>
      <w:r w:rsidR="00975EF1" w:rsidRPr="00BA30B9">
        <w:rPr>
          <w:rFonts w:asciiTheme="majorHAnsi" w:hAnsiTheme="majorHAnsi"/>
          <w:sz w:val="24"/>
          <w:szCs w:val="24"/>
        </w:rPr>
      </w:r>
      <w:r w:rsidR="00975EF1" w:rsidRPr="00BA30B9">
        <w:rPr>
          <w:rFonts w:asciiTheme="majorHAnsi" w:hAnsiTheme="majorHAnsi"/>
          <w:sz w:val="24"/>
          <w:szCs w:val="24"/>
        </w:rPr>
        <w:fldChar w:fldCharType="end"/>
      </w:r>
      <w:r w:rsidRPr="00BA30B9">
        <w:rPr>
          <w:rFonts w:asciiTheme="majorHAnsi" w:hAnsiTheme="majorHAnsi"/>
          <w:sz w:val="24"/>
          <w:szCs w:val="24"/>
        </w:rPr>
      </w:r>
      <w:r w:rsidRPr="00BA30B9">
        <w:rPr>
          <w:rFonts w:asciiTheme="majorHAnsi" w:hAnsiTheme="majorHAnsi"/>
          <w:sz w:val="24"/>
          <w:szCs w:val="24"/>
        </w:rPr>
        <w:fldChar w:fldCharType="separate"/>
      </w:r>
      <w:r w:rsidR="00975EF1" w:rsidRPr="00BA30B9">
        <w:rPr>
          <w:rFonts w:asciiTheme="majorHAnsi" w:hAnsiTheme="majorHAnsi"/>
          <w:noProof/>
          <w:sz w:val="24"/>
          <w:szCs w:val="24"/>
        </w:rPr>
        <w:t>(8-12)</w:t>
      </w:r>
      <w:r w:rsidRPr="00BA30B9">
        <w:rPr>
          <w:rFonts w:asciiTheme="majorHAnsi" w:hAnsiTheme="majorHAnsi"/>
          <w:sz w:val="24"/>
          <w:szCs w:val="24"/>
        </w:rPr>
        <w:fldChar w:fldCharType="end"/>
      </w:r>
      <w:r w:rsidRPr="00BA30B9">
        <w:rPr>
          <w:rFonts w:asciiTheme="majorHAnsi" w:hAnsiTheme="majorHAnsi"/>
          <w:sz w:val="24"/>
          <w:szCs w:val="24"/>
        </w:rPr>
        <w:t xml:space="preserve">. Although inhibitory control can be harder to capture in younger age groups, preliminary evidence </w:t>
      </w:r>
      <w:r w:rsidR="00390F46" w:rsidRPr="00BA30B9">
        <w:rPr>
          <w:rFonts w:asciiTheme="majorHAnsi" w:hAnsiTheme="majorHAnsi"/>
          <w:sz w:val="24"/>
          <w:szCs w:val="24"/>
        </w:rPr>
        <w:t>has also linked</w:t>
      </w:r>
      <w:r w:rsidR="000C4540" w:rsidRPr="00BA30B9">
        <w:rPr>
          <w:rFonts w:asciiTheme="majorHAnsi" w:hAnsiTheme="majorHAnsi"/>
          <w:sz w:val="24"/>
          <w:szCs w:val="24"/>
        </w:rPr>
        <w:t xml:space="preserve"> lower</w:t>
      </w:r>
      <w:r w:rsidR="00390F46" w:rsidRPr="00BA30B9">
        <w:rPr>
          <w:rFonts w:asciiTheme="majorHAnsi" w:hAnsiTheme="majorHAnsi"/>
          <w:sz w:val="24"/>
          <w:szCs w:val="24"/>
        </w:rPr>
        <w:t xml:space="preserve"> inhibitory control to higher BMI </w:t>
      </w:r>
      <w:r w:rsidRPr="00BA30B9">
        <w:rPr>
          <w:rFonts w:asciiTheme="majorHAnsi" w:hAnsiTheme="majorHAnsi"/>
          <w:sz w:val="24"/>
          <w:szCs w:val="24"/>
        </w:rPr>
        <w:t xml:space="preserve">in </w:t>
      </w:r>
      <w:r w:rsidR="00390F46" w:rsidRPr="00BA30B9">
        <w:rPr>
          <w:rFonts w:asciiTheme="majorHAnsi" w:hAnsiTheme="majorHAnsi"/>
          <w:sz w:val="24"/>
          <w:szCs w:val="24"/>
        </w:rPr>
        <w:t>girls</w:t>
      </w:r>
      <w:r w:rsidR="00391719" w:rsidRPr="00BA30B9">
        <w:rPr>
          <w:rFonts w:asciiTheme="majorHAnsi" w:hAnsiTheme="majorHAnsi"/>
          <w:sz w:val="24"/>
          <w:szCs w:val="24"/>
        </w:rPr>
        <w:t xml:space="preserve"> </w:t>
      </w:r>
      <w:r w:rsidR="00390F46" w:rsidRPr="00BA30B9">
        <w:rPr>
          <w:rFonts w:asciiTheme="majorHAnsi" w:hAnsiTheme="majorHAnsi"/>
          <w:sz w:val="24"/>
          <w:szCs w:val="24"/>
        </w:rPr>
        <w:t xml:space="preserve">as young as </w:t>
      </w:r>
      <w:r w:rsidRPr="00BA30B9">
        <w:rPr>
          <w:rFonts w:asciiTheme="majorHAnsi" w:hAnsiTheme="majorHAnsi"/>
          <w:sz w:val="24"/>
          <w:szCs w:val="24"/>
        </w:rPr>
        <w:t>4 year</w:t>
      </w:r>
      <w:r w:rsidR="006D21D2" w:rsidRPr="00BA30B9">
        <w:rPr>
          <w:rFonts w:asciiTheme="majorHAnsi" w:hAnsiTheme="majorHAnsi"/>
          <w:sz w:val="24"/>
          <w:szCs w:val="24"/>
        </w:rPr>
        <w:t>s</w:t>
      </w:r>
      <w:r w:rsidRPr="00BA30B9">
        <w:rPr>
          <w:rFonts w:asciiTheme="majorHAnsi" w:hAnsiTheme="majorHAnsi"/>
          <w:sz w:val="24"/>
          <w:szCs w:val="24"/>
        </w:rPr>
        <w:t xml:space="preserve"> old</w:t>
      </w:r>
      <w:r w:rsidR="00561EA4" w:rsidRPr="00BA30B9">
        <w:rPr>
          <w:rFonts w:asciiTheme="majorHAnsi" w:hAnsiTheme="majorHAnsi"/>
          <w:sz w:val="24"/>
          <w:szCs w:val="24"/>
        </w:rPr>
        <w:t xml:space="preserve"> </w:t>
      </w:r>
      <w:r w:rsidRPr="00BA30B9">
        <w:rPr>
          <w:rFonts w:asciiTheme="majorHAnsi" w:hAnsiTheme="majorHAnsi"/>
          <w:sz w:val="24"/>
          <w:szCs w:val="24"/>
        </w:rPr>
        <w:fldChar w:fldCharType="begin"/>
      </w:r>
      <w:r w:rsidR="00975EF1" w:rsidRPr="00BA30B9">
        <w:rPr>
          <w:rFonts w:asciiTheme="majorHAnsi" w:hAnsiTheme="majorHAnsi"/>
          <w:sz w:val="24"/>
          <w:szCs w:val="24"/>
        </w:rPr>
        <w:instrText xml:space="preserve"> ADDIN EN.CITE &lt;EndNote&gt;&lt;Cite&gt;&lt;Author&gt;Levitan&lt;/Author&gt;&lt;Year&gt;2015&lt;/Year&gt;&lt;RecNum&gt;4010&lt;/RecNum&gt;&lt;DisplayText&gt;(13)&lt;/DisplayText&gt;&lt;record&gt;&lt;rec-number&gt;4010&lt;/rec-number&gt;&lt;foreign-keys&gt;&lt;key app="EN" db-id="0f2e9sdeazdvrherf235awvfaa0t9w0xweez" timestamp="1511146664"&gt;4010&lt;/key&gt;&lt;/foreign-keys&gt;&lt;ref-type name="Journal Article"&gt;17&lt;/ref-type&gt;&lt;contributors&gt;&lt;authors&gt;&lt;author&gt;Levitan, RD&lt;/author&gt;&lt;author&gt;Rivera, J&lt;/author&gt;&lt;author&gt;Silveira, PP&lt;/author&gt;&lt;author&gt;Steiner, M&lt;/author&gt;&lt;author&gt;Gaudreau, H&lt;/author&gt;&lt;author&gt;Hamilton, J&lt;/author&gt;&lt;author&gt;Kennedy, JL&lt;/author&gt;&lt;author&gt;Davis, C&lt;/author&gt;&lt;author&gt;Dube, L&lt;/author&gt;&lt;author&gt;Fellows, L&lt;/author&gt;&lt;/authors&gt;&lt;/contributors&gt;&lt;titles&gt;&lt;title&gt;Gender differences in the association between stop-signal reaction times, body mass indices and/or spontaneous food intake in pre-school children: an early model of compromised inhibitory control and obesity&lt;/title&gt;&lt;secondary-title&gt;International Journal of Obesity&lt;/secondary-title&gt;&lt;/titles&gt;&lt;periodical&gt;&lt;full-title&gt;International Journal of Obesity&lt;/full-title&gt;&lt;/periodical&gt;&lt;pages&gt;614-619&lt;/pages&gt;&lt;volume&gt;39&lt;/volume&gt;&lt;number&gt;4&lt;/number&gt;&lt;dates&gt;&lt;year&gt;2015&lt;/year&gt;&lt;/dates&gt;&lt;isbn&gt;0307-0565&lt;/isbn&gt;&lt;urls&gt;&lt;/urls&gt;&lt;/record&gt;&lt;/Cite&gt;&lt;/EndNote&gt;</w:instrText>
      </w:r>
      <w:r w:rsidRPr="00BA30B9">
        <w:rPr>
          <w:rFonts w:asciiTheme="majorHAnsi" w:hAnsiTheme="majorHAnsi"/>
          <w:sz w:val="24"/>
          <w:szCs w:val="24"/>
        </w:rPr>
        <w:fldChar w:fldCharType="separate"/>
      </w:r>
      <w:r w:rsidR="00975EF1" w:rsidRPr="00BA30B9">
        <w:rPr>
          <w:rFonts w:asciiTheme="majorHAnsi" w:hAnsiTheme="majorHAnsi"/>
          <w:noProof/>
          <w:sz w:val="24"/>
          <w:szCs w:val="24"/>
        </w:rPr>
        <w:t>(13)</w:t>
      </w:r>
      <w:r w:rsidRPr="00BA30B9">
        <w:rPr>
          <w:rFonts w:asciiTheme="majorHAnsi" w:hAnsiTheme="majorHAnsi"/>
          <w:sz w:val="24"/>
          <w:szCs w:val="24"/>
        </w:rPr>
        <w:fldChar w:fldCharType="end"/>
      </w:r>
      <w:r w:rsidR="00561EA4" w:rsidRPr="00BA30B9">
        <w:rPr>
          <w:rFonts w:asciiTheme="majorHAnsi" w:hAnsiTheme="majorHAnsi"/>
          <w:sz w:val="24"/>
          <w:szCs w:val="24"/>
        </w:rPr>
        <w:t xml:space="preserve">, suggesting that </w:t>
      </w:r>
      <w:r w:rsidR="00C573C8" w:rsidRPr="00BA30B9">
        <w:rPr>
          <w:rFonts w:asciiTheme="majorHAnsi" w:hAnsiTheme="majorHAnsi"/>
          <w:sz w:val="24"/>
          <w:szCs w:val="24"/>
        </w:rPr>
        <w:t>it</w:t>
      </w:r>
      <w:r w:rsidR="00561EA4" w:rsidRPr="00BA30B9">
        <w:rPr>
          <w:rFonts w:asciiTheme="majorHAnsi" w:hAnsiTheme="majorHAnsi"/>
          <w:sz w:val="24"/>
          <w:szCs w:val="24"/>
        </w:rPr>
        <w:t xml:space="preserve"> may play a role in developing and maintaining obesity </w:t>
      </w:r>
      <w:r w:rsidR="00DE4221" w:rsidRPr="00BA30B9">
        <w:rPr>
          <w:rFonts w:asciiTheme="majorHAnsi" w:hAnsiTheme="majorHAnsi"/>
          <w:sz w:val="24"/>
          <w:szCs w:val="24"/>
        </w:rPr>
        <w:t>from</w:t>
      </w:r>
      <w:r w:rsidR="006B1415" w:rsidRPr="00BA30B9">
        <w:rPr>
          <w:rFonts w:asciiTheme="majorHAnsi" w:hAnsiTheme="majorHAnsi"/>
          <w:sz w:val="24"/>
          <w:szCs w:val="24"/>
        </w:rPr>
        <w:t xml:space="preserve"> </w:t>
      </w:r>
      <w:r w:rsidR="00561EA4" w:rsidRPr="00BA30B9">
        <w:rPr>
          <w:rFonts w:asciiTheme="majorHAnsi" w:hAnsiTheme="majorHAnsi"/>
          <w:sz w:val="24"/>
          <w:szCs w:val="24"/>
        </w:rPr>
        <w:t xml:space="preserve">early childhood. </w:t>
      </w:r>
    </w:p>
    <w:p w14:paraId="6F01FF04" w14:textId="2F08DB9C" w:rsidR="002A19A6" w:rsidRPr="00BA30B9" w:rsidRDefault="00DC1B25" w:rsidP="00054F41">
      <w:pPr>
        <w:spacing w:after="0" w:line="480" w:lineRule="auto"/>
        <w:ind w:firstLine="1134"/>
        <w:rPr>
          <w:rFonts w:asciiTheme="majorHAnsi" w:hAnsiTheme="majorHAnsi"/>
          <w:sz w:val="24"/>
          <w:szCs w:val="24"/>
        </w:rPr>
      </w:pPr>
      <w:r w:rsidRPr="00BA30B9">
        <w:rPr>
          <w:rFonts w:asciiTheme="majorHAnsi" w:hAnsiTheme="majorHAnsi"/>
          <w:sz w:val="24"/>
          <w:szCs w:val="24"/>
        </w:rPr>
        <w:t>To date,</w:t>
      </w:r>
      <w:r w:rsidR="009C0846" w:rsidRPr="00BA30B9">
        <w:rPr>
          <w:rFonts w:asciiTheme="majorHAnsi" w:hAnsiTheme="majorHAnsi"/>
          <w:sz w:val="24"/>
          <w:szCs w:val="24"/>
        </w:rPr>
        <w:t xml:space="preserve"> few studies have investigated the specific </w:t>
      </w:r>
      <w:r w:rsidR="000C4540" w:rsidRPr="00BA30B9">
        <w:rPr>
          <w:rFonts w:asciiTheme="majorHAnsi" w:hAnsiTheme="majorHAnsi"/>
          <w:sz w:val="24"/>
          <w:szCs w:val="24"/>
        </w:rPr>
        <w:t>aspects of eating behaviour</w:t>
      </w:r>
      <w:r w:rsidR="009C0846" w:rsidRPr="00BA30B9">
        <w:rPr>
          <w:rFonts w:asciiTheme="majorHAnsi" w:hAnsiTheme="majorHAnsi"/>
          <w:sz w:val="24"/>
          <w:szCs w:val="24"/>
        </w:rPr>
        <w:t xml:space="preserve"> through which poor</w:t>
      </w:r>
      <w:r w:rsidR="004C48C0" w:rsidRPr="00BA30B9">
        <w:rPr>
          <w:rFonts w:asciiTheme="majorHAnsi" w:hAnsiTheme="majorHAnsi"/>
          <w:sz w:val="24"/>
          <w:szCs w:val="24"/>
        </w:rPr>
        <w:t>er</w:t>
      </w:r>
      <w:r w:rsidR="009C0846" w:rsidRPr="00BA30B9">
        <w:rPr>
          <w:rFonts w:asciiTheme="majorHAnsi" w:hAnsiTheme="majorHAnsi"/>
          <w:sz w:val="24"/>
          <w:szCs w:val="24"/>
        </w:rPr>
        <w:t xml:space="preserve"> inhibitory control might </w:t>
      </w:r>
      <w:r w:rsidR="00390F46" w:rsidRPr="00BA30B9">
        <w:rPr>
          <w:rFonts w:asciiTheme="majorHAnsi" w:hAnsiTheme="majorHAnsi"/>
          <w:sz w:val="24"/>
          <w:szCs w:val="24"/>
        </w:rPr>
        <w:t>impact</w:t>
      </w:r>
      <w:r w:rsidR="00110C06" w:rsidRPr="00BA30B9">
        <w:rPr>
          <w:rFonts w:asciiTheme="majorHAnsi" w:hAnsiTheme="majorHAnsi"/>
          <w:sz w:val="24"/>
          <w:szCs w:val="24"/>
        </w:rPr>
        <w:t xml:space="preserve"> energy intake and</w:t>
      </w:r>
      <w:r w:rsidR="00390F46" w:rsidRPr="00BA30B9">
        <w:rPr>
          <w:rFonts w:asciiTheme="majorHAnsi" w:hAnsiTheme="majorHAnsi"/>
          <w:sz w:val="24"/>
          <w:szCs w:val="24"/>
        </w:rPr>
        <w:t xml:space="preserve"> weight status</w:t>
      </w:r>
      <w:r w:rsidR="009C0846" w:rsidRPr="00BA30B9">
        <w:rPr>
          <w:rFonts w:asciiTheme="majorHAnsi" w:hAnsiTheme="majorHAnsi"/>
          <w:noProof/>
          <w:sz w:val="24"/>
          <w:szCs w:val="24"/>
        </w:rPr>
        <w:t>.</w:t>
      </w:r>
      <w:r w:rsidR="003E6CCC" w:rsidRPr="00BA30B9">
        <w:rPr>
          <w:rFonts w:asciiTheme="majorHAnsi" w:hAnsiTheme="majorHAnsi"/>
          <w:noProof/>
          <w:sz w:val="24"/>
          <w:szCs w:val="24"/>
        </w:rPr>
        <w:t xml:space="preserve"> </w:t>
      </w:r>
      <w:r w:rsidR="00110C06" w:rsidRPr="00BA30B9">
        <w:rPr>
          <w:rFonts w:asciiTheme="majorHAnsi" w:hAnsiTheme="majorHAnsi"/>
          <w:sz w:val="24"/>
          <w:szCs w:val="24"/>
        </w:rPr>
        <w:t>E</w:t>
      </w:r>
      <w:r w:rsidR="003E6CCC" w:rsidRPr="00BA30B9">
        <w:rPr>
          <w:rFonts w:asciiTheme="majorHAnsi" w:hAnsiTheme="majorHAnsi"/>
          <w:sz w:val="24"/>
          <w:szCs w:val="24"/>
        </w:rPr>
        <w:t>stablishing associations between inhibitory control and specific</w:t>
      </w:r>
      <w:r w:rsidR="00B0776C" w:rsidRPr="00BA30B9">
        <w:rPr>
          <w:rFonts w:asciiTheme="majorHAnsi" w:hAnsiTheme="majorHAnsi"/>
          <w:sz w:val="24"/>
          <w:szCs w:val="24"/>
        </w:rPr>
        <w:t xml:space="preserve"> </w:t>
      </w:r>
      <w:r w:rsidR="000C0951" w:rsidRPr="00BA30B9">
        <w:rPr>
          <w:rFonts w:asciiTheme="majorHAnsi" w:hAnsiTheme="majorHAnsi"/>
          <w:sz w:val="24"/>
          <w:szCs w:val="24"/>
        </w:rPr>
        <w:t>eating behaviours</w:t>
      </w:r>
      <w:r w:rsidR="003E6CCC" w:rsidRPr="00BA30B9">
        <w:rPr>
          <w:rFonts w:asciiTheme="majorHAnsi" w:hAnsiTheme="majorHAnsi"/>
          <w:sz w:val="24"/>
          <w:szCs w:val="24"/>
        </w:rPr>
        <w:t xml:space="preserve"> will help </w:t>
      </w:r>
      <w:r w:rsidR="00413231" w:rsidRPr="00BA30B9">
        <w:rPr>
          <w:rFonts w:asciiTheme="majorHAnsi" w:hAnsiTheme="majorHAnsi"/>
          <w:sz w:val="24"/>
          <w:szCs w:val="24"/>
        </w:rPr>
        <w:t xml:space="preserve">identify targets for behaviour modification </w:t>
      </w:r>
      <w:r w:rsidR="00B13F5F" w:rsidRPr="00BA30B9">
        <w:rPr>
          <w:rFonts w:asciiTheme="majorHAnsi" w:hAnsiTheme="majorHAnsi"/>
          <w:sz w:val="24"/>
          <w:szCs w:val="24"/>
        </w:rPr>
        <w:t>among vulnerable children</w:t>
      </w:r>
      <w:r w:rsidR="003E6CCC" w:rsidRPr="00BA30B9">
        <w:rPr>
          <w:rFonts w:asciiTheme="majorHAnsi" w:hAnsiTheme="majorHAnsi"/>
          <w:sz w:val="24"/>
          <w:szCs w:val="24"/>
        </w:rPr>
        <w:t xml:space="preserve">. </w:t>
      </w:r>
      <w:r w:rsidR="009C0846" w:rsidRPr="00BA30B9">
        <w:rPr>
          <w:rFonts w:asciiTheme="majorHAnsi" w:hAnsiTheme="majorHAnsi"/>
          <w:sz w:val="24"/>
          <w:szCs w:val="24"/>
        </w:rPr>
        <w:t>Adults with poorer response inhibition</w:t>
      </w:r>
      <w:r w:rsidR="00AB7AC7" w:rsidRPr="00BA30B9">
        <w:rPr>
          <w:rFonts w:asciiTheme="majorHAnsi" w:hAnsiTheme="majorHAnsi"/>
          <w:sz w:val="24"/>
          <w:szCs w:val="24"/>
        </w:rPr>
        <w:t xml:space="preserve"> in the SST</w:t>
      </w:r>
      <w:r w:rsidR="009C0846" w:rsidRPr="00BA30B9">
        <w:rPr>
          <w:rFonts w:asciiTheme="majorHAnsi" w:hAnsiTheme="majorHAnsi"/>
          <w:sz w:val="24"/>
          <w:szCs w:val="24"/>
        </w:rPr>
        <w:t xml:space="preserve"> consume</w:t>
      </w:r>
      <w:r w:rsidR="00D7072A" w:rsidRPr="00BA30B9">
        <w:rPr>
          <w:rFonts w:asciiTheme="majorHAnsi" w:hAnsiTheme="majorHAnsi"/>
          <w:sz w:val="24"/>
          <w:szCs w:val="24"/>
        </w:rPr>
        <w:t>d</w:t>
      </w:r>
      <w:r w:rsidR="009C0846" w:rsidRPr="00BA30B9">
        <w:rPr>
          <w:rFonts w:asciiTheme="majorHAnsi" w:hAnsiTheme="majorHAnsi"/>
          <w:sz w:val="24"/>
          <w:szCs w:val="24"/>
        </w:rPr>
        <w:t xml:space="preserve"> more energy in a bogus taste test and purchase</w:t>
      </w:r>
      <w:r w:rsidR="00D7072A" w:rsidRPr="00BA30B9">
        <w:rPr>
          <w:rFonts w:asciiTheme="majorHAnsi" w:hAnsiTheme="majorHAnsi"/>
          <w:sz w:val="24"/>
          <w:szCs w:val="24"/>
        </w:rPr>
        <w:t>d</w:t>
      </w:r>
      <w:r w:rsidR="009C0846" w:rsidRPr="00BA30B9">
        <w:rPr>
          <w:rFonts w:asciiTheme="majorHAnsi" w:hAnsiTheme="majorHAnsi"/>
          <w:sz w:val="24"/>
          <w:szCs w:val="24"/>
        </w:rPr>
        <w:t xml:space="preserve"> more calories from a virtual supermarket,</w:t>
      </w:r>
      <w:r w:rsidR="00B454FC" w:rsidRPr="00BA30B9">
        <w:rPr>
          <w:rFonts w:asciiTheme="majorHAnsi" w:hAnsiTheme="majorHAnsi"/>
          <w:sz w:val="24"/>
          <w:szCs w:val="24"/>
        </w:rPr>
        <w:t xml:space="preserve"> consistent with the theory</w:t>
      </w:r>
      <w:r w:rsidR="009C0846" w:rsidRPr="00BA30B9">
        <w:rPr>
          <w:rFonts w:asciiTheme="majorHAnsi" w:hAnsiTheme="majorHAnsi"/>
          <w:sz w:val="24"/>
          <w:szCs w:val="24"/>
        </w:rPr>
        <w:t xml:space="preserve"> that poor</w:t>
      </w:r>
      <w:r w:rsidR="001B6482" w:rsidRPr="00BA30B9">
        <w:rPr>
          <w:rFonts w:asciiTheme="majorHAnsi" w:hAnsiTheme="majorHAnsi"/>
          <w:sz w:val="24"/>
          <w:szCs w:val="24"/>
        </w:rPr>
        <w:t>er</w:t>
      </w:r>
      <w:r w:rsidR="009C0846" w:rsidRPr="00BA30B9">
        <w:rPr>
          <w:rFonts w:asciiTheme="majorHAnsi" w:hAnsiTheme="majorHAnsi"/>
          <w:sz w:val="24"/>
          <w:szCs w:val="24"/>
        </w:rPr>
        <w:t xml:space="preserve"> inhibitory control may underlie heightened responsiveness to external</w:t>
      </w:r>
      <w:r w:rsidR="006E72FA" w:rsidRPr="00BA30B9">
        <w:rPr>
          <w:rFonts w:asciiTheme="majorHAnsi" w:hAnsiTheme="majorHAnsi"/>
          <w:sz w:val="24"/>
          <w:szCs w:val="24"/>
        </w:rPr>
        <w:t xml:space="preserve"> </w:t>
      </w:r>
      <w:r w:rsidR="009C0846" w:rsidRPr="00BA30B9">
        <w:rPr>
          <w:rFonts w:asciiTheme="majorHAnsi" w:hAnsiTheme="majorHAnsi"/>
          <w:sz w:val="24"/>
          <w:szCs w:val="24"/>
        </w:rPr>
        <w:t xml:space="preserve">food cues </w:t>
      </w:r>
      <w:r w:rsidR="009C0846" w:rsidRPr="00BA30B9">
        <w:rPr>
          <w:rFonts w:asciiTheme="majorHAnsi" w:hAnsiTheme="majorHAnsi"/>
          <w:sz w:val="24"/>
          <w:szCs w:val="24"/>
        </w:rPr>
        <w:fldChar w:fldCharType="begin">
          <w:fldData xml:space="preserve">PEVuZE5vdGU+PENpdGU+PEF1dGhvcj5HdWVycmllcmk8L0F1dGhvcj48WWVhcj4yMDA3PC9ZZWFy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</w:fldData>
        </w:fldChar>
      </w:r>
      <w:r w:rsidR="00975EF1" w:rsidRPr="00BA30B9">
        <w:rPr>
          <w:rFonts w:asciiTheme="majorHAnsi" w:hAnsiTheme="majorHAnsi"/>
          <w:sz w:val="24"/>
          <w:szCs w:val="24"/>
        </w:rPr>
        <w:instrText xml:space="preserve"> ADDIN EN.CITE </w:instrText>
      </w:r>
      <w:r w:rsidR="00975EF1" w:rsidRPr="00BA30B9">
        <w:rPr>
          <w:rFonts w:asciiTheme="majorHAnsi" w:hAnsiTheme="majorHAnsi"/>
          <w:sz w:val="24"/>
          <w:szCs w:val="24"/>
        </w:rPr>
        <w:fldChar w:fldCharType="begin">
          <w:fldData xml:space="preserve">PEVuZE5vdGU+PENpdGU+PEF1dGhvcj5HdWVycmllcmk8L0F1dGhvcj48WWVhcj4yMDA3PC9ZZWFy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</w:fldData>
        </w:fldChar>
      </w:r>
      <w:r w:rsidR="00975EF1" w:rsidRPr="00BA30B9">
        <w:rPr>
          <w:rFonts w:asciiTheme="majorHAnsi" w:hAnsiTheme="majorHAnsi"/>
          <w:sz w:val="24"/>
          <w:szCs w:val="24"/>
        </w:rPr>
        <w:instrText xml:space="preserve"> ADDIN EN.CITE.DATA </w:instrText>
      </w:r>
      <w:r w:rsidR="00975EF1" w:rsidRPr="00BA30B9">
        <w:rPr>
          <w:rFonts w:asciiTheme="majorHAnsi" w:hAnsiTheme="majorHAnsi"/>
          <w:sz w:val="24"/>
          <w:szCs w:val="24"/>
        </w:rPr>
      </w:r>
      <w:r w:rsidR="00975EF1" w:rsidRPr="00BA30B9">
        <w:rPr>
          <w:rFonts w:asciiTheme="majorHAnsi" w:hAnsiTheme="majorHAnsi"/>
          <w:sz w:val="24"/>
          <w:szCs w:val="24"/>
        </w:rPr>
        <w:fldChar w:fldCharType="end"/>
      </w:r>
      <w:r w:rsidR="009C0846" w:rsidRPr="00BA30B9">
        <w:rPr>
          <w:rFonts w:asciiTheme="majorHAnsi" w:hAnsiTheme="majorHAnsi"/>
          <w:sz w:val="24"/>
          <w:szCs w:val="24"/>
        </w:rPr>
      </w:r>
      <w:r w:rsidR="009C0846" w:rsidRPr="00BA30B9">
        <w:rPr>
          <w:rFonts w:asciiTheme="majorHAnsi" w:hAnsiTheme="majorHAnsi"/>
          <w:sz w:val="24"/>
          <w:szCs w:val="24"/>
        </w:rPr>
        <w:fldChar w:fldCharType="separate"/>
      </w:r>
      <w:r w:rsidR="00975EF1" w:rsidRPr="00BA30B9">
        <w:rPr>
          <w:rFonts w:asciiTheme="majorHAnsi" w:hAnsiTheme="majorHAnsi"/>
          <w:noProof/>
          <w:sz w:val="24"/>
          <w:szCs w:val="24"/>
        </w:rPr>
        <w:t>(14, 15)</w:t>
      </w:r>
      <w:r w:rsidR="009C0846" w:rsidRPr="00BA30B9">
        <w:rPr>
          <w:rFonts w:asciiTheme="majorHAnsi" w:hAnsiTheme="majorHAnsi"/>
          <w:sz w:val="24"/>
          <w:szCs w:val="24"/>
        </w:rPr>
        <w:fldChar w:fldCharType="end"/>
      </w:r>
      <w:r w:rsidR="00CB5B4A" w:rsidRPr="00BA30B9">
        <w:rPr>
          <w:rFonts w:asciiTheme="majorHAnsi" w:hAnsiTheme="majorHAnsi"/>
          <w:sz w:val="24"/>
          <w:szCs w:val="24"/>
        </w:rPr>
        <w:t>.</w:t>
      </w:r>
      <w:r w:rsidR="009C4766" w:rsidRPr="00BA30B9">
        <w:rPr>
          <w:rFonts w:asciiTheme="majorHAnsi" w:hAnsiTheme="majorHAnsi"/>
          <w:sz w:val="24"/>
          <w:szCs w:val="24"/>
        </w:rPr>
        <w:t xml:space="preserve"> </w:t>
      </w:r>
      <w:r w:rsidR="007353CF" w:rsidRPr="00BA30B9">
        <w:rPr>
          <w:rFonts w:asciiTheme="majorHAnsi" w:hAnsiTheme="majorHAnsi"/>
          <w:sz w:val="24"/>
          <w:szCs w:val="24"/>
        </w:rPr>
        <w:t>However,</w:t>
      </w:r>
      <w:r w:rsidR="00BC78E9" w:rsidRPr="00BA30B9">
        <w:rPr>
          <w:rFonts w:asciiTheme="majorHAnsi" w:hAnsiTheme="majorHAnsi"/>
          <w:sz w:val="24"/>
          <w:szCs w:val="24"/>
        </w:rPr>
        <w:t xml:space="preserve"> it has been </w:t>
      </w:r>
      <w:r w:rsidR="00BC78E9" w:rsidRPr="00BA30B9">
        <w:rPr>
          <w:rFonts w:asciiTheme="majorHAnsi" w:hAnsiTheme="majorHAnsi"/>
          <w:sz w:val="24"/>
          <w:szCs w:val="24"/>
        </w:rPr>
        <w:lastRenderedPageBreak/>
        <w:t>suggested that</w:t>
      </w:r>
      <w:r w:rsidR="007353CF" w:rsidRPr="00BA30B9">
        <w:rPr>
          <w:rFonts w:asciiTheme="majorHAnsi" w:hAnsiTheme="majorHAnsi"/>
          <w:sz w:val="24"/>
          <w:szCs w:val="24"/>
        </w:rPr>
        <w:t xml:space="preserve"> </w:t>
      </w:r>
      <w:r w:rsidR="009C4766" w:rsidRPr="00BA30B9">
        <w:rPr>
          <w:rFonts w:asciiTheme="majorHAnsi" w:hAnsiTheme="majorHAnsi"/>
          <w:sz w:val="24"/>
          <w:szCs w:val="24"/>
        </w:rPr>
        <w:t>t</w:t>
      </w:r>
      <w:r w:rsidR="00393CAB" w:rsidRPr="00BA30B9">
        <w:rPr>
          <w:rFonts w:asciiTheme="majorHAnsi" w:hAnsiTheme="majorHAnsi"/>
          <w:sz w:val="24"/>
          <w:szCs w:val="24"/>
        </w:rPr>
        <w:t xml:space="preserve">his </w:t>
      </w:r>
      <w:r w:rsidR="00F6459D" w:rsidRPr="00BA30B9">
        <w:rPr>
          <w:rFonts w:asciiTheme="majorHAnsi" w:hAnsiTheme="majorHAnsi"/>
          <w:sz w:val="24"/>
          <w:szCs w:val="24"/>
        </w:rPr>
        <w:t xml:space="preserve">susceptibility </w:t>
      </w:r>
      <w:r w:rsidR="00BC78E9" w:rsidRPr="00BA30B9">
        <w:rPr>
          <w:rFonts w:asciiTheme="majorHAnsi" w:hAnsiTheme="majorHAnsi"/>
          <w:sz w:val="24"/>
          <w:szCs w:val="24"/>
        </w:rPr>
        <w:t xml:space="preserve">may be </w:t>
      </w:r>
      <w:r w:rsidR="00F6459D" w:rsidRPr="00BA30B9">
        <w:rPr>
          <w:rFonts w:asciiTheme="majorHAnsi" w:hAnsiTheme="majorHAnsi"/>
          <w:sz w:val="24"/>
          <w:szCs w:val="24"/>
        </w:rPr>
        <w:t>more relevant</w:t>
      </w:r>
      <w:r w:rsidR="00BC78E9" w:rsidRPr="00BA30B9">
        <w:rPr>
          <w:rFonts w:asciiTheme="majorHAnsi" w:hAnsiTheme="majorHAnsi"/>
          <w:sz w:val="24"/>
          <w:szCs w:val="24"/>
        </w:rPr>
        <w:t xml:space="preserve"> in the presence but not in the absence</w:t>
      </w:r>
      <w:r w:rsidR="009C4766" w:rsidRPr="00BA30B9">
        <w:rPr>
          <w:rFonts w:asciiTheme="majorHAnsi" w:hAnsiTheme="majorHAnsi"/>
          <w:sz w:val="24"/>
          <w:szCs w:val="24"/>
        </w:rPr>
        <w:t xml:space="preserve"> of hunger</w:t>
      </w:r>
      <w:r w:rsidR="00BC78E9" w:rsidRPr="00BA30B9">
        <w:rPr>
          <w:rFonts w:asciiTheme="majorHAnsi" w:hAnsiTheme="majorHAnsi"/>
          <w:sz w:val="24"/>
          <w:szCs w:val="24"/>
        </w:rPr>
        <w:t>, pointing to the idea that people with lower inhibitory control</w:t>
      </w:r>
      <w:r w:rsidR="003E6CCC" w:rsidRPr="00BA30B9">
        <w:rPr>
          <w:rFonts w:asciiTheme="majorHAnsi" w:hAnsiTheme="majorHAnsi"/>
          <w:sz w:val="24"/>
          <w:szCs w:val="24"/>
        </w:rPr>
        <w:t xml:space="preserve"> </w:t>
      </w:r>
      <w:r w:rsidR="004440E5" w:rsidRPr="00BA30B9">
        <w:rPr>
          <w:rFonts w:asciiTheme="majorHAnsi" w:hAnsiTheme="majorHAnsi"/>
          <w:sz w:val="24"/>
          <w:szCs w:val="24"/>
        </w:rPr>
        <w:t>may be vulnerable to</w:t>
      </w:r>
      <w:r w:rsidR="003E6CCC" w:rsidRPr="00BA30B9">
        <w:rPr>
          <w:rFonts w:asciiTheme="majorHAnsi" w:hAnsiTheme="majorHAnsi"/>
          <w:sz w:val="24"/>
          <w:szCs w:val="24"/>
        </w:rPr>
        <w:t xml:space="preserve"> </w:t>
      </w:r>
      <w:r w:rsidR="006D41DE" w:rsidRPr="00BA30B9">
        <w:rPr>
          <w:rFonts w:asciiTheme="majorHAnsi" w:hAnsiTheme="majorHAnsi"/>
          <w:sz w:val="24"/>
          <w:szCs w:val="24"/>
        </w:rPr>
        <w:t>energy-dense</w:t>
      </w:r>
      <w:r w:rsidR="005C3991" w:rsidRPr="00BA30B9">
        <w:rPr>
          <w:rFonts w:asciiTheme="majorHAnsi" w:hAnsiTheme="majorHAnsi"/>
          <w:sz w:val="24"/>
          <w:szCs w:val="24"/>
        </w:rPr>
        <w:t xml:space="preserve"> snacks</w:t>
      </w:r>
      <w:r w:rsidR="003E6CCC" w:rsidRPr="00BA30B9">
        <w:rPr>
          <w:rFonts w:asciiTheme="majorHAnsi" w:hAnsiTheme="majorHAnsi"/>
          <w:sz w:val="24"/>
          <w:szCs w:val="24"/>
        </w:rPr>
        <w:t xml:space="preserve"> </w:t>
      </w:r>
      <w:r w:rsidR="00110C06" w:rsidRPr="00BA30B9">
        <w:rPr>
          <w:rFonts w:asciiTheme="majorHAnsi" w:hAnsiTheme="majorHAnsi"/>
          <w:sz w:val="24"/>
          <w:szCs w:val="24"/>
        </w:rPr>
        <w:t xml:space="preserve">specifically </w:t>
      </w:r>
      <w:r w:rsidR="003E6CCC" w:rsidRPr="00BA30B9">
        <w:rPr>
          <w:rFonts w:asciiTheme="majorHAnsi" w:hAnsiTheme="majorHAnsi"/>
          <w:sz w:val="24"/>
          <w:szCs w:val="24"/>
        </w:rPr>
        <w:t>when hungry</w:t>
      </w:r>
      <w:r w:rsidR="009C4766" w:rsidRPr="00BA30B9">
        <w:rPr>
          <w:rFonts w:asciiTheme="majorHAnsi" w:hAnsiTheme="majorHAnsi"/>
          <w:sz w:val="24"/>
          <w:szCs w:val="24"/>
        </w:rPr>
        <w:t xml:space="preserve"> </w:t>
      </w:r>
      <w:r w:rsidR="00222AD1" w:rsidRPr="00BA30B9">
        <w:rPr>
          <w:rFonts w:asciiTheme="majorHAnsi" w:hAnsiTheme="majorHAnsi"/>
          <w:sz w:val="24"/>
          <w:szCs w:val="24"/>
        </w:rPr>
        <w:fldChar w:fldCharType="begin"/>
      </w:r>
      <w:r w:rsidR="00975EF1" w:rsidRPr="00BA30B9">
        <w:rPr>
          <w:rFonts w:asciiTheme="majorHAnsi" w:hAnsiTheme="majorHAnsi"/>
          <w:sz w:val="24"/>
          <w:szCs w:val="24"/>
        </w:rPr>
        <w:instrText xml:space="preserve"> ADDIN EN.CITE &lt;EndNote&gt;&lt;Cite&gt;&lt;Author&gt;Nederkoorn&lt;/Author&gt;&lt;Year&gt;2009&lt;/Year&gt;&lt;RecNum&gt;3970&lt;/RecNum&gt;&lt;DisplayText&gt;(16)&lt;/DisplayText&gt;&lt;record&gt;&lt;rec-number&gt;3970&lt;/rec-number&gt;&lt;foreign-keys&gt;&lt;key app="EN" db-id="0f2e9sdeazdvrherf235awvfaa0t9w0xweez" timestamp="1509416426"&gt;3970&lt;/key&gt;&lt;/foreign-keys&gt;&lt;ref-type name="Journal Article"&gt;17&lt;/ref-type&gt;&lt;contributors&gt;&lt;authors&gt;&lt;author&gt;Nederkoorn, C&lt;/author&gt;&lt;author&gt;Guerrieri, R&lt;/author&gt;&lt;author&gt;Havermans, RC&lt;/author&gt;&lt;author&gt;Roefs, A&lt;/author&gt;&lt;author&gt;Jansen, A&lt;/author&gt;&lt;/authors&gt;&lt;/contributors&gt;&lt;titles&gt;&lt;title&gt;The interactive effect of hunger and impulsivity on food intake and purchase in a virtual supermarket&lt;/title&gt;&lt;secondary-title&gt;International Journal of Obesity&lt;/secondary-title&gt;&lt;/titles&gt;&lt;periodical&gt;&lt;full-title&gt;International Journal of Obesity&lt;/full-title&gt;&lt;/periodical&gt;&lt;pages&gt;905-912&lt;/pages&gt;&lt;volume&gt;33&lt;/volume&gt;&lt;number&gt;8&lt;/number&gt;&lt;dates&gt;&lt;year&gt;2009&lt;/year&gt;&lt;/dates&gt;&lt;isbn&gt;0307-0565&lt;/isbn&gt;&lt;urls&gt;&lt;/urls&gt;&lt;/record&gt;&lt;/Cite&gt;&lt;/EndNote&gt;</w:instrText>
      </w:r>
      <w:r w:rsidR="00222AD1" w:rsidRPr="00BA30B9">
        <w:rPr>
          <w:rFonts w:asciiTheme="majorHAnsi" w:hAnsiTheme="majorHAnsi"/>
          <w:sz w:val="24"/>
          <w:szCs w:val="24"/>
        </w:rPr>
        <w:fldChar w:fldCharType="separate"/>
      </w:r>
      <w:r w:rsidR="00975EF1" w:rsidRPr="00BA30B9">
        <w:rPr>
          <w:rFonts w:asciiTheme="majorHAnsi" w:hAnsiTheme="majorHAnsi"/>
          <w:noProof/>
          <w:sz w:val="24"/>
          <w:szCs w:val="24"/>
        </w:rPr>
        <w:t>(16)</w:t>
      </w:r>
      <w:r w:rsidR="00222AD1" w:rsidRPr="00BA30B9">
        <w:rPr>
          <w:rFonts w:asciiTheme="majorHAnsi" w:hAnsiTheme="majorHAnsi"/>
          <w:sz w:val="24"/>
          <w:szCs w:val="24"/>
        </w:rPr>
        <w:fldChar w:fldCharType="end"/>
      </w:r>
      <w:r w:rsidR="00D7072A" w:rsidRPr="00BA30B9">
        <w:rPr>
          <w:rFonts w:asciiTheme="majorHAnsi" w:hAnsiTheme="majorHAnsi"/>
          <w:sz w:val="24"/>
          <w:szCs w:val="24"/>
        </w:rPr>
        <w:t>.</w:t>
      </w:r>
      <w:r w:rsidR="007353CF" w:rsidRPr="00BA30B9">
        <w:rPr>
          <w:rFonts w:asciiTheme="majorHAnsi" w:hAnsiTheme="majorHAnsi"/>
          <w:sz w:val="24"/>
          <w:szCs w:val="24"/>
        </w:rPr>
        <w:t xml:space="preserve"> </w:t>
      </w:r>
      <w:r w:rsidR="00F6459D" w:rsidRPr="00BA30B9">
        <w:rPr>
          <w:rFonts w:asciiTheme="majorHAnsi" w:hAnsiTheme="majorHAnsi"/>
          <w:sz w:val="24"/>
          <w:szCs w:val="24"/>
        </w:rPr>
        <w:t xml:space="preserve">On the contrary, </w:t>
      </w:r>
      <w:r w:rsidR="00110C06" w:rsidRPr="00BA30B9">
        <w:rPr>
          <w:rFonts w:asciiTheme="majorHAnsi" w:hAnsiTheme="majorHAnsi"/>
          <w:sz w:val="24"/>
          <w:szCs w:val="24"/>
        </w:rPr>
        <w:t xml:space="preserve">a </w:t>
      </w:r>
      <w:r w:rsidR="00F6459D" w:rsidRPr="00BA30B9">
        <w:rPr>
          <w:rFonts w:asciiTheme="majorHAnsi" w:hAnsiTheme="majorHAnsi"/>
          <w:sz w:val="24"/>
          <w:szCs w:val="24"/>
        </w:rPr>
        <w:t>s</w:t>
      </w:r>
      <w:r w:rsidR="0028485A" w:rsidRPr="00BA30B9">
        <w:rPr>
          <w:rFonts w:asciiTheme="majorHAnsi" w:hAnsiTheme="majorHAnsi"/>
          <w:sz w:val="24"/>
          <w:szCs w:val="24"/>
        </w:rPr>
        <w:t>imilar study conducted in 7-9 year old</w:t>
      </w:r>
      <w:r w:rsidR="00F6459D" w:rsidRPr="00BA30B9">
        <w:rPr>
          <w:rFonts w:asciiTheme="majorHAnsi" w:hAnsiTheme="majorHAnsi"/>
          <w:sz w:val="24"/>
          <w:szCs w:val="24"/>
        </w:rPr>
        <w:t xml:space="preserve">s </w:t>
      </w:r>
      <w:r w:rsidR="0028485A" w:rsidRPr="00BA30B9">
        <w:rPr>
          <w:rFonts w:asciiTheme="majorHAnsi" w:hAnsiTheme="majorHAnsi"/>
          <w:sz w:val="24"/>
          <w:szCs w:val="24"/>
        </w:rPr>
        <w:t xml:space="preserve">showed that children with lower inhibitory control consumed more </w:t>
      </w:r>
      <w:r w:rsidR="007D3A2B" w:rsidRPr="00BA30B9">
        <w:rPr>
          <w:rFonts w:asciiTheme="majorHAnsi" w:hAnsiTheme="majorHAnsi"/>
          <w:sz w:val="24"/>
          <w:szCs w:val="24"/>
        </w:rPr>
        <w:t>energy-dense</w:t>
      </w:r>
      <w:r w:rsidR="0028485A" w:rsidRPr="00BA30B9">
        <w:rPr>
          <w:rFonts w:asciiTheme="majorHAnsi" w:hAnsiTheme="majorHAnsi"/>
          <w:sz w:val="24"/>
          <w:szCs w:val="24"/>
        </w:rPr>
        <w:t xml:space="preserve"> snacks, compared to those with higher inhibitory control, both in the presence and</w:t>
      </w:r>
      <w:r w:rsidR="000E163B" w:rsidRPr="00BA30B9">
        <w:rPr>
          <w:rFonts w:asciiTheme="majorHAnsi" w:hAnsiTheme="majorHAnsi"/>
          <w:sz w:val="24"/>
          <w:szCs w:val="24"/>
        </w:rPr>
        <w:t xml:space="preserve"> in the</w:t>
      </w:r>
      <w:r w:rsidR="0028485A" w:rsidRPr="00BA30B9">
        <w:rPr>
          <w:rFonts w:asciiTheme="majorHAnsi" w:hAnsiTheme="majorHAnsi"/>
          <w:sz w:val="24"/>
          <w:szCs w:val="24"/>
        </w:rPr>
        <w:t xml:space="preserve"> absence of hunger </w:t>
      </w:r>
      <w:r w:rsidR="0028485A" w:rsidRPr="00BA30B9">
        <w:rPr>
          <w:rFonts w:asciiTheme="majorHAnsi" w:hAnsiTheme="majorHAnsi"/>
          <w:sz w:val="24"/>
          <w:szCs w:val="24"/>
        </w:rPr>
        <w:fldChar w:fldCharType="begin"/>
      </w:r>
      <w:r w:rsidR="00975EF1" w:rsidRPr="00BA30B9">
        <w:rPr>
          <w:rFonts w:asciiTheme="majorHAnsi" w:hAnsiTheme="majorHAnsi"/>
          <w:sz w:val="24"/>
          <w:szCs w:val="24"/>
        </w:rPr>
        <w:instrText xml:space="preserve"> ADDIN EN.CITE &lt;EndNote&gt;&lt;Cite&gt;&lt;Author&gt;Nederkoorn&lt;/Author&gt;&lt;Year&gt;2015&lt;/Year&gt;&lt;RecNum&gt;3947&lt;/RecNum&gt;&lt;DisplayText&gt;(17)&lt;/DisplayText&gt;&lt;record&gt;&lt;rec-number&gt;3947&lt;/rec-number&gt;&lt;foreign-keys&gt;&lt;key app="EN" db-id="0f2e9sdeazdvrherf235awvfaa0t9w0xweez" timestamp="1508124313"&gt;3947&lt;/key&gt;&lt;/foreign-keys&gt;&lt;ref-type name="Journal Article"&gt;17&lt;/ref-type&gt;&lt;contributors&gt;&lt;authors&gt;&lt;author&gt;Nederkoorn, Chantal&lt;/author&gt;&lt;author&gt;Dassen, Fania C. M.&lt;/author&gt;&lt;author&gt;Franken, Loes&lt;/author&gt;&lt;author&gt;Resch, Christine&lt;/author&gt;&lt;author&gt;Houben, Katrijn&lt;/author&gt;&lt;/authors&gt;&lt;/contributors&gt;&lt;titles&gt;&lt;title&gt;Impulsivity and overeating in children in the absence and presence of hunger&lt;/title&gt;&lt;secondary-title&gt;Appetite&lt;/secondary-title&gt;&lt;/titles&gt;&lt;periodical&gt;&lt;full-title&gt;Appetite&lt;/full-title&gt;&lt;abbr-1&gt;Appetite&lt;/abbr-1&gt;&lt;/periodical&gt;&lt;pages&gt;57-61&lt;/pages&gt;&lt;volume&gt;93&lt;/volume&gt;&lt;number&gt;Supplement C&lt;/number&gt;&lt;keywords&gt;&lt;keyword&gt;Response inhibition&lt;/keyword&gt;&lt;keyword&gt;Impulsivity&lt;/keyword&gt;&lt;keyword&gt;Food intake&lt;/keyword&gt;&lt;keyword&gt;Overeating&lt;/keyword&gt;&lt;keyword&gt;Hunger&lt;/keyword&gt;&lt;keyword&gt;Satiety&lt;/keyword&gt;&lt;/keywords&gt;&lt;dates&gt;&lt;year&gt;2015&lt;/year&gt;&lt;pub-dates&gt;&lt;date&gt;2015/10/01/&lt;/date&gt;&lt;/pub-dates&gt;&lt;/dates&gt;&lt;isbn&gt;0195-6663&lt;/isbn&gt;&lt;urls&gt;&lt;related-urls&gt;&lt;url&gt;http://www.sciencedirect.com/science/article/pii/S019566631500135X&lt;/url&gt;&lt;/related-urls&gt;&lt;/urls&gt;&lt;electronic-resource-num&gt;https://doi.org/10.1016/j.appet.2015.03.032&lt;/electronic-resource-num&gt;&lt;/record&gt;&lt;/Cite&gt;&lt;/EndNote&gt;</w:instrText>
      </w:r>
      <w:r w:rsidR="0028485A" w:rsidRPr="00BA30B9">
        <w:rPr>
          <w:rFonts w:asciiTheme="majorHAnsi" w:hAnsiTheme="majorHAnsi"/>
          <w:sz w:val="24"/>
          <w:szCs w:val="24"/>
        </w:rPr>
        <w:fldChar w:fldCharType="separate"/>
      </w:r>
      <w:r w:rsidR="00975EF1" w:rsidRPr="00BA30B9">
        <w:rPr>
          <w:rFonts w:asciiTheme="majorHAnsi" w:hAnsiTheme="majorHAnsi"/>
          <w:noProof/>
          <w:sz w:val="24"/>
          <w:szCs w:val="24"/>
        </w:rPr>
        <w:t>(17)</w:t>
      </w:r>
      <w:r w:rsidR="0028485A" w:rsidRPr="00BA30B9">
        <w:rPr>
          <w:rFonts w:asciiTheme="majorHAnsi" w:hAnsiTheme="majorHAnsi"/>
          <w:sz w:val="24"/>
          <w:szCs w:val="24"/>
        </w:rPr>
        <w:fldChar w:fldCharType="end"/>
      </w:r>
      <w:r w:rsidR="0028485A" w:rsidRPr="00BA30B9">
        <w:rPr>
          <w:rFonts w:asciiTheme="majorHAnsi" w:hAnsiTheme="majorHAnsi"/>
          <w:sz w:val="24"/>
          <w:szCs w:val="24"/>
        </w:rPr>
        <w:t>. This effect was not observed for medium</w:t>
      </w:r>
      <w:r w:rsidR="006D41DE" w:rsidRPr="00BA30B9">
        <w:rPr>
          <w:rFonts w:asciiTheme="majorHAnsi" w:hAnsiTheme="majorHAnsi"/>
          <w:sz w:val="24"/>
          <w:szCs w:val="24"/>
        </w:rPr>
        <w:t>-</w:t>
      </w:r>
      <w:r w:rsidR="0028485A" w:rsidRPr="00BA30B9">
        <w:rPr>
          <w:rFonts w:asciiTheme="majorHAnsi" w:hAnsiTheme="majorHAnsi"/>
          <w:sz w:val="24"/>
          <w:szCs w:val="24"/>
        </w:rPr>
        <w:t xml:space="preserve"> or low</w:t>
      </w:r>
      <w:r w:rsidR="006D41DE" w:rsidRPr="00BA30B9">
        <w:rPr>
          <w:rFonts w:asciiTheme="majorHAnsi" w:hAnsiTheme="majorHAnsi"/>
          <w:sz w:val="24"/>
          <w:szCs w:val="24"/>
        </w:rPr>
        <w:t>-</w:t>
      </w:r>
      <w:r w:rsidR="0028485A" w:rsidRPr="00BA30B9">
        <w:rPr>
          <w:rFonts w:asciiTheme="majorHAnsi" w:hAnsiTheme="majorHAnsi"/>
          <w:sz w:val="24"/>
          <w:szCs w:val="24"/>
        </w:rPr>
        <w:t>energy snacks</w:t>
      </w:r>
      <w:r w:rsidR="00054F41" w:rsidRPr="00BA30B9">
        <w:rPr>
          <w:rFonts w:asciiTheme="majorHAnsi" w:hAnsiTheme="majorHAnsi"/>
          <w:sz w:val="24"/>
          <w:szCs w:val="24"/>
        </w:rPr>
        <w:t xml:space="preserve"> that were</w:t>
      </w:r>
      <w:r w:rsidR="0028485A" w:rsidRPr="00BA30B9">
        <w:rPr>
          <w:rFonts w:asciiTheme="majorHAnsi" w:hAnsiTheme="majorHAnsi"/>
          <w:sz w:val="24"/>
          <w:szCs w:val="24"/>
        </w:rPr>
        <w:t xml:space="preserve"> </w:t>
      </w:r>
      <w:r w:rsidR="00F6459D" w:rsidRPr="00BA30B9">
        <w:rPr>
          <w:rFonts w:asciiTheme="majorHAnsi" w:hAnsiTheme="majorHAnsi"/>
          <w:sz w:val="24"/>
          <w:szCs w:val="24"/>
        </w:rPr>
        <w:t xml:space="preserve">also </w:t>
      </w:r>
      <w:r w:rsidR="0028485A" w:rsidRPr="00BA30B9">
        <w:rPr>
          <w:rFonts w:asciiTheme="majorHAnsi" w:hAnsiTheme="majorHAnsi"/>
          <w:sz w:val="24"/>
          <w:szCs w:val="24"/>
        </w:rPr>
        <w:t>rated as less liked</w:t>
      </w:r>
      <w:r w:rsidR="000E163B" w:rsidRPr="00BA30B9">
        <w:rPr>
          <w:rFonts w:asciiTheme="majorHAnsi" w:hAnsiTheme="majorHAnsi"/>
          <w:sz w:val="24"/>
          <w:szCs w:val="24"/>
        </w:rPr>
        <w:t>, suggesting that th</w:t>
      </w:r>
      <w:r w:rsidR="00054C39" w:rsidRPr="00BA30B9">
        <w:rPr>
          <w:rFonts w:asciiTheme="majorHAnsi" w:hAnsiTheme="majorHAnsi"/>
          <w:sz w:val="24"/>
          <w:szCs w:val="24"/>
        </w:rPr>
        <w:t>is increased susceptibility</w:t>
      </w:r>
      <w:r w:rsidR="000E163B" w:rsidRPr="00BA30B9">
        <w:rPr>
          <w:rFonts w:asciiTheme="majorHAnsi" w:hAnsiTheme="majorHAnsi"/>
          <w:sz w:val="24"/>
          <w:szCs w:val="24"/>
        </w:rPr>
        <w:t xml:space="preserve"> may be specific to palatable </w:t>
      </w:r>
      <w:r w:rsidR="007D3A2B" w:rsidRPr="00BA30B9">
        <w:rPr>
          <w:rFonts w:asciiTheme="majorHAnsi" w:hAnsiTheme="majorHAnsi"/>
          <w:sz w:val="24"/>
          <w:szCs w:val="24"/>
        </w:rPr>
        <w:t>energy-dense</w:t>
      </w:r>
      <w:r w:rsidR="000E163B" w:rsidRPr="00BA30B9">
        <w:rPr>
          <w:rFonts w:asciiTheme="majorHAnsi" w:hAnsiTheme="majorHAnsi"/>
          <w:sz w:val="24"/>
          <w:szCs w:val="24"/>
        </w:rPr>
        <w:t xml:space="preserve"> foods</w:t>
      </w:r>
      <w:r w:rsidR="0028485A" w:rsidRPr="00BA30B9">
        <w:rPr>
          <w:rFonts w:asciiTheme="majorHAnsi" w:hAnsiTheme="majorHAnsi"/>
          <w:sz w:val="24"/>
          <w:szCs w:val="24"/>
        </w:rPr>
        <w:t xml:space="preserve">. </w:t>
      </w:r>
      <w:r w:rsidR="006E0982" w:rsidRPr="00BA30B9">
        <w:rPr>
          <w:rFonts w:asciiTheme="majorHAnsi" w:hAnsiTheme="majorHAnsi"/>
          <w:sz w:val="24"/>
          <w:szCs w:val="24"/>
        </w:rPr>
        <w:t>However,</w:t>
      </w:r>
      <w:r w:rsidR="00393CAB" w:rsidRPr="00BA30B9">
        <w:rPr>
          <w:rFonts w:asciiTheme="majorHAnsi" w:hAnsiTheme="majorHAnsi"/>
          <w:sz w:val="24"/>
          <w:szCs w:val="24"/>
        </w:rPr>
        <w:t xml:space="preserve"> </w:t>
      </w:r>
      <w:r w:rsidR="00E02E6C" w:rsidRPr="00BA30B9">
        <w:rPr>
          <w:rFonts w:asciiTheme="majorHAnsi" w:hAnsiTheme="majorHAnsi"/>
          <w:sz w:val="24"/>
          <w:szCs w:val="24"/>
        </w:rPr>
        <w:t>the authors report</w:t>
      </w:r>
      <w:r w:rsidR="000D7008" w:rsidRPr="00BA30B9">
        <w:rPr>
          <w:rFonts w:asciiTheme="majorHAnsi" w:hAnsiTheme="majorHAnsi"/>
          <w:sz w:val="24"/>
          <w:szCs w:val="24"/>
        </w:rPr>
        <w:t>ed</w:t>
      </w:r>
      <w:r w:rsidR="00E02E6C" w:rsidRPr="00BA30B9">
        <w:rPr>
          <w:rFonts w:asciiTheme="majorHAnsi" w:hAnsiTheme="majorHAnsi"/>
          <w:sz w:val="24"/>
          <w:szCs w:val="24"/>
        </w:rPr>
        <w:t xml:space="preserve"> that </w:t>
      </w:r>
      <w:r w:rsidR="00565AEE" w:rsidRPr="00BA30B9">
        <w:rPr>
          <w:rFonts w:asciiTheme="majorHAnsi" w:hAnsiTheme="majorHAnsi"/>
          <w:sz w:val="24"/>
          <w:szCs w:val="24"/>
        </w:rPr>
        <w:t>their satiety manipulation was not very effective a</w:t>
      </w:r>
      <w:r w:rsidR="009F4790" w:rsidRPr="00BA30B9">
        <w:rPr>
          <w:rFonts w:asciiTheme="majorHAnsi" w:hAnsiTheme="majorHAnsi"/>
          <w:sz w:val="24"/>
          <w:szCs w:val="24"/>
        </w:rPr>
        <w:t>nd</w:t>
      </w:r>
      <w:r w:rsidR="00565AEE" w:rsidRPr="00BA30B9">
        <w:rPr>
          <w:rFonts w:asciiTheme="majorHAnsi" w:hAnsiTheme="majorHAnsi"/>
          <w:sz w:val="24"/>
          <w:szCs w:val="24"/>
        </w:rPr>
        <w:t xml:space="preserve"> children reported </w:t>
      </w:r>
      <w:r w:rsidR="000D7008" w:rsidRPr="00BA30B9">
        <w:rPr>
          <w:rFonts w:asciiTheme="majorHAnsi" w:hAnsiTheme="majorHAnsi"/>
          <w:sz w:val="24"/>
          <w:szCs w:val="24"/>
        </w:rPr>
        <w:t xml:space="preserve">moderate </w:t>
      </w:r>
      <w:r w:rsidR="00C55211" w:rsidRPr="00BA30B9">
        <w:rPr>
          <w:rFonts w:asciiTheme="majorHAnsi" w:hAnsiTheme="majorHAnsi"/>
          <w:sz w:val="24"/>
          <w:szCs w:val="24"/>
        </w:rPr>
        <w:t>hunger after lunch</w:t>
      </w:r>
      <w:r w:rsidR="009F4790" w:rsidRPr="00BA30B9">
        <w:rPr>
          <w:rFonts w:asciiTheme="majorHAnsi" w:hAnsiTheme="majorHAnsi"/>
          <w:sz w:val="24"/>
          <w:szCs w:val="24"/>
        </w:rPr>
        <w:t xml:space="preserve">, highlighting the need to re-examine </w:t>
      </w:r>
      <w:r w:rsidR="00EE72D0" w:rsidRPr="00BA30B9">
        <w:rPr>
          <w:rFonts w:asciiTheme="majorHAnsi" w:hAnsiTheme="majorHAnsi"/>
          <w:sz w:val="24"/>
          <w:szCs w:val="24"/>
        </w:rPr>
        <w:t xml:space="preserve">these effects. </w:t>
      </w:r>
    </w:p>
    <w:p w14:paraId="3AA130AB" w14:textId="72E364DE" w:rsidR="008710FF" w:rsidRPr="00BA30B9" w:rsidRDefault="00EE666E" w:rsidP="000E3B76">
      <w:pPr>
        <w:spacing w:after="0" w:line="480" w:lineRule="auto"/>
        <w:ind w:firstLine="1134"/>
        <w:rPr>
          <w:rFonts w:asciiTheme="majorHAnsi" w:hAnsiTheme="majorHAnsi"/>
          <w:sz w:val="24"/>
          <w:szCs w:val="24"/>
        </w:rPr>
      </w:pPr>
      <w:r w:rsidRPr="00BA30B9">
        <w:rPr>
          <w:rFonts w:asciiTheme="majorHAnsi" w:hAnsiTheme="majorHAnsi"/>
          <w:sz w:val="24"/>
          <w:szCs w:val="24"/>
        </w:rPr>
        <w:t>Overall, the</w:t>
      </w:r>
      <w:r w:rsidR="00A33245" w:rsidRPr="00BA30B9">
        <w:rPr>
          <w:rFonts w:asciiTheme="majorHAnsi" w:hAnsiTheme="majorHAnsi"/>
          <w:sz w:val="24"/>
          <w:szCs w:val="24"/>
        </w:rPr>
        <w:t xml:space="preserve"> evidence suggests </w:t>
      </w:r>
      <w:r w:rsidR="00030ACA" w:rsidRPr="00BA30B9">
        <w:rPr>
          <w:rFonts w:asciiTheme="majorHAnsi" w:hAnsiTheme="majorHAnsi"/>
          <w:sz w:val="24"/>
          <w:szCs w:val="24"/>
        </w:rPr>
        <w:t>that poor inhibitory control is linked with increased susceptibility to palatable energy</w:t>
      </w:r>
      <w:r w:rsidR="00110C06" w:rsidRPr="00BA30B9">
        <w:rPr>
          <w:rFonts w:asciiTheme="majorHAnsi" w:hAnsiTheme="majorHAnsi"/>
          <w:sz w:val="24"/>
          <w:szCs w:val="24"/>
        </w:rPr>
        <w:t>-dense</w:t>
      </w:r>
      <w:r w:rsidR="00030ACA" w:rsidRPr="00BA30B9">
        <w:rPr>
          <w:rFonts w:asciiTheme="majorHAnsi" w:hAnsiTheme="majorHAnsi"/>
          <w:sz w:val="24"/>
          <w:szCs w:val="24"/>
        </w:rPr>
        <w:t xml:space="preserve"> snacks in</w:t>
      </w:r>
      <w:r w:rsidR="005B773C" w:rsidRPr="00BA30B9">
        <w:rPr>
          <w:rFonts w:asciiTheme="majorHAnsi" w:hAnsiTheme="majorHAnsi"/>
          <w:sz w:val="24"/>
          <w:szCs w:val="24"/>
        </w:rPr>
        <w:t xml:space="preserve"> a </w:t>
      </w:r>
      <w:r w:rsidR="00030ACA" w:rsidRPr="00BA30B9">
        <w:rPr>
          <w:rFonts w:asciiTheme="majorHAnsi" w:hAnsiTheme="majorHAnsi"/>
          <w:sz w:val="24"/>
          <w:szCs w:val="24"/>
        </w:rPr>
        <w:t xml:space="preserve">laboratory </w:t>
      </w:r>
      <w:r w:rsidR="005B773C" w:rsidRPr="00BA30B9">
        <w:rPr>
          <w:rFonts w:asciiTheme="majorHAnsi" w:hAnsiTheme="majorHAnsi"/>
          <w:sz w:val="24"/>
          <w:szCs w:val="24"/>
        </w:rPr>
        <w:t>context</w:t>
      </w:r>
      <w:r w:rsidR="003C040A" w:rsidRPr="00BA30B9">
        <w:rPr>
          <w:rFonts w:asciiTheme="majorHAnsi" w:hAnsiTheme="majorHAnsi"/>
          <w:sz w:val="24"/>
          <w:szCs w:val="24"/>
        </w:rPr>
        <w:t>. Y</w:t>
      </w:r>
      <w:r w:rsidR="00030ACA" w:rsidRPr="00BA30B9">
        <w:rPr>
          <w:rFonts w:asciiTheme="majorHAnsi" w:hAnsiTheme="majorHAnsi"/>
          <w:sz w:val="24"/>
          <w:szCs w:val="24"/>
        </w:rPr>
        <w:t>et</w:t>
      </w:r>
      <w:r w:rsidR="0024212A" w:rsidRPr="00BA30B9">
        <w:rPr>
          <w:rFonts w:asciiTheme="majorHAnsi" w:hAnsiTheme="majorHAnsi"/>
          <w:sz w:val="24"/>
          <w:szCs w:val="24"/>
        </w:rPr>
        <w:t>,</w:t>
      </w:r>
      <w:r w:rsidR="00030ACA" w:rsidRPr="00BA30B9">
        <w:rPr>
          <w:rFonts w:asciiTheme="majorHAnsi" w:hAnsiTheme="majorHAnsi"/>
          <w:sz w:val="24"/>
          <w:szCs w:val="24"/>
        </w:rPr>
        <w:t xml:space="preserve"> l</w:t>
      </w:r>
      <w:r w:rsidR="00443D7B" w:rsidRPr="00BA30B9">
        <w:rPr>
          <w:rFonts w:asciiTheme="majorHAnsi" w:hAnsiTheme="majorHAnsi"/>
          <w:sz w:val="24"/>
          <w:szCs w:val="24"/>
        </w:rPr>
        <w:t>ittle</w:t>
      </w:r>
      <w:r w:rsidR="00030ACA" w:rsidRPr="00BA30B9">
        <w:rPr>
          <w:rFonts w:asciiTheme="majorHAnsi" w:hAnsiTheme="majorHAnsi"/>
          <w:sz w:val="24"/>
          <w:szCs w:val="24"/>
        </w:rPr>
        <w:t xml:space="preserve"> is </w:t>
      </w:r>
      <w:r w:rsidR="00446052" w:rsidRPr="00BA30B9">
        <w:rPr>
          <w:rFonts w:asciiTheme="majorHAnsi" w:hAnsiTheme="majorHAnsi"/>
          <w:sz w:val="24"/>
          <w:szCs w:val="24"/>
        </w:rPr>
        <w:t>known about its role in other</w:t>
      </w:r>
      <w:r w:rsidR="00B77C13" w:rsidRPr="00BA30B9">
        <w:rPr>
          <w:rFonts w:asciiTheme="majorHAnsi" w:hAnsiTheme="majorHAnsi"/>
          <w:sz w:val="24"/>
          <w:szCs w:val="24"/>
        </w:rPr>
        <w:t xml:space="preserve"> important aspects of eating behaviour</w:t>
      </w:r>
      <w:r w:rsidR="003C040A" w:rsidRPr="00BA30B9">
        <w:rPr>
          <w:rFonts w:asciiTheme="majorHAnsi" w:hAnsiTheme="majorHAnsi"/>
          <w:sz w:val="24"/>
          <w:szCs w:val="24"/>
        </w:rPr>
        <w:t xml:space="preserve"> that </w:t>
      </w:r>
      <w:r w:rsidR="00110C06" w:rsidRPr="00BA30B9">
        <w:rPr>
          <w:rFonts w:asciiTheme="majorHAnsi" w:hAnsiTheme="majorHAnsi"/>
          <w:sz w:val="24"/>
          <w:szCs w:val="24"/>
        </w:rPr>
        <w:t xml:space="preserve">impact energy intake and </w:t>
      </w:r>
      <w:r w:rsidR="003C040A" w:rsidRPr="00BA30B9">
        <w:rPr>
          <w:rFonts w:asciiTheme="majorHAnsi" w:hAnsiTheme="majorHAnsi"/>
          <w:sz w:val="24"/>
          <w:szCs w:val="24"/>
        </w:rPr>
        <w:t xml:space="preserve">show large </w:t>
      </w:r>
      <w:r w:rsidR="00110C06" w:rsidRPr="00BA30B9">
        <w:rPr>
          <w:rFonts w:asciiTheme="majorHAnsi" w:hAnsiTheme="majorHAnsi"/>
          <w:sz w:val="24"/>
          <w:szCs w:val="24"/>
        </w:rPr>
        <w:t xml:space="preserve">variation across </w:t>
      </w:r>
      <w:r w:rsidR="003C040A" w:rsidRPr="00BA30B9">
        <w:rPr>
          <w:rFonts w:asciiTheme="majorHAnsi" w:hAnsiTheme="majorHAnsi"/>
          <w:sz w:val="24"/>
          <w:szCs w:val="24"/>
        </w:rPr>
        <w:t>individual</w:t>
      </w:r>
      <w:r w:rsidR="00110C06" w:rsidRPr="00BA30B9">
        <w:rPr>
          <w:rFonts w:asciiTheme="majorHAnsi" w:hAnsiTheme="majorHAnsi"/>
          <w:sz w:val="24"/>
          <w:szCs w:val="24"/>
        </w:rPr>
        <w:t>s</w:t>
      </w:r>
      <w:r w:rsidR="00552BF7" w:rsidRPr="00BA30B9">
        <w:rPr>
          <w:rFonts w:asciiTheme="majorHAnsi" w:hAnsiTheme="majorHAnsi"/>
          <w:sz w:val="24"/>
          <w:szCs w:val="24"/>
        </w:rPr>
        <w:t>, such as</w:t>
      </w:r>
      <w:r w:rsidR="00E046EB" w:rsidRPr="00BA30B9">
        <w:rPr>
          <w:rFonts w:asciiTheme="majorHAnsi" w:hAnsiTheme="majorHAnsi"/>
          <w:sz w:val="24"/>
          <w:szCs w:val="24"/>
        </w:rPr>
        <w:t xml:space="preserve"> portion s</w:t>
      </w:r>
      <w:r w:rsidR="005B773C" w:rsidRPr="00BA30B9">
        <w:rPr>
          <w:rFonts w:asciiTheme="majorHAnsi" w:hAnsiTheme="majorHAnsi"/>
          <w:sz w:val="24"/>
          <w:szCs w:val="24"/>
        </w:rPr>
        <w:t>election decisions</w:t>
      </w:r>
      <w:r w:rsidR="00E046EB" w:rsidRPr="00BA30B9">
        <w:rPr>
          <w:rFonts w:asciiTheme="majorHAnsi" w:hAnsiTheme="majorHAnsi"/>
          <w:sz w:val="24"/>
          <w:szCs w:val="24"/>
        </w:rPr>
        <w:t xml:space="preserve"> </w:t>
      </w:r>
      <w:r w:rsidR="00552BF7" w:rsidRPr="00BA30B9">
        <w:rPr>
          <w:rFonts w:asciiTheme="majorHAnsi" w:hAnsiTheme="majorHAnsi"/>
          <w:sz w:val="24"/>
          <w:szCs w:val="24"/>
        </w:rPr>
        <w:t xml:space="preserve">or </w:t>
      </w:r>
      <w:r w:rsidR="00E046EB" w:rsidRPr="00BA30B9">
        <w:rPr>
          <w:rFonts w:asciiTheme="majorHAnsi" w:hAnsiTheme="majorHAnsi"/>
          <w:sz w:val="24"/>
          <w:szCs w:val="24"/>
        </w:rPr>
        <w:t>the speed of eating.</w:t>
      </w:r>
      <w:r w:rsidRPr="00BA30B9">
        <w:rPr>
          <w:rFonts w:asciiTheme="majorHAnsi" w:hAnsiTheme="majorHAnsi"/>
          <w:sz w:val="24"/>
          <w:szCs w:val="24"/>
        </w:rPr>
        <w:t xml:space="preserve"> </w:t>
      </w:r>
      <w:r w:rsidR="003F3119" w:rsidRPr="00BA30B9">
        <w:rPr>
          <w:rFonts w:asciiTheme="majorHAnsi" w:hAnsiTheme="majorHAnsi"/>
          <w:sz w:val="24"/>
          <w:szCs w:val="24"/>
        </w:rPr>
        <w:t>R</w:t>
      </w:r>
      <w:r w:rsidR="003317E9" w:rsidRPr="00BA30B9">
        <w:rPr>
          <w:rFonts w:asciiTheme="majorHAnsi" w:hAnsiTheme="majorHAnsi"/>
          <w:sz w:val="24"/>
          <w:szCs w:val="24"/>
        </w:rPr>
        <w:t>esearch on portion size shows that</w:t>
      </w:r>
      <w:r w:rsidR="009C0846" w:rsidRPr="00BA30B9">
        <w:rPr>
          <w:rFonts w:asciiTheme="majorHAnsi" w:hAnsiTheme="majorHAnsi"/>
          <w:sz w:val="24"/>
          <w:szCs w:val="24"/>
        </w:rPr>
        <w:t xml:space="preserve"> children</w:t>
      </w:r>
      <w:r w:rsidR="006C3EC0" w:rsidRPr="00BA30B9">
        <w:rPr>
          <w:rFonts w:asciiTheme="majorHAnsi" w:hAnsiTheme="majorHAnsi"/>
          <w:sz w:val="24"/>
          <w:szCs w:val="24"/>
        </w:rPr>
        <w:t xml:space="preserve"> and</w:t>
      </w:r>
      <w:r w:rsidR="003F3119" w:rsidRPr="00BA30B9">
        <w:rPr>
          <w:rFonts w:asciiTheme="majorHAnsi" w:hAnsiTheme="majorHAnsi"/>
          <w:sz w:val="24"/>
          <w:szCs w:val="24"/>
        </w:rPr>
        <w:t xml:space="preserve"> adults</w:t>
      </w:r>
      <w:r w:rsidR="009C0846" w:rsidRPr="00BA30B9">
        <w:rPr>
          <w:rFonts w:asciiTheme="majorHAnsi" w:hAnsiTheme="majorHAnsi"/>
          <w:sz w:val="24"/>
          <w:szCs w:val="24"/>
        </w:rPr>
        <w:t xml:space="preserve"> tend to eat more when they are served larger </w:t>
      </w:r>
      <w:r w:rsidR="00781D69" w:rsidRPr="00BA30B9">
        <w:rPr>
          <w:rFonts w:asciiTheme="majorHAnsi" w:hAnsiTheme="majorHAnsi"/>
          <w:sz w:val="24"/>
          <w:szCs w:val="24"/>
        </w:rPr>
        <w:t xml:space="preserve">food portions </w:t>
      </w:r>
      <w:r w:rsidR="009C0846" w:rsidRPr="00BA30B9">
        <w:rPr>
          <w:rFonts w:asciiTheme="majorHAnsi" w:hAnsiTheme="majorHAnsi"/>
          <w:sz w:val="24"/>
          <w:szCs w:val="24"/>
        </w:rPr>
        <w:fldChar w:fldCharType="begin"/>
      </w:r>
      <w:r w:rsidR="00975EF1" w:rsidRPr="00BA30B9">
        <w:rPr>
          <w:rFonts w:asciiTheme="majorHAnsi" w:hAnsiTheme="majorHAnsi"/>
          <w:sz w:val="24"/>
          <w:szCs w:val="24"/>
        </w:rPr>
        <w:instrText xml:space="preserve"> ADDIN EN.CITE &lt;EndNote&gt;&lt;Cite&gt;&lt;Author&gt;Fisher&lt;/Author&gt;&lt;Year&gt;2007&lt;/Year&gt;&lt;RecNum&gt;1340&lt;/RecNum&gt;&lt;DisplayText&gt;(18, 19)&lt;/DisplayText&gt;&lt;record&gt;&lt;rec-number&gt;1340&lt;/rec-number&gt;&lt;foreign-keys&gt;&lt;key app="EN" db-id="peaevp5rcarfv3ese9b5zsrb95ed059astpe" timestamp="1425433673"&gt;1340&lt;/key&gt;&lt;/foreign-keys&gt;&lt;ref-type name="Journal Article"&gt;17&lt;/ref-type&gt;&lt;contributors&gt;&lt;authors&gt;&lt;author&gt;Fisher, J. O.&lt;/author&gt;&lt;/authors&gt;&lt;/contributors&gt;&lt;titles&gt;&lt;title&gt;Effects of Age on Children&amp;apos;s Intake of Large and Self-selected Food Portions&lt;/title&gt;&lt;secondary-title&gt;Obesity&lt;/secondary-title&gt;&lt;/titles&gt;&lt;periodical&gt;&lt;full-title&gt;Obesity&lt;/full-title&gt;&lt;abbr-1&gt;Obesity&lt;/abbr-1&gt;&lt;/periodical&gt;&lt;pages&gt;403-412&lt;/pages&gt;&lt;volume&gt;15&lt;/volume&gt;&lt;number&gt;2&lt;/number&gt;&lt;keywords&gt;&lt;keyword&gt;environmental influences&lt;/keyword&gt;&lt;keyword&gt;intake regulation&lt;/keyword&gt;&lt;/keywords&gt;&lt;dates&gt;&lt;year&gt;2007&lt;/year&gt;&lt;/dates&gt;&lt;publisher&gt;Blackwell Publishing Ltd&lt;/publisher&gt;&lt;isbn&gt;1930-739X&lt;/isbn&gt;&lt;urls&gt;&lt;related-urls&gt;&lt;url&gt;http://dx.doi.org/10.1038/oby.2007.549&lt;/url&gt;&lt;/related-urls&gt;&lt;/urls&gt;&lt;electronic-resource-num&gt;10.1038/oby.2007.549&lt;/electronic-resource-num&gt;&lt;/record&gt;&lt;/Cite&gt;&lt;Cite&gt;&lt;Author&gt;Roe&lt;/Author&gt;&lt;Year&gt;2016&lt;/Year&gt;&lt;RecNum&gt;4078&lt;/RecNum&gt;&lt;record&gt;&lt;rec-number&gt;4078&lt;/rec-number&gt;&lt;foreign-keys&gt;&lt;key app="EN" db-id="0f2e9sdeazdvrherf235awvfaa0t9w0xweez" timestamp="1526462014"&gt;4078&lt;/key&gt;&lt;/foreign-keys&gt;&lt;ref-type name="Journal Article"&gt;17&lt;/ref-type&gt;&lt;contributors&gt;&lt;authors&gt;&lt;author&gt;Roe, Liane S&lt;/author&gt;&lt;author&gt;Kling, Samantha MR&lt;/author&gt;&lt;author&gt;Rolls, Barbara J&lt;/author&gt;&lt;/authors&gt;&lt;/contributors&gt;&lt;titles&gt;&lt;title&gt;What is eaten when all of the foods at a meal are served in large portions?&lt;/title&gt;&lt;secondary-title&gt;Appetite&lt;/secondary-title&gt;&lt;/titles&gt;&lt;periodical&gt;&lt;full-title&gt;Appetite&lt;/full-title&gt;&lt;abbr-1&gt;Appetite&lt;/abbr-1&gt;&lt;/periodical&gt;&lt;pages&gt;1-9&lt;/pages&gt;&lt;volume&gt;99&lt;/volume&gt;&lt;dates&gt;&lt;year&gt;2016&lt;/year&gt;&lt;/dates&gt;&lt;isbn&gt;0195-6663&lt;/isbn&gt;&lt;urls&gt;&lt;/urls&gt;&lt;/record&gt;&lt;/Cite&gt;&lt;/EndNote&gt;</w:instrText>
      </w:r>
      <w:r w:rsidR="009C0846" w:rsidRPr="00BA30B9">
        <w:rPr>
          <w:rFonts w:asciiTheme="majorHAnsi" w:hAnsiTheme="majorHAnsi"/>
          <w:sz w:val="24"/>
          <w:szCs w:val="24"/>
        </w:rPr>
        <w:fldChar w:fldCharType="separate"/>
      </w:r>
      <w:r w:rsidR="00975EF1" w:rsidRPr="00BA30B9">
        <w:rPr>
          <w:rFonts w:asciiTheme="majorHAnsi" w:hAnsiTheme="majorHAnsi"/>
          <w:noProof/>
          <w:sz w:val="24"/>
          <w:szCs w:val="24"/>
        </w:rPr>
        <w:t>(18, 19)</w:t>
      </w:r>
      <w:r w:rsidR="009C0846" w:rsidRPr="00BA30B9">
        <w:rPr>
          <w:rFonts w:asciiTheme="majorHAnsi" w:hAnsiTheme="majorHAnsi"/>
          <w:sz w:val="24"/>
          <w:szCs w:val="24"/>
        </w:rPr>
        <w:fldChar w:fldCharType="end"/>
      </w:r>
      <w:r w:rsidR="009C0846" w:rsidRPr="00BA30B9">
        <w:rPr>
          <w:rFonts w:asciiTheme="majorHAnsi" w:hAnsiTheme="majorHAnsi"/>
          <w:sz w:val="24"/>
          <w:szCs w:val="24"/>
        </w:rPr>
        <w:t xml:space="preserve"> and</w:t>
      </w:r>
      <w:r w:rsidR="006C3EC0" w:rsidRPr="00BA30B9">
        <w:rPr>
          <w:rFonts w:asciiTheme="majorHAnsi" w:hAnsiTheme="majorHAnsi"/>
          <w:sz w:val="24"/>
          <w:szCs w:val="24"/>
        </w:rPr>
        <w:t xml:space="preserve"> </w:t>
      </w:r>
      <w:r w:rsidR="00DB58D4" w:rsidRPr="00BA30B9">
        <w:rPr>
          <w:rFonts w:asciiTheme="majorHAnsi" w:hAnsiTheme="majorHAnsi"/>
          <w:sz w:val="24"/>
          <w:szCs w:val="24"/>
        </w:rPr>
        <w:t xml:space="preserve">this </w:t>
      </w:r>
      <w:r w:rsidR="006C3EC0" w:rsidRPr="00BA30B9">
        <w:rPr>
          <w:rFonts w:asciiTheme="majorHAnsi" w:hAnsiTheme="majorHAnsi"/>
          <w:sz w:val="24"/>
          <w:szCs w:val="24"/>
        </w:rPr>
        <w:t>is not compensat</w:t>
      </w:r>
      <w:r w:rsidR="009C5E76" w:rsidRPr="00BA30B9">
        <w:rPr>
          <w:rFonts w:asciiTheme="majorHAnsi" w:hAnsiTheme="majorHAnsi"/>
          <w:sz w:val="24"/>
          <w:szCs w:val="24"/>
        </w:rPr>
        <w:t xml:space="preserve">ed for at subsequent meals, which </w:t>
      </w:r>
      <w:r w:rsidR="006C3EC0" w:rsidRPr="00BA30B9">
        <w:rPr>
          <w:rFonts w:asciiTheme="majorHAnsi" w:hAnsiTheme="majorHAnsi"/>
          <w:sz w:val="24"/>
          <w:szCs w:val="24"/>
        </w:rPr>
        <w:t>over time can lead to weigh</w:t>
      </w:r>
      <w:r w:rsidR="00C15081" w:rsidRPr="00BA30B9">
        <w:rPr>
          <w:rFonts w:asciiTheme="majorHAnsi" w:hAnsiTheme="majorHAnsi"/>
          <w:sz w:val="24"/>
          <w:szCs w:val="24"/>
        </w:rPr>
        <w:t>t</w:t>
      </w:r>
      <w:r w:rsidR="006C3EC0" w:rsidRPr="00BA30B9">
        <w:rPr>
          <w:rFonts w:asciiTheme="majorHAnsi" w:hAnsiTheme="majorHAnsi"/>
          <w:sz w:val="24"/>
          <w:szCs w:val="24"/>
        </w:rPr>
        <w:t xml:space="preserve"> gain </w:t>
      </w:r>
      <w:r w:rsidR="006C3EC0" w:rsidRPr="00BA30B9">
        <w:rPr>
          <w:rFonts w:asciiTheme="majorHAnsi" w:hAnsiTheme="majorHAnsi"/>
          <w:sz w:val="24"/>
          <w:szCs w:val="24"/>
        </w:rPr>
        <w:fldChar w:fldCharType="begin">
          <w:fldData xml:space="preserve">PEVuZE5vdGU+PENpdGU+PEF1dGhvcj5LZWxseTwvQXV0aG9yPjxZZWFyPjIwMDk8L1llYXI+PFJl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=
</w:fldData>
        </w:fldChar>
      </w:r>
      <w:r w:rsidR="00975EF1" w:rsidRPr="00BA30B9">
        <w:rPr>
          <w:rFonts w:asciiTheme="majorHAnsi" w:hAnsiTheme="majorHAnsi"/>
          <w:sz w:val="24"/>
          <w:szCs w:val="24"/>
        </w:rPr>
        <w:instrText xml:space="preserve"> ADDIN EN.CITE </w:instrText>
      </w:r>
      <w:r w:rsidR="00975EF1" w:rsidRPr="00BA30B9">
        <w:rPr>
          <w:rFonts w:asciiTheme="majorHAnsi" w:hAnsiTheme="majorHAnsi"/>
          <w:sz w:val="24"/>
          <w:szCs w:val="24"/>
        </w:rPr>
        <w:fldChar w:fldCharType="begin">
          <w:fldData xml:space="preserve">PEVuZE5vdGU+PENpdGU+PEF1dGhvcj5LZWxseTwvQXV0aG9yPjxZZWFyPjIwMDk8L1llYXI+PFJl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=
</w:fldData>
        </w:fldChar>
      </w:r>
      <w:r w:rsidR="00975EF1" w:rsidRPr="00BA30B9">
        <w:rPr>
          <w:rFonts w:asciiTheme="majorHAnsi" w:hAnsiTheme="majorHAnsi"/>
          <w:sz w:val="24"/>
          <w:szCs w:val="24"/>
        </w:rPr>
        <w:instrText xml:space="preserve"> ADDIN EN.CITE.DATA </w:instrText>
      </w:r>
      <w:r w:rsidR="00975EF1" w:rsidRPr="00BA30B9">
        <w:rPr>
          <w:rFonts w:asciiTheme="majorHAnsi" w:hAnsiTheme="majorHAnsi"/>
          <w:sz w:val="24"/>
          <w:szCs w:val="24"/>
        </w:rPr>
      </w:r>
      <w:r w:rsidR="00975EF1" w:rsidRPr="00BA30B9">
        <w:rPr>
          <w:rFonts w:asciiTheme="majorHAnsi" w:hAnsiTheme="majorHAnsi"/>
          <w:sz w:val="24"/>
          <w:szCs w:val="24"/>
        </w:rPr>
        <w:fldChar w:fldCharType="end"/>
      </w:r>
      <w:r w:rsidR="006C3EC0" w:rsidRPr="00BA30B9">
        <w:rPr>
          <w:rFonts w:asciiTheme="majorHAnsi" w:hAnsiTheme="majorHAnsi"/>
          <w:sz w:val="24"/>
          <w:szCs w:val="24"/>
        </w:rPr>
      </w:r>
      <w:r w:rsidR="006C3EC0" w:rsidRPr="00BA30B9">
        <w:rPr>
          <w:rFonts w:asciiTheme="majorHAnsi" w:hAnsiTheme="majorHAnsi"/>
          <w:sz w:val="24"/>
          <w:szCs w:val="24"/>
        </w:rPr>
        <w:fldChar w:fldCharType="separate"/>
      </w:r>
      <w:r w:rsidR="00975EF1" w:rsidRPr="00BA30B9">
        <w:rPr>
          <w:rFonts w:asciiTheme="majorHAnsi" w:hAnsiTheme="majorHAnsi"/>
          <w:noProof/>
          <w:sz w:val="24"/>
          <w:szCs w:val="24"/>
        </w:rPr>
        <w:t>(20-22)</w:t>
      </w:r>
      <w:r w:rsidR="006C3EC0" w:rsidRPr="00BA30B9">
        <w:rPr>
          <w:rFonts w:asciiTheme="majorHAnsi" w:hAnsiTheme="majorHAnsi"/>
          <w:sz w:val="24"/>
          <w:szCs w:val="24"/>
        </w:rPr>
        <w:fldChar w:fldCharType="end"/>
      </w:r>
      <w:r w:rsidR="00543CF6" w:rsidRPr="00BA30B9">
        <w:rPr>
          <w:rFonts w:asciiTheme="majorHAnsi" w:hAnsiTheme="majorHAnsi"/>
          <w:sz w:val="24"/>
          <w:szCs w:val="24"/>
        </w:rPr>
        <w:t>. I</w:t>
      </w:r>
      <w:r w:rsidR="009C0846" w:rsidRPr="00BA30B9">
        <w:rPr>
          <w:rFonts w:asciiTheme="majorHAnsi" w:hAnsiTheme="majorHAnsi"/>
          <w:sz w:val="24"/>
          <w:szCs w:val="24"/>
        </w:rPr>
        <w:t xml:space="preserve">t has been suggested that allowing children to self-serve their food could be </w:t>
      </w:r>
      <w:r w:rsidR="00157639" w:rsidRPr="00BA30B9">
        <w:rPr>
          <w:rFonts w:asciiTheme="majorHAnsi" w:hAnsiTheme="majorHAnsi"/>
          <w:sz w:val="24"/>
          <w:szCs w:val="24"/>
        </w:rPr>
        <w:t xml:space="preserve">a </w:t>
      </w:r>
      <w:r w:rsidR="009C0846" w:rsidRPr="00BA30B9">
        <w:rPr>
          <w:rFonts w:asciiTheme="majorHAnsi" w:hAnsiTheme="majorHAnsi"/>
          <w:sz w:val="24"/>
          <w:szCs w:val="24"/>
        </w:rPr>
        <w:t xml:space="preserve">strategy to reduce intake from large portions </w:t>
      </w:r>
      <w:r w:rsidR="009C0846" w:rsidRPr="00BA30B9">
        <w:rPr>
          <w:rFonts w:asciiTheme="majorHAnsi" w:hAnsiTheme="majorHAnsi"/>
          <w:sz w:val="24"/>
          <w:szCs w:val="24"/>
        </w:rPr>
        <w:fldChar w:fldCharType="begin"/>
      </w:r>
      <w:r w:rsidR="00975EF1" w:rsidRPr="00BA30B9">
        <w:rPr>
          <w:rFonts w:asciiTheme="majorHAnsi" w:hAnsiTheme="majorHAnsi"/>
          <w:sz w:val="24"/>
          <w:szCs w:val="24"/>
        </w:rPr>
        <w:instrText xml:space="preserve"> ADDIN EN.CITE &lt;EndNote&gt;&lt;Cite&gt;&lt;Author&gt;Birch&lt;/Author&gt;&lt;Year&gt;1991&lt;/Year&gt;&lt;RecNum&gt;1264&lt;/RecNum&gt;&lt;DisplayText&gt;(23)&lt;/DisplayText&gt;&lt;record&gt;&lt;rec-number&gt;1264&lt;/rec-number&gt;&lt;foreign-keys&gt;&lt;key app="EN" db-id="0f2e9sdeazdvrherf235awvfaa0t9w0xweez" timestamp="1474956616"&gt;1264&lt;/key&gt;&lt;key app="ENWeb" db-id=""&gt;0&lt;/key&gt;&lt;/foreign-keys&gt;&lt;ref-type name="Journal Article"&gt;17&lt;/ref-type&gt;&lt;contributors&gt;&lt;authors&gt;&lt;author&gt;Birch, Leann L&lt;/author&gt;&lt;author&gt;Johnson, Susan L&lt;/author&gt;&lt;author&gt;Andresen, Graciela&lt;/author&gt;&lt;author&gt;Peters, John C&lt;/author&gt;&lt;author&gt;Schulte, Marcia C&lt;/author&gt;&lt;/authors&gt;&lt;/contributors&gt;&lt;titles&gt;&lt;title&gt;The variability of young children&amp;apos;s energy intake&lt;/title&gt;&lt;secondary-title&gt;New England Journal of Medicine&lt;/secondary-title&gt;&lt;/titles&gt;&lt;periodical&gt;&lt;full-title&gt;New England Journal of Medicine&lt;/full-title&gt;&lt;abbr-1&gt;N Engl J Med&lt;/abbr-1&gt;&lt;/periodical&gt;&lt;pages&gt;232-235&lt;/pages&gt;&lt;volume&gt;324&lt;/volume&gt;&lt;number&gt;4&lt;/number&gt;&lt;dates&gt;&lt;year&gt;1991&lt;/year&gt;&lt;/dates&gt;&lt;isbn&gt;0028-4793&lt;/isbn&gt;&lt;urls&gt;&lt;related-urls&gt;&lt;url&gt;http://www.nejm.org/doi/pdf/10.1056/NEJM199101243240405&lt;/url&gt;&lt;/related-urls&gt;&lt;/urls&gt;&lt;/record&gt;&lt;/Cite&gt;&lt;/EndNote&gt;</w:instrText>
      </w:r>
      <w:r w:rsidR="009C0846" w:rsidRPr="00BA30B9">
        <w:rPr>
          <w:rFonts w:asciiTheme="majorHAnsi" w:hAnsiTheme="majorHAnsi"/>
          <w:sz w:val="24"/>
          <w:szCs w:val="24"/>
        </w:rPr>
        <w:fldChar w:fldCharType="separate"/>
      </w:r>
      <w:r w:rsidR="00975EF1" w:rsidRPr="00BA30B9">
        <w:rPr>
          <w:rFonts w:asciiTheme="majorHAnsi" w:hAnsiTheme="majorHAnsi"/>
          <w:noProof/>
          <w:sz w:val="24"/>
          <w:szCs w:val="24"/>
        </w:rPr>
        <w:t>(23)</w:t>
      </w:r>
      <w:r w:rsidR="009C0846" w:rsidRPr="00BA30B9">
        <w:rPr>
          <w:rFonts w:asciiTheme="majorHAnsi" w:hAnsiTheme="majorHAnsi"/>
          <w:sz w:val="24"/>
          <w:szCs w:val="24"/>
        </w:rPr>
        <w:fldChar w:fldCharType="end"/>
      </w:r>
      <w:r w:rsidR="009C0846" w:rsidRPr="00BA30B9">
        <w:rPr>
          <w:rFonts w:asciiTheme="majorHAnsi" w:hAnsiTheme="majorHAnsi"/>
          <w:sz w:val="24"/>
          <w:szCs w:val="24"/>
        </w:rPr>
        <w:t xml:space="preserve">. However, there are large individual differences in self-served food portions and not all children eat less when allowed to self-select their meal size </w:t>
      </w:r>
      <w:r w:rsidR="009C0846" w:rsidRPr="00BA30B9">
        <w:rPr>
          <w:rFonts w:asciiTheme="majorHAnsi" w:hAnsiTheme="majorHAnsi"/>
          <w:sz w:val="24"/>
          <w:szCs w:val="24"/>
        </w:rPr>
        <w:fldChar w:fldCharType="begin">
          <w:fldData xml:space="preserve">PEVuZE5vdGU+PENpdGU+PEF1dGhvcj5TYXZhZ2U8L0F1dGhvcj48WWVhcj4yMDEyPC9ZZWFyPjxS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=
</w:fldData>
        </w:fldChar>
      </w:r>
      <w:r w:rsidR="00975EF1" w:rsidRPr="00BA30B9">
        <w:rPr>
          <w:rFonts w:asciiTheme="majorHAnsi" w:hAnsiTheme="majorHAnsi"/>
          <w:sz w:val="24"/>
          <w:szCs w:val="24"/>
        </w:rPr>
        <w:instrText xml:space="preserve"> ADDIN EN.CITE </w:instrText>
      </w:r>
      <w:r w:rsidR="00975EF1" w:rsidRPr="00BA30B9">
        <w:rPr>
          <w:rFonts w:asciiTheme="majorHAnsi" w:hAnsiTheme="majorHAnsi"/>
          <w:sz w:val="24"/>
          <w:szCs w:val="24"/>
        </w:rPr>
        <w:fldChar w:fldCharType="begin">
          <w:fldData xml:space="preserve">PEVuZE5vdGU+PENpdGU+PEF1dGhvcj5TYXZhZ2U8L0F1dGhvcj48WWVhcj4yMDEyPC9ZZWFyPjxS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=
</w:fldData>
        </w:fldChar>
      </w:r>
      <w:r w:rsidR="00975EF1" w:rsidRPr="00BA30B9">
        <w:rPr>
          <w:rFonts w:asciiTheme="majorHAnsi" w:hAnsiTheme="majorHAnsi"/>
          <w:sz w:val="24"/>
          <w:szCs w:val="24"/>
        </w:rPr>
        <w:instrText xml:space="preserve"> ADDIN EN.CITE.DATA </w:instrText>
      </w:r>
      <w:r w:rsidR="00975EF1" w:rsidRPr="00BA30B9">
        <w:rPr>
          <w:rFonts w:asciiTheme="majorHAnsi" w:hAnsiTheme="majorHAnsi"/>
          <w:sz w:val="24"/>
          <w:szCs w:val="24"/>
        </w:rPr>
      </w:r>
      <w:r w:rsidR="00975EF1" w:rsidRPr="00BA30B9">
        <w:rPr>
          <w:rFonts w:asciiTheme="majorHAnsi" w:hAnsiTheme="majorHAnsi"/>
          <w:sz w:val="24"/>
          <w:szCs w:val="24"/>
        </w:rPr>
        <w:fldChar w:fldCharType="end"/>
      </w:r>
      <w:r w:rsidR="009C0846" w:rsidRPr="00BA30B9">
        <w:rPr>
          <w:rFonts w:asciiTheme="majorHAnsi" w:hAnsiTheme="majorHAnsi"/>
          <w:sz w:val="24"/>
          <w:szCs w:val="24"/>
        </w:rPr>
      </w:r>
      <w:r w:rsidR="009C0846" w:rsidRPr="00BA30B9">
        <w:rPr>
          <w:rFonts w:asciiTheme="majorHAnsi" w:hAnsiTheme="majorHAnsi"/>
          <w:sz w:val="24"/>
          <w:szCs w:val="24"/>
        </w:rPr>
        <w:fldChar w:fldCharType="separate"/>
      </w:r>
      <w:r w:rsidR="00975EF1" w:rsidRPr="00BA30B9">
        <w:rPr>
          <w:rFonts w:asciiTheme="majorHAnsi" w:hAnsiTheme="majorHAnsi"/>
          <w:noProof/>
          <w:sz w:val="24"/>
          <w:szCs w:val="24"/>
        </w:rPr>
        <w:t>(24, 25)</w:t>
      </w:r>
      <w:r w:rsidR="009C0846" w:rsidRPr="00BA30B9">
        <w:rPr>
          <w:rFonts w:asciiTheme="majorHAnsi" w:hAnsiTheme="majorHAnsi"/>
          <w:sz w:val="24"/>
          <w:szCs w:val="24"/>
        </w:rPr>
        <w:fldChar w:fldCharType="end"/>
      </w:r>
      <w:r w:rsidR="000E3B76" w:rsidRPr="00BA30B9">
        <w:rPr>
          <w:rFonts w:asciiTheme="majorHAnsi" w:hAnsiTheme="majorHAnsi"/>
          <w:sz w:val="24"/>
          <w:szCs w:val="24"/>
        </w:rPr>
        <w:t xml:space="preserve">. Poor inhibitory control may be one of the underlying </w:t>
      </w:r>
      <w:r w:rsidR="004E5098" w:rsidRPr="00BA30B9">
        <w:rPr>
          <w:rFonts w:asciiTheme="majorHAnsi" w:hAnsiTheme="majorHAnsi"/>
          <w:sz w:val="24"/>
          <w:szCs w:val="24"/>
        </w:rPr>
        <w:t>factors</w:t>
      </w:r>
      <w:r w:rsidR="000E3B76" w:rsidRPr="00BA30B9">
        <w:rPr>
          <w:rFonts w:asciiTheme="majorHAnsi" w:hAnsiTheme="majorHAnsi"/>
          <w:sz w:val="24"/>
          <w:szCs w:val="24"/>
        </w:rPr>
        <w:t xml:space="preserve">, leading some children to </w:t>
      </w:r>
      <w:r w:rsidR="006B1415" w:rsidRPr="00BA30B9">
        <w:rPr>
          <w:rFonts w:asciiTheme="majorHAnsi" w:hAnsiTheme="majorHAnsi"/>
          <w:sz w:val="24"/>
          <w:szCs w:val="24"/>
        </w:rPr>
        <w:t>serve themselves more food</w:t>
      </w:r>
      <w:r w:rsidR="000E3B76" w:rsidRPr="00BA30B9">
        <w:rPr>
          <w:rFonts w:asciiTheme="majorHAnsi" w:hAnsiTheme="majorHAnsi"/>
          <w:sz w:val="24"/>
          <w:szCs w:val="24"/>
        </w:rPr>
        <w:t xml:space="preserve"> </w:t>
      </w:r>
      <w:r w:rsidR="00386328" w:rsidRPr="00BA30B9">
        <w:rPr>
          <w:rFonts w:asciiTheme="majorHAnsi" w:hAnsiTheme="majorHAnsi"/>
          <w:sz w:val="24"/>
          <w:szCs w:val="24"/>
        </w:rPr>
        <w:t>when given the opportunity</w:t>
      </w:r>
      <w:r w:rsidR="00A372A3" w:rsidRPr="00BA30B9">
        <w:rPr>
          <w:rFonts w:asciiTheme="majorHAnsi" w:hAnsiTheme="majorHAnsi"/>
          <w:sz w:val="24"/>
          <w:szCs w:val="24"/>
        </w:rPr>
        <w:t xml:space="preserve"> to select their own portion</w:t>
      </w:r>
      <w:r w:rsidR="00386328" w:rsidRPr="00BA30B9">
        <w:rPr>
          <w:rFonts w:asciiTheme="majorHAnsi" w:hAnsiTheme="majorHAnsi"/>
          <w:sz w:val="24"/>
          <w:szCs w:val="24"/>
        </w:rPr>
        <w:t>.</w:t>
      </w:r>
      <w:r w:rsidR="00D235FE" w:rsidRPr="00BA30B9">
        <w:rPr>
          <w:rFonts w:asciiTheme="majorHAnsi" w:hAnsiTheme="majorHAnsi"/>
          <w:sz w:val="24"/>
          <w:szCs w:val="24"/>
        </w:rPr>
        <w:t xml:space="preserve"> </w:t>
      </w:r>
      <w:r w:rsidR="00A372A3" w:rsidRPr="00BA30B9">
        <w:rPr>
          <w:rFonts w:asciiTheme="majorHAnsi" w:hAnsiTheme="majorHAnsi"/>
          <w:sz w:val="24"/>
          <w:szCs w:val="24"/>
        </w:rPr>
        <w:t>Similarly, c</w:t>
      </w:r>
      <w:r w:rsidR="006A73C1" w:rsidRPr="00BA30B9">
        <w:rPr>
          <w:rFonts w:asciiTheme="majorHAnsi" w:hAnsiTheme="majorHAnsi"/>
          <w:sz w:val="24"/>
          <w:szCs w:val="24"/>
        </w:rPr>
        <w:t xml:space="preserve">hildren’s eating rates also show large </w:t>
      </w:r>
      <w:r w:rsidR="001C0098" w:rsidRPr="00BA30B9">
        <w:rPr>
          <w:rFonts w:asciiTheme="majorHAnsi" w:hAnsiTheme="majorHAnsi"/>
          <w:sz w:val="24"/>
          <w:szCs w:val="24"/>
        </w:rPr>
        <w:t>variation</w:t>
      </w:r>
      <w:r w:rsidR="00CA378C" w:rsidRPr="00BA30B9">
        <w:rPr>
          <w:rFonts w:asciiTheme="majorHAnsi" w:hAnsiTheme="majorHAnsi"/>
          <w:sz w:val="24"/>
          <w:szCs w:val="24"/>
        </w:rPr>
        <w:t xml:space="preserve"> that account</w:t>
      </w:r>
      <w:r w:rsidR="001C0098" w:rsidRPr="00BA30B9">
        <w:rPr>
          <w:rFonts w:asciiTheme="majorHAnsi" w:hAnsiTheme="majorHAnsi"/>
          <w:sz w:val="24"/>
          <w:szCs w:val="24"/>
        </w:rPr>
        <w:t>s</w:t>
      </w:r>
      <w:r w:rsidR="00CA378C" w:rsidRPr="00BA30B9">
        <w:rPr>
          <w:rFonts w:asciiTheme="majorHAnsi" w:hAnsiTheme="majorHAnsi"/>
          <w:sz w:val="24"/>
          <w:szCs w:val="24"/>
        </w:rPr>
        <w:t xml:space="preserve"> for substantial differences in energy consumed at a meal </w:t>
      </w:r>
      <w:r w:rsidR="009C0846" w:rsidRPr="00BA30B9">
        <w:rPr>
          <w:rFonts w:asciiTheme="majorHAnsi" w:hAnsiTheme="majorHAnsi"/>
          <w:sz w:val="24"/>
          <w:szCs w:val="24"/>
        </w:rPr>
        <w:fldChar w:fldCharType="begin">
          <w:fldData xml:space="preserve">PEVuZE5vdGU+PENpdGU+PEF1dGhvcj5Gb2dlbDwvQXV0aG9yPjxZZWFyPjIwMTc8L1llYXI+PFJl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</w:fldData>
        </w:fldChar>
      </w:r>
      <w:r w:rsidR="00975EF1" w:rsidRPr="00BA30B9">
        <w:rPr>
          <w:rFonts w:asciiTheme="majorHAnsi" w:hAnsiTheme="majorHAnsi"/>
          <w:sz w:val="24"/>
          <w:szCs w:val="24"/>
        </w:rPr>
        <w:instrText xml:space="preserve"> ADDIN EN.CITE </w:instrText>
      </w:r>
      <w:r w:rsidR="00975EF1" w:rsidRPr="00BA30B9">
        <w:rPr>
          <w:rFonts w:asciiTheme="majorHAnsi" w:hAnsiTheme="majorHAnsi"/>
          <w:sz w:val="24"/>
          <w:szCs w:val="24"/>
        </w:rPr>
        <w:fldChar w:fldCharType="begin">
          <w:fldData xml:space="preserve">PEVuZE5vdGU+PENpdGU+PEF1dGhvcj5Gb2dlbDwvQXV0aG9yPjxZZWFyPjIwMTc8L1llYXI+PFJl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</w:fldData>
        </w:fldChar>
      </w:r>
      <w:r w:rsidR="00975EF1" w:rsidRPr="00BA30B9">
        <w:rPr>
          <w:rFonts w:asciiTheme="majorHAnsi" w:hAnsiTheme="majorHAnsi"/>
          <w:sz w:val="24"/>
          <w:szCs w:val="24"/>
        </w:rPr>
        <w:instrText xml:space="preserve"> ADDIN EN.CITE.DATA </w:instrText>
      </w:r>
      <w:r w:rsidR="00975EF1" w:rsidRPr="00BA30B9">
        <w:rPr>
          <w:rFonts w:asciiTheme="majorHAnsi" w:hAnsiTheme="majorHAnsi"/>
          <w:sz w:val="24"/>
          <w:szCs w:val="24"/>
        </w:rPr>
      </w:r>
      <w:r w:rsidR="00975EF1" w:rsidRPr="00BA30B9">
        <w:rPr>
          <w:rFonts w:asciiTheme="majorHAnsi" w:hAnsiTheme="majorHAnsi"/>
          <w:sz w:val="24"/>
          <w:szCs w:val="24"/>
        </w:rPr>
        <w:fldChar w:fldCharType="end"/>
      </w:r>
      <w:r w:rsidR="009C0846" w:rsidRPr="00BA30B9">
        <w:rPr>
          <w:rFonts w:asciiTheme="majorHAnsi" w:hAnsiTheme="majorHAnsi"/>
          <w:sz w:val="24"/>
          <w:szCs w:val="24"/>
        </w:rPr>
      </w:r>
      <w:r w:rsidR="009C0846" w:rsidRPr="00BA30B9">
        <w:rPr>
          <w:rFonts w:asciiTheme="majorHAnsi" w:hAnsiTheme="majorHAnsi"/>
          <w:sz w:val="24"/>
          <w:szCs w:val="24"/>
        </w:rPr>
        <w:fldChar w:fldCharType="separate"/>
      </w:r>
      <w:r w:rsidR="00975EF1" w:rsidRPr="00BA30B9">
        <w:rPr>
          <w:rFonts w:asciiTheme="majorHAnsi" w:hAnsiTheme="majorHAnsi"/>
          <w:noProof/>
          <w:sz w:val="24"/>
          <w:szCs w:val="24"/>
        </w:rPr>
        <w:t>(26)</w:t>
      </w:r>
      <w:r w:rsidR="009C0846" w:rsidRPr="00BA30B9">
        <w:rPr>
          <w:rFonts w:asciiTheme="majorHAnsi" w:hAnsiTheme="majorHAnsi"/>
          <w:sz w:val="24"/>
          <w:szCs w:val="24"/>
        </w:rPr>
        <w:fldChar w:fldCharType="end"/>
      </w:r>
      <w:r w:rsidR="004568C3" w:rsidRPr="00BA30B9">
        <w:rPr>
          <w:rFonts w:asciiTheme="majorHAnsi" w:hAnsiTheme="majorHAnsi"/>
          <w:sz w:val="24"/>
          <w:szCs w:val="24"/>
        </w:rPr>
        <w:t>, an</w:t>
      </w:r>
      <w:r w:rsidR="006B1415" w:rsidRPr="00BA30B9">
        <w:rPr>
          <w:rFonts w:asciiTheme="majorHAnsi" w:hAnsiTheme="majorHAnsi"/>
          <w:sz w:val="24"/>
          <w:szCs w:val="24"/>
        </w:rPr>
        <w:t>d</w:t>
      </w:r>
      <w:r w:rsidR="003403CD" w:rsidRPr="00BA30B9">
        <w:rPr>
          <w:rFonts w:asciiTheme="majorHAnsi" w:hAnsiTheme="majorHAnsi"/>
          <w:sz w:val="24"/>
          <w:szCs w:val="24"/>
        </w:rPr>
        <w:t xml:space="preserve"> </w:t>
      </w:r>
      <w:r w:rsidR="00A904A8" w:rsidRPr="00BA30B9">
        <w:rPr>
          <w:rFonts w:asciiTheme="majorHAnsi" w:hAnsiTheme="majorHAnsi"/>
          <w:sz w:val="24"/>
          <w:szCs w:val="24"/>
        </w:rPr>
        <w:t>these</w:t>
      </w:r>
      <w:r w:rsidR="004E5098" w:rsidRPr="00BA30B9">
        <w:rPr>
          <w:rFonts w:asciiTheme="majorHAnsi" w:hAnsiTheme="majorHAnsi"/>
          <w:sz w:val="24"/>
          <w:szCs w:val="24"/>
        </w:rPr>
        <w:t xml:space="preserve"> </w:t>
      </w:r>
      <w:r w:rsidR="00A904A8" w:rsidRPr="00BA30B9">
        <w:rPr>
          <w:rFonts w:asciiTheme="majorHAnsi" w:hAnsiTheme="majorHAnsi"/>
          <w:sz w:val="24"/>
          <w:szCs w:val="24"/>
        </w:rPr>
        <w:t>have</w:t>
      </w:r>
      <w:r w:rsidR="004568C3" w:rsidRPr="00BA30B9">
        <w:rPr>
          <w:rFonts w:asciiTheme="majorHAnsi" w:hAnsiTheme="majorHAnsi"/>
          <w:sz w:val="24"/>
          <w:szCs w:val="24"/>
        </w:rPr>
        <w:t xml:space="preserve"> been linked </w:t>
      </w:r>
      <w:r w:rsidR="007071F4" w:rsidRPr="00BA30B9">
        <w:rPr>
          <w:rFonts w:asciiTheme="majorHAnsi" w:hAnsiTheme="majorHAnsi"/>
          <w:sz w:val="24"/>
          <w:szCs w:val="24"/>
        </w:rPr>
        <w:t xml:space="preserve">to </w:t>
      </w:r>
      <w:r w:rsidR="00A904A8" w:rsidRPr="00BA30B9">
        <w:rPr>
          <w:rFonts w:asciiTheme="majorHAnsi" w:hAnsiTheme="majorHAnsi"/>
          <w:sz w:val="24"/>
          <w:szCs w:val="24"/>
        </w:rPr>
        <w:t>their</w:t>
      </w:r>
      <w:r w:rsidR="007071F4" w:rsidRPr="00BA30B9">
        <w:rPr>
          <w:rFonts w:asciiTheme="majorHAnsi" w:hAnsiTheme="majorHAnsi"/>
          <w:sz w:val="24"/>
          <w:szCs w:val="24"/>
        </w:rPr>
        <w:t xml:space="preserve"> appetitive </w:t>
      </w:r>
      <w:r w:rsidR="007071F4" w:rsidRPr="00BA30B9">
        <w:rPr>
          <w:rFonts w:asciiTheme="majorHAnsi" w:hAnsiTheme="majorHAnsi"/>
          <w:sz w:val="24"/>
          <w:szCs w:val="24"/>
        </w:rPr>
        <w:lastRenderedPageBreak/>
        <w:t>traits</w:t>
      </w:r>
      <w:r w:rsidR="005D2F1A" w:rsidRPr="00BA30B9">
        <w:rPr>
          <w:rFonts w:asciiTheme="majorHAnsi" w:hAnsiTheme="majorHAnsi"/>
          <w:sz w:val="24"/>
          <w:szCs w:val="24"/>
        </w:rPr>
        <w:t>, such as higher food enjoyment and</w:t>
      </w:r>
      <w:r w:rsidR="007071F4" w:rsidRPr="00BA30B9">
        <w:rPr>
          <w:rFonts w:asciiTheme="majorHAnsi" w:hAnsiTheme="majorHAnsi"/>
          <w:sz w:val="24"/>
          <w:szCs w:val="24"/>
        </w:rPr>
        <w:t xml:space="preserve"> l</w:t>
      </w:r>
      <w:r w:rsidR="005D2F1A" w:rsidRPr="00BA30B9">
        <w:rPr>
          <w:rFonts w:asciiTheme="majorHAnsi" w:hAnsiTheme="majorHAnsi"/>
          <w:sz w:val="24"/>
          <w:szCs w:val="24"/>
        </w:rPr>
        <w:t xml:space="preserve">ower satiety responsiveness </w:t>
      </w:r>
      <w:r w:rsidR="00A372A3" w:rsidRPr="00BA30B9">
        <w:rPr>
          <w:rFonts w:asciiTheme="majorHAnsi" w:hAnsiTheme="majorHAnsi"/>
          <w:sz w:val="24"/>
          <w:szCs w:val="24"/>
        </w:rPr>
        <w:fldChar w:fldCharType="begin"/>
      </w:r>
      <w:r w:rsidR="00975EF1" w:rsidRPr="00BA30B9">
        <w:rPr>
          <w:rFonts w:asciiTheme="majorHAnsi" w:hAnsiTheme="majorHAnsi"/>
          <w:sz w:val="24"/>
          <w:szCs w:val="24"/>
        </w:rPr>
        <w:instrText xml:space="preserve"> ADDIN EN.CITE &lt;EndNote&gt;&lt;Cite&gt;&lt;Author&gt;Fogel&lt;/Author&gt;&lt;Year&gt;2018&lt;/Year&gt;&lt;RecNum&gt;4036&lt;/RecNum&gt;&lt;DisplayText&gt;(27)&lt;/DisplayText&gt;&lt;record&gt;&lt;rec-number&gt;4036&lt;/rec-number&gt;&lt;foreign-keys&gt;&lt;key app="EN" db-id="0f2e9sdeazdvrherf235awvfaa0t9w0xweez" timestamp="1522807904"&gt;4036&lt;/key&gt;&lt;/foreign-keys&gt;&lt;ref-type name="Journal Article"&gt;17&lt;/ref-type&gt;&lt;contributors&gt;&lt;authors&gt;&lt;author&gt;Fogel, Anna&lt;/author&gt;&lt;author&gt;Fries, Lisa R.&lt;/author&gt;&lt;author&gt;McCrickerd, Keri&lt;/author&gt;&lt;author&gt;Goh, Ai Ting&lt;/author&gt;&lt;author&gt;Quah, Phaik Ling&lt;/author&gt;&lt;author&gt;Chan, Mei Jun&lt;/author&gt;&lt;author&gt;Toh, Jia Ying&lt;/author&gt;&lt;author&gt;Chong, Yap-Seng&lt;/author&gt;&lt;author&gt;Tan, Kok Hian&lt;/author&gt;&lt;author&gt;Yap, Fabian&lt;/author&gt;&lt;author&gt;Shek, Lynette P.&lt;/author&gt;&lt;author&gt;Meaney, Michael J.&lt;/author&gt;&lt;author&gt;Broekman, Birit F. P.&lt;/author&gt;&lt;author&gt;Lee, Yung Seng&lt;/author&gt;&lt;author&gt;Godfrey, Keith M.&lt;/author&gt;&lt;author&gt;Fong Chong, Mary Foong&lt;/author&gt;&lt;author&gt;Forde, Ciarán G.&lt;/author&gt;&lt;/authors&gt;&lt;/contributors&gt;&lt;titles&gt;&lt;title&gt;Oral processing behaviours that promote children&amp;apos;s energy intake are associated with parent-reported appetitive traits: Results from the GUSTO cohort&lt;/title&gt;&lt;secondary-title&gt;Appetite&lt;/secondary-title&gt;&lt;/titles&gt;&lt;periodical&gt;&lt;full-title&gt;Appetite&lt;/full-title&gt;&lt;abbr-1&gt;Appetite&lt;/abbr-1&gt;&lt;/periodical&gt;&lt;pages&gt;8-15&lt;/pages&gt;&lt;volume&gt;126&lt;/volume&gt;&lt;keywords&gt;&lt;keyword&gt;Eating behaviours&lt;/keyword&gt;&lt;keyword&gt;Oral processing&lt;/keyword&gt;&lt;keyword&gt;Appetitive traits&lt;/keyword&gt;&lt;keyword&gt;CEBQ&lt;/keyword&gt;&lt;keyword&gt;Eating rates&lt;/keyword&gt;&lt;/keywords&gt;&lt;dates&gt;&lt;year&gt;2018&lt;/year&gt;&lt;pub-dates&gt;&lt;date&gt;2018/07/01/&lt;/date&gt;&lt;/pub-dates&gt;&lt;/dates&gt;&lt;isbn&gt;0195-6663&lt;/isbn&gt;&lt;urls&gt;&lt;related-urls&gt;&lt;url&gt;http://www.sciencedirect.com/science/article/pii/S0195666317314563&lt;/url&gt;&lt;/related-urls&gt;&lt;/urls&gt;&lt;electronic-resource-num&gt;https://doi.org/10.1016/j.appet.2018.03.011&lt;/electronic-resource-num&gt;&lt;/record&gt;&lt;/Cite&gt;&lt;/EndNote&gt;</w:instrText>
      </w:r>
      <w:r w:rsidR="00A372A3" w:rsidRPr="00BA30B9">
        <w:rPr>
          <w:rFonts w:asciiTheme="majorHAnsi" w:hAnsiTheme="majorHAnsi"/>
          <w:sz w:val="24"/>
          <w:szCs w:val="24"/>
        </w:rPr>
        <w:fldChar w:fldCharType="separate"/>
      </w:r>
      <w:r w:rsidR="00975EF1" w:rsidRPr="00BA30B9">
        <w:rPr>
          <w:rFonts w:asciiTheme="majorHAnsi" w:hAnsiTheme="majorHAnsi"/>
          <w:noProof/>
          <w:sz w:val="24"/>
          <w:szCs w:val="24"/>
        </w:rPr>
        <w:t>(27)</w:t>
      </w:r>
      <w:r w:rsidR="00A372A3" w:rsidRPr="00BA30B9">
        <w:rPr>
          <w:rFonts w:asciiTheme="majorHAnsi" w:hAnsiTheme="majorHAnsi"/>
          <w:sz w:val="24"/>
          <w:szCs w:val="24"/>
        </w:rPr>
        <w:fldChar w:fldCharType="end"/>
      </w:r>
      <w:r w:rsidR="007071F4" w:rsidRPr="00BA30B9">
        <w:rPr>
          <w:rFonts w:asciiTheme="majorHAnsi" w:hAnsiTheme="majorHAnsi"/>
          <w:sz w:val="24"/>
          <w:szCs w:val="24"/>
        </w:rPr>
        <w:t xml:space="preserve">. </w:t>
      </w:r>
      <w:r w:rsidR="00A904A8" w:rsidRPr="00BA30B9">
        <w:rPr>
          <w:rFonts w:asciiTheme="majorHAnsi" w:hAnsiTheme="majorHAnsi"/>
          <w:sz w:val="24"/>
          <w:szCs w:val="24"/>
        </w:rPr>
        <w:t>Evidence suggests that</w:t>
      </w:r>
      <w:r w:rsidR="00D40F9E" w:rsidRPr="00BA30B9">
        <w:rPr>
          <w:rFonts w:asciiTheme="majorHAnsi" w:hAnsiTheme="majorHAnsi"/>
          <w:sz w:val="24"/>
          <w:szCs w:val="24"/>
        </w:rPr>
        <w:t xml:space="preserve"> </w:t>
      </w:r>
      <w:r w:rsidR="006A73C1" w:rsidRPr="00BA30B9">
        <w:rPr>
          <w:rFonts w:asciiTheme="majorHAnsi" w:hAnsiTheme="majorHAnsi"/>
          <w:sz w:val="24"/>
          <w:szCs w:val="24"/>
        </w:rPr>
        <w:t>children increase their bite size, the primary driver of fast</w:t>
      </w:r>
      <w:r w:rsidR="004C48C0" w:rsidRPr="00BA30B9">
        <w:rPr>
          <w:rFonts w:asciiTheme="majorHAnsi" w:hAnsiTheme="majorHAnsi"/>
          <w:sz w:val="24"/>
          <w:szCs w:val="24"/>
        </w:rPr>
        <w:t>er</w:t>
      </w:r>
      <w:r w:rsidR="006A73C1" w:rsidRPr="00BA30B9">
        <w:rPr>
          <w:rFonts w:asciiTheme="majorHAnsi" w:hAnsiTheme="majorHAnsi"/>
          <w:sz w:val="24"/>
          <w:szCs w:val="24"/>
        </w:rPr>
        <w:t xml:space="preserve"> eating rates </w:t>
      </w:r>
      <w:r w:rsidR="006A73C1" w:rsidRPr="00BA30B9">
        <w:rPr>
          <w:rFonts w:asciiTheme="majorHAnsi" w:hAnsiTheme="majorHAnsi"/>
          <w:sz w:val="24"/>
          <w:szCs w:val="24"/>
        </w:rPr>
        <w:fldChar w:fldCharType="begin"/>
      </w:r>
      <w:r w:rsidR="00975EF1" w:rsidRPr="00BA30B9">
        <w:rPr>
          <w:rFonts w:asciiTheme="majorHAnsi" w:hAnsiTheme="majorHAnsi"/>
          <w:sz w:val="24"/>
          <w:szCs w:val="24"/>
        </w:rPr>
        <w:instrText xml:space="preserve"> ADDIN EN.CITE &lt;EndNote&gt;&lt;Cite&gt;&lt;Author&gt;Fogel&lt;/Author&gt;&lt;Year&gt;2017&lt;/Year&gt;&lt;RecNum&gt;3822&lt;/RecNum&gt;&lt;DisplayText&gt;(28)&lt;/DisplayText&gt;&lt;record&gt;&lt;rec-number&gt;3822&lt;/rec-number&gt;&lt;foreign-keys&gt;&lt;key app="EN" db-id="0f2e9sdeazdvrherf235awvfaa0t9w0xweez" timestamp="1487303215"&gt;3822&lt;/key&gt;&lt;/foreign-keys&gt;&lt;ref-type name="Journal Article"&gt;17&lt;/ref-type&gt;&lt;contributors&gt;&lt;authors&gt;&lt;author&gt;Fogel, Anna&lt;/author&gt;&lt;author&gt;Goh, Ai Ting&lt;/author&gt;&lt;author&gt;Fries, Lisa R.&lt;/author&gt;&lt;author&gt;Sadananthan, Suresh Anand&lt;/author&gt;&lt;author&gt;Sendhil Velan, S.&lt;/author&gt;&lt;author&gt;Michael, Navin&lt;/author&gt;&lt;author&gt;Tint, Mya Thway&lt;/author&gt;&lt;author&gt;Fortier, Marielle Valerie&lt;/author&gt;&lt;author&gt;Chan, Mei Jun&lt;/author&gt;&lt;author&gt;Toh, Jia Ying&lt;/author&gt;&lt;author&gt;Chong, Yap-Seng&lt;/author&gt;&lt;author&gt;Tan, Kok Hian&lt;/author&gt;&lt;author&gt;Yap, Fabian&lt;/author&gt;&lt;author&gt;Shek, Lynette P.&lt;/author&gt;&lt;author&gt;Meaney, Michael J.&lt;/author&gt;&lt;author&gt;Broekman, Birit F. P.&lt;/author&gt;&lt;author&gt;Lee, Yung Seng&lt;/author&gt;&lt;author&gt;Godfrey, Keith M.&lt;/author&gt;&lt;author&gt;Chong, Mary Foong Fong&lt;/author&gt;&lt;author&gt;Forde, Ciarán G.&lt;/author&gt;&lt;/authors&gt;&lt;/contributors&gt;&lt;titles&gt;&lt;title&gt;A description of an ‘obesogenic’ eating style that promotes higher energy intake and is associated with greater adiposity in 4.5 year-old children: Results from the GUSTO cohort&lt;/title&gt;&lt;secondary-title&gt;Physiology &amp;amp; Behavior&lt;/secondary-title&gt;&lt;/titles&gt;&lt;periodical&gt;&lt;full-title&gt;Physiology &amp;amp; Behavior&lt;/full-title&gt;&lt;/periodical&gt;&lt;pages&gt;107-116&lt;/pages&gt;&lt;volume&gt;176&lt;/volume&gt;&lt;dates&gt;&lt;year&gt;2017&lt;/year&gt;&lt;/dates&gt;&lt;isbn&gt;0031-9384&lt;/isbn&gt;&lt;urls&gt;&lt;related-urls&gt;&lt;url&gt;http://www.sciencedirect.com/science/article/pii/S0031938416311581&lt;/url&gt;&lt;url&gt;http://ac.els-cdn.com/S0031938416311581/1-s2.0-S0031938416311581-main.pdf?_tid=5c1e5810-476f-11e7-80fa-00000aacb362&amp;amp;acdnat=1496393107_749811b6c263a3f99bd2a289ee64075a&lt;/url&gt;&lt;url&gt;https://www.sciencedirect.com/science/article/pii/S0031938416311581?via%3Dihub&lt;/url&gt;&lt;/related-urls&gt;&lt;/urls&gt;&lt;electronic-resource-num&gt;http://dx.doi.org/10.1016/j.physbeh.2017.02.013&lt;/electronic-resource-num&gt;&lt;/record&gt;&lt;/Cite&gt;&lt;/EndNote&gt;</w:instrText>
      </w:r>
      <w:r w:rsidR="006A73C1" w:rsidRPr="00BA30B9">
        <w:rPr>
          <w:rFonts w:asciiTheme="majorHAnsi" w:hAnsiTheme="majorHAnsi"/>
          <w:sz w:val="24"/>
          <w:szCs w:val="24"/>
        </w:rPr>
        <w:fldChar w:fldCharType="separate"/>
      </w:r>
      <w:r w:rsidR="00975EF1" w:rsidRPr="00BA30B9">
        <w:rPr>
          <w:rFonts w:asciiTheme="majorHAnsi" w:hAnsiTheme="majorHAnsi"/>
          <w:noProof/>
          <w:sz w:val="24"/>
          <w:szCs w:val="24"/>
        </w:rPr>
        <w:t>(28)</w:t>
      </w:r>
      <w:r w:rsidR="006A73C1" w:rsidRPr="00BA30B9">
        <w:rPr>
          <w:rFonts w:asciiTheme="majorHAnsi" w:hAnsiTheme="majorHAnsi"/>
          <w:sz w:val="24"/>
          <w:szCs w:val="24"/>
        </w:rPr>
        <w:fldChar w:fldCharType="end"/>
      </w:r>
      <w:r w:rsidR="006A73C1" w:rsidRPr="00BA30B9">
        <w:rPr>
          <w:rFonts w:asciiTheme="majorHAnsi" w:hAnsiTheme="majorHAnsi"/>
          <w:sz w:val="24"/>
          <w:szCs w:val="24"/>
        </w:rPr>
        <w:t xml:space="preserve">, when served larger food portions </w:t>
      </w:r>
      <w:r w:rsidR="006A73C1" w:rsidRPr="00BA30B9">
        <w:rPr>
          <w:rFonts w:asciiTheme="majorHAnsi" w:hAnsiTheme="majorHAnsi"/>
          <w:sz w:val="24"/>
          <w:szCs w:val="24"/>
        </w:rPr>
        <w:fldChar w:fldCharType="begin"/>
      </w:r>
      <w:r w:rsidR="00975EF1" w:rsidRPr="00BA30B9">
        <w:rPr>
          <w:rFonts w:asciiTheme="majorHAnsi" w:hAnsiTheme="majorHAnsi"/>
          <w:sz w:val="24"/>
          <w:szCs w:val="24"/>
        </w:rPr>
        <w:instrText xml:space="preserve"> ADDIN EN.CITE &lt;EndNote&gt;&lt;Cite&gt;&lt;Author&gt;Fisher&lt;/Author&gt;&lt;Year&gt;2003&lt;/Year&gt;&lt;RecNum&gt;975&lt;/RecNum&gt;&lt;DisplayText&gt;(29)&lt;/DisplayText&gt;&lt;record&gt;&lt;rec-number&gt;975&lt;/rec-number&gt;&lt;foreign-keys&gt;&lt;key app="EN" db-id="0f2e9sdeazdvrherf235awvfaa0t9w0xweez" timestamp="1474947373"&gt;975&lt;/key&gt;&lt;key app="ENWeb" db-id=""&gt;0&lt;/key&gt;&lt;/foreign-keys&gt;&lt;ref-type name="Journal Article"&gt;17&lt;/ref-type&gt;&lt;contributors&gt;&lt;authors&gt;&lt;author&gt;Fisher, J. O.&lt;/author&gt;&lt;author&gt;Rolls, B. J.&lt;/author&gt;&lt;author&gt;Birch, L. L.&lt;/author&gt;&lt;/authors&gt;&lt;/contributors&gt;&lt;titles&gt;&lt;title&gt;Children’s bite size and intake of an entrée are greater with large portions than with age-appropriate or self-selected portions&lt;/title&gt;&lt;secondary-title&gt;The American Journal of Clinical Nutrition&lt;/secondary-title&gt;&lt;/titles&gt;&lt;periodical&gt;&lt;full-title&gt;The American Journal of Clinical Nutrition&lt;/full-title&gt;&lt;/periodical&gt;&lt;pages&gt;1164-1170&lt;/pages&gt;&lt;volume&gt;77&lt;/volume&gt;&lt;number&gt;5&lt;/number&gt;&lt;dates&gt;&lt;year&gt;2003&lt;/year&gt;&lt;pub-dates&gt;&lt;date&gt;May 1, 2003&lt;/date&gt;&lt;/pub-dates&gt;&lt;/dates&gt;&lt;urls&gt;&lt;related-urls&gt;&lt;url&gt;http://ajcn.nutrition.org/content/77/5/1164.abstract&lt;/url&gt;&lt;/related-urls&gt;&lt;/urls&gt;&lt;/record&gt;&lt;/Cite&gt;&lt;/EndNote&gt;</w:instrText>
      </w:r>
      <w:r w:rsidR="006A73C1" w:rsidRPr="00BA30B9">
        <w:rPr>
          <w:rFonts w:asciiTheme="majorHAnsi" w:hAnsiTheme="majorHAnsi"/>
          <w:sz w:val="24"/>
          <w:szCs w:val="24"/>
        </w:rPr>
        <w:fldChar w:fldCharType="separate"/>
      </w:r>
      <w:r w:rsidR="00975EF1" w:rsidRPr="00BA30B9">
        <w:rPr>
          <w:rFonts w:asciiTheme="majorHAnsi" w:hAnsiTheme="majorHAnsi"/>
          <w:noProof/>
          <w:sz w:val="24"/>
          <w:szCs w:val="24"/>
        </w:rPr>
        <w:t>(29)</w:t>
      </w:r>
      <w:r w:rsidR="006A73C1" w:rsidRPr="00BA30B9">
        <w:rPr>
          <w:rFonts w:asciiTheme="majorHAnsi" w:hAnsiTheme="majorHAnsi"/>
          <w:sz w:val="24"/>
          <w:szCs w:val="24"/>
        </w:rPr>
        <w:fldChar w:fldCharType="end"/>
      </w:r>
      <w:r w:rsidR="00611D27" w:rsidRPr="00BA30B9">
        <w:rPr>
          <w:rFonts w:asciiTheme="majorHAnsi" w:hAnsiTheme="majorHAnsi"/>
          <w:sz w:val="24"/>
          <w:szCs w:val="24"/>
        </w:rPr>
        <w:t>,</w:t>
      </w:r>
      <w:r w:rsidR="006A73C1" w:rsidRPr="00BA30B9">
        <w:rPr>
          <w:rFonts w:asciiTheme="majorHAnsi" w:hAnsiTheme="majorHAnsi"/>
          <w:sz w:val="24"/>
          <w:szCs w:val="24"/>
        </w:rPr>
        <w:t xml:space="preserve"> sugge</w:t>
      </w:r>
      <w:r w:rsidR="00A52053" w:rsidRPr="00BA30B9">
        <w:rPr>
          <w:rFonts w:asciiTheme="majorHAnsi" w:hAnsiTheme="majorHAnsi"/>
          <w:sz w:val="24"/>
          <w:szCs w:val="24"/>
        </w:rPr>
        <w:t>sting that fast</w:t>
      </w:r>
      <w:r w:rsidR="004C48C0" w:rsidRPr="00BA30B9">
        <w:rPr>
          <w:rFonts w:asciiTheme="majorHAnsi" w:hAnsiTheme="majorHAnsi"/>
          <w:sz w:val="24"/>
          <w:szCs w:val="24"/>
        </w:rPr>
        <w:t>er</w:t>
      </w:r>
      <w:r w:rsidR="00A52053" w:rsidRPr="00BA30B9">
        <w:rPr>
          <w:rFonts w:asciiTheme="majorHAnsi" w:hAnsiTheme="majorHAnsi"/>
          <w:sz w:val="24"/>
          <w:szCs w:val="24"/>
        </w:rPr>
        <w:t xml:space="preserve"> eating </w:t>
      </w:r>
      <w:r w:rsidR="004C48C0" w:rsidRPr="00BA30B9">
        <w:rPr>
          <w:rFonts w:asciiTheme="majorHAnsi" w:hAnsiTheme="majorHAnsi"/>
          <w:sz w:val="24"/>
          <w:szCs w:val="24"/>
        </w:rPr>
        <w:t xml:space="preserve">may </w:t>
      </w:r>
      <w:r w:rsidR="006A73C1" w:rsidRPr="00BA30B9">
        <w:rPr>
          <w:rFonts w:asciiTheme="majorHAnsi" w:hAnsiTheme="majorHAnsi"/>
          <w:sz w:val="24"/>
          <w:szCs w:val="24"/>
        </w:rPr>
        <w:t>also reflect an aspect of increased responsiveness to external food cues</w:t>
      </w:r>
      <w:r w:rsidR="00356986" w:rsidRPr="00BA30B9">
        <w:rPr>
          <w:rFonts w:asciiTheme="majorHAnsi" w:hAnsiTheme="majorHAnsi"/>
          <w:sz w:val="24"/>
          <w:szCs w:val="24"/>
        </w:rPr>
        <w:t xml:space="preserve"> that could be linked to poor</w:t>
      </w:r>
      <w:r w:rsidR="00A52053" w:rsidRPr="00BA30B9">
        <w:rPr>
          <w:rFonts w:asciiTheme="majorHAnsi" w:hAnsiTheme="majorHAnsi"/>
          <w:sz w:val="24"/>
          <w:szCs w:val="24"/>
        </w:rPr>
        <w:t xml:space="preserve"> inhibitory control. </w:t>
      </w:r>
      <w:r w:rsidR="00E40814" w:rsidRPr="00BA30B9">
        <w:rPr>
          <w:rFonts w:asciiTheme="majorHAnsi" w:hAnsiTheme="majorHAnsi"/>
          <w:sz w:val="24"/>
          <w:szCs w:val="24"/>
        </w:rPr>
        <w:t xml:space="preserve"> </w:t>
      </w:r>
    </w:p>
    <w:p w14:paraId="54D4DF78" w14:textId="26E8E2F5" w:rsidR="009C0846" w:rsidRPr="00BA30B9" w:rsidRDefault="009C0846" w:rsidP="00697C65">
      <w:pPr>
        <w:spacing w:after="0" w:line="480" w:lineRule="auto"/>
        <w:ind w:firstLine="1134"/>
        <w:rPr>
          <w:rFonts w:asciiTheme="majorHAnsi" w:hAnsiTheme="majorHAnsi"/>
          <w:sz w:val="24"/>
          <w:szCs w:val="24"/>
        </w:rPr>
      </w:pPr>
      <w:r w:rsidRPr="00BA30B9">
        <w:rPr>
          <w:rFonts w:asciiTheme="majorHAnsi" w:hAnsiTheme="majorHAnsi"/>
          <w:sz w:val="24"/>
          <w:szCs w:val="24"/>
        </w:rPr>
        <w:t xml:space="preserve">The first aim of </w:t>
      </w:r>
      <w:r w:rsidR="004C48C0" w:rsidRPr="00BA30B9">
        <w:rPr>
          <w:rFonts w:asciiTheme="majorHAnsi" w:hAnsiTheme="majorHAnsi"/>
          <w:sz w:val="24"/>
          <w:szCs w:val="24"/>
        </w:rPr>
        <w:t xml:space="preserve">the current </w:t>
      </w:r>
      <w:r w:rsidRPr="00BA30B9">
        <w:rPr>
          <w:rFonts w:asciiTheme="majorHAnsi" w:hAnsiTheme="majorHAnsi"/>
          <w:sz w:val="24"/>
          <w:szCs w:val="24"/>
        </w:rPr>
        <w:t xml:space="preserve">study was to investigate </w:t>
      </w:r>
      <w:r w:rsidR="004C48C0" w:rsidRPr="00BA30B9">
        <w:rPr>
          <w:rFonts w:asciiTheme="majorHAnsi" w:hAnsiTheme="majorHAnsi"/>
          <w:sz w:val="24"/>
          <w:szCs w:val="24"/>
        </w:rPr>
        <w:t xml:space="preserve">whether there </w:t>
      </w:r>
      <w:r w:rsidR="00DD21E1" w:rsidRPr="00BA30B9">
        <w:rPr>
          <w:rFonts w:asciiTheme="majorHAnsi" w:hAnsiTheme="majorHAnsi"/>
          <w:sz w:val="24"/>
          <w:szCs w:val="24"/>
        </w:rPr>
        <w:t xml:space="preserve">is a </w:t>
      </w:r>
      <w:r w:rsidRPr="00BA30B9">
        <w:rPr>
          <w:rFonts w:asciiTheme="majorHAnsi" w:hAnsiTheme="majorHAnsi"/>
          <w:sz w:val="24"/>
          <w:szCs w:val="24"/>
        </w:rPr>
        <w:t xml:space="preserve">relationship between </w:t>
      </w:r>
      <w:proofErr w:type="gramStart"/>
      <w:r w:rsidRPr="00BA30B9">
        <w:rPr>
          <w:rFonts w:asciiTheme="majorHAnsi" w:hAnsiTheme="majorHAnsi"/>
          <w:sz w:val="24"/>
          <w:szCs w:val="24"/>
        </w:rPr>
        <w:t>6 year old</w:t>
      </w:r>
      <w:proofErr w:type="gramEnd"/>
      <w:r w:rsidRPr="00BA30B9">
        <w:rPr>
          <w:rFonts w:asciiTheme="majorHAnsi" w:hAnsiTheme="majorHAnsi"/>
          <w:sz w:val="24"/>
          <w:szCs w:val="24"/>
        </w:rPr>
        <w:t xml:space="preserve"> children’s inhibitory control </w:t>
      </w:r>
      <w:r w:rsidR="006B1415" w:rsidRPr="00BA30B9">
        <w:rPr>
          <w:rFonts w:asciiTheme="majorHAnsi" w:hAnsiTheme="majorHAnsi"/>
          <w:sz w:val="24"/>
          <w:szCs w:val="24"/>
        </w:rPr>
        <w:t xml:space="preserve">as </w:t>
      </w:r>
      <w:r w:rsidRPr="00BA30B9">
        <w:rPr>
          <w:rFonts w:asciiTheme="majorHAnsi" w:hAnsiTheme="majorHAnsi"/>
          <w:sz w:val="24"/>
          <w:szCs w:val="24"/>
        </w:rPr>
        <w:t xml:space="preserve">measured </w:t>
      </w:r>
      <w:r w:rsidR="00AB01E9" w:rsidRPr="00BA30B9">
        <w:rPr>
          <w:rFonts w:asciiTheme="majorHAnsi" w:hAnsiTheme="majorHAnsi"/>
          <w:sz w:val="24"/>
          <w:szCs w:val="24"/>
        </w:rPr>
        <w:t>by</w:t>
      </w:r>
      <w:r w:rsidR="005D2F1A" w:rsidRPr="00BA30B9">
        <w:rPr>
          <w:rFonts w:asciiTheme="majorHAnsi" w:hAnsiTheme="majorHAnsi"/>
          <w:sz w:val="24"/>
          <w:szCs w:val="24"/>
        </w:rPr>
        <w:t xml:space="preserve"> the SST</w:t>
      </w:r>
      <w:r w:rsidRPr="00BA30B9">
        <w:rPr>
          <w:rFonts w:asciiTheme="majorHAnsi" w:hAnsiTheme="majorHAnsi"/>
          <w:sz w:val="24"/>
          <w:szCs w:val="24"/>
        </w:rPr>
        <w:t xml:space="preserve"> and</w:t>
      </w:r>
      <w:r w:rsidR="0080265E" w:rsidRPr="00BA30B9">
        <w:rPr>
          <w:rFonts w:asciiTheme="majorHAnsi" w:hAnsiTheme="majorHAnsi"/>
          <w:sz w:val="24"/>
          <w:szCs w:val="24"/>
        </w:rPr>
        <w:t xml:space="preserve"> a range of</w:t>
      </w:r>
      <w:r w:rsidRPr="00BA30B9">
        <w:rPr>
          <w:rFonts w:asciiTheme="majorHAnsi" w:hAnsiTheme="majorHAnsi"/>
          <w:sz w:val="24"/>
          <w:szCs w:val="24"/>
        </w:rPr>
        <w:t xml:space="preserve"> eating behaviours, specifically:</w:t>
      </w:r>
      <w:r w:rsidR="00027A9E" w:rsidRPr="00BA30B9">
        <w:rPr>
          <w:rFonts w:asciiTheme="majorHAnsi" w:hAnsiTheme="majorHAnsi"/>
          <w:sz w:val="24"/>
          <w:szCs w:val="24"/>
        </w:rPr>
        <w:t xml:space="preserve"> </w:t>
      </w:r>
      <w:r w:rsidRPr="00BA30B9">
        <w:rPr>
          <w:rFonts w:asciiTheme="majorHAnsi" w:hAnsiTheme="majorHAnsi"/>
          <w:sz w:val="24"/>
          <w:szCs w:val="24"/>
        </w:rPr>
        <w:t>self-served portion size at lunch</w:t>
      </w:r>
      <w:r w:rsidR="00DC0302" w:rsidRPr="00BA30B9">
        <w:rPr>
          <w:rFonts w:asciiTheme="majorHAnsi" w:hAnsiTheme="majorHAnsi"/>
          <w:sz w:val="24"/>
          <w:szCs w:val="24"/>
        </w:rPr>
        <w:t>,</w:t>
      </w:r>
      <w:r w:rsidRPr="00BA30B9">
        <w:rPr>
          <w:rFonts w:asciiTheme="majorHAnsi" w:hAnsiTheme="majorHAnsi"/>
          <w:sz w:val="24"/>
          <w:szCs w:val="24"/>
        </w:rPr>
        <w:t xml:space="preserve"> eating rates, </w:t>
      </w:r>
      <w:r w:rsidR="00AF68CC" w:rsidRPr="00BA30B9">
        <w:rPr>
          <w:rFonts w:asciiTheme="majorHAnsi" w:hAnsiTheme="majorHAnsi"/>
          <w:sz w:val="24"/>
          <w:szCs w:val="24"/>
        </w:rPr>
        <w:t xml:space="preserve">and </w:t>
      </w:r>
      <w:r w:rsidRPr="00BA30B9">
        <w:rPr>
          <w:rFonts w:asciiTheme="majorHAnsi" w:hAnsiTheme="majorHAnsi"/>
          <w:sz w:val="24"/>
          <w:szCs w:val="24"/>
        </w:rPr>
        <w:t xml:space="preserve">energy intake </w:t>
      </w:r>
      <w:r w:rsidR="003F02CC" w:rsidRPr="00BA30B9">
        <w:rPr>
          <w:rFonts w:asciiTheme="majorHAnsi" w:hAnsiTheme="majorHAnsi"/>
          <w:sz w:val="24"/>
          <w:szCs w:val="24"/>
        </w:rPr>
        <w:t xml:space="preserve">at </w:t>
      </w:r>
      <w:r w:rsidRPr="00BA30B9">
        <w:rPr>
          <w:rFonts w:asciiTheme="majorHAnsi" w:hAnsiTheme="majorHAnsi"/>
          <w:sz w:val="24"/>
          <w:szCs w:val="24"/>
        </w:rPr>
        <w:t xml:space="preserve">lunch </w:t>
      </w:r>
      <w:r w:rsidR="007A4E03" w:rsidRPr="00BA30B9">
        <w:rPr>
          <w:rFonts w:asciiTheme="majorHAnsi" w:hAnsiTheme="majorHAnsi"/>
          <w:sz w:val="24"/>
          <w:szCs w:val="24"/>
        </w:rPr>
        <w:t xml:space="preserve">during </w:t>
      </w:r>
      <w:r w:rsidR="005B773C" w:rsidRPr="00BA30B9">
        <w:rPr>
          <w:rFonts w:asciiTheme="majorHAnsi" w:hAnsiTheme="majorHAnsi"/>
          <w:sz w:val="24"/>
          <w:szCs w:val="24"/>
        </w:rPr>
        <w:t>an</w:t>
      </w:r>
      <w:r w:rsidR="007A4E03" w:rsidRPr="00BA30B9">
        <w:rPr>
          <w:rFonts w:asciiTheme="majorHAnsi" w:hAnsiTheme="majorHAnsi"/>
          <w:sz w:val="24"/>
          <w:szCs w:val="24"/>
        </w:rPr>
        <w:t xml:space="preserve"> </w:t>
      </w:r>
      <w:r w:rsidRPr="00BA30B9">
        <w:rPr>
          <w:rFonts w:asciiTheme="majorHAnsi" w:hAnsiTheme="majorHAnsi"/>
          <w:sz w:val="24"/>
          <w:szCs w:val="24"/>
        </w:rPr>
        <w:t>eating in the absence of hunger (EAH)</w:t>
      </w:r>
      <w:r w:rsidR="007A4E03" w:rsidRPr="00BA30B9">
        <w:rPr>
          <w:rFonts w:asciiTheme="majorHAnsi" w:hAnsiTheme="majorHAnsi"/>
          <w:sz w:val="24"/>
          <w:szCs w:val="24"/>
        </w:rPr>
        <w:t xml:space="preserve"> task</w:t>
      </w:r>
      <w:r w:rsidRPr="00BA30B9">
        <w:rPr>
          <w:rFonts w:asciiTheme="majorHAnsi" w:hAnsiTheme="majorHAnsi"/>
          <w:sz w:val="24"/>
          <w:szCs w:val="24"/>
        </w:rPr>
        <w:t>, and cumulative</w:t>
      </w:r>
      <w:r w:rsidR="006B1415" w:rsidRPr="00BA30B9">
        <w:rPr>
          <w:rFonts w:asciiTheme="majorHAnsi" w:hAnsiTheme="majorHAnsi"/>
          <w:sz w:val="24"/>
          <w:szCs w:val="24"/>
        </w:rPr>
        <w:t>ly</w:t>
      </w:r>
      <w:r w:rsidRPr="00BA30B9">
        <w:rPr>
          <w:rFonts w:asciiTheme="majorHAnsi" w:hAnsiTheme="majorHAnsi"/>
          <w:sz w:val="24"/>
          <w:szCs w:val="24"/>
        </w:rPr>
        <w:t xml:space="preserve"> over </w:t>
      </w:r>
      <w:r w:rsidR="007A4E03" w:rsidRPr="00BA30B9">
        <w:rPr>
          <w:rFonts w:asciiTheme="majorHAnsi" w:hAnsiTheme="majorHAnsi"/>
          <w:sz w:val="24"/>
          <w:szCs w:val="24"/>
        </w:rPr>
        <w:t>these</w:t>
      </w:r>
      <w:r w:rsidR="00BD1213" w:rsidRPr="00BA30B9">
        <w:rPr>
          <w:rFonts w:asciiTheme="majorHAnsi" w:hAnsiTheme="majorHAnsi"/>
          <w:sz w:val="24"/>
          <w:szCs w:val="24"/>
        </w:rPr>
        <w:t xml:space="preserve"> two</w:t>
      </w:r>
      <w:r w:rsidR="00027A9E" w:rsidRPr="00BA30B9">
        <w:rPr>
          <w:rFonts w:asciiTheme="majorHAnsi" w:hAnsiTheme="majorHAnsi"/>
          <w:sz w:val="24"/>
          <w:szCs w:val="24"/>
        </w:rPr>
        <w:t xml:space="preserve"> </w:t>
      </w:r>
      <w:r w:rsidRPr="00BA30B9">
        <w:rPr>
          <w:rFonts w:asciiTheme="majorHAnsi" w:hAnsiTheme="majorHAnsi"/>
          <w:sz w:val="24"/>
          <w:szCs w:val="24"/>
        </w:rPr>
        <w:t>eating occasions. The second aim was to investigate the relationship between</w:t>
      </w:r>
      <w:r w:rsidR="004B6531" w:rsidRPr="00BA30B9">
        <w:rPr>
          <w:rFonts w:asciiTheme="majorHAnsi" w:hAnsiTheme="majorHAnsi"/>
          <w:sz w:val="24"/>
          <w:szCs w:val="24"/>
        </w:rPr>
        <w:t xml:space="preserve"> child</w:t>
      </w:r>
      <w:r w:rsidR="00BD1213" w:rsidRPr="00BA30B9">
        <w:rPr>
          <w:rFonts w:asciiTheme="majorHAnsi" w:hAnsiTheme="majorHAnsi"/>
          <w:sz w:val="24"/>
          <w:szCs w:val="24"/>
        </w:rPr>
        <w:t>ren’s</w:t>
      </w:r>
      <w:r w:rsidRPr="00BA30B9">
        <w:rPr>
          <w:rFonts w:asciiTheme="majorHAnsi" w:hAnsiTheme="majorHAnsi"/>
          <w:sz w:val="24"/>
          <w:szCs w:val="24"/>
        </w:rPr>
        <w:t xml:space="preserve"> inhibitory control and adiposity. </w:t>
      </w:r>
      <w:r w:rsidR="001E6374" w:rsidRPr="00BA30B9">
        <w:rPr>
          <w:rFonts w:asciiTheme="majorHAnsi" w:hAnsiTheme="majorHAnsi"/>
          <w:sz w:val="24"/>
          <w:szCs w:val="24"/>
        </w:rPr>
        <w:t xml:space="preserve">We </w:t>
      </w:r>
      <w:r w:rsidRPr="00BA30B9">
        <w:rPr>
          <w:rFonts w:asciiTheme="majorHAnsi" w:hAnsiTheme="majorHAnsi"/>
          <w:sz w:val="24"/>
          <w:szCs w:val="24"/>
        </w:rPr>
        <w:t xml:space="preserve">hypothesised that children with </w:t>
      </w:r>
      <w:r w:rsidR="00A372A3" w:rsidRPr="00BA30B9">
        <w:rPr>
          <w:rFonts w:asciiTheme="majorHAnsi" w:hAnsiTheme="majorHAnsi"/>
          <w:sz w:val="24"/>
          <w:szCs w:val="24"/>
        </w:rPr>
        <w:t xml:space="preserve">lower </w:t>
      </w:r>
      <w:r w:rsidRPr="00BA30B9">
        <w:rPr>
          <w:rFonts w:asciiTheme="majorHAnsi" w:hAnsiTheme="majorHAnsi"/>
          <w:sz w:val="24"/>
          <w:szCs w:val="24"/>
        </w:rPr>
        <w:t>inhibitory con</w:t>
      </w:r>
      <w:r w:rsidR="00177A45" w:rsidRPr="00BA30B9">
        <w:rPr>
          <w:rFonts w:asciiTheme="majorHAnsi" w:hAnsiTheme="majorHAnsi"/>
          <w:sz w:val="24"/>
          <w:szCs w:val="24"/>
        </w:rPr>
        <w:t>trol would</w:t>
      </w:r>
      <w:r w:rsidR="003835D2" w:rsidRPr="00BA30B9">
        <w:rPr>
          <w:rFonts w:asciiTheme="majorHAnsi" w:hAnsiTheme="majorHAnsi"/>
          <w:sz w:val="24"/>
          <w:szCs w:val="24"/>
        </w:rPr>
        <w:t xml:space="preserve"> select larger </w:t>
      </w:r>
      <w:r w:rsidR="0040306C" w:rsidRPr="00BA30B9">
        <w:rPr>
          <w:rFonts w:asciiTheme="majorHAnsi" w:hAnsiTheme="majorHAnsi"/>
          <w:sz w:val="24"/>
          <w:szCs w:val="24"/>
        </w:rPr>
        <w:t xml:space="preserve">food </w:t>
      </w:r>
      <w:r w:rsidR="003835D2" w:rsidRPr="00BA30B9">
        <w:rPr>
          <w:rFonts w:asciiTheme="majorHAnsi" w:hAnsiTheme="majorHAnsi"/>
          <w:sz w:val="24"/>
          <w:szCs w:val="24"/>
        </w:rPr>
        <w:t>portions</w:t>
      </w:r>
      <w:r w:rsidR="006939AA" w:rsidRPr="00BA30B9">
        <w:rPr>
          <w:rFonts w:asciiTheme="majorHAnsi" w:hAnsiTheme="majorHAnsi"/>
          <w:sz w:val="24"/>
          <w:szCs w:val="24"/>
        </w:rPr>
        <w:t xml:space="preserve"> at lunch</w:t>
      </w:r>
      <w:r w:rsidR="0040306C" w:rsidRPr="00BA30B9">
        <w:rPr>
          <w:rFonts w:asciiTheme="majorHAnsi" w:hAnsiTheme="majorHAnsi"/>
          <w:sz w:val="24"/>
          <w:szCs w:val="24"/>
        </w:rPr>
        <w:t xml:space="preserve">, </w:t>
      </w:r>
      <w:r w:rsidR="003835D2" w:rsidRPr="00BA30B9">
        <w:rPr>
          <w:rFonts w:asciiTheme="majorHAnsi" w:hAnsiTheme="majorHAnsi"/>
          <w:sz w:val="24"/>
          <w:szCs w:val="24"/>
        </w:rPr>
        <w:t xml:space="preserve">would eat at </w:t>
      </w:r>
      <w:r w:rsidR="00F02814" w:rsidRPr="00BA30B9">
        <w:rPr>
          <w:rFonts w:asciiTheme="majorHAnsi" w:hAnsiTheme="majorHAnsi"/>
          <w:sz w:val="24"/>
          <w:szCs w:val="24"/>
        </w:rPr>
        <w:t xml:space="preserve">a </w:t>
      </w:r>
      <w:r w:rsidR="003835D2" w:rsidRPr="00BA30B9">
        <w:rPr>
          <w:rFonts w:asciiTheme="majorHAnsi" w:hAnsiTheme="majorHAnsi"/>
          <w:sz w:val="24"/>
          <w:szCs w:val="24"/>
        </w:rPr>
        <w:t xml:space="preserve">faster rate and consume more energy during lunch, during the EAH task and </w:t>
      </w:r>
      <w:r w:rsidR="00BD1213" w:rsidRPr="00BA30B9">
        <w:rPr>
          <w:rFonts w:asciiTheme="majorHAnsi" w:hAnsiTheme="majorHAnsi"/>
          <w:sz w:val="24"/>
          <w:szCs w:val="24"/>
        </w:rPr>
        <w:t xml:space="preserve">more energy </w:t>
      </w:r>
      <w:r w:rsidR="003835D2" w:rsidRPr="00BA30B9">
        <w:rPr>
          <w:rFonts w:asciiTheme="majorHAnsi" w:hAnsiTheme="majorHAnsi"/>
          <w:sz w:val="24"/>
          <w:szCs w:val="24"/>
        </w:rPr>
        <w:t xml:space="preserve">cumulatively. We further hypothesised that children with </w:t>
      </w:r>
      <w:r w:rsidR="003F02CC" w:rsidRPr="00BA30B9">
        <w:rPr>
          <w:rFonts w:asciiTheme="majorHAnsi" w:hAnsiTheme="majorHAnsi"/>
          <w:sz w:val="24"/>
          <w:szCs w:val="24"/>
        </w:rPr>
        <w:t xml:space="preserve">lower </w:t>
      </w:r>
      <w:r w:rsidR="003835D2" w:rsidRPr="00BA30B9">
        <w:rPr>
          <w:rFonts w:asciiTheme="majorHAnsi" w:hAnsiTheme="majorHAnsi"/>
          <w:sz w:val="24"/>
          <w:szCs w:val="24"/>
        </w:rPr>
        <w:t xml:space="preserve">inhibitory control would </w:t>
      </w:r>
      <w:r w:rsidR="00177A45" w:rsidRPr="00BA30B9">
        <w:rPr>
          <w:rFonts w:asciiTheme="majorHAnsi" w:hAnsiTheme="majorHAnsi"/>
          <w:sz w:val="24"/>
          <w:szCs w:val="24"/>
        </w:rPr>
        <w:t>have higher BMI, and higher</w:t>
      </w:r>
      <w:r w:rsidR="00356986" w:rsidRPr="00BA30B9">
        <w:rPr>
          <w:rFonts w:asciiTheme="majorHAnsi" w:hAnsiTheme="majorHAnsi"/>
          <w:sz w:val="24"/>
          <w:szCs w:val="24"/>
        </w:rPr>
        <w:t xml:space="preserve"> </w:t>
      </w:r>
      <w:r w:rsidR="00177A45" w:rsidRPr="00BA30B9">
        <w:rPr>
          <w:rFonts w:asciiTheme="majorHAnsi" w:hAnsiTheme="majorHAnsi"/>
          <w:sz w:val="24"/>
          <w:szCs w:val="24"/>
        </w:rPr>
        <w:t>skinfold</w:t>
      </w:r>
      <w:r w:rsidR="00BD1213" w:rsidRPr="00BA30B9">
        <w:rPr>
          <w:rFonts w:asciiTheme="majorHAnsi" w:hAnsiTheme="majorHAnsi"/>
          <w:sz w:val="24"/>
          <w:szCs w:val="24"/>
        </w:rPr>
        <w:t>s</w:t>
      </w:r>
      <w:r w:rsidR="00177A45" w:rsidRPr="00BA30B9">
        <w:rPr>
          <w:rFonts w:asciiTheme="majorHAnsi" w:hAnsiTheme="majorHAnsi"/>
          <w:sz w:val="24"/>
          <w:szCs w:val="24"/>
        </w:rPr>
        <w:t xml:space="preserve"> thickness and waist circumference</w:t>
      </w:r>
      <w:r w:rsidR="003304DB" w:rsidRPr="00BA30B9">
        <w:rPr>
          <w:rFonts w:asciiTheme="majorHAnsi" w:hAnsiTheme="majorHAnsi"/>
          <w:sz w:val="24"/>
          <w:szCs w:val="24"/>
        </w:rPr>
        <w:t xml:space="preserve">. </w:t>
      </w:r>
    </w:p>
    <w:p w14:paraId="058DE626" w14:textId="77777777" w:rsidR="00BB0CA2" w:rsidRPr="00BA30B9" w:rsidRDefault="00BB0CA2" w:rsidP="00697C65">
      <w:pPr>
        <w:spacing w:after="0" w:line="480" w:lineRule="auto"/>
        <w:ind w:firstLine="1134"/>
        <w:rPr>
          <w:rFonts w:asciiTheme="majorHAnsi" w:hAnsiTheme="majorHAnsi"/>
          <w:sz w:val="24"/>
          <w:szCs w:val="24"/>
        </w:rPr>
      </w:pPr>
    </w:p>
    <w:p w14:paraId="2FC2F455" w14:textId="77777777" w:rsidR="0002671D" w:rsidRPr="00BA30B9" w:rsidRDefault="0002671D" w:rsidP="00803542">
      <w:pPr>
        <w:spacing w:after="0" w:line="480" w:lineRule="auto"/>
        <w:rPr>
          <w:rFonts w:asciiTheme="majorHAnsi" w:hAnsiTheme="majorHAnsi"/>
          <w:b/>
          <w:sz w:val="24"/>
          <w:szCs w:val="24"/>
        </w:rPr>
      </w:pPr>
      <w:r w:rsidRPr="00BA30B9">
        <w:rPr>
          <w:rFonts w:asciiTheme="majorHAnsi" w:hAnsiTheme="majorHAnsi"/>
          <w:b/>
          <w:sz w:val="24"/>
          <w:szCs w:val="24"/>
        </w:rPr>
        <w:t xml:space="preserve">2.0 </w:t>
      </w:r>
      <w:r w:rsidR="00B314E6" w:rsidRPr="00BA30B9">
        <w:rPr>
          <w:rFonts w:asciiTheme="majorHAnsi" w:hAnsiTheme="majorHAnsi"/>
          <w:b/>
          <w:sz w:val="24"/>
          <w:szCs w:val="24"/>
        </w:rPr>
        <w:t>Methods</w:t>
      </w:r>
    </w:p>
    <w:p w14:paraId="65242104" w14:textId="77777777" w:rsidR="00B314E6" w:rsidRPr="00BA30B9" w:rsidRDefault="00CB53DD" w:rsidP="00A9030E">
      <w:pPr>
        <w:spacing w:line="480" w:lineRule="auto"/>
        <w:rPr>
          <w:rFonts w:asciiTheme="majorHAnsi" w:hAnsiTheme="majorHAnsi"/>
          <w:sz w:val="24"/>
          <w:szCs w:val="24"/>
        </w:rPr>
      </w:pPr>
      <w:r w:rsidRPr="00BA30B9">
        <w:rPr>
          <w:rFonts w:asciiTheme="majorHAnsi" w:hAnsiTheme="majorHAnsi"/>
          <w:sz w:val="24"/>
          <w:szCs w:val="24"/>
        </w:rPr>
        <w:t xml:space="preserve">2.1 </w:t>
      </w:r>
      <w:r w:rsidR="00B314E6" w:rsidRPr="00BA30B9">
        <w:rPr>
          <w:rFonts w:asciiTheme="majorHAnsi" w:hAnsiTheme="majorHAnsi"/>
          <w:sz w:val="24"/>
          <w:szCs w:val="24"/>
        </w:rPr>
        <w:t>Participants</w:t>
      </w:r>
    </w:p>
    <w:p w14:paraId="361382E0" w14:textId="2265D0D0" w:rsidR="00313E70" w:rsidRPr="00BA30B9" w:rsidRDefault="00627254" w:rsidP="007A159C">
      <w:pPr>
        <w:spacing w:line="480" w:lineRule="auto"/>
        <w:ind w:firstLine="1134"/>
        <w:rPr>
          <w:rFonts w:asciiTheme="majorHAnsi" w:hAnsiTheme="majorHAnsi"/>
          <w:sz w:val="24"/>
          <w:szCs w:val="24"/>
        </w:rPr>
      </w:pPr>
      <w:r w:rsidRPr="00BA30B9">
        <w:rPr>
          <w:rFonts w:asciiTheme="majorHAnsi" w:hAnsiTheme="majorHAnsi"/>
          <w:sz w:val="24"/>
          <w:szCs w:val="24"/>
        </w:rPr>
        <w:t>The participants in this study were</w:t>
      </w:r>
      <w:r w:rsidR="00CD4282" w:rsidRPr="00BA30B9">
        <w:rPr>
          <w:rFonts w:asciiTheme="majorHAnsi" w:hAnsiTheme="majorHAnsi"/>
          <w:sz w:val="24"/>
          <w:szCs w:val="24"/>
        </w:rPr>
        <w:t xml:space="preserve"> </w:t>
      </w:r>
      <w:r w:rsidR="0066292D" w:rsidRPr="00BA30B9">
        <w:rPr>
          <w:rFonts w:asciiTheme="majorHAnsi" w:hAnsiTheme="majorHAnsi"/>
          <w:sz w:val="24"/>
          <w:szCs w:val="24"/>
        </w:rPr>
        <w:t xml:space="preserve">406 </w:t>
      </w:r>
      <w:r w:rsidRPr="00BA30B9">
        <w:rPr>
          <w:rFonts w:asciiTheme="majorHAnsi" w:hAnsiTheme="majorHAnsi"/>
          <w:sz w:val="24"/>
          <w:szCs w:val="24"/>
        </w:rPr>
        <w:t xml:space="preserve">children from the Growing Up in Singapore Towards </w:t>
      </w:r>
      <w:proofErr w:type="gramStart"/>
      <w:r w:rsidR="00386C76" w:rsidRPr="00BA30B9">
        <w:rPr>
          <w:rFonts w:asciiTheme="majorHAnsi" w:hAnsiTheme="majorHAnsi"/>
          <w:sz w:val="24"/>
          <w:szCs w:val="24"/>
        </w:rPr>
        <w:t>healthy</w:t>
      </w:r>
      <w:proofErr w:type="gramEnd"/>
      <w:r w:rsidR="00386C76" w:rsidRPr="00BA30B9">
        <w:rPr>
          <w:rFonts w:asciiTheme="majorHAnsi" w:hAnsiTheme="majorHAnsi"/>
          <w:sz w:val="24"/>
          <w:szCs w:val="24"/>
        </w:rPr>
        <w:t xml:space="preserve"> Outcomes (GUSTO) cohort</w:t>
      </w:r>
      <w:r w:rsidR="008104DE" w:rsidRPr="00BA30B9">
        <w:rPr>
          <w:rFonts w:asciiTheme="majorHAnsi" w:hAnsiTheme="majorHAnsi"/>
          <w:sz w:val="24"/>
          <w:szCs w:val="24"/>
        </w:rPr>
        <w:t>,</w:t>
      </w:r>
      <w:r w:rsidRPr="00BA30B9">
        <w:rPr>
          <w:rFonts w:asciiTheme="majorHAnsi" w:hAnsiTheme="majorHAnsi"/>
          <w:sz w:val="24"/>
          <w:szCs w:val="24"/>
        </w:rPr>
        <w:t xml:space="preserve"> who </w:t>
      </w:r>
      <w:r w:rsidR="00044F44" w:rsidRPr="00BA30B9">
        <w:rPr>
          <w:rFonts w:asciiTheme="majorHAnsi" w:hAnsiTheme="majorHAnsi"/>
          <w:sz w:val="24"/>
          <w:szCs w:val="24"/>
        </w:rPr>
        <w:t>completed</w:t>
      </w:r>
      <w:r w:rsidRPr="00BA30B9">
        <w:rPr>
          <w:rFonts w:asciiTheme="majorHAnsi" w:hAnsiTheme="majorHAnsi"/>
          <w:sz w:val="24"/>
          <w:szCs w:val="24"/>
        </w:rPr>
        <w:t xml:space="preserve"> </w:t>
      </w:r>
      <w:r w:rsidR="0064226E" w:rsidRPr="00BA30B9">
        <w:rPr>
          <w:rFonts w:asciiTheme="majorHAnsi" w:hAnsiTheme="majorHAnsi"/>
          <w:sz w:val="24"/>
          <w:szCs w:val="24"/>
        </w:rPr>
        <w:t>the Stop Signal Task (SST) and</w:t>
      </w:r>
      <w:r w:rsidR="00044F44" w:rsidRPr="00BA30B9">
        <w:rPr>
          <w:rFonts w:asciiTheme="majorHAnsi" w:hAnsiTheme="majorHAnsi"/>
          <w:sz w:val="24"/>
          <w:szCs w:val="24"/>
        </w:rPr>
        <w:t xml:space="preserve"> participated in</w:t>
      </w:r>
      <w:r w:rsidR="0064226E" w:rsidRPr="00BA30B9">
        <w:rPr>
          <w:rFonts w:asciiTheme="majorHAnsi" w:hAnsiTheme="majorHAnsi"/>
          <w:sz w:val="24"/>
          <w:szCs w:val="24"/>
        </w:rPr>
        <w:t xml:space="preserve"> </w:t>
      </w:r>
      <w:r w:rsidR="002F1E47" w:rsidRPr="00BA30B9">
        <w:rPr>
          <w:rFonts w:asciiTheme="majorHAnsi" w:hAnsiTheme="majorHAnsi"/>
          <w:sz w:val="24"/>
          <w:szCs w:val="24"/>
        </w:rPr>
        <w:t xml:space="preserve">a </w:t>
      </w:r>
      <w:r w:rsidR="00A13D5F" w:rsidRPr="00BA30B9">
        <w:rPr>
          <w:rFonts w:asciiTheme="majorHAnsi" w:hAnsiTheme="majorHAnsi"/>
          <w:sz w:val="24"/>
          <w:szCs w:val="24"/>
        </w:rPr>
        <w:t>lunchtime meal</w:t>
      </w:r>
      <w:r w:rsidR="002F1E47" w:rsidRPr="00BA30B9">
        <w:rPr>
          <w:rFonts w:asciiTheme="majorHAnsi" w:hAnsiTheme="majorHAnsi"/>
          <w:sz w:val="24"/>
          <w:szCs w:val="24"/>
        </w:rPr>
        <w:t xml:space="preserve"> provided ad libitum</w:t>
      </w:r>
      <w:r w:rsidR="00BB0CA2" w:rsidRPr="00BA30B9">
        <w:rPr>
          <w:rFonts w:asciiTheme="majorHAnsi" w:hAnsiTheme="majorHAnsi"/>
          <w:sz w:val="24"/>
          <w:szCs w:val="24"/>
        </w:rPr>
        <w:t>,</w:t>
      </w:r>
      <w:r w:rsidR="0064226E" w:rsidRPr="00BA30B9">
        <w:rPr>
          <w:rFonts w:asciiTheme="majorHAnsi" w:hAnsiTheme="majorHAnsi"/>
          <w:sz w:val="24"/>
          <w:szCs w:val="24"/>
        </w:rPr>
        <w:t xml:space="preserve"> </w:t>
      </w:r>
      <w:r w:rsidR="008104DE" w:rsidRPr="00BA30B9">
        <w:rPr>
          <w:rFonts w:asciiTheme="majorHAnsi" w:hAnsiTheme="majorHAnsi"/>
          <w:sz w:val="24"/>
          <w:szCs w:val="24"/>
        </w:rPr>
        <w:t>and the</w:t>
      </w:r>
      <w:r w:rsidR="00A13D5F" w:rsidRPr="00BA30B9">
        <w:rPr>
          <w:rFonts w:asciiTheme="majorHAnsi" w:hAnsiTheme="majorHAnsi"/>
          <w:sz w:val="24"/>
          <w:szCs w:val="24"/>
        </w:rPr>
        <w:t xml:space="preserve"> </w:t>
      </w:r>
      <w:r w:rsidR="00801B6A" w:rsidRPr="00BA30B9">
        <w:rPr>
          <w:rFonts w:asciiTheme="majorHAnsi" w:hAnsiTheme="majorHAnsi"/>
          <w:sz w:val="24"/>
          <w:szCs w:val="24"/>
        </w:rPr>
        <w:t xml:space="preserve">Eating in the </w:t>
      </w:r>
      <w:r w:rsidR="0064226E" w:rsidRPr="00BA30B9">
        <w:rPr>
          <w:rFonts w:asciiTheme="majorHAnsi" w:hAnsiTheme="majorHAnsi"/>
          <w:sz w:val="24"/>
          <w:szCs w:val="24"/>
        </w:rPr>
        <w:t>A</w:t>
      </w:r>
      <w:r w:rsidR="00801B6A" w:rsidRPr="00BA30B9">
        <w:rPr>
          <w:rFonts w:asciiTheme="majorHAnsi" w:hAnsiTheme="majorHAnsi"/>
          <w:sz w:val="24"/>
          <w:szCs w:val="24"/>
        </w:rPr>
        <w:t xml:space="preserve">bsence of </w:t>
      </w:r>
      <w:r w:rsidR="0064226E" w:rsidRPr="00BA30B9">
        <w:rPr>
          <w:rFonts w:asciiTheme="majorHAnsi" w:hAnsiTheme="majorHAnsi"/>
          <w:sz w:val="24"/>
          <w:szCs w:val="24"/>
        </w:rPr>
        <w:t>H</w:t>
      </w:r>
      <w:r w:rsidR="00801B6A" w:rsidRPr="00BA30B9">
        <w:rPr>
          <w:rFonts w:asciiTheme="majorHAnsi" w:hAnsiTheme="majorHAnsi"/>
          <w:sz w:val="24"/>
          <w:szCs w:val="24"/>
        </w:rPr>
        <w:t xml:space="preserve">unger </w:t>
      </w:r>
      <w:r w:rsidR="00606DC8" w:rsidRPr="00BA30B9">
        <w:rPr>
          <w:rFonts w:asciiTheme="majorHAnsi" w:hAnsiTheme="majorHAnsi"/>
          <w:sz w:val="24"/>
          <w:szCs w:val="24"/>
        </w:rPr>
        <w:t xml:space="preserve">(EAH) task </w:t>
      </w:r>
      <w:r w:rsidR="00644A83" w:rsidRPr="00BA30B9">
        <w:rPr>
          <w:rFonts w:asciiTheme="majorHAnsi" w:hAnsiTheme="majorHAnsi"/>
          <w:sz w:val="24"/>
          <w:szCs w:val="24"/>
        </w:rPr>
        <w:t xml:space="preserve">at </w:t>
      </w:r>
      <w:r w:rsidR="008104DE" w:rsidRPr="00BA30B9">
        <w:rPr>
          <w:rFonts w:asciiTheme="majorHAnsi" w:hAnsiTheme="majorHAnsi"/>
          <w:sz w:val="24"/>
          <w:szCs w:val="24"/>
        </w:rPr>
        <w:t xml:space="preserve">age </w:t>
      </w:r>
      <w:r w:rsidR="00644A83" w:rsidRPr="00BA30B9">
        <w:rPr>
          <w:rFonts w:asciiTheme="majorHAnsi" w:hAnsiTheme="majorHAnsi"/>
          <w:sz w:val="24"/>
          <w:szCs w:val="24"/>
        </w:rPr>
        <w:t>6 years (</w:t>
      </w:r>
      <w:r w:rsidR="009918C4" w:rsidRPr="00BA30B9">
        <w:rPr>
          <w:rFonts w:asciiTheme="majorHAnsi" w:hAnsiTheme="majorHAnsi"/>
          <w:sz w:val="24"/>
          <w:szCs w:val="24"/>
        </w:rPr>
        <w:t>range of 5 years 10 months to 6 years</w:t>
      </w:r>
      <w:r w:rsidR="00644A83" w:rsidRPr="00BA30B9">
        <w:rPr>
          <w:rFonts w:asciiTheme="majorHAnsi" w:hAnsiTheme="majorHAnsi"/>
          <w:sz w:val="24"/>
          <w:szCs w:val="24"/>
        </w:rPr>
        <w:t>)</w:t>
      </w:r>
      <w:r w:rsidRPr="00BA30B9">
        <w:rPr>
          <w:rFonts w:asciiTheme="majorHAnsi" w:hAnsiTheme="majorHAnsi"/>
          <w:sz w:val="24"/>
          <w:szCs w:val="24"/>
        </w:rPr>
        <w:t xml:space="preserve">. </w:t>
      </w:r>
      <w:r w:rsidR="004C20E9" w:rsidRPr="00BA30B9">
        <w:rPr>
          <w:rFonts w:asciiTheme="majorHAnsi" w:hAnsiTheme="majorHAnsi"/>
          <w:sz w:val="24"/>
          <w:szCs w:val="24"/>
        </w:rPr>
        <w:t xml:space="preserve">Eligibility criteria and </w:t>
      </w:r>
      <w:r w:rsidR="008104DE" w:rsidRPr="00BA30B9">
        <w:rPr>
          <w:rFonts w:asciiTheme="majorHAnsi" w:hAnsiTheme="majorHAnsi"/>
          <w:sz w:val="24"/>
          <w:szCs w:val="24"/>
        </w:rPr>
        <w:t xml:space="preserve">the </w:t>
      </w:r>
      <w:r w:rsidR="004C20E9" w:rsidRPr="00BA30B9">
        <w:rPr>
          <w:rFonts w:asciiTheme="majorHAnsi" w:hAnsiTheme="majorHAnsi"/>
          <w:sz w:val="24"/>
          <w:szCs w:val="24"/>
        </w:rPr>
        <w:t xml:space="preserve">GUSTO study </w:t>
      </w:r>
      <w:r w:rsidR="00B06C68" w:rsidRPr="00BA30B9">
        <w:rPr>
          <w:rFonts w:asciiTheme="majorHAnsi" w:hAnsiTheme="majorHAnsi"/>
          <w:sz w:val="24"/>
          <w:szCs w:val="24"/>
        </w:rPr>
        <w:t>profile</w:t>
      </w:r>
      <w:r w:rsidR="004C20E9" w:rsidRPr="00BA30B9">
        <w:rPr>
          <w:rFonts w:asciiTheme="majorHAnsi" w:hAnsiTheme="majorHAnsi"/>
          <w:sz w:val="24"/>
          <w:szCs w:val="24"/>
        </w:rPr>
        <w:t xml:space="preserve"> are described</w:t>
      </w:r>
      <w:r w:rsidR="008104DE" w:rsidRPr="00BA30B9">
        <w:rPr>
          <w:rFonts w:asciiTheme="majorHAnsi" w:hAnsiTheme="majorHAnsi"/>
          <w:sz w:val="24"/>
          <w:szCs w:val="24"/>
        </w:rPr>
        <w:t xml:space="preserve"> in detail</w:t>
      </w:r>
      <w:r w:rsidR="004C20E9" w:rsidRPr="00BA30B9">
        <w:rPr>
          <w:rFonts w:asciiTheme="majorHAnsi" w:hAnsiTheme="majorHAnsi"/>
          <w:sz w:val="24"/>
          <w:szCs w:val="24"/>
        </w:rPr>
        <w:t xml:space="preserve"> elsewhere </w:t>
      </w:r>
      <w:r w:rsidR="004C20E9" w:rsidRPr="00BA30B9">
        <w:rPr>
          <w:rFonts w:asciiTheme="majorHAnsi" w:hAnsiTheme="majorHAnsi"/>
          <w:sz w:val="24"/>
          <w:szCs w:val="24"/>
        </w:rPr>
        <w:fldChar w:fldCharType="begin">
          <w:fldData xml:space="preserve">PEVuZE5vdGU+PENpdGU+PEF1dGhvcj5Tb2g8L0F1dGhvcj48WWVhcj4yMDE0PC9ZZWFyPjxSZWNO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</w:fldData>
        </w:fldChar>
      </w:r>
      <w:r w:rsidR="00975EF1" w:rsidRPr="00BA30B9">
        <w:rPr>
          <w:rFonts w:asciiTheme="majorHAnsi" w:hAnsiTheme="majorHAnsi"/>
          <w:sz w:val="24"/>
          <w:szCs w:val="24"/>
        </w:rPr>
        <w:instrText xml:space="preserve"> ADDIN EN.CITE </w:instrText>
      </w:r>
      <w:r w:rsidR="00975EF1" w:rsidRPr="00BA30B9">
        <w:rPr>
          <w:rFonts w:asciiTheme="majorHAnsi" w:hAnsiTheme="majorHAnsi"/>
          <w:sz w:val="24"/>
          <w:szCs w:val="24"/>
        </w:rPr>
        <w:fldChar w:fldCharType="begin">
          <w:fldData xml:space="preserve">PEVuZE5vdGU+PENpdGU+PEF1dGhvcj5Tb2g8L0F1dGhvcj48WWVhcj4yMDE0PC9ZZWFyPjxSZWNO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</w:fldData>
        </w:fldChar>
      </w:r>
      <w:r w:rsidR="00975EF1" w:rsidRPr="00BA30B9">
        <w:rPr>
          <w:rFonts w:asciiTheme="majorHAnsi" w:hAnsiTheme="majorHAnsi"/>
          <w:sz w:val="24"/>
          <w:szCs w:val="24"/>
        </w:rPr>
        <w:instrText xml:space="preserve"> ADDIN EN.CITE.DATA </w:instrText>
      </w:r>
      <w:r w:rsidR="00975EF1" w:rsidRPr="00BA30B9">
        <w:rPr>
          <w:rFonts w:asciiTheme="majorHAnsi" w:hAnsiTheme="majorHAnsi"/>
          <w:sz w:val="24"/>
          <w:szCs w:val="24"/>
        </w:rPr>
      </w:r>
      <w:r w:rsidR="00975EF1" w:rsidRPr="00BA30B9">
        <w:rPr>
          <w:rFonts w:asciiTheme="majorHAnsi" w:hAnsiTheme="majorHAnsi"/>
          <w:sz w:val="24"/>
          <w:szCs w:val="24"/>
        </w:rPr>
        <w:fldChar w:fldCharType="end"/>
      </w:r>
      <w:r w:rsidR="004C20E9" w:rsidRPr="00BA30B9">
        <w:rPr>
          <w:rFonts w:asciiTheme="majorHAnsi" w:hAnsiTheme="majorHAnsi"/>
          <w:sz w:val="24"/>
          <w:szCs w:val="24"/>
        </w:rPr>
      </w:r>
      <w:r w:rsidR="004C20E9" w:rsidRPr="00BA30B9">
        <w:rPr>
          <w:rFonts w:asciiTheme="majorHAnsi" w:hAnsiTheme="majorHAnsi"/>
          <w:sz w:val="24"/>
          <w:szCs w:val="24"/>
        </w:rPr>
        <w:fldChar w:fldCharType="separate"/>
      </w:r>
      <w:r w:rsidR="00975EF1" w:rsidRPr="00BA30B9">
        <w:rPr>
          <w:rFonts w:asciiTheme="majorHAnsi" w:hAnsiTheme="majorHAnsi"/>
          <w:noProof/>
          <w:sz w:val="24"/>
          <w:szCs w:val="24"/>
        </w:rPr>
        <w:t>(30)</w:t>
      </w:r>
      <w:r w:rsidR="004C20E9" w:rsidRPr="00BA30B9">
        <w:rPr>
          <w:rFonts w:asciiTheme="majorHAnsi" w:hAnsiTheme="majorHAnsi"/>
          <w:sz w:val="24"/>
          <w:szCs w:val="24"/>
        </w:rPr>
        <w:fldChar w:fldCharType="end"/>
      </w:r>
      <w:r w:rsidR="008104DE" w:rsidRPr="00BA30B9">
        <w:rPr>
          <w:rFonts w:asciiTheme="majorHAnsi" w:hAnsiTheme="majorHAnsi"/>
          <w:sz w:val="24"/>
          <w:szCs w:val="24"/>
        </w:rPr>
        <w:t>. S</w:t>
      </w:r>
      <w:r w:rsidRPr="00BA30B9">
        <w:rPr>
          <w:rFonts w:asciiTheme="majorHAnsi" w:hAnsiTheme="majorHAnsi"/>
          <w:sz w:val="24"/>
          <w:szCs w:val="24"/>
        </w:rPr>
        <w:t>election criteria</w:t>
      </w:r>
      <w:r w:rsidR="00341DCD" w:rsidRPr="00BA30B9">
        <w:rPr>
          <w:rFonts w:asciiTheme="majorHAnsi" w:hAnsiTheme="majorHAnsi"/>
          <w:sz w:val="24"/>
          <w:szCs w:val="24"/>
        </w:rPr>
        <w:t xml:space="preserve"> </w:t>
      </w:r>
      <w:r w:rsidR="008104DE" w:rsidRPr="00BA30B9">
        <w:rPr>
          <w:rFonts w:asciiTheme="majorHAnsi" w:hAnsiTheme="majorHAnsi"/>
          <w:sz w:val="24"/>
          <w:szCs w:val="24"/>
        </w:rPr>
        <w:t xml:space="preserve">for participation in this study </w:t>
      </w:r>
      <w:r w:rsidRPr="00BA30B9">
        <w:rPr>
          <w:rFonts w:asciiTheme="majorHAnsi" w:hAnsiTheme="majorHAnsi"/>
          <w:sz w:val="24"/>
          <w:szCs w:val="24"/>
        </w:rPr>
        <w:t xml:space="preserve">are described in </w:t>
      </w:r>
      <w:r w:rsidR="008104DE" w:rsidRPr="00BA30B9">
        <w:rPr>
          <w:rFonts w:asciiTheme="majorHAnsi" w:hAnsiTheme="majorHAnsi"/>
          <w:sz w:val="24"/>
          <w:szCs w:val="24"/>
        </w:rPr>
        <w:t xml:space="preserve">a </w:t>
      </w:r>
      <w:r w:rsidRPr="00BA30B9">
        <w:rPr>
          <w:rFonts w:asciiTheme="majorHAnsi" w:hAnsiTheme="majorHAnsi"/>
          <w:sz w:val="24"/>
          <w:szCs w:val="24"/>
        </w:rPr>
        <w:t>flowchart</w:t>
      </w:r>
      <w:r w:rsidR="0064226E" w:rsidRPr="00BA30B9">
        <w:rPr>
          <w:rFonts w:asciiTheme="majorHAnsi" w:hAnsiTheme="majorHAnsi"/>
          <w:sz w:val="24"/>
          <w:szCs w:val="24"/>
        </w:rPr>
        <w:t xml:space="preserve"> provided as supplementary material</w:t>
      </w:r>
      <w:r w:rsidRPr="00BA30B9">
        <w:rPr>
          <w:rFonts w:asciiTheme="majorHAnsi" w:hAnsiTheme="majorHAnsi"/>
          <w:sz w:val="24"/>
          <w:szCs w:val="24"/>
        </w:rPr>
        <w:t xml:space="preserve"> (Appendix A). </w:t>
      </w:r>
      <w:r w:rsidR="0036446D" w:rsidRPr="00BA30B9">
        <w:rPr>
          <w:rFonts w:asciiTheme="majorHAnsi" w:hAnsiTheme="majorHAnsi"/>
          <w:sz w:val="24"/>
          <w:szCs w:val="24"/>
        </w:rPr>
        <w:lastRenderedPageBreak/>
        <w:t>Children who consumed less than 50 grams of food</w:t>
      </w:r>
      <w:r w:rsidR="00BB0CA2" w:rsidRPr="00BA30B9">
        <w:rPr>
          <w:rFonts w:asciiTheme="majorHAnsi" w:hAnsiTheme="majorHAnsi"/>
          <w:sz w:val="24"/>
          <w:szCs w:val="24"/>
        </w:rPr>
        <w:t xml:space="preserve"> during</w:t>
      </w:r>
      <w:r w:rsidR="0064226E" w:rsidRPr="00BA30B9">
        <w:rPr>
          <w:rFonts w:asciiTheme="majorHAnsi" w:hAnsiTheme="majorHAnsi"/>
          <w:sz w:val="24"/>
          <w:szCs w:val="24"/>
        </w:rPr>
        <w:t xml:space="preserve"> lunch </w:t>
      </w:r>
      <w:r w:rsidR="0036446D" w:rsidRPr="00BA30B9">
        <w:rPr>
          <w:rFonts w:asciiTheme="majorHAnsi" w:hAnsiTheme="majorHAnsi"/>
          <w:sz w:val="24"/>
          <w:szCs w:val="24"/>
        </w:rPr>
        <w:t xml:space="preserve">or who expressed hunger </w:t>
      </w:r>
      <w:r w:rsidR="0064226E" w:rsidRPr="00BA30B9">
        <w:rPr>
          <w:rFonts w:asciiTheme="majorHAnsi" w:hAnsiTheme="majorHAnsi"/>
          <w:sz w:val="24"/>
          <w:szCs w:val="24"/>
        </w:rPr>
        <w:t xml:space="preserve">immediately </w:t>
      </w:r>
      <w:r w:rsidR="0036446D" w:rsidRPr="00BA30B9">
        <w:rPr>
          <w:rFonts w:asciiTheme="majorHAnsi" w:hAnsiTheme="majorHAnsi"/>
          <w:sz w:val="24"/>
          <w:szCs w:val="24"/>
        </w:rPr>
        <w:t>after</w:t>
      </w:r>
      <w:r w:rsidR="0064226E" w:rsidRPr="00BA30B9">
        <w:rPr>
          <w:rFonts w:asciiTheme="majorHAnsi" w:hAnsiTheme="majorHAnsi"/>
          <w:sz w:val="24"/>
          <w:szCs w:val="24"/>
        </w:rPr>
        <w:t>wards</w:t>
      </w:r>
      <w:r w:rsidR="0036446D" w:rsidRPr="00BA30B9">
        <w:rPr>
          <w:rFonts w:asciiTheme="majorHAnsi" w:hAnsiTheme="majorHAnsi"/>
          <w:sz w:val="24"/>
          <w:szCs w:val="24"/>
        </w:rPr>
        <w:t xml:space="preserve"> were excluded </w:t>
      </w:r>
      <w:r w:rsidR="0064226E" w:rsidRPr="00BA30B9">
        <w:rPr>
          <w:rFonts w:asciiTheme="majorHAnsi" w:hAnsiTheme="majorHAnsi"/>
          <w:sz w:val="24"/>
          <w:szCs w:val="24"/>
        </w:rPr>
        <w:t xml:space="preserve">as absence of hunger could not be assumed </w:t>
      </w:r>
      <w:r w:rsidR="0036446D" w:rsidRPr="00BA30B9">
        <w:rPr>
          <w:rFonts w:asciiTheme="majorHAnsi" w:hAnsiTheme="majorHAnsi"/>
          <w:sz w:val="24"/>
          <w:szCs w:val="24"/>
        </w:rPr>
        <w:t>(</w:t>
      </w:r>
      <w:r w:rsidR="003A6A19" w:rsidRPr="00BA30B9">
        <w:rPr>
          <w:rFonts w:asciiTheme="majorHAnsi" w:hAnsiTheme="majorHAnsi"/>
          <w:sz w:val="24"/>
          <w:szCs w:val="24"/>
        </w:rPr>
        <w:t xml:space="preserve">n= </w:t>
      </w:r>
      <w:r w:rsidR="0066292D" w:rsidRPr="00BA30B9">
        <w:rPr>
          <w:rFonts w:asciiTheme="majorHAnsi" w:hAnsiTheme="majorHAnsi"/>
          <w:sz w:val="24"/>
          <w:szCs w:val="24"/>
        </w:rPr>
        <w:t>151</w:t>
      </w:r>
      <w:r w:rsidR="00D42F96" w:rsidRPr="00BA30B9">
        <w:rPr>
          <w:rFonts w:asciiTheme="majorHAnsi" w:hAnsiTheme="majorHAnsi"/>
          <w:sz w:val="24"/>
          <w:szCs w:val="24"/>
        </w:rPr>
        <w:t>; e</w:t>
      </w:r>
      <w:r w:rsidR="0036446D" w:rsidRPr="00BA30B9">
        <w:rPr>
          <w:rFonts w:asciiTheme="majorHAnsi" w:hAnsiTheme="majorHAnsi"/>
          <w:sz w:val="24"/>
          <w:szCs w:val="24"/>
        </w:rPr>
        <w:t>xclusion criteria</w:t>
      </w:r>
      <w:r w:rsidR="00386C76" w:rsidRPr="00BA30B9">
        <w:rPr>
          <w:rFonts w:asciiTheme="majorHAnsi" w:hAnsiTheme="majorHAnsi"/>
          <w:sz w:val="24"/>
          <w:szCs w:val="24"/>
        </w:rPr>
        <w:t xml:space="preserve"> </w:t>
      </w:r>
      <w:r w:rsidR="006B1415" w:rsidRPr="00BA30B9">
        <w:rPr>
          <w:rFonts w:asciiTheme="majorHAnsi" w:hAnsiTheme="majorHAnsi"/>
          <w:sz w:val="24"/>
          <w:szCs w:val="24"/>
        </w:rPr>
        <w:t>based on</w:t>
      </w:r>
      <w:r w:rsidR="003A6A19" w:rsidRPr="00BA30B9">
        <w:rPr>
          <w:rFonts w:asciiTheme="majorHAnsi" w:hAnsiTheme="majorHAnsi"/>
          <w:sz w:val="24"/>
          <w:szCs w:val="24"/>
        </w:rPr>
        <w:t xml:space="preserve"> Fisher and Birch</w:t>
      </w:r>
      <w:r w:rsidR="0036446D" w:rsidRPr="00BA30B9">
        <w:rPr>
          <w:rFonts w:asciiTheme="majorHAnsi" w:hAnsiTheme="majorHAnsi"/>
          <w:sz w:val="24"/>
          <w:szCs w:val="24"/>
        </w:rPr>
        <w:t xml:space="preserve"> </w:t>
      </w:r>
      <w:r w:rsidR="0036446D" w:rsidRPr="00BA30B9">
        <w:rPr>
          <w:rFonts w:asciiTheme="majorHAnsi" w:hAnsiTheme="majorHAnsi"/>
          <w:sz w:val="24"/>
          <w:szCs w:val="24"/>
        </w:rPr>
        <w:fldChar w:fldCharType="begin"/>
      </w:r>
      <w:r w:rsidR="00975EF1" w:rsidRPr="00BA30B9">
        <w:rPr>
          <w:rFonts w:asciiTheme="majorHAnsi" w:hAnsiTheme="majorHAnsi"/>
          <w:sz w:val="24"/>
          <w:szCs w:val="24"/>
        </w:rPr>
        <w:instrText xml:space="preserve"> ADDIN EN.CITE &lt;EndNote&gt;&lt;Cite&gt;&lt;Author&gt;Fisher&lt;/Author&gt;&lt;Year&gt;2002&lt;/Year&gt;&lt;RecNum&gt;3887&lt;/RecNum&gt;&lt;DisplayText&gt;(31)&lt;/DisplayText&gt;&lt;record&gt;&lt;rec-number&gt;3887&lt;/rec-number&gt;&lt;foreign-keys&gt;&lt;key app="EN" db-id="0f2e9sdeazdvrherf235awvfaa0t9w0xweez" timestamp="1498526570"&gt;3887&lt;/key&gt;&lt;/foreign-keys&gt;&lt;ref-type name="Journal Article"&gt;17&lt;/ref-type&gt;&lt;contributors&gt;&lt;authors&gt;&lt;author&gt;Fisher, Jennifer Orlet&lt;/author&gt;&lt;author&gt;Birch, Leann L&lt;/author&gt;&lt;/authors&gt;&lt;/contributors&gt;&lt;titles&gt;&lt;title&gt;Eating in the absence of hunger and overweight in girls from 5 to 7 y of age&lt;/title&gt;&lt;secondary-title&gt;The American Journal of Clinical Nutrition&lt;/secondary-title&gt;&lt;/titles&gt;&lt;periodical&gt;&lt;full-title&gt;The American Journal of Clinical Nutrition&lt;/full-title&gt;&lt;/periodical&gt;&lt;pages&gt;226-231&lt;/pages&gt;&lt;volume&gt;76&lt;/volume&gt;&lt;number&gt;1&lt;/number&gt;&lt;dates&gt;&lt;year&gt;2002&lt;/year&gt;&lt;/dates&gt;&lt;isbn&gt;0002-9165&lt;/isbn&gt;&lt;urls&gt;&lt;related-urls&gt;&lt;url&gt;https://www.ncbi.nlm.nih.gov/pmc/articles/PMC2604807/pdf/nihms61915.pdf&lt;/url&gt;&lt;url&gt;https://watermark.silverchair.com/226.pdf?token=AQECAHi208BE49Ooan9kkhW_Ercy7Dm3ZL_9Cf3qfKAc485ysgAAAZ4wggGaBgkqhkiG9w0BBwagggGLMIIBhwIBADCCAYAGCSqGSIb3DQEHATAeBglghkgBZQMEAS4wEQQMhKF5NYd8QdVXL-YDAgEQgIIBUVXlthUjT5VpfsPFM2FtxfWFbMlgwZgOqFtK2zywJw-2Op-kFXRSMc1Ma_Qs2cTY_IIrnlD9luXxSbVR9H0tbSsh2Nyjx0R6HYBtF7SD3TFrM5khMOK4a8xsDXpkXGe4HaZQJVCL1DFfratERL9pM49SPi6Ix4_sOk72xgaPw7eFsjD-QVbZJs1YkUHxZAQndw7o9jYTjZX2jkVBPPRasw_AyuoCybYPexhLA2LDr9hY0OFZWUPdmbem42zpq-043w3qCtDdiOi9vcI_UNREEHcIs1OIB_hgtpuimS4Aw3zLnaEJ23H-YA7XagIU6z6b6UL6dRW5mOFQl2cXzd1pXxYucABeyT6Y1U7qOTx8ArQe3LWrezq7Q2p191qNtxEDMiZ98Qwzn-eOnl7NEfAxZ8L2R7RFLFjELtT16sFlF4BmoUYwUwRT5WAkio6l28GU2vE&lt;/url&gt;&lt;/related-urls&gt;&lt;/urls&gt;&lt;/record&gt;&lt;/Cite&gt;&lt;/EndNote&gt;</w:instrText>
      </w:r>
      <w:r w:rsidR="0036446D" w:rsidRPr="00BA30B9">
        <w:rPr>
          <w:rFonts w:asciiTheme="majorHAnsi" w:hAnsiTheme="majorHAnsi"/>
          <w:sz w:val="24"/>
          <w:szCs w:val="24"/>
        </w:rPr>
        <w:fldChar w:fldCharType="separate"/>
      </w:r>
      <w:r w:rsidR="00975EF1" w:rsidRPr="00BA30B9">
        <w:rPr>
          <w:rFonts w:asciiTheme="majorHAnsi" w:hAnsiTheme="majorHAnsi"/>
          <w:noProof/>
          <w:sz w:val="24"/>
          <w:szCs w:val="24"/>
        </w:rPr>
        <w:t>(31)</w:t>
      </w:r>
      <w:r w:rsidR="0036446D" w:rsidRPr="00BA30B9">
        <w:rPr>
          <w:rFonts w:asciiTheme="majorHAnsi" w:hAnsiTheme="majorHAnsi"/>
          <w:sz w:val="24"/>
          <w:szCs w:val="24"/>
        </w:rPr>
        <w:fldChar w:fldCharType="end"/>
      </w:r>
      <w:r w:rsidR="00BB0CA2" w:rsidRPr="00BA30B9">
        <w:rPr>
          <w:rFonts w:asciiTheme="majorHAnsi" w:hAnsiTheme="majorHAnsi"/>
          <w:sz w:val="24"/>
          <w:szCs w:val="24"/>
        </w:rPr>
        <w:t>.</w:t>
      </w:r>
      <w:r w:rsidR="00CA6A8C" w:rsidRPr="00BA30B9">
        <w:rPr>
          <w:rFonts w:asciiTheme="majorHAnsi" w:hAnsiTheme="majorHAnsi"/>
          <w:sz w:val="24"/>
          <w:szCs w:val="24"/>
        </w:rPr>
        <w:t xml:space="preserve"> </w:t>
      </w:r>
    </w:p>
    <w:p w14:paraId="25909ED9" w14:textId="2D7B8D0F" w:rsidR="005F3F05" w:rsidRPr="00BA30B9" w:rsidRDefault="0036446D" w:rsidP="007A159C">
      <w:pPr>
        <w:spacing w:line="480" w:lineRule="auto"/>
        <w:ind w:firstLine="1134"/>
        <w:rPr>
          <w:rFonts w:asciiTheme="majorHAnsi" w:hAnsiTheme="majorHAnsi"/>
          <w:sz w:val="24"/>
          <w:szCs w:val="24"/>
        </w:rPr>
      </w:pPr>
      <w:r w:rsidRPr="00BA30B9">
        <w:rPr>
          <w:rFonts w:asciiTheme="majorHAnsi" w:hAnsiTheme="majorHAnsi"/>
          <w:sz w:val="24"/>
          <w:szCs w:val="24"/>
        </w:rPr>
        <w:t xml:space="preserve">The final sample consisted of </w:t>
      </w:r>
      <w:r w:rsidR="00C10CDB" w:rsidRPr="00BA30B9">
        <w:rPr>
          <w:rFonts w:asciiTheme="majorHAnsi" w:hAnsiTheme="majorHAnsi"/>
          <w:sz w:val="24"/>
          <w:szCs w:val="24"/>
        </w:rPr>
        <w:t xml:space="preserve">255 </w:t>
      </w:r>
      <w:r w:rsidRPr="00BA30B9">
        <w:rPr>
          <w:rFonts w:asciiTheme="majorHAnsi" w:hAnsiTheme="majorHAnsi"/>
          <w:sz w:val="24"/>
          <w:szCs w:val="24"/>
        </w:rPr>
        <w:t>children (</w:t>
      </w:r>
      <w:r w:rsidR="00D42F96" w:rsidRPr="00BA30B9">
        <w:rPr>
          <w:rFonts w:asciiTheme="majorHAnsi" w:hAnsiTheme="majorHAnsi"/>
          <w:sz w:val="24"/>
          <w:szCs w:val="24"/>
        </w:rPr>
        <w:t>127</w:t>
      </w:r>
      <w:r w:rsidRPr="00BA30B9">
        <w:rPr>
          <w:rFonts w:asciiTheme="majorHAnsi" w:hAnsiTheme="majorHAnsi"/>
          <w:sz w:val="24"/>
          <w:szCs w:val="24"/>
        </w:rPr>
        <w:t xml:space="preserve"> boys, </w:t>
      </w:r>
      <w:r w:rsidR="00D42F96" w:rsidRPr="00BA30B9">
        <w:rPr>
          <w:rFonts w:asciiTheme="majorHAnsi" w:hAnsiTheme="majorHAnsi"/>
          <w:sz w:val="24"/>
          <w:szCs w:val="24"/>
        </w:rPr>
        <w:t xml:space="preserve">128 </w:t>
      </w:r>
      <w:r w:rsidRPr="00BA30B9">
        <w:rPr>
          <w:rFonts w:asciiTheme="majorHAnsi" w:hAnsiTheme="majorHAnsi"/>
          <w:sz w:val="24"/>
          <w:szCs w:val="24"/>
        </w:rPr>
        <w:t>girls)</w:t>
      </w:r>
      <w:r w:rsidR="00FA3AB6" w:rsidRPr="00BA30B9">
        <w:rPr>
          <w:rFonts w:asciiTheme="majorHAnsi" w:hAnsiTheme="majorHAnsi"/>
          <w:sz w:val="24"/>
          <w:szCs w:val="24"/>
        </w:rPr>
        <w:t xml:space="preserve">, who </w:t>
      </w:r>
      <w:r w:rsidRPr="00BA30B9">
        <w:rPr>
          <w:rFonts w:asciiTheme="majorHAnsi" w:hAnsiTheme="majorHAnsi"/>
          <w:sz w:val="24"/>
          <w:szCs w:val="24"/>
        </w:rPr>
        <w:t>were of Chinese (n=</w:t>
      </w:r>
      <w:r w:rsidR="00D42F96" w:rsidRPr="00BA30B9">
        <w:rPr>
          <w:rFonts w:asciiTheme="majorHAnsi" w:hAnsiTheme="majorHAnsi"/>
          <w:sz w:val="24"/>
          <w:szCs w:val="24"/>
        </w:rPr>
        <w:t>164), Malay (n=50</w:t>
      </w:r>
      <w:r w:rsidRPr="00BA30B9">
        <w:rPr>
          <w:rFonts w:asciiTheme="majorHAnsi" w:hAnsiTheme="majorHAnsi"/>
          <w:sz w:val="24"/>
          <w:szCs w:val="24"/>
        </w:rPr>
        <w:t xml:space="preserve">) </w:t>
      </w:r>
      <w:r w:rsidR="00FA3AB6" w:rsidRPr="00BA30B9">
        <w:rPr>
          <w:rFonts w:asciiTheme="majorHAnsi" w:hAnsiTheme="majorHAnsi"/>
          <w:sz w:val="24"/>
          <w:szCs w:val="24"/>
        </w:rPr>
        <w:t>or</w:t>
      </w:r>
      <w:r w:rsidR="00D42F96" w:rsidRPr="00BA30B9">
        <w:rPr>
          <w:rFonts w:asciiTheme="majorHAnsi" w:hAnsiTheme="majorHAnsi"/>
          <w:sz w:val="24"/>
          <w:szCs w:val="24"/>
        </w:rPr>
        <w:t xml:space="preserve"> Indian (n=41</w:t>
      </w:r>
      <w:r w:rsidRPr="00BA30B9">
        <w:rPr>
          <w:rFonts w:asciiTheme="majorHAnsi" w:hAnsiTheme="majorHAnsi"/>
          <w:sz w:val="24"/>
          <w:szCs w:val="24"/>
        </w:rPr>
        <w:t>) ethnicity</w:t>
      </w:r>
      <w:r w:rsidR="00D42F96" w:rsidRPr="00BA30B9">
        <w:rPr>
          <w:rFonts w:asciiTheme="majorHAnsi" w:hAnsiTheme="majorHAnsi"/>
          <w:sz w:val="24"/>
          <w:szCs w:val="24"/>
        </w:rPr>
        <w:t xml:space="preserve">. </w:t>
      </w:r>
      <w:r w:rsidR="00CA6A8C" w:rsidRPr="00BA30B9">
        <w:rPr>
          <w:rFonts w:asciiTheme="majorHAnsi" w:hAnsiTheme="majorHAnsi"/>
          <w:sz w:val="24"/>
          <w:szCs w:val="24"/>
        </w:rPr>
        <w:t xml:space="preserve">Children excluded from the sample did not differ </w:t>
      </w:r>
      <w:r w:rsidR="00626ABB" w:rsidRPr="00BA30B9">
        <w:rPr>
          <w:rFonts w:asciiTheme="majorHAnsi" w:hAnsiTheme="majorHAnsi"/>
          <w:sz w:val="24"/>
          <w:szCs w:val="24"/>
        </w:rPr>
        <w:t xml:space="preserve">from the final sample </w:t>
      </w:r>
      <w:r w:rsidR="00CA6A8C" w:rsidRPr="00BA30B9">
        <w:rPr>
          <w:rFonts w:asciiTheme="majorHAnsi" w:hAnsiTheme="majorHAnsi"/>
          <w:sz w:val="24"/>
          <w:szCs w:val="24"/>
        </w:rPr>
        <w:t>in sex, maternal education,</w:t>
      </w:r>
      <w:r w:rsidR="00626ABB" w:rsidRPr="00BA30B9">
        <w:rPr>
          <w:rFonts w:asciiTheme="majorHAnsi" w:hAnsiTheme="majorHAnsi"/>
          <w:sz w:val="24"/>
          <w:szCs w:val="24"/>
        </w:rPr>
        <w:t xml:space="preserve"> BMI, measures of anthropometry or</w:t>
      </w:r>
      <w:r w:rsidR="00CA6A8C" w:rsidRPr="00BA30B9">
        <w:rPr>
          <w:rFonts w:asciiTheme="majorHAnsi" w:hAnsiTheme="majorHAnsi"/>
          <w:sz w:val="24"/>
          <w:szCs w:val="24"/>
        </w:rPr>
        <w:t xml:space="preserve"> SS</w:t>
      </w:r>
      <w:r w:rsidR="006C61AE" w:rsidRPr="00BA30B9">
        <w:rPr>
          <w:rFonts w:asciiTheme="majorHAnsi" w:hAnsiTheme="majorHAnsi"/>
          <w:sz w:val="24"/>
          <w:szCs w:val="24"/>
        </w:rPr>
        <w:t>T parameters</w:t>
      </w:r>
      <w:r w:rsidR="00CA6A8C" w:rsidRPr="00BA30B9">
        <w:rPr>
          <w:rFonts w:asciiTheme="majorHAnsi" w:hAnsiTheme="majorHAnsi"/>
          <w:sz w:val="24"/>
          <w:szCs w:val="24"/>
        </w:rPr>
        <w:t xml:space="preserve"> </w:t>
      </w:r>
      <w:r w:rsidR="00C56235" w:rsidRPr="00BA30B9">
        <w:rPr>
          <w:rFonts w:asciiTheme="majorHAnsi" w:hAnsiTheme="majorHAnsi"/>
          <w:sz w:val="24"/>
          <w:szCs w:val="24"/>
        </w:rPr>
        <w:t>(p</w:t>
      </w:r>
      <w:r w:rsidR="0055069D" w:rsidRPr="00BA30B9">
        <w:rPr>
          <w:rFonts w:asciiTheme="majorHAnsi" w:hAnsiTheme="majorHAnsi"/>
          <w:sz w:val="24"/>
          <w:szCs w:val="24"/>
        </w:rPr>
        <w:t>&gt;</w:t>
      </w:r>
      <w:r w:rsidR="00C56235" w:rsidRPr="00BA30B9">
        <w:rPr>
          <w:rFonts w:asciiTheme="majorHAnsi" w:hAnsiTheme="majorHAnsi"/>
          <w:sz w:val="24"/>
          <w:szCs w:val="24"/>
        </w:rPr>
        <w:t>0.05)</w:t>
      </w:r>
      <w:r w:rsidR="005E14B4" w:rsidRPr="00BA30B9">
        <w:rPr>
          <w:rFonts w:asciiTheme="majorHAnsi" w:hAnsiTheme="majorHAnsi"/>
          <w:sz w:val="24"/>
          <w:szCs w:val="24"/>
        </w:rPr>
        <w:t>. C</w:t>
      </w:r>
      <w:r w:rsidR="00CB2F14" w:rsidRPr="00BA30B9">
        <w:rPr>
          <w:rFonts w:asciiTheme="majorHAnsi" w:hAnsiTheme="majorHAnsi"/>
          <w:sz w:val="24"/>
          <w:szCs w:val="24"/>
        </w:rPr>
        <w:t>hildren of Malay ethnicity were more likely to be excluded</w:t>
      </w:r>
      <w:r w:rsidR="009021A2" w:rsidRPr="00BA30B9">
        <w:rPr>
          <w:rFonts w:asciiTheme="majorHAnsi" w:hAnsiTheme="majorHAnsi"/>
          <w:sz w:val="24"/>
          <w:szCs w:val="24"/>
        </w:rPr>
        <w:t>,</w:t>
      </w:r>
      <w:r w:rsidR="00CB2F14" w:rsidRPr="00BA30B9">
        <w:rPr>
          <w:rFonts w:asciiTheme="majorHAnsi" w:hAnsiTheme="majorHAnsi"/>
          <w:sz w:val="24"/>
          <w:szCs w:val="24"/>
        </w:rPr>
        <w:t xml:space="preserve"> compared to children of In</w:t>
      </w:r>
      <w:r w:rsidR="00C478BF" w:rsidRPr="00BA30B9">
        <w:rPr>
          <w:rFonts w:asciiTheme="majorHAnsi" w:hAnsiTheme="majorHAnsi"/>
          <w:sz w:val="24"/>
          <w:szCs w:val="24"/>
        </w:rPr>
        <w:t>dian or Chinese ethnicity (χ</w:t>
      </w:r>
      <w:r w:rsidR="00CB2F14" w:rsidRPr="00BA30B9">
        <w:rPr>
          <w:rFonts w:asciiTheme="majorHAnsi" w:hAnsiTheme="majorHAnsi"/>
          <w:sz w:val="24"/>
          <w:szCs w:val="24"/>
          <w:vertAlign w:val="superscript"/>
        </w:rPr>
        <w:t>2</w:t>
      </w:r>
      <w:r w:rsidR="007B7EF9" w:rsidRPr="00BA30B9">
        <w:rPr>
          <w:rFonts w:asciiTheme="majorHAnsi" w:hAnsiTheme="majorHAnsi"/>
          <w:sz w:val="24"/>
          <w:szCs w:val="24"/>
        </w:rPr>
        <w:t>= 27.11, p&lt;0.001)</w:t>
      </w:r>
      <w:r w:rsidR="00CA6A8C" w:rsidRPr="00BA30B9">
        <w:rPr>
          <w:rFonts w:asciiTheme="majorHAnsi" w:hAnsiTheme="majorHAnsi"/>
          <w:sz w:val="24"/>
          <w:szCs w:val="24"/>
        </w:rPr>
        <w:t>.</w:t>
      </w:r>
      <w:r w:rsidR="003A01D1" w:rsidRPr="00BA30B9">
        <w:rPr>
          <w:rFonts w:asciiTheme="majorHAnsi" w:hAnsiTheme="majorHAnsi"/>
          <w:sz w:val="24"/>
          <w:szCs w:val="24"/>
        </w:rPr>
        <w:t xml:space="preserve"> </w:t>
      </w:r>
      <w:r w:rsidR="007C2746" w:rsidRPr="00BA30B9">
        <w:rPr>
          <w:rFonts w:asciiTheme="majorHAnsi" w:hAnsiTheme="majorHAnsi"/>
          <w:sz w:val="24"/>
          <w:szCs w:val="24"/>
        </w:rPr>
        <w:t xml:space="preserve">A slightly larger proportion of excluded children </w:t>
      </w:r>
      <w:r w:rsidR="00DC0302" w:rsidRPr="00BA30B9">
        <w:rPr>
          <w:rFonts w:asciiTheme="majorHAnsi" w:hAnsiTheme="majorHAnsi"/>
          <w:sz w:val="24"/>
          <w:szCs w:val="24"/>
        </w:rPr>
        <w:t xml:space="preserve">reported </w:t>
      </w:r>
      <w:r w:rsidR="007C2746" w:rsidRPr="00BA30B9">
        <w:rPr>
          <w:rFonts w:asciiTheme="majorHAnsi" w:hAnsiTheme="majorHAnsi"/>
          <w:sz w:val="24"/>
          <w:szCs w:val="24"/>
        </w:rPr>
        <w:t>dislik</w:t>
      </w:r>
      <w:r w:rsidR="00DC0302" w:rsidRPr="00BA30B9">
        <w:rPr>
          <w:rFonts w:asciiTheme="majorHAnsi" w:hAnsiTheme="majorHAnsi"/>
          <w:sz w:val="24"/>
          <w:szCs w:val="24"/>
        </w:rPr>
        <w:t>ing</w:t>
      </w:r>
      <w:r w:rsidR="007C2746" w:rsidRPr="00BA30B9">
        <w:rPr>
          <w:rFonts w:asciiTheme="majorHAnsi" w:hAnsiTheme="majorHAnsi"/>
          <w:sz w:val="24"/>
          <w:szCs w:val="24"/>
        </w:rPr>
        <w:t xml:space="preserve"> the test food (20%)</w:t>
      </w:r>
      <w:r w:rsidR="00F14B6B" w:rsidRPr="00BA30B9">
        <w:rPr>
          <w:rFonts w:asciiTheme="majorHAnsi" w:hAnsiTheme="majorHAnsi"/>
          <w:sz w:val="24"/>
          <w:szCs w:val="24"/>
        </w:rPr>
        <w:t>,</w:t>
      </w:r>
      <w:r w:rsidR="007C2746" w:rsidRPr="00BA30B9">
        <w:rPr>
          <w:rFonts w:asciiTheme="majorHAnsi" w:hAnsiTheme="majorHAnsi"/>
          <w:sz w:val="24"/>
          <w:szCs w:val="24"/>
        </w:rPr>
        <w:t xml:space="preserve"> compared to those included in the analyses (11%; </w:t>
      </w:r>
      <w:r w:rsidR="003A01D1" w:rsidRPr="00BA30B9">
        <w:rPr>
          <w:rFonts w:asciiTheme="majorHAnsi" w:hAnsiTheme="majorHAnsi"/>
          <w:sz w:val="24"/>
          <w:szCs w:val="24"/>
        </w:rPr>
        <w:t>χ</w:t>
      </w:r>
      <w:r w:rsidR="003A01D1" w:rsidRPr="00BA30B9">
        <w:rPr>
          <w:rFonts w:asciiTheme="majorHAnsi" w:hAnsiTheme="majorHAnsi"/>
          <w:sz w:val="24"/>
          <w:szCs w:val="24"/>
          <w:vertAlign w:val="superscript"/>
        </w:rPr>
        <w:t>2</w:t>
      </w:r>
      <w:r w:rsidR="003A01D1" w:rsidRPr="00BA30B9">
        <w:rPr>
          <w:rFonts w:asciiTheme="majorHAnsi" w:hAnsiTheme="majorHAnsi"/>
          <w:sz w:val="24"/>
          <w:szCs w:val="24"/>
        </w:rPr>
        <w:t xml:space="preserve">= 15.5, p&lt;0.001). </w:t>
      </w:r>
      <w:r w:rsidR="004C20E9" w:rsidRPr="00BA30B9">
        <w:rPr>
          <w:rFonts w:asciiTheme="majorHAnsi" w:hAnsiTheme="majorHAnsi"/>
          <w:sz w:val="24"/>
          <w:szCs w:val="24"/>
        </w:rPr>
        <w:t xml:space="preserve">Informed written consent was obtained from </w:t>
      </w:r>
      <w:r w:rsidR="003835D2" w:rsidRPr="00BA30B9">
        <w:rPr>
          <w:rFonts w:asciiTheme="majorHAnsi" w:hAnsiTheme="majorHAnsi"/>
          <w:sz w:val="24"/>
          <w:szCs w:val="24"/>
        </w:rPr>
        <w:t xml:space="preserve">all </w:t>
      </w:r>
      <w:r w:rsidR="00B878DC" w:rsidRPr="00BA30B9">
        <w:rPr>
          <w:rFonts w:asciiTheme="majorHAnsi" w:hAnsiTheme="majorHAnsi"/>
          <w:sz w:val="24"/>
          <w:szCs w:val="24"/>
        </w:rPr>
        <w:t>participants</w:t>
      </w:r>
      <w:r w:rsidR="003835D2" w:rsidRPr="00BA30B9">
        <w:rPr>
          <w:rFonts w:asciiTheme="majorHAnsi" w:hAnsiTheme="majorHAnsi"/>
          <w:sz w:val="24"/>
          <w:szCs w:val="24"/>
        </w:rPr>
        <w:t xml:space="preserve"> and th</w:t>
      </w:r>
      <w:r w:rsidR="004C20E9" w:rsidRPr="00BA30B9">
        <w:rPr>
          <w:rFonts w:asciiTheme="majorHAnsi" w:hAnsiTheme="majorHAnsi"/>
          <w:sz w:val="24"/>
          <w:szCs w:val="24"/>
        </w:rPr>
        <w:t xml:space="preserve">e study was approved by the National Healthcare Group Domain Specific Review Board and </w:t>
      </w:r>
      <w:proofErr w:type="spellStart"/>
      <w:r w:rsidR="004C20E9" w:rsidRPr="00BA30B9">
        <w:rPr>
          <w:rFonts w:asciiTheme="majorHAnsi" w:hAnsiTheme="majorHAnsi"/>
          <w:sz w:val="24"/>
          <w:szCs w:val="24"/>
        </w:rPr>
        <w:t>SingHealth</w:t>
      </w:r>
      <w:proofErr w:type="spellEnd"/>
      <w:r w:rsidR="004C20E9" w:rsidRPr="00BA30B9">
        <w:rPr>
          <w:rFonts w:asciiTheme="majorHAnsi" w:hAnsiTheme="majorHAnsi"/>
          <w:sz w:val="24"/>
          <w:szCs w:val="24"/>
        </w:rPr>
        <w:t xml:space="preserve"> Centralized Institutional Review</w:t>
      </w:r>
      <w:r w:rsidR="00B878DC" w:rsidRPr="00BA30B9">
        <w:rPr>
          <w:rFonts w:asciiTheme="majorHAnsi" w:hAnsiTheme="majorHAnsi"/>
          <w:sz w:val="24"/>
          <w:szCs w:val="24"/>
        </w:rPr>
        <w:t xml:space="preserve"> </w:t>
      </w:r>
      <w:r w:rsidR="004C20E9" w:rsidRPr="00BA30B9">
        <w:rPr>
          <w:rFonts w:asciiTheme="majorHAnsi" w:hAnsiTheme="majorHAnsi"/>
          <w:sz w:val="24"/>
          <w:szCs w:val="24"/>
        </w:rPr>
        <w:t>Board</w:t>
      </w:r>
      <w:r w:rsidR="005E14B4" w:rsidRPr="00BA30B9">
        <w:rPr>
          <w:rFonts w:asciiTheme="majorHAnsi" w:hAnsiTheme="majorHAnsi"/>
          <w:sz w:val="24"/>
          <w:szCs w:val="24"/>
        </w:rPr>
        <w:t>.</w:t>
      </w:r>
    </w:p>
    <w:p w14:paraId="382AABA5" w14:textId="77777777" w:rsidR="00FF4009" w:rsidRPr="00BA30B9" w:rsidRDefault="00FF4009" w:rsidP="00B878DC">
      <w:pPr>
        <w:spacing w:line="480" w:lineRule="auto"/>
        <w:ind w:firstLine="1134"/>
        <w:rPr>
          <w:rFonts w:asciiTheme="majorHAnsi" w:hAnsiTheme="majorHAnsi"/>
          <w:sz w:val="24"/>
          <w:szCs w:val="24"/>
        </w:rPr>
      </w:pPr>
    </w:p>
    <w:p w14:paraId="5807B75A" w14:textId="77777777" w:rsidR="0002671D" w:rsidRPr="00BA30B9" w:rsidRDefault="00C11EBB" w:rsidP="00A9030E">
      <w:pPr>
        <w:spacing w:line="480" w:lineRule="auto"/>
        <w:rPr>
          <w:rFonts w:asciiTheme="majorHAnsi" w:hAnsiTheme="majorHAnsi"/>
          <w:sz w:val="24"/>
          <w:szCs w:val="24"/>
        </w:rPr>
      </w:pPr>
      <w:r w:rsidRPr="00BA30B9">
        <w:rPr>
          <w:rFonts w:asciiTheme="majorHAnsi" w:hAnsiTheme="majorHAnsi"/>
          <w:sz w:val="24"/>
          <w:szCs w:val="24"/>
        </w:rPr>
        <w:t>2.2</w:t>
      </w:r>
      <w:r w:rsidR="00CB53DD" w:rsidRPr="00BA30B9">
        <w:rPr>
          <w:rFonts w:asciiTheme="majorHAnsi" w:hAnsiTheme="majorHAnsi"/>
          <w:sz w:val="24"/>
          <w:szCs w:val="24"/>
        </w:rPr>
        <w:t xml:space="preserve"> </w:t>
      </w:r>
      <w:r w:rsidR="0002671D" w:rsidRPr="00BA30B9">
        <w:rPr>
          <w:rFonts w:asciiTheme="majorHAnsi" w:hAnsiTheme="majorHAnsi"/>
          <w:sz w:val="24"/>
          <w:szCs w:val="24"/>
        </w:rPr>
        <w:t>Ad libitum lunch</w:t>
      </w:r>
      <w:r w:rsidR="00FA3AB6" w:rsidRPr="00BA30B9">
        <w:rPr>
          <w:rFonts w:asciiTheme="majorHAnsi" w:hAnsiTheme="majorHAnsi"/>
          <w:sz w:val="24"/>
          <w:szCs w:val="24"/>
        </w:rPr>
        <w:t>time meal</w:t>
      </w:r>
    </w:p>
    <w:p w14:paraId="29EE5B5F" w14:textId="013BEE89" w:rsidR="006164F5" w:rsidRPr="00BA30B9" w:rsidRDefault="00F9226B" w:rsidP="00B47603">
      <w:pPr>
        <w:spacing w:line="480" w:lineRule="auto"/>
        <w:ind w:firstLine="1134"/>
        <w:rPr>
          <w:rFonts w:asciiTheme="majorHAnsi" w:hAnsiTheme="majorHAnsi"/>
          <w:sz w:val="24"/>
          <w:szCs w:val="24"/>
        </w:rPr>
      </w:pPr>
      <w:r w:rsidRPr="00BA30B9">
        <w:rPr>
          <w:rFonts w:asciiTheme="majorHAnsi" w:hAnsiTheme="majorHAnsi"/>
          <w:sz w:val="24"/>
          <w:szCs w:val="24"/>
        </w:rPr>
        <w:t>Children</w:t>
      </w:r>
      <w:r w:rsidR="001E1A2F" w:rsidRPr="00BA30B9">
        <w:rPr>
          <w:rFonts w:asciiTheme="majorHAnsi" w:hAnsiTheme="majorHAnsi"/>
          <w:sz w:val="24"/>
          <w:szCs w:val="24"/>
        </w:rPr>
        <w:t xml:space="preserve"> consumed breakfast at home and</w:t>
      </w:r>
      <w:r w:rsidRPr="00BA30B9">
        <w:rPr>
          <w:rFonts w:asciiTheme="majorHAnsi" w:hAnsiTheme="majorHAnsi"/>
          <w:sz w:val="24"/>
          <w:szCs w:val="24"/>
        </w:rPr>
        <w:t xml:space="preserve"> </w:t>
      </w:r>
      <w:r w:rsidR="005C3991" w:rsidRPr="00BA30B9">
        <w:rPr>
          <w:rFonts w:asciiTheme="majorHAnsi" w:hAnsiTheme="majorHAnsi"/>
          <w:sz w:val="24"/>
          <w:szCs w:val="24"/>
        </w:rPr>
        <w:t xml:space="preserve">were </w:t>
      </w:r>
      <w:r w:rsidR="00AB5681" w:rsidRPr="00BA30B9">
        <w:rPr>
          <w:rFonts w:asciiTheme="majorHAnsi" w:hAnsiTheme="majorHAnsi"/>
          <w:sz w:val="24"/>
          <w:szCs w:val="24"/>
        </w:rPr>
        <w:t xml:space="preserve">requested to fast </w:t>
      </w:r>
      <w:r w:rsidRPr="00BA30B9">
        <w:rPr>
          <w:rFonts w:asciiTheme="majorHAnsi" w:hAnsiTheme="majorHAnsi"/>
          <w:sz w:val="24"/>
          <w:szCs w:val="24"/>
        </w:rPr>
        <w:t xml:space="preserve">for </w:t>
      </w:r>
      <w:r w:rsidR="00A73C73" w:rsidRPr="00BA30B9">
        <w:rPr>
          <w:rFonts w:asciiTheme="majorHAnsi" w:hAnsiTheme="majorHAnsi"/>
          <w:sz w:val="24"/>
          <w:szCs w:val="24"/>
        </w:rPr>
        <w:t xml:space="preserve">a </w:t>
      </w:r>
      <w:r w:rsidRPr="00BA30B9">
        <w:rPr>
          <w:rFonts w:asciiTheme="majorHAnsi" w:hAnsiTheme="majorHAnsi"/>
          <w:sz w:val="24"/>
          <w:szCs w:val="24"/>
        </w:rPr>
        <w:t>minimum of</w:t>
      </w:r>
      <w:r w:rsidR="009D63D8" w:rsidRPr="00BA30B9">
        <w:rPr>
          <w:rFonts w:asciiTheme="majorHAnsi" w:hAnsiTheme="majorHAnsi"/>
          <w:sz w:val="24"/>
          <w:szCs w:val="24"/>
        </w:rPr>
        <w:t xml:space="preserve"> one</w:t>
      </w:r>
      <w:r w:rsidR="007B7EF9" w:rsidRPr="00BA30B9">
        <w:rPr>
          <w:rFonts w:asciiTheme="majorHAnsi" w:hAnsiTheme="majorHAnsi"/>
          <w:sz w:val="24"/>
          <w:szCs w:val="24"/>
        </w:rPr>
        <w:t xml:space="preserve"> </w:t>
      </w:r>
      <w:r w:rsidR="009D63D8" w:rsidRPr="00BA30B9">
        <w:rPr>
          <w:rFonts w:asciiTheme="majorHAnsi" w:hAnsiTheme="majorHAnsi"/>
          <w:sz w:val="24"/>
          <w:szCs w:val="24"/>
        </w:rPr>
        <w:t>hour</w:t>
      </w:r>
      <w:r w:rsidRPr="00BA30B9">
        <w:rPr>
          <w:rFonts w:asciiTheme="majorHAnsi" w:hAnsiTheme="majorHAnsi"/>
          <w:sz w:val="24"/>
          <w:szCs w:val="24"/>
        </w:rPr>
        <w:t xml:space="preserve"> before </w:t>
      </w:r>
      <w:r w:rsidR="009D63D8" w:rsidRPr="00BA30B9">
        <w:rPr>
          <w:rFonts w:asciiTheme="majorHAnsi" w:hAnsiTheme="majorHAnsi"/>
          <w:sz w:val="24"/>
          <w:szCs w:val="24"/>
        </w:rPr>
        <w:t>arriving at the study l</w:t>
      </w:r>
      <w:r w:rsidR="001E1A2F" w:rsidRPr="00BA30B9">
        <w:rPr>
          <w:rFonts w:asciiTheme="majorHAnsi" w:hAnsiTheme="majorHAnsi"/>
          <w:sz w:val="24"/>
          <w:szCs w:val="24"/>
        </w:rPr>
        <w:t xml:space="preserve">ocation. Children participated in </w:t>
      </w:r>
      <w:r w:rsidR="009D63D8" w:rsidRPr="00BA30B9">
        <w:rPr>
          <w:rFonts w:asciiTheme="majorHAnsi" w:hAnsiTheme="majorHAnsi"/>
          <w:sz w:val="24"/>
          <w:szCs w:val="24"/>
        </w:rPr>
        <w:t>other task</w:t>
      </w:r>
      <w:r w:rsidR="001E1A2F" w:rsidRPr="00BA30B9">
        <w:rPr>
          <w:rFonts w:asciiTheme="majorHAnsi" w:hAnsiTheme="majorHAnsi"/>
          <w:sz w:val="24"/>
          <w:szCs w:val="24"/>
        </w:rPr>
        <w:t>s</w:t>
      </w:r>
      <w:r w:rsidR="009D63D8" w:rsidRPr="00BA30B9">
        <w:rPr>
          <w:rFonts w:asciiTheme="majorHAnsi" w:hAnsiTheme="majorHAnsi"/>
          <w:sz w:val="24"/>
          <w:szCs w:val="24"/>
        </w:rPr>
        <w:t xml:space="preserve"> for</w:t>
      </w:r>
      <w:r w:rsidR="001E1A2F" w:rsidRPr="00BA30B9">
        <w:rPr>
          <w:rFonts w:asciiTheme="majorHAnsi" w:hAnsiTheme="majorHAnsi"/>
          <w:sz w:val="24"/>
          <w:szCs w:val="24"/>
        </w:rPr>
        <w:t xml:space="preserve"> approximately</w:t>
      </w:r>
      <w:r w:rsidR="009D63D8" w:rsidRPr="00BA30B9">
        <w:rPr>
          <w:rFonts w:asciiTheme="majorHAnsi" w:hAnsiTheme="majorHAnsi"/>
          <w:sz w:val="24"/>
          <w:szCs w:val="24"/>
        </w:rPr>
        <w:t xml:space="preserve"> two hours pr</w:t>
      </w:r>
      <w:r w:rsidR="00B47603" w:rsidRPr="00BA30B9">
        <w:rPr>
          <w:rFonts w:asciiTheme="majorHAnsi" w:hAnsiTheme="majorHAnsi"/>
          <w:sz w:val="24"/>
          <w:szCs w:val="24"/>
        </w:rPr>
        <w:t xml:space="preserve">ior to the lunchtime meal task, without access to food. </w:t>
      </w:r>
      <w:r w:rsidR="00DC0302" w:rsidRPr="00BA30B9">
        <w:rPr>
          <w:rFonts w:asciiTheme="majorHAnsi" w:hAnsiTheme="majorHAnsi"/>
          <w:sz w:val="24"/>
          <w:szCs w:val="24"/>
        </w:rPr>
        <w:t xml:space="preserve">Children consumed lunch alone without the parent or researcher present, in a test room equipped with child appropriate furniture and with three CCTV cameras. </w:t>
      </w:r>
      <w:r w:rsidR="00C478BF" w:rsidRPr="00BA30B9">
        <w:rPr>
          <w:rFonts w:asciiTheme="majorHAnsi" w:hAnsiTheme="majorHAnsi"/>
          <w:sz w:val="24"/>
          <w:szCs w:val="24"/>
        </w:rPr>
        <w:t xml:space="preserve">Children </w:t>
      </w:r>
      <w:r w:rsidR="005C3991" w:rsidRPr="00BA30B9">
        <w:rPr>
          <w:rFonts w:asciiTheme="majorHAnsi" w:hAnsiTheme="majorHAnsi"/>
          <w:sz w:val="24"/>
          <w:szCs w:val="24"/>
        </w:rPr>
        <w:t>self-served</w:t>
      </w:r>
      <w:r w:rsidR="00543E66" w:rsidRPr="00BA30B9">
        <w:rPr>
          <w:rFonts w:asciiTheme="majorHAnsi" w:hAnsiTheme="majorHAnsi"/>
          <w:sz w:val="24"/>
          <w:szCs w:val="24"/>
        </w:rPr>
        <w:t xml:space="preserve"> a portion of </w:t>
      </w:r>
      <w:r w:rsidR="001D1748" w:rsidRPr="00BA30B9">
        <w:rPr>
          <w:rFonts w:asciiTheme="majorHAnsi" w:hAnsiTheme="majorHAnsi"/>
          <w:sz w:val="24"/>
          <w:szCs w:val="24"/>
        </w:rPr>
        <w:t xml:space="preserve">vegetarian </w:t>
      </w:r>
      <w:r w:rsidR="00543E66" w:rsidRPr="00BA30B9">
        <w:rPr>
          <w:rFonts w:asciiTheme="majorHAnsi" w:hAnsiTheme="majorHAnsi"/>
          <w:sz w:val="24"/>
          <w:szCs w:val="24"/>
        </w:rPr>
        <w:t>fried rice</w:t>
      </w:r>
      <w:r w:rsidR="009264EA" w:rsidRPr="00BA30B9">
        <w:rPr>
          <w:rFonts w:asciiTheme="majorHAnsi" w:hAnsiTheme="majorHAnsi"/>
          <w:sz w:val="24"/>
          <w:szCs w:val="24"/>
        </w:rPr>
        <w:t xml:space="preserve"> (</w:t>
      </w:r>
      <w:r w:rsidR="007371CA" w:rsidRPr="00BA30B9">
        <w:rPr>
          <w:rFonts w:asciiTheme="majorHAnsi" w:hAnsiTheme="majorHAnsi"/>
          <w:sz w:val="24"/>
          <w:szCs w:val="24"/>
        </w:rPr>
        <w:t>1.86 kcal/g)</w:t>
      </w:r>
      <w:r w:rsidR="003969F6" w:rsidRPr="00BA30B9">
        <w:rPr>
          <w:rFonts w:asciiTheme="majorHAnsi" w:hAnsiTheme="majorHAnsi"/>
          <w:sz w:val="24"/>
          <w:szCs w:val="24"/>
        </w:rPr>
        <w:t xml:space="preserve">, </w:t>
      </w:r>
      <w:r w:rsidR="00385F73" w:rsidRPr="00BA30B9">
        <w:rPr>
          <w:rFonts w:asciiTheme="majorHAnsi" w:hAnsiTheme="majorHAnsi"/>
          <w:sz w:val="24"/>
          <w:szCs w:val="24"/>
        </w:rPr>
        <w:t xml:space="preserve">which </w:t>
      </w:r>
      <w:r w:rsidR="003969F6" w:rsidRPr="00BA30B9">
        <w:rPr>
          <w:rFonts w:asciiTheme="majorHAnsi" w:hAnsiTheme="majorHAnsi"/>
          <w:sz w:val="24"/>
          <w:szCs w:val="24"/>
        </w:rPr>
        <w:t>is a popular lunchtime food in Singapore,</w:t>
      </w:r>
      <w:r w:rsidR="00220FAC" w:rsidRPr="00BA30B9">
        <w:rPr>
          <w:rFonts w:asciiTheme="majorHAnsi" w:hAnsiTheme="majorHAnsi"/>
          <w:sz w:val="24"/>
          <w:szCs w:val="24"/>
        </w:rPr>
        <w:t xml:space="preserve"> from a large bowl (800g)</w:t>
      </w:r>
      <w:r w:rsidR="003969F6" w:rsidRPr="00BA30B9">
        <w:rPr>
          <w:rFonts w:asciiTheme="majorHAnsi" w:hAnsiTheme="majorHAnsi"/>
          <w:sz w:val="24"/>
          <w:szCs w:val="24"/>
        </w:rPr>
        <w:t xml:space="preserve">. </w:t>
      </w:r>
      <w:r w:rsidR="001740C2" w:rsidRPr="00BA30B9">
        <w:rPr>
          <w:rFonts w:asciiTheme="majorHAnsi" w:hAnsiTheme="majorHAnsi"/>
          <w:sz w:val="24"/>
          <w:szCs w:val="24"/>
        </w:rPr>
        <w:t>Children were told that they could eat as much or as little as they wished, and they could serve themselves multiple times.</w:t>
      </w:r>
      <w:r w:rsidR="00A5085B" w:rsidRPr="00BA30B9">
        <w:rPr>
          <w:rFonts w:asciiTheme="majorHAnsi" w:hAnsiTheme="majorHAnsi"/>
          <w:sz w:val="24"/>
          <w:szCs w:val="24"/>
        </w:rPr>
        <w:t xml:space="preserve"> </w:t>
      </w:r>
      <w:r w:rsidR="009B1AD8" w:rsidRPr="00BA30B9">
        <w:rPr>
          <w:rFonts w:asciiTheme="majorHAnsi" w:hAnsiTheme="majorHAnsi"/>
          <w:sz w:val="24"/>
          <w:szCs w:val="24"/>
        </w:rPr>
        <w:t xml:space="preserve">The total portion served and consumed </w:t>
      </w:r>
      <w:r w:rsidR="005E14B4" w:rsidRPr="00BA30B9">
        <w:rPr>
          <w:rFonts w:asciiTheme="majorHAnsi" w:hAnsiTheme="majorHAnsi"/>
          <w:sz w:val="24"/>
          <w:szCs w:val="24"/>
        </w:rPr>
        <w:t xml:space="preserve">food </w:t>
      </w:r>
      <w:r w:rsidR="009B1AD8" w:rsidRPr="00BA30B9">
        <w:rPr>
          <w:rFonts w:asciiTheme="majorHAnsi" w:hAnsiTheme="majorHAnsi"/>
          <w:sz w:val="24"/>
          <w:szCs w:val="24"/>
        </w:rPr>
        <w:t xml:space="preserve">was </w:t>
      </w:r>
      <w:r w:rsidR="009B1AD8" w:rsidRPr="00BA30B9">
        <w:rPr>
          <w:rFonts w:asciiTheme="majorHAnsi" w:hAnsiTheme="majorHAnsi"/>
          <w:sz w:val="24"/>
          <w:szCs w:val="24"/>
        </w:rPr>
        <w:lastRenderedPageBreak/>
        <w:t>calculated from t</w:t>
      </w:r>
      <w:r w:rsidR="00385F73" w:rsidRPr="00BA30B9">
        <w:rPr>
          <w:rFonts w:asciiTheme="majorHAnsi" w:hAnsiTheme="majorHAnsi"/>
          <w:sz w:val="24"/>
          <w:szCs w:val="24"/>
        </w:rPr>
        <w:t>he leftovers in the serving bow</w:t>
      </w:r>
      <w:r w:rsidR="009B1AD8" w:rsidRPr="00BA30B9">
        <w:rPr>
          <w:rFonts w:asciiTheme="majorHAnsi" w:hAnsiTheme="majorHAnsi"/>
          <w:sz w:val="24"/>
          <w:szCs w:val="24"/>
        </w:rPr>
        <w:t xml:space="preserve">l and </w:t>
      </w:r>
      <w:r w:rsidR="002B07F0" w:rsidRPr="00BA30B9">
        <w:rPr>
          <w:rFonts w:asciiTheme="majorHAnsi" w:hAnsiTheme="majorHAnsi"/>
          <w:sz w:val="24"/>
          <w:szCs w:val="24"/>
        </w:rPr>
        <w:t xml:space="preserve">on </w:t>
      </w:r>
      <w:r w:rsidR="009B1AD8" w:rsidRPr="00BA30B9">
        <w:rPr>
          <w:rFonts w:asciiTheme="majorHAnsi" w:hAnsiTheme="majorHAnsi"/>
          <w:sz w:val="24"/>
          <w:szCs w:val="24"/>
        </w:rPr>
        <w:t>the child’s plate</w:t>
      </w:r>
      <w:r w:rsidR="003969F6" w:rsidRPr="00BA30B9">
        <w:rPr>
          <w:rFonts w:asciiTheme="majorHAnsi" w:hAnsiTheme="majorHAnsi"/>
          <w:sz w:val="24"/>
          <w:szCs w:val="24"/>
        </w:rPr>
        <w:t>.</w:t>
      </w:r>
      <w:r w:rsidR="009F0B93" w:rsidRPr="00BA30B9">
        <w:rPr>
          <w:rFonts w:asciiTheme="majorHAnsi" w:hAnsiTheme="majorHAnsi"/>
          <w:sz w:val="24"/>
          <w:szCs w:val="24"/>
        </w:rPr>
        <w:t xml:space="preserve"> The number of food servings was recorded by the researcher who was observing the child </w:t>
      </w:r>
      <w:r w:rsidR="00DC0302" w:rsidRPr="00BA30B9">
        <w:rPr>
          <w:rFonts w:asciiTheme="majorHAnsi" w:hAnsiTheme="majorHAnsi"/>
          <w:sz w:val="24"/>
          <w:szCs w:val="24"/>
        </w:rPr>
        <w:t>from an</w:t>
      </w:r>
      <w:r w:rsidR="009F0B93" w:rsidRPr="00BA30B9">
        <w:rPr>
          <w:rFonts w:asciiTheme="majorHAnsi" w:hAnsiTheme="majorHAnsi"/>
          <w:sz w:val="24"/>
          <w:szCs w:val="24"/>
        </w:rPr>
        <w:t xml:space="preserve"> adjacent room</w:t>
      </w:r>
      <w:r w:rsidR="00DC0302" w:rsidRPr="00BA30B9">
        <w:rPr>
          <w:rFonts w:asciiTheme="majorHAnsi" w:hAnsiTheme="majorHAnsi"/>
          <w:sz w:val="24"/>
          <w:szCs w:val="24"/>
        </w:rPr>
        <w:t xml:space="preserve"> via CCTV</w:t>
      </w:r>
      <w:r w:rsidR="009F0B93" w:rsidRPr="00BA30B9">
        <w:rPr>
          <w:rFonts w:asciiTheme="majorHAnsi" w:hAnsiTheme="majorHAnsi"/>
          <w:sz w:val="24"/>
          <w:szCs w:val="24"/>
        </w:rPr>
        <w:t>.</w:t>
      </w:r>
      <w:r w:rsidR="003969F6" w:rsidRPr="00BA30B9">
        <w:rPr>
          <w:rFonts w:asciiTheme="majorHAnsi" w:hAnsiTheme="majorHAnsi"/>
          <w:sz w:val="24"/>
          <w:szCs w:val="24"/>
        </w:rPr>
        <w:t xml:space="preserve"> </w:t>
      </w:r>
      <w:r w:rsidR="001B2458" w:rsidRPr="00BA30B9">
        <w:rPr>
          <w:rFonts w:asciiTheme="majorHAnsi" w:hAnsiTheme="majorHAnsi"/>
          <w:sz w:val="24"/>
          <w:szCs w:val="24"/>
        </w:rPr>
        <w:t xml:space="preserve">Children were given 20 minutes to consume the meal, but 10 </w:t>
      </w:r>
      <w:r w:rsidR="008A1591" w:rsidRPr="00BA30B9">
        <w:rPr>
          <w:rFonts w:asciiTheme="majorHAnsi" w:hAnsiTheme="majorHAnsi"/>
          <w:sz w:val="24"/>
          <w:szCs w:val="24"/>
        </w:rPr>
        <w:t>minute</w:t>
      </w:r>
      <w:r w:rsidR="008A1591" w:rsidRPr="00BA30B9">
        <w:rPr>
          <w:rFonts w:asciiTheme="majorHAnsi" w:hAnsiTheme="majorHAnsi" w:cs="Times New Roman"/>
          <w:sz w:val="24"/>
          <w:szCs w:val="24"/>
        </w:rPr>
        <w:t xml:space="preserve"> </w:t>
      </w:r>
      <w:r w:rsidR="001B2458" w:rsidRPr="00BA30B9">
        <w:rPr>
          <w:rFonts w:asciiTheme="majorHAnsi" w:hAnsiTheme="majorHAnsi" w:cs="Times New Roman"/>
          <w:sz w:val="24"/>
          <w:szCs w:val="24"/>
        </w:rPr>
        <w:t xml:space="preserve">extensions were granted if </w:t>
      </w:r>
      <w:r w:rsidR="001740C2" w:rsidRPr="00BA30B9">
        <w:rPr>
          <w:rFonts w:asciiTheme="majorHAnsi" w:hAnsiTheme="majorHAnsi" w:cs="Times New Roman"/>
          <w:sz w:val="24"/>
          <w:szCs w:val="24"/>
        </w:rPr>
        <w:t>t</w:t>
      </w:r>
      <w:r w:rsidR="001B2458" w:rsidRPr="00BA30B9">
        <w:rPr>
          <w:rFonts w:asciiTheme="majorHAnsi" w:hAnsiTheme="majorHAnsi" w:cs="Times New Roman"/>
          <w:sz w:val="24"/>
          <w:szCs w:val="24"/>
        </w:rPr>
        <w:t>hat was not enough time</w:t>
      </w:r>
      <w:r w:rsidR="00761517" w:rsidRPr="00BA30B9">
        <w:rPr>
          <w:rFonts w:asciiTheme="majorHAnsi" w:hAnsiTheme="majorHAnsi" w:cs="Times New Roman"/>
          <w:sz w:val="24"/>
          <w:szCs w:val="24"/>
        </w:rPr>
        <w:t xml:space="preserve"> (</w:t>
      </w:r>
      <w:r w:rsidR="00385F73" w:rsidRPr="00BA30B9">
        <w:rPr>
          <w:rFonts w:asciiTheme="majorHAnsi" w:hAnsiTheme="majorHAnsi" w:cs="Times New Roman"/>
          <w:sz w:val="24"/>
          <w:szCs w:val="24"/>
        </w:rPr>
        <w:t xml:space="preserve">granted for </w:t>
      </w:r>
      <w:r w:rsidR="00761517" w:rsidRPr="00BA30B9">
        <w:rPr>
          <w:rFonts w:asciiTheme="majorHAnsi" w:hAnsiTheme="majorHAnsi" w:cs="Times New Roman"/>
          <w:sz w:val="24"/>
          <w:szCs w:val="24"/>
        </w:rPr>
        <w:t>9 children)</w:t>
      </w:r>
      <w:r w:rsidR="001B2458" w:rsidRPr="00BA30B9">
        <w:rPr>
          <w:rFonts w:asciiTheme="majorHAnsi" w:hAnsiTheme="majorHAnsi" w:cs="Times New Roman"/>
          <w:sz w:val="24"/>
          <w:szCs w:val="24"/>
        </w:rPr>
        <w:t>.</w:t>
      </w:r>
      <w:r w:rsidR="00761517" w:rsidRPr="00BA30B9">
        <w:rPr>
          <w:rFonts w:asciiTheme="majorHAnsi" w:hAnsiTheme="majorHAnsi" w:cs="Times New Roman"/>
          <w:sz w:val="24"/>
          <w:szCs w:val="24"/>
        </w:rPr>
        <w:t xml:space="preserve"> </w:t>
      </w:r>
      <w:r w:rsidR="005E14B4" w:rsidRPr="00BA30B9">
        <w:rPr>
          <w:rFonts w:asciiTheme="majorHAnsi" w:hAnsiTheme="majorHAnsi" w:cs="Times New Roman"/>
          <w:sz w:val="24"/>
          <w:szCs w:val="24"/>
        </w:rPr>
        <w:t>C</w:t>
      </w:r>
      <w:r w:rsidR="00220FAC" w:rsidRPr="00BA30B9">
        <w:rPr>
          <w:rFonts w:asciiTheme="majorHAnsi" w:hAnsiTheme="majorHAnsi" w:cs="Times New Roman"/>
          <w:sz w:val="24"/>
          <w:szCs w:val="24"/>
        </w:rPr>
        <w:t>hildren’s hunger was assessed</w:t>
      </w:r>
      <w:r w:rsidR="0020063F" w:rsidRPr="00BA30B9">
        <w:rPr>
          <w:rFonts w:asciiTheme="majorHAnsi" w:hAnsiTheme="majorHAnsi" w:cs="Times New Roman"/>
          <w:sz w:val="24"/>
          <w:szCs w:val="24"/>
        </w:rPr>
        <w:t xml:space="preserve"> using</w:t>
      </w:r>
      <w:r w:rsidR="00220FAC" w:rsidRPr="00BA30B9">
        <w:rPr>
          <w:rFonts w:asciiTheme="majorHAnsi" w:hAnsiTheme="majorHAnsi" w:cs="Times New Roman"/>
          <w:sz w:val="24"/>
          <w:szCs w:val="24"/>
        </w:rPr>
        <w:t xml:space="preserve"> </w:t>
      </w:r>
      <w:r w:rsidR="009861FE" w:rsidRPr="00BA30B9">
        <w:rPr>
          <w:rFonts w:asciiTheme="majorHAnsi" w:hAnsiTheme="majorHAnsi" w:cs="Times New Roman"/>
          <w:sz w:val="24"/>
          <w:szCs w:val="24"/>
        </w:rPr>
        <w:t xml:space="preserve">a </w:t>
      </w:r>
      <w:r w:rsidR="00B31E6A" w:rsidRPr="00BA30B9">
        <w:rPr>
          <w:rFonts w:asciiTheme="majorHAnsi" w:hAnsiTheme="majorHAnsi"/>
          <w:sz w:val="24"/>
          <w:szCs w:val="24"/>
        </w:rPr>
        <w:t>5-point scale ranging from ‘</w:t>
      </w:r>
      <w:r w:rsidR="00B31E6A" w:rsidRPr="00BA30B9">
        <w:rPr>
          <w:rFonts w:asciiTheme="majorHAnsi" w:hAnsiTheme="majorHAnsi"/>
          <w:i/>
          <w:sz w:val="24"/>
          <w:szCs w:val="24"/>
        </w:rPr>
        <w:t>Very hungry’</w:t>
      </w:r>
      <w:r w:rsidR="00B31E6A" w:rsidRPr="00BA30B9">
        <w:rPr>
          <w:rFonts w:asciiTheme="majorHAnsi" w:hAnsiTheme="majorHAnsi"/>
          <w:sz w:val="24"/>
          <w:szCs w:val="24"/>
        </w:rPr>
        <w:t xml:space="preserve"> to ‘</w:t>
      </w:r>
      <w:r w:rsidR="00B31E6A" w:rsidRPr="00BA30B9">
        <w:rPr>
          <w:rFonts w:asciiTheme="majorHAnsi" w:hAnsiTheme="majorHAnsi"/>
          <w:i/>
          <w:sz w:val="24"/>
          <w:szCs w:val="24"/>
        </w:rPr>
        <w:t>Very full’</w:t>
      </w:r>
      <w:r w:rsidR="009861FE" w:rsidRPr="00BA30B9">
        <w:rPr>
          <w:rFonts w:asciiTheme="majorHAnsi" w:hAnsiTheme="majorHAnsi"/>
          <w:sz w:val="24"/>
          <w:szCs w:val="24"/>
        </w:rPr>
        <w:t xml:space="preserve"> both before and after lunch, and </w:t>
      </w:r>
      <w:r w:rsidR="00DC0302" w:rsidRPr="00BA30B9">
        <w:rPr>
          <w:rFonts w:asciiTheme="majorHAnsi" w:hAnsiTheme="majorHAnsi"/>
          <w:sz w:val="24"/>
          <w:szCs w:val="24"/>
        </w:rPr>
        <w:t xml:space="preserve">children’s reported </w:t>
      </w:r>
      <w:r w:rsidR="00FD0CBF" w:rsidRPr="00BA30B9">
        <w:rPr>
          <w:rFonts w:asciiTheme="majorHAnsi" w:hAnsiTheme="majorHAnsi"/>
          <w:sz w:val="24"/>
          <w:szCs w:val="24"/>
        </w:rPr>
        <w:t>liking of the dish</w:t>
      </w:r>
      <w:r w:rsidR="009861FE" w:rsidRPr="00BA30B9">
        <w:rPr>
          <w:rFonts w:asciiTheme="majorHAnsi" w:hAnsiTheme="majorHAnsi"/>
          <w:sz w:val="24"/>
          <w:szCs w:val="24"/>
        </w:rPr>
        <w:t xml:space="preserve"> was assessed</w:t>
      </w:r>
      <w:r w:rsidR="00FD0CBF" w:rsidRPr="00BA30B9">
        <w:rPr>
          <w:rFonts w:asciiTheme="majorHAnsi" w:hAnsiTheme="majorHAnsi"/>
          <w:sz w:val="24"/>
          <w:szCs w:val="24"/>
        </w:rPr>
        <w:t xml:space="preserve"> on </w:t>
      </w:r>
      <w:r w:rsidR="009861FE" w:rsidRPr="00BA30B9">
        <w:rPr>
          <w:rFonts w:asciiTheme="majorHAnsi" w:hAnsiTheme="majorHAnsi"/>
          <w:sz w:val="24"/>
          <w:szCs w:val="24"/>
        </w:rPr>
        <w:t xml:space="preserve">a </w:t>
      </w:r>
      <w:r w:rsidR="00FD0CBF" w:rsidRPr="00BA30B9">
        <w:rPr>
          <w:rFonts w:asciiTheme="majorHAnsi" w:hAnsiTheme="majorHAnsi"/>
          <w:sz w:val="24"/>
          <w:szCs w:val="24"/>
        </w:rPr>
        <w:t>3-point scale (yummy, OK, yucky)</w:t>
      </w:r>
      <w:r w:rsidR="009861FE" w:rsidRPr="00BA30B9">
        <w:rPr>
          <w:rFonts w:asciiTheme="majorHAnsi" w:hAnsiTheme="majorHAnsi"/>
          <w:sz w:val="24"/>
          <w:szCs w:val="24"/>
        </w:rPr>
        <w:t xml:space="preserve"> after lunch</w:t>
      </w:r>
      <w:r w:rsidR="00BA585B" w:rsidRPr="00BA30B9">
        <w:rPr>
          <w:rFonts w:asciiTheme="majorHAnsi" w:hAnsiTheme="majorHAnsi"/>
          <w:sz w:val="24"/>
          <w:szCs w:val="24"/>
        </w:rPr>
        <w:t xml:space="preserve">. </w:t>
      </w:r>
      <w:r w:rsidR="00F55CC9" w:rsidRPr="00BA30B9">
        <w:rPr>
          <w:rFonts w:asciiTheme="majorHAnsi" w:hAnsiTheme="majorHAnsi"/>
          <w:sz w:val="24"/>
          <w:szCs w:val="24"/>
        </w:rPr>
        <w:t>The majority of children liked the test dish (89</w:t>
      </w:r>
      <w:r w:rsidR="009C67C2" w:rsidRPr="00BA30B9">
        <w:rPr>
          <w:rFonts w:asciiTheme="majorHAnsi" w:hAnsiTheme="majorHAnsi"/>
          <w:sz w:val="24"/>
          <w:szCs w:val="24"/>
        </w:rPr>
        <w:t>.4</w:t>
      </w:r>
      <w:r w:rsidR="00F55CC9" w:rsidRPr="00BA30B9">
        <w:rPr>
          <w:rFonts w:asciiTheme="majorHAnsi" w:hAnsiTheme="majorHAnsi"/>
          <w:sz w:val="24"/>
          <w:szCs w:val="24"/>
        </w:rPr>
        <w:t xml:space="preserve">%). </w:t>
      </w:r>
    </w:p>
    <w:p w14:paraId="3B11CC71" w14:textId="0684219C" w:rsidR="00543E66" w:rsidRPr="00BA30B9" w:rsidRDefault="00543E66" w:rsidP="001740C2">
      <w:pPr>
        <w:spacing w:line="480" w:lineRule="auto"/>
        <w:ind w:firstLine="1134"/>
        <w:rPr>
          <w:rFonts w:asciiTheme="majorHAnsi" w:hAnsiTheme="majorHAnsi"/>
          <w:sz w:val="24"/>
          <w:szCs w:val="24"/>
        </w:rPr>
      </w:pPr>
    </w:p>
    <w:p w14:paraId="160715E1" w14:textId="18DD3359" w:rsidR="000868FD" w:rsidRPr="00BA30B9" w:rsidRDefault="000868FD" w:rsidP="008E19D8">
      <w:pPr>
        <w:spacing w:line="480" w:lineRule="auto"/>
        <w:rPr>
          <w:rFonts w:asciiTheme="majorHAnsi" w:hAnsiTheme="majorHAnsi"/>
          <w:sz w:val="24"/>
          <w:szCs w:val="24"/>
        </w:rPr>
      </w:pPr>
      <w:r w:rsidRPr="00BA30B9">
        <w:rPr>
          <w:rFonts w:asciiTheme="majorHAnsi" w:hAnsiTheme="majorHAnsi"/>
          <w:sz w:val="24"/>
          <w:szCs w:val="24"/>
        </w:rPr>
        <w:t xml:space="preserve">2.3 Eating rate </w:t>
      </w:r>
    </w:p>
    <w:p w14:paraId="28DF0D7D" w14:textId="626DB3AF" w:rsidR="008B6CAE" w:rsidRPr="00BA30B9" w:rsidRDefault="002D4A48" w:rsidP="008B6CAE">
      <w:pPr>
        <w:spacing w:line="480" w:lineRule="auto"/>
        <w:ind w:firstLine="1134"/>
        <w:rPr>
          <w:rFonts w:asciiTheme="majorHAnsi" w:hAnsiTheme="majorHAnsi"/>
          <w:sz w:val="24"/>
          <w:szCs w:val="24"/>
        </w:rPr>
      </w:pPr>
      <w:r w:rsidRPr="00BA30B9">
        <w:rPr>
          <w:rFonts w:asciiTheme="majorHAnsi" w:hAnsiTheme="majorHAnsi"/>
          <w:sz w:val="24"/>
          <w:szCs w:val="24"/>
        </w:rPr>
        <w:t xml:space="preserve">Oral processing behaviours were coded using behavioural annotation software (ELAN 4.9.1, Max Planck Institute for Psycholinguistics, The Netherlands), </w:t>
      </w:r>
      <w:r w:rsidR="009B1AD8" w:rsidRPr="00BA30B9">
        <w:rPr>
          <w:rFonts w:asciiTheme="majorHAnsi" w:hAnsiTheme="majorHAnsi"/>
          <w:sz w:val="24"/>
          <w:szCs w:val="24"/>
        </w:rPr>
        <w:t xml:space="preserve">described in detail </w:t>
      </w:r>
      <w:r w:rsidR="007F0BE5" w:rsidRPr="00BA30B9">
        <w:rPr>
          <w:rFonts w:asciiTheme="majorHAnsi" w:hAnsiTheme="majorHAnsi"/>
          <w:sz w:val="24"/>
          <w:szCs w:val="24"/>
        </w:rPr>
        <w:t>elsewhere</w:t>
      </w:r>
      <w:r w:rsidR="003969F6" w:rsidRPr="00BA30B9">
        <w:rPr>
          <w:rFonts w:asciiTheme="majorHAnsi" w:hAnsiTheme="majorHAnsi"/>
          <w:sz w:val="24"/>
          <w:szCs w:val="24"/>
        </w:rPr>
        <w:t xml:space="preserve"> </w:t>
      </w:r>
      <w:r w:rsidR="003969F6" w:rsidRPr="00BA30B9">
        <w:rPr>
          <w:rFonts w:asciiTheme="majorHAnsi" w:hAnsiTheme="majorHAnsi"/>
          <w:sz w:val="24"/>
          <w:szCs w:val="24"/>
        </w:rPr>
        <w:fldChar w:fldCharType="begin">
          <w:fldData xml:space="preserve">PEVuZE5vdGU+PENpdGU+PEF1dGhvcj5Gb2dlbDwvQXV0aG9yPjxZZWFyPjIwMTc8L1llYXI+PFJl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</w:fldData>
        </w:fldChar>
      </w:r>
      <w:r w:rsidR="00975EF1" w:rsidRPr="00BA30B9">
        <w:rPr>
          <w:rFonts w:asciiTheme="majorHAnsi" w:hAnsiTheme="majorHAnsi"/>
          <w:sz w:val="24"/>
          <w:szCs w:val="24"/>
        </w:rPr>
        <w:instrText xml:space="preserve"> ADDIN EN.CITE </w:instrText>
      </w:r>
      <w:r w:rsidR="00975EF1" w:rsidRPr="00BA30B9">
        <w:rPr>
          <w:rFonts w:asciiTheme="majorHAnsi" w:hAnsiTheme="majorHAnsi"/>
          <w:sz w:val="24"/>
          <w:szCs w:val="24"/>
        </w:rPr>
        <w:fldChar w:fldCharType="begin">
          <w:fldData xml:space="preserve">PEVuZE5vdGU+PENpdGU+PEF1dGhvcj5Gb2dlbDwvQXV0aG9yPjxZZWFyPjIwMTc8L1llYXI+PFJl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</w:fldData>
        </w:fldChar>
      </w:r>
      <w:r w:rsidR="00975EF1" w:rsidRPr="00BA30B9">
        <w:rPr>
          <w:rFonts w:asciiTheme="majorHAnsi" w:hAnsiTheme="majorHAnsi"/>
          <w:sz w:val="24"/>
          <w:szCs w:val="24"/>
        </w:rPr>
        <w:instrText xml:space="preserve"> ADDIN EN.CITE.DATA </w:instrText>
      </w:r>
      <w:r w:rsidR="00975EF1" w:rsidRPr="00BA30B9">
        <w:rPr>
          <w:rFonts w:asciiTheme="majorHAnsi" w:hAnsiTheme="majorHAnsi"/>
          <w:sz w:val="24"/>
          <w:szCs w:val="24"/>
        </w:rPr>
      </w:r>
      <w:r w:rsidR="00975EF1" w:rsidRPr="00BA30B9">
        <w:rPr>
          <w:rFonts w:asciiTheme="majorHAnsi" w:hAnsiTheme="majorHAnsi"/>
          <w:sz w:val="24"/>
          <w:szCs w:val="24"/>
        </w:rPr>
        <w:fldChar w:fldCharType="end"/>
      </w:r>
      <w:r w:rsidR="003969F6" w:rsidRPr="00BA30B9">
        <w:rPr>
          <w:rFonts w:asciiTheme="majorHAnsi" w:hAnsiTheme="majorHAnsi"/>
          <w:sz w:val="24"/>
          <w:szCs w:val="24"/>
        </w:rPr>
      </w:r>
      <w:r w:rsidR="003969F6" w:rsidRPr="00BA30B9">
        <w:rPr>
          <w:rFonts w:asciiTheme="majorHAnsi" w:hAnsiTheme="majorHAnsi"/>
          <w:sz w:val="24"/>
          <w:szCs w:val="24"/>
        </w:rPr>
        <w:fldChar w:fldCharType="separate"/>
      </w:r>
      <w:r w:rsidR="00975EF1" w:rsidRPr="00BA30B9">
        <w:rPr>
          <w:rFonts w:asciiTheme="majorHAnsi" w:hAnsiTheme="majorHAnsi"/>
          <w:noProof/>
          <w:sz w:val="24"/>
          <w:szCs w:val="24"/>
        </w:rPr>
        <w:t>(26)</w:t>
      </w:r>
      <w:r w:rsidR="003969F6" w:rsidRPr="00BA30B9">
        <w:rPr>
          <w:rFonts w:asciiTheme="majorHAnsi" w:hAnsiTheme="majorHAnsi"/>
          <w:sz w:val="24"/>
          <w:szCs w:val="24"/>
        </w:rPr>
        <w:fldChar w:fldCharType="end"/>
      </w:r>
      <w:r w:rsidRPr="00BA30B9">
        <w:rPr>
          <w:rFonts w:asciiTheme="majorHAnsi" w:hAnsiTheme="majorHAnsi"/>
          <w:sz w:val="24"/>
          <w:szCs w:val="24"/>
        </w:rPr>
        <w:t xml:space="preserve">. </w:t>
      </w:r>
      <w:r w:rsidR="00C64D22" w:rsidRPr="00BA30B9">
        <w:rPr>
          <w:rFonts w:asciiTheme="majorHAnsi" w:hAnsiTheme="majorHAnsi"/>
          <w:sz w:val="24"/>
          <w:szCs w:val="24"/>
        </w:rPr>
        <w:t xml:space="preserve">Children’s bites, chews and swallows were coded throughout the meal, and </w:t>
      </w:r>
      <w:r w:rsidR="000650C8" w:rsidRPr="00BA30B9">
        <w:rPr>
          <w:rFonts w:asciiTheme="majorHAnsi" w:hAnsiTheme="majorHAnsi"/>
          <w:sz w:val="24"/>
          <w:szCs w:val="24"/>
        </w:rPr>
        <w:t xml:space="preserve">were </w:t>
      </w:r>
      <w:r w:rsidR="00C64D22" w:rsidRPr="00BA30B9">
        <w:rPr>
          <w:rFonts w:asciiTheme="majorHAnsi" w:hAnsiTheme="majorHAnsi"/>
          <w:sz w:val="24"/>
          <w:szCs w:val="24"/>
        </w:rPr>
        <w:t xml:space="preserve">used to calculate </w:t>
      </w:r>
      <w:r w:rsidR="008E19D8" w:rsidRPr="00BA30B9">
        <w:rPr>
          <w:rFonts w:asciiTheme="majorHAnsi" w:hAnsiTheme="majorHAnsi"/>
          <w:sz w:val="24"/>
          <w:szCs w:val="24"/>
        </w:rPr>
        <w:t xml:space="preserve">the </w:t>
      </w:r>
      <w:r w:rsidR="00C64D22" w:rsidRPr="00BA30B9">
        <w:rPr>
          <w:rFonts w:asciiTheme="majorHAnsi" w:hAnsiTheme="majorHAnsi"/>
          <w:sz w:val="24"/>
          <w:szCs w:val="24"/>
        </w:rPr>
        <w:t>average eating rate (g/min</w:t>
      </w:r>
      <w:r w:rsidR="005E14B4" w:rsidRPr="00BA30B9">
        <w:rPr>
          <w:rFonts w:asciiTheme="majorHAnsi" w:hAnsiTheme="majorHAnsi"/>
          <w:sz w:val="24"/>
          <w:szCs w:val="24"/>
        </w:rPr>
        <w:t>)</w:t>
      </w:r>
      <w:r w:rsidR="00C64D22" w:rsidRPr="00BA30B9">
        <w:rPr>
          <w:rFonts w:asciiTheme="majorHAnsi" w:hAnsiTheme="majorHAnsi"/>
          <w:sz w:val="24"/>
          <w:szCs w:val="24"/>
        </w:rPr>
        <w:t xml:space="preserve"> by dividing the total number of grams consumed per total </w:t>
      </w:r>
      <w:r w:rsidR="00DD152A" w:rsidRPr="00BA30B9">
        <w:rPr>
          <w:rFonts w:asciiTheme="majorHAnsi" w:hAnsiTheme="majorHAnsi"/>
          <w:sz w:val="24"/>
          <w:szCs w:val="24"/>
        </w:rPr>
        <w:t>time food spent in mouth</w:t>
      </w:r>
      <w:r w:rsidR="00C64D22" w:rsidRPr="00BA30B9">
        <w:rPr>
          <w:rFonts w:asciiTheme="majorHAnsi" w:hAnsiTheme="majorHAnsi"/>
          <w:sz w:val="24"/>
          <w:szCs w:val="24"/>
        </w:rPr>
        <w:t xml:space="preserve">. </w:t>
      </w:r>
      <w:r w:rsidR="00151C86" w:rsidRPr="00BA30B9">
        <w:rPr>
          <w:rFonts w:asciiTheme="majorHAnsi" w:hAnsiTheme="majorHAnsi"/>
          <w:sz w:val="24"/>
          <w:szCs w:val="24"/>
        </w:rPr>
        <w:t xml:space="preserve">Video-coding was completed by a single trained coder, and 10% of the videos were </w:t>
      </w:r>
      <w:r w:rsidR="00D65273" w:rsidRPr="00BA30B9">
        <w:rPr>
          <w:rFonts w:asciiTheme="majorHAnsi" w:hAnsiTheme="majorHAnsi"/>
          <w:sz w:val="24"/>
          <w:szCs w:val="24"/>
        </w:rPr>
        <w:t xml:space="preserve">randomly </w:t>
      </w:r>
      <w:r w:rsidR="00151C86" w:rsidRPr="00BA30B9">
        <w:rPr>
          <w:rFonts w:asciiTheme="majorHAnsi" w:hAnsiTheme="majorHAnsi"/>
          <w:sz w:val="24"/>
          <w:szCs w:val="24"/>
        </w:rPr>
        <w:t xml:space="preserve">validated by </w:t>
      </w:r>
      <w:r w:rsidR="00AC39D4" w:rsidRPr="00BA30B9">
        <w:rPr>
          <w:rFonts w:asciiTheme="majorHAnsi" w:hAnsiTheme="majorHAnsi"/>
          <w:sz w:val="24"/>
          <w:szCs w:val="24"/>
        </w:rPr>
        <w:t xml:space="preserve">a </w:t>
      </w:r>
      <w:r w:rsidR="00151C86" w:rsidRPr="00BA30B9">
        <w:rPr>
          <w:rFonts w:asciiTheme="majorHAnsi" w:hAnsiTheme="majorHAnsi"/>
          <w:sz w:val="24"/>
          <w:szCs w:val="24"/>
        </w:rPr>
        <w:t>second trained coder</w:t>
      </w:r>
      <w:r w:rsidR="00B4062B" w:rsidRPr="00BA30B9">
        <w:rPr>
          <w:rFonts w:asciiTheme="majorHAnsi" w:hAnsiTheme="majorHAnsi"/>
          <w:sz w:val="24"/>
          <w:szCs w:val="24"/>
        </w:rPr>
        <w:t>,</w:t>
      </w:r>
      <w:r w:rsidR="009B1AD8" w:rsidRPr="00BA30B9">
        <w:rPr>
          <w:rFonts w:asciiTheme="majorHAnsi" w:hAnsiTheme="majorHAnsi"/>
          <w:sz w:val="24"/>
          <w:szCs w:val="24"/>
        </w:rPr>
        <w:t xml:space="preserve"> with t</w:t>
      </w:r>
      <w:r w:rsidR="00217E87" w:rsidRPr="00BA30B9">
        <w:rPr>
          <w:rFonts w:asciiTheme="majorHAnsi" w:hAnsiTheme="majorHAnsi"/>
          <w:sz w:val="24"/>
          <w:szCs w:val="24"/>
        </w:rPr>
        <w:t xml:space="preserve">wo-way mixed effects model intra-class correlation coefficients </w:t>
      </w:r>
      <w:r w:rsidR="009B1AD8" w:rsidRPr="00BA30B9">
        <w:rPr>
          <w:rFonts w:asciiTheme="majorHAnsi" w:hAnsiTheme="majorHAnsi"/>
          <w:sz w:val="24"/>
          <w:szCs w:val="24"/>
        </w:rPr>
        <w:t xml:space="preserve">showing </w:t>
      </w:r>
      <w:r w:rsidR="00217E87" w:rsidRPr="00BA30B9">
        <w:rPr>
          <w:rFonts w:asciiTheme="majorHAnsi" w:hAnsiTheme="majorHAnsi"/>
          <w:sz w:val="24"/>
          <w:szCs w:val="24"/>
        </w:rPr>
        <w:t>excellent inter-</w:t>
      </w:r>
      <w:proofErr w:type="spellStart"/>
      <w:r w:rsidR="00217E87" w:rsidRPr="00BA30B9">
        <w:rPr>
          <w:rFonts w:asciiTheme="majorHAnsi" w:hAnsiTheme="majorHAnsi"/>
          <w:sz w:val="24"/>
          <w:szCs w:val="24"/>
        </w:rPr>
        <w:t>rater</w:t>
      </w:r>
      <w:proofErr w:type="spellEnd"/>
      <w:r w:rsidR="00217E87" w:rsidRPr="00BA30B9">
        <w:rPr>
          <w:rFonts w:asciiTheme="majorHAnsi" w:hAnsiTheme="majorHAnsi"/>
          <w:sz w:val="24"/>
          <w:szCs w:val="24"/>
        </w:rPr>
        <w:t xml:space="preserve"> reliability</w:t>
      </w:r>
      <w:r w:rsidR="005F3D47" w:rsidRPr="00BA30B9">
        <w:rPr>
          <w:rFonts w:asciiTheme="majorHAnsi" w:hAnsiTheme="majorHAnsi"/>
          <w:sz w:val="24"/>
          <w:szCs w:val="24"/>
        </w:rPr>
        <w:t xml:space="preserve"> (ICC=0.995, CI95% [0.991, 0.997])</w:t>
      </w:r>
      <w:r w:rsidR="00217E87" w:rsidRPr="00BA30B9">
        <w:rPr>
          <w:rFonts w:asciiTheme="majorHAnsi" w:hAnsiTheme="majorHAnsi"/>
          <w:sz w:val="24"/>
          <w:szCs w:val="24"/>
        </w:rPr>
        <w:t xml:space="preserve">. </w:t>
      </w:r>
    </w:p>
    <w:p w14:paraId="10154975" w14:textId="77777777" w:rsidR="00B31E6A" w:rsidRPr="00BA30B9" w:rsidRDefault="00B31E6A" w:rsidP="000868FD">
      <w:pPr>
        <w:spacing w:line="480" w:lineRule="auto"/>
        <w:ind w:firstLine="1134"/>
        <w:rPr>
          <w:rFonts w:asciiTheme="majorHAnsi" w:hAnsiTheme="majorHAnsi"/>
          <w:b/>
          <w:sz w:val="24"/>
          <w:szCs w:val="24"/>
        </w:rPr>
      </w:pPr>
    </w:p>
    <w:p w14:paraId="1BAFC734" w14:textId="77777777" w:rsidR="0002671D" w:rsidRPr="00BA30B9" w:rsidRDefault="000868FD" w:rsidP="00887AE7">
      <w:pPr>
        <w:spacing w:line="480" w:lineRule="auto"/>
        <w:rPr>
          <w:rFonts w:asciiTheme="majorHAnsi" w:hAnsiTheme="majorHAnsi"/>
          <w:sz w:val="24"/>
          <w:szCs w:val="24"/>
        </w:rPr>
      </w:pPr>
      <w:r w:rsidRPr="00BA30B9">
        <w:rPr>
          <w:rFonts w:asciiTheme="majorHAnsi" w:hAnsiTheme="majorHAnsi"/>
          <w:sz w:val="24"/>
          <w:szCs w:val="24"/>
        </w:rPr>
        <w:t>2.4</w:t>
      </w:r>
      <w:r w:rsidR="00CB53DD" w:rsidRPr="00BA30B9">
        <w:rPr>
          <w:rFonts w:asciiTheme="majorHAnsi" w:hAnsiTheme="majorHAnsi"/>
          <w:sz w:val="24"/>
          <w:szCs w:val="24"/>
        </w:rPr>
        <w:t xml:space="preserve"> </w:t>
      </w:r>
      <w:r w:rsidR="0002671D" w:rsidRPr="00BA30B9">
        <w:rPr>
          <w:rFonts w:asciiTheme="majorHAnsi" w:hAnsiTheme="majorHAnsi"/>
          <w:sz w:val="24"/>
          <w:szCs w:val="24"/>
        </w:rPr>
        <w:t>Eating in the absence of hunger</w:t>
      </w:r>
      <w:r w:rsidR="007E7434" w:rsidRPr="00BA30B9">
        <w:rPr>
          <w:rFonts w:asciiTheme="majorHAnsi" w:hAnsiTheme="majorHAnsi"/>
          <w:sz w:val="24"/>
          <w:szCs w:val="24"/>
        </w:rPr>
        <w:t xml:space="preserve"> task</w:t>
      </w:r>
    </w:p>
    <w:p w14:paraId="4179C41F" w14:textId="76651C6E" w:rsidR="00A36F05" w:rsidRPr="00BA30B9" w:rsidRDefault="002A36EB" w:rsidP="006164F5">
      <w:pPr>
        <w:spacing w:line="480" w:lineRule="auto"/>
        <w:ind w:firstLine="1134"/>
        <w:rPr>
          <w:rFonts w:asciiTheme="majorHAnsi" w:hAnsiTheme="majorHAnsi"/>
          <w:sz w:val="24"/>
          <w:szCs w:val="24"/>
        </w:rPr>
      </w:pPr>
      <w:r w:rsidRPr="00BA30B9">
        <w:rPr>
          <w:rFonts w:asciiTheme="majorHAnsi" w:hAnsiTheme="majorHAnsi"/>
          <w:sz w:val="24"/>
          <w:szCs w:val="24"/>
        </w:rPr>
        <w:t xml:space="preserve">Approximately 20 minutes after lunch children took part in </w:t>
      </w:r>
      <w:r w:rsidR="009B1AD8" w:rsidRPr="00BA30B9">
        <w:rPr>
          <w:rFonts w:asciiTheme="majorHAnsi" w:hAnsiTheme="majorHAnsi"/>
          <w:sz w:val="24"/>
          <w:szCs w:val="24"/>
        </w:rPr>
        <w:t>a</w:t>
      </w:r>
      <w:r w:rsidR="003835D2" w:rsidRPr="00BA30B9">
        <w:rPr>
          <w:rFonts w:asciiTheme="majorHAnsi" w:hAnsiTheme="majorHAnsi"/>
          <w:sz w:val="24"/>
          <w:szCs w:val="24"/>
        </w:rPr>
        <w:t>n</w:t>
      </w:r>
      <w:r w:rsidR="009B1AD8" w:rsidRPr="00BA30B9">
        <w:rPr>
          <w:rFonts w:asciiTheme="majorHAnsi" w:hAnsiTheme="majorHAnsi"/>
          <w:sz w:val="24"/>
          <w:szCs w:val="24"/>
        </w:rPr>
        <w:t xml:space="preserve"> </w:t>
      </w:r>
      <w:r w:rsidRPr="00BA30B9">
        <w:rPr>
          <w:rFonts w:asciiTheme="majorHAnsi" w:hAnsiTheme="majorHAnsi"/>
          <w:sz w:val="24"/>
          <w:szCs w:val="24"/>
        </w:rPr>
        <w:t>EAH task</w:t>
      </w:r>
      <w:r w:rsidR="00D65273" w:rsidRPr="00BA30B9">
        <w:rPr>
          <w:rFonts w:asciiTheme="majorHAnsi" w:hAnsiTheme="majorHAnsi"/>
          <w:sz w:val="24"/>
          <w:szCs w:val="24"/>
        </w:rPr>
        <w:t>,</w:t>
      </w:r>
      <w:r w:rsidRPr="00BA30B9">
        <w:rPr>
          <w:rFonts w:asciiTheme="majorHAnsi" w:hAnsiTheme="majorHAnsi"/>
          <w:sz w:val="24"/>
          <w:szCs w:val="24"/>
        </w:rPr>
        <w:t xml:space="preserve"> following </w:t>
      </w:r>
      <w:r w:rsidR="002973ED" w:rsidRPr="00BA30B9">
        <w:rPr>
          <w:rFonts w:asciiTheme="majorHAnsi" w:hAnsiTheme="majorHAnsi"/>
          <w:sz w:val="24"/>
          <w:szCs w:val="24"/>
        </w:rPr>
        <w:t xml:space="preserve">the </w:t>
      </w:r>
      <w:r w:rsidRPr="00BA30B9">
        <w:rPr>
          <w:rFonts w:asciiTheme="majorHAnsi" w:hAnsiTheme="majorHAnsi"/>
          <w:sz w:val="24"/>
          <w:szCs w:val="24"/>
        </w:rPr>
        <w:t>‘free access</w:t>
      </w:r>
      <w:r w:rsidR="002973ED" w:rsidRPr="00BA30B9">
        <w:rPr>
          <w:rFonts w:asciiTheme="majorHAnsi" w:hAnsiTheme="majorHAnsi"/>
          <w:sz w:val="24"/>
          <w:szCs w:val="24"/>
        </w:rPr>
        <w:t>’</w:t>
      </w:r>
      <w:r w:rsidRPr="00BA30B9">
        <w:rPr>
          <w:rFonts w:asciiTheme="majorHAnsi" w:hAnsiTheme="majorHAnsi"/>
          <w:sz w:val="24"/>
          <w:szCs w:val="24"/>
        </w:rPr>
        <w:t xml:space="preserve"> protocol described by</w:t>
      </w:r>
      <w:r w:rsidR="003A6A19" w:rsidRPr="00BA30B9">
        <w:rPr>
          <w:rFonts w:asciiTheme="majorHAnsi" w:hAnsiTheme="majorHAnsi"/>
          <w:sz w:val="24"/>
          <w:szCs w:val="24"/>
        </w:rPr>
        <w:t xml:space="preserve"> Fisher and Birch</w:t>
      </w:r>
      <w:r w:rsidRPr="00BA30B9">
        <w:rPr>
          <w:rFonts w:asciiTheme="majorHAnsi" w:hAnsiTheme="majorHAnsi"/>
          <w:sz w:val="24"/>
          <w:szCs w:val="24"/>
        </w:rPr>
        <w:t xml:space="preserve"> </w:t>
      </w:r>
      <w:r w:rsidRPr="00BA30B9">
        <w:rPr>
          <w:rFonts w:asciiTheme="majorHAnsi" w:hAnsiTheme="majorHAnsi"/>
          <w:sz w:val="24"/>
          <w:szCs w:val="24"/>
        </w:rPr>
        <w:fldChar w:fldCharType="begin"/>
      </w:r>
      <w:r w:rsidR="00975EF1" w:rsidRPr="00BA30B9">
        <w:rPr>
          <w:rFonts w:asciiTheme="majorHAnsi" w:hAnsiTheme="majorHAnsi"/>
          <w:sz w:val="24"/>
          <w:szCs w:val="24"/>
        </w:rPr>
        <w:instrText xml:space="preserve"> ADDIN EN.CITE &lt;EndNote&gt;&lt;Cite&gt;&lt;Author&gt;Fisher&lt;/Author&gt;&lt;Year&gt;2002&lt;/Year&gt;&lt;RecNum&gt;3887&lt;/RecNum&gt;&lt;DisplayText&gt;(31)&lt;/DisplayText&gt;&lt;record&gt;&lt;rec-number&gt;3887&lt;/rec-number&gt;&lt;foreign-keys&gt;&lt;key app="EN" db-id="0f2e9sdeazdvrherf235awvfaa0t9w0xweez" timestamp="1498526570"&gt;3887&lt;/key&gt;&lt;/foreign-keys&gt;&lt;ref-type name="Journal Article"&gt;17&lt;/ref-type&gt;&lt;contributors&gt;&lt;authors&gt;&lt;author&gt;Fisher, Jennifer Orlet&lt;/author&gt;&lt;author&gt;Birch, Leann L&lt;/author&gt;&lt;/authors&gt;&lt;/contributors&gt;&lt;titles&gt;&lt;title&gt;Eating in the absence of hunger and overweight in girls from 5 to 7 y of age&lt;/title&gt;&lt;secondary-title&gt;The American Journal of Clinical Nutrition&lt;/secondary-title&gt;&lt;/titles&gt;&lt;periodical&gt;&lt;full-title&gt;The American Journal of Clinical Nutrition&lt;/full-title&gt;&lt;/periodical&gt;&lt;pages&gt;226-231&lt;/pages&gt;&lt;volume&gt;76&lt;/volume&gt;&lt;number&gt;1&lt;/number&gt;&lt;dates&gt;&lt;year&gt;2002&lt;/year&gt;&lt;/dates&gt;&lt;isbn&gt;0002-9165&lt;/isbn&gt;&lt;urls&gt;&lt;related-urls&gt;&lt;url&gt;https://www.ncbi.nlm.nih.gov/pmc/articles/PMC2604807/pdf/nihms61915.pdf&lt;/url&gt;&lt;url&gt;https://watermark.silverchair.com/226.pdf?token=AQECAHi208BE49Ooan9kkhW_Ercy7Dm3ZL_9Cf3qfKAc485ysgAAAZ4wggGaBgkqhkiG9w0BBwagggGLMIIBhwIBADCCAYAGCSqGSIb3DQEHATAeBglghkgBZQMEAS4wEQQMhKF5NYd8QdVXL-YDAgEQgIIBUVXlthUjT5VpfsPFM2FtxfWFbMlgwZgOqFtK2zywJw-2Op-kFXRSMc1Ma_Qs2cTY_IIrnlD9luXxSbVR9H0tbSsh2Nyjx0R6HYBtF7SD3TFrM5khMOK4a8xsDXpkXGe4HaZQJVCL1DFfratERL9pM49SPi6Ix4_sOk72xgaPw7eFsjD-QVbZJs1YkUHxZAQndw7o9jYTjZX2jkVBPPRasw_AyuoCybYPexhLA2LDr9hY0OFZWUPdmbem42zpq-043w3qCtDdiOi9vcI_UNREEHcIs1OIB_hgtpuimS4Aw3zLnaEJ23H-YA7XagIU6z6b6UL6dRW5mOFQl2cXzd1pXxYucABeyT6Y1U7qOTx8ArQe3LWrezq7Q2p191qNtxEDMiZ98Qwzn-eOnl7NEfAxZ8L2R7RFLFjELtT16sFlF4BmoUYwUwRT5WAkio6l28GU2vE&lt;/url&gt;&lt;/related-urls&gt;&lt;/urls&gt;&lt;/record&gt;&lt;/Cite&gt;&lt;/EndNote&gt;</w:instrText>
      </w:r>
      <w:r w:rsidRPr="00BA30B9">
        <w:rPr>
          <w:rFonts w:asciiTheme="majorHAnsi" w:hAnsiTheme="majorHAnsi"/>
          <w:sz w:val="24"/>
          <w:szCs w:val="24"/>
        </w:rPr>
        <w:fldChar w:fldCharType="separate"/>
      </w:r>
      <w:r w:rsidR="00975EF1" w:rsidRPr="00BA30B9">
        <w:rPr>
          <w:rFonts w:asciiTheme="majorHAnsi" w:hAnsiTheme="majorHAnsi"/>
          <w:noProof/>
          <w:sz w:val="24"/>
          <w:szCs w:val="24"/>
        </w:rPr>
        <w:t>(31)</w:t>
      </w:r>
      <w:r w:rsidRPr="00BA30B9">
        <w:rPr>
          <w:rFonts w:asciiTheme="majorHAnsi" w:hAnsiTheme="majorHAnsi"/>
          <w:sz w:val="24"/>
          <w:szCs w:val="24"/>
        </w:rPr>
        <w:fldChar w:fldCharType="end"/>
      </w:r>
      <w:r w:rsidR="00A36F05" w:rsidRPr="00BA30B9">
        <w:rPr>
          <w:rFonts w:asciiTheme="majorHAnsi" w:hAnsiTheme="majorHAnsi"/>
          <w:sz w:val="24"/>
          <w:szCs w:val="24"/>
        </w:rPr>
        <w:t xml:space="preserve">. </w:t>
      </w:r>
      <w:r w:rsidR="00F57D2C" w:rsidRPr="00BA30B9">
        <w:rPr>
          <w:rFonts w:asciiTheme="majorHAnsi" w:hAnsiTheme="majorHAnsi"/>
          <w:sz w:val="24"/>
          <w:szCs w:val="24"/>
        </w:rPr>
        <w:t>Two</w:t>
      </w:r>
      <w:r w:rsidR="003827A5" w:rsidRPr="00BA30B9">
        <w:rPr>
          <w:rFonts w:asciiTheme="majorHAnsi" w:hAnsiTheme="majorHAnsi"/>
          <w:sz w:val="24"/>
          <w:szCs w:val="24"/>
        </w:rPr>
        <w:t xml:space="preserve"> </w:t>
      </w:r>
      <w:r w:rsidR="00960D60" w:rsidRPr="00BA30B9">
        <w:rPr>
          <w:rFonts w:asciiTheme="majorHAnsi" w:hAnsiTheme="majorHAnsi"/>
          <w:sz w:val="24"/>
          <w:szCs w:val="24"/>
        </w:rPr>
        <w:t xml:space="preserve">types of </w:t>
      </w:r>
      <w:r w:rsidR="00340091" w:rsidRPr="00BA30B9">
        <w:rPr>
          <w:rFonts w:asciiTheme="majorHAnsi" w:hAnsiTheme="majorHAnsi"/>
          <w:sz w:val="24"/>
          <w:szCs w:val="24"/>
        </w:rPr>
        <w:t>sweet (18 units of</w:t>
      </w:r>
      <w:r w:rsidR="00724879" w:rsidRPr="00BA30B9">
        <w:rPr>
          <w:rFonts w:asciiTheme="majorHAnsi" w:hAnsiTheme="majorHAnsi"/>
          <w:sz w:val="24"/>
          <w:szCs w:val="24"/>
        </w:rPr>
        <w:t xml:space="preserve"> M&amp;M, 4.83 </w:t>
      </w:r>
      <w:r w:rsidR="00340091" w:rsidRPr="00BA30B9">
        <w:rPr>
          <w:rFonts w:asciiTheme="majorHAnsi" w:hAnsiTheme="majorHAnsi"/>
          <w:sz w:val="24"/>
          <w:szCs w:val="24"/>
        </w:rPr>
        <w:t xml:space="preserve">kcal/g; 10 units of </w:t>
      </w:r>
      <w:r w:rsidR="00F57D2C" w:rsidRPr="00BA30B9">
        <w:rPr>
          <w:rFonts w:asciiTheme="majorHAnsi" w:hAnsiTheme="majorHAnsi"/>
          <w:sz w:val="24"/>
          <w:szCs w:val="24"/>
        </w:rPr>
        <w:t>Hello Panda</w:t>
      </w:r>
      <w:r w:rsidR="00E15C7F" w:rsidRPr="00BA30B9">
        <w:rPr>
          <w:rFonts w:asciiTheme="majorHAnsi" w:hAnsiTheme="majorHAnsi"/>
          <w:sz w:val="24"/>
          <w:szCs w:val="24"/>
        </w:rPr>
        <w:t xml:space="preserve">, </w:t>
      </w:r>
      <w:r w:rsidR="00F57D2C" w:rsidRPr="00BA30B9">
        <w:rPr>
          <w:rFonts w:asciiTheme="majorHAnsi" w:hAnsiTheme="majorHAnsi"/>
          <w:sz w:val="24"/>
          <w:szCs w:val="24"/>
        </w:rPr>
        <w:t xml:space="preserve">5.43kcal/g) and two </w:t>
      </w:r>
      <w:r w:rsidR="00960D60" w:rsidRPr="00BA30B9">
        <w:rPr>
          <w:rFonts w:asciiTheme="majorHAnsi" w:hAnsiTheme="majorHAnsi"/>
          <w:sz w:val="24"/>
          <w:szCs w:val="24"/>
        </w:rPr>
        <w:t xml:space="preserve">types of </w:t>
      </w:r>
      <w:r w:rsidR="00340091" w:rsidRPr="00BA30B9">
        <w:rPr>
          <w:rFonts w:asciiTheme="majorHAnsi" w:hAnsiTheme="majorHAnsi"/>
          <w:sz w:val="24"/>
          <w:szCs w:val="24"/>
        </w:rPr>
        <w:t xml:space="preserve">savoury (10 units of </w:t>
      </w:r>
      <w:proofErr w:type="spellStart"/>
      <w:r w:rsidR="00F57D2C" w:rsidRPr="00BA30B9">
        <w:rPr>
          <w:rFonts w:asciiTheme="majorHAnsi" w:hAnsiTheme="majorHAnsi"/>
          <w:sz w:val="24"/>
          <w:szCs w:val="24"/>
        </w:rPr>
        <w:lastRenderedPageBreak/>
        <w:t>Rollercoster</w:t>
      </w:r>
      <w:proofErr w:type="spellEnd"/>
      <w:r w:rsidR="009264EA" w:rsidRPr="00BA30B9">
        <w:rPr>
          <w:rFonts w:asciiTheme="majorHAnsi" w:hAnsiTheme="majorHAnsi"/>
          <w:sz w:val="24"/>
          <w:szCs w:val="24"/>
        </w:rPr>
        <w:t xml:space="preserve">, </w:t>
      </w:r>
      <w:r w:rsidR="00724879" w:rsidRPr="00BA30B9">
        <w:rPr>
          <w:rFonts w:asciiTheme="majorHAnsi" w:hAnsiTheme="majorHAnsi"/>
          <w:sz w:val="24"/>
          <w:szCs w:val="24"/>
        </w:rPr>
        <w:t>5.55</w:t>
      </w:r>
      <w:r w:rsidR="00340091" w:rsidRPr="00BA30B9">
        <w:rPr>
          <w:rFonts w:asciiTheme="majorHAnsi" w:hAnsiTheme="majorHAnsi"/>
          <w:sz w:val="24"/>
          <w:szCs w:val="24"/>
        </w:rPr>
        <w:t xml:space="preserve"> kcal/g; 2 units of</w:t>
      </w:r>
      <w:r w:rsidR="00F57D2C" w:rsidRPr="00BA30B9">
        <w:rPr>
          <w:rFonts w:asciiTheme="majorHAnsi" w:hAnsiTheme="majorHAnsi"/>
          <w:sz w:val="24"/>
          <w:szCs w:val="24"/>
        </w:rPr>
        <w:t xml:space="preserve"> </w:t>
      </w:r>
      <w:r w:rsidR="008C23EF" w:rsidRPr="00BA30B9">
        <w:rPr>
          <w:rFonts w:asciiTheme="majorHAnsi" w:hAnsiTheme="majorHAnsi"/>
          <w:sz w:val="24"/>
          <w:szCs w:val="24"/>
        </w:rPr>
        <w:t xml:space="preserve">Want </w:t>
      </w:r>
      <w:proofErr w:type="spellStart"/>
      <w:r w:rsidR="008C23EF" w:rsidRPr="00BA30B9">
        <w:rPr>
          <w:rFonts w:asciiTheme="majorHAnsi" w:hAnsiTheme="majorHAnsi"/>
          <w:sz w:val="24"/>
          <w:szCs w:val="24"/>
        </w:rPr>
        <w:t>Want</w:t>
      </w:r>
      <w:proofErr w:type="spellEnd"/>
      <w:r w:rsidR="00F57D2C" w:rsidRPr="00BA30B9">
        <w:rPr>
          <w:rFonts w:asciiTheme="majorHAnsi" w:hAnsiTheme="majorHAnsi"/>
          <w:sz w:val="24"/>
          <w:szCs w:val="24"/>
        </w:rPr>
        <w:t>,</w:t>
      </w:r>
      <w:r w:rsidR="001F22FF" w:rsidRPr="00BA30B9">
        <w:rPr>
          <w:rFonts w:asciiTheme="majorHAnsi" w:hAnsiTheme="majorHAnsi"/>
          <w:sz w:val="24"/>
          <w:szCs w:val="24"/>
        </w:rPr>
        <w:t xml:space="preserve"> </w:t>
      </w:r>
      <w:r w:rsidR="00724879" w:rsidRPr="00BA30B9">
        <w:rPr>
          <w:rFonts w:asciiTheme="majorHAnsi" w:hAnsiTheme="majorHAnsi"/>
          <w:sz w:val="24"/>
          <w:szCs w:val="24"/>
        </w:rPr>
        <w:t xml:space="preserve">4.83 </w:t>
      </w:r>
      <w:r w:rsidR="0091124A" w:rsidRPr="00BA30B9">
        <w:rPr>
          <w:rFonts w:asciiTheme="majorHAnsi" w:hAnsiTheme="majorHAnsi"/>
          <w:sz w:val="24"/>
          <w:szCs w:val="24"/>
        </w:rPr>
        <w:t>kcal/g) snacks</w:t>
      </w:r>
      <w:r w:rsidR="00F57D2C" w:rsidRPr="00BA30B9">
        <w:rPr>
          <w:rFonts w:asciiTheme="majorHAnsi" w:hAnsiTheme="majorHAnsi"/>
          <w:sz w:val="24"/>
          <w:szCs w:val="24"/>
        </w:rPr>
        <w:t xml:space="preserve"> were placed in small bowls</w:t>
      </w:r>
      <w:r w:rsidR="00662AE2" w:rsidRPr="00BA30B9">
        <w:rPr>
          <w:rFonts w:asciiTheme="majorHAnsi" w:hAnsiTheme="majorHAnsi"/>
          <w:sz w:val="24"/>
          <w:szCs w:val="24"/>
        </w:rPr>
        <w:t xml:space="preserve"> (310 </w:t>
      </w:r>
      <w:r w:rsidR="005E6E8B" w:rsidRPr="00BA30B9">
        <w:rPr>
          <w:rFonts w:asciiTheme="majorHAnsi" w:hAnsiTheme="majorHAnsi"/>
          <w:sz w:val="24"/>
          <w:szCs w:val="24"/>
        </w:rPr>
        <w:t>kcal in total)</w:t>
      </w:r>
      <w:r w:rsidR="009B1AD8" w:rsidRPr="00BA30B9">
        <w:rPr>
          <w:rFonts w:asciiTheme="majorHAnsi" w:hAnsiTheme="majorHAnsi"/>
          <w:sz w:val="24"/>
          <w:szCs w:val="24"/>
        </w:rPr>
        <w:t xml:space="preserve">, </w:t>
      </w:r>
      <w:r w:rsidR="000650C8" w:rsidRPr="00BA30B9">
        <w:rPr>
          <w:rFonts w:asciiTheme="majorHAnsi" w:hAnsiTheme="majorHAnsi"/>
          <w:sz w:val="24"/>
          <w:szCs w:val="24"/>
        </w:rPr>
        <w:t>and</w:t>
      </w:r>
      <w:r w:rsidR="009B1AD8" w:rsidRPr="00BA30B9">
        <w:rPr>
          <w:rFonts w:asciiTheme="majorHAnsi" w:hAnsiTheme="majorHAnsi"/>
          <w:sz w:val="24"/>
          <w:szCs w:val="24"/>
        </w:rPr>
        <w:t xml:space="preserve"> provided to c</w:t>
      </w:r>
      <w:r w:rsidR="00A36F05" w:rsidRPr="00BA30B9">
        <w:rPr>
          <w:rFonts w:asciiTheme="majorHAnsi" w:hAnsiTheme="majorHAnsi"/>
          <w:sz w:val="24"/>
          <w:szCs w:val="24"/>
        </w:rPr>
        <w:t xml:space="preserve">hildren </w:t>
      </w:r>
      <w:r w:rsidR="009B1AD8" w:rsidRPr="00BA30B9">
        <w:rPr>
          <w:rFonts w:asciiTheme="majorHAnsi" w:hAnsiTheme="majorHAnsi"/>
          <w:sz w:val="24"/>
          <w:szCs w:val="24"/>
        </w:rPr>
        <w:t xml:space="preserve">while they were playing with </w:t>
      </w:r>
      <w:r w:rsidR="005E6E8B" w:rsidRPr="00BA30B9">
        <w:rPr>
          <w:rFonts w:asciiTheme="majorHAnsi" w:hAnsiTheme="majorHAnsi"/>
          <w:sz w:val="24"/>
          <w:szCs w:val="24"/>
        </w:rPr>
        <w:t>colouring papers and crayons.</w:t>
      </w:r>
      <w:r w:rsidR="00402693" w:rsidRPr="00BA30B9">
        <w:rPr>
          <w:rFonts w:asciiTheme="majorHAnsi" w:hAnsiTheme="majorHAnsi"/>
          <w:sz w:val="24"/>
          <w:szCs w:val="24"/>
        </w:rPr>
        <w:t xml:space="preserve"> </w:t>
      </w:r>
      <w:r w:rsidR="009B1AD8" w:rsidRPr="00BA30B9">
        <w:rPr>
          <w:rFonts w:asciiTheme="majorHAnsi" w:hAnsiTheme="majorHAnsi"/>
          <w:sz w:val="24"/>
          <w:szCs w:val="24"/>
        </w:rPr>
        <w:t>T</w:t>
      </w:r>
      <w:r w:rsidR="00A36F05" w:rsidRPr="00BA30B9">
        <w:rPr>
          <w:rFonts w:asciiTheme="majorHAnsi" w:hAnsiTheme="majorHAnsi"/>
          <w:sz w:val="24"/>
          <w:szCs w:val="24"/>
        </w:rPr>
        <w:t>he researcher told the child that they had to briefly leave the room</w:t>
      </w:r>
      <w:r w:rsidR="009B1AD8" w:rsidRPr="00BA30B9">
        <w:rPr>
          <w:rFonts w:asciiTheme="majorHAnsi" w:hAnsiTheme="majorHAnsi"/>
          <w:sz w:val="24"/>
          <w:szCs w:val="24"/>
        </w:rPr>
        <w:t>, and</w:t>
      </w:r>
      <w:r w:rsidR="001A1127" w:rsidRPr="00BA30B9">
        <w:rPr>
          <w:rFonts w:asciiTheme="majorHAnsi" w:hAnsiTheme="majorHAnsi"/>
          <w:sz w:val="24"/>
          <w:szCs w:val="24"/>
        </w:rPr>
        <w:t xml:space="preserve"> </w:t>
      </w:r>
      <w:r w:rsidR="000650C8" w:rsidRPr="00BA30B9">
        <w:rPr>
          <w:rFonts w:asciiTheme="majorHAnsi" w:hAnsiTheme="majorHAnsi"/>
          <w:sz w:val="24"/>
          <w:szCs w:val="24"/>
        </w:rPr>
        <w:t xml:space="preserve">before leaving </w:t>
      </w:r>
      <w:r w:rsidR="001A1127" w:rsidRPr="00BA30B9">
        <w:rPr>
          <w:rFonts w:asciiTheme="majorHAnsi" w:hAnsiTheme="majorHAnsi"/>
          <w:sz w:val="24"/>
          <w:szCs w:val="24"/>
        </w:rPr>
        <w:t>placed the bowls on the table within</w:t>
      </w:r>
      <w:r w:rsidR="0091124A" w:rsidRPr="00BA30B9">
        <w:rPr>
          <w:rFonts w:asciiTheme="majorHAnsi" w:hAnsiTheme="majorHAnsi"/>
          <w:sz w:val="24"/>
          <w:szCs w:val="24"/>
        </w:rPr>
        <w:t xml:space="preserve"> the</w:t>
      </w:r>
      <w:r w:rsidR="001A1127" w:rsidRPr="00BA30B9">
        <w:rPr>
          <w:rFonts w:asciiTheme="majorHAnsi" w:hAnsiTheme="majorHAnsi"/>
          <w:sz w:val="24"/>
          <w:szCs w:val="24"/>
        </w:rPr>
        <w:t xml:space="preserve"> child’s reach</w:t>
      </w:r>
      <w:r w:rsidR="00D65273" w:rsidRPr="00BA30B9">
        <w:rPr>
          <w:rFonts w:asciiTheme="majorHAnsi" w:hAnsiTheme="majorHAnsi"/>
          <w:sz w:val="24"/>
          <w:szCs w:val="24"/>
        </w:rPr>
        <w:t>,</w:t>
      </w:r>
      <w:r w:rsidR="00F10450" w:rsidRPr="00BA30B9">
        <w:rPr>
          <w:rFonts w:asciiTheme="majorHAnsi" w:hAnsiTheme="majorHAnsi"/>
          <w:sz w:val="24"/>
          <w:szCs w:val="24"/>
        </w:rPr>
        <w:t xml:space="preserve"> and told </w:t>
      </w:r>
      <w:r w:rsidR="0091124A" w:rsidRPr="00BA30B9">
        <w:rPr>
          <w:rFonts w:asciiTheme="majorHAnsi" w:hAnsiTheme="majorHAnsi"/>
          <w:sz w:val="24"/>
          <w:szCs w:val="24"/>
        </w:rPr>
        <w:t>them that</w:t>
      </w:r>
      <w:r w:rsidR="00F10450" w:rsidRPr="00BA30B9">
        <w:rPr>
          <w:rFonts w:asciiTheme="majorHAnsi" w:hAnsiTheme="majorHAnsi"/>
          <w:sz w:val="24"/>
          <w:szCs w:val="24"/>
        </w:rPr>
        <w:t xml:space="preserve"> they</w:t>
      </w:r>
      <w:r w:rsidR="00A36F05" w:rsidRPr="00BA30B9">
        <w:rPr>
          <w:rFonts w:asciiTheme="majorHAnsi" w:hAnsiTheme="majorHAnsi"/>
          <w:sz w:val="24"/>
          <w:szCs w:val="24"/>
        </w:rPr>
        <w:t xml:space="preserve"> </w:t>
      </w:r>
      <w:r w:rsidR="0034094A" w:rsidRPr="00BA30B9">
        <w:rPr>
          <w:rFonts w:asciiTheme="majorHAnsi" w:hAnsiTheme="majorHAnsi"/>
          <w:sz w:val="24"/>
          <w:szCs w:val="24"/>
        </w:rPr>
        <w:t>could</w:t>
      </w:r>
      <w:r w:rsidR="00A36F05" w:rsidRPr="00BA30B9">
        <w:rPr>
          <w:rFonts w:asciiTheme="majorHAnsi" w:hAnsiTheme="majorHAnsi"/>
          <w:sz w:val="24"/>
          <w:szCs w:val="24"/>
        </w:rPr>
        <w:t xml:space="preserve"> have the snacks if they wished. The researcher returned after 5 minutes</w:t>
      </w:r>
      <w:r w:rsidR="0020063F" w:rsidRPr="00BA30B9">
        <w:rPr>
          <w:rFonts w:asciiTheme="majorHAnsi" w:hAnsiTheme="majorHAnsi"/>
          <w:sz w:val="24"/>
          <w:szCs w:val="24"/>
        </w:rPr>
        <w:t>, which marked the end of the task</w:t>
      </w:r>
      <w:r w:rsidR="00A36F05" w:rsidRPr="00BA30B9">
        <w:rPr>
          <w:rFonts w:asciiTheme="majorHAnsi" w:hAnsiTheme="majorHAnsi"/>
          <w:sz w:val="24"/>
          <w:szCs w:val="24"/>
        </w:rPr>
        <w:t>. The food was wei</w:t>
      </w:r>
      <w:r w:rsidR="0034094A" w:rsidRPr="00BA30B9">
        <w:rPr>
          <w:rFonts w:asciiTheme="majorHAnsi" w:hAnsiTheme="majorHAnsi"/>
          <w:sz w:val="24"/>
          <w:szCs w:val="24"/>
        </w:rPr>
        <w:t xml:space="preserve">ghed before and after the task to </w:t>
      </w:r>
      <w:r w:rsidR="007944DC" w:rsidRPr="00BA30B9">
        <w:rPr>
          <w:rFonts w:asciiTheme="majorHAnsi" w:hAnsiTheme="majorHAnsi"/>
          <w:sz w:val="24"/>
          <w:szCs w:val="24"/>
        </w:rPr>
        <w:t>estimate</w:t>
      </w:r>
      <w:r w:rsidR="0034094A" w:rsidRPr="00BA30B9">
        <w:rPr>
          <w:rFonts w:asciiTheme="majorHAnsi" w:hAnsiTheme="majorHAnsi"/>
          <w:sz w:val="24"/>
          <w:szCs w:val="24"/>
        </w:rPr>
        <w:t xml:space="preserve"> the </w:t>
      </w:r>
      <w:r w:rsidR="00742FEC" w:rsidRPr="00BA30B9">
        <w:rPr>
          <w:rFonts w:asciiTheme="majorHAnsi" w:hAnsiTheme="majorHAnsi"/>
          <w:sz w:val="24"/>
          <w:szCs w:val="24"/>
        </w:rPr>
        <w:t xml:space="preserve">total </w:t>
      </w:r>
      <w:r w:rsidR="0034094A" w:rsidRPr="00BA30B9">
        <w:rPr>
          <w:rFonts w:asciiTheme="majorHAnsi" w:hAnsiTheme="majorHAnsi"/>
          <w:sz w:val="24"/>
          <w:szCs w:val="24"/>
        </w:rPr>
        <w:t xml:space="preserve">energy consumed. </w:t>
      </w:r>
      <w:r w:rsidR="009861FE" w:rsidRPr="00BA30B9">
        <w:rPr>
          <w:rFonts w:asciiTheme="majorHAnsi" w:hAnsiTheme="majorHAnsi"/>
          <w:sz w:val="24"/>
          <w:szCs w:val="24"/>
        </w:rPr>
        <w:t xml:space="preserve">Children rated liking of the </w:t>
      </w:r>
      <w:r w:rsidR="006164F5" w:rsidRPr="00BA30B9">
        <w:rPr>
          <w:rFonts w:asciiTheme="majorHAnsi" w:hAnsiTheme="majorHAnsi"/>
          <w:sz w:val="24"/>
          <w:szCs w:val="24"/>
        </w:rPr>
        <w:t>snacks on</w:t>
      </w:r>
      <w:r w:rsidR="009861FE" w:rsidRPr="00BA30B9">
        <w:rPr>
          <w:rFonts w:asciiTheme="majorHAnsi" w:hAnsiTheme="majorHAnsi"/>
          <w:sz w:val="24"/>
          <w:szCs w:val="24"/>
        </w:rPr>
        <w:t xml:space="preserve"> a</w:t>
      </w:r>
      <w:r w:rsidR="006164F5" w:rsidRPr="00BA30B9">
        <w:rPr>
          <w:rFonts w:asciiTheme="majorHAnsi" w:hAnsiTheme="majorHAnsi"/>
          <w:sz w:val="24"/>
          <w:szCs w:val="24"/>
        </w:rPr>
        <w:t xml:space="preserve"> 3-point scale (yummy, OK, yucky). </w:t>
      </w:r>
      <w:r w:rsidR="001D51DF" w:rsidRPr="00BA30B9">
        <w:rPr>
          <w:rFonts w:asciiTheme="majorHAnsi" w:hAnsiTheme="majorHAnsi"/>
          <w:sz w:val="24"/>
          <w:szCs w:val="24"/>
        </w:rPr>
        <w:t xml:space="preserve">Individually </w:t>
      </w:r>
      <w:r w:rsidR="009861FE" w:rsidRPr="00BA30B9">
        <w:rPr>
          <w:rFonts w:asciiTheme="majorHAnsi" w:hAnsiTheme="majorHAnsi"/>
          <w:sz w:val="24"/>
          <w:szCs w:val="24"/>
        </w:rPr>
        <w:t>each snack was</w:t>
      </w:r>
      <w:r w:rsidR="001D51DF" w:rsidRPr="00BA30B9">
        <w:rPr>
          <w:rFonts w:asciiTheme="majorHAnsi" w:hAnsiTheme="majorHAnsi"/>
          <w:sz w:val="24"/>
          <w:szCs w:val="24"/>
        </w:rPr>
        <w:t xml:space="preserve"> accepted by the</w:t>
      </w:r>
      <w:r w:rsidR="00BA585B" w:rsidRPr="00BA30B9">
        <w:rPr>
          <w:rFonts w:asciiTheme="majorHAnsi" w:hAnsiTheme="majorHAnsi"/>
          <w:sz w:val="24"/>
          <w:szCs w:val="24"/>
        </w:rPr>
        <w:t xml:space="preserve"> majority of children</w:t>
      </w:r>
      <w:r w:rsidR="006164F5" w:rsidRPr="00BA30B9">
        <w:rPr>
          <w:rFonts w:asciiTheme="majorHAnsi" w:hAnsiTheme="majorHAnsi"/>
          <w:sz w:val="24"/>
          <w:szCs w:val="24"/>
        </w:rPr>
        <w:t xml:space="preserve"> </w:t>
      </w:r>
      <w:r w:rsidR="001D51DF" w:rsidRPr="00BA30B9">
        <w:rPr>
          <w:rFonts w:asciiTheme="majorHAnsi" w:hAnsiTheme="majorHAnsi"/>
          <w:sz w:val="24"/>
          <w:szCs w:val="24"/>
        </w:rPr>
        <w:t xml:space="preserve">(98.4%- 99.6%). </w:t>
      </w:r>
    </w:p>
    <w:p w14:paraId="7765B5DF" w14:textId="77777777" w:rsidR="00FF4009" w:rsidRPr="00BA30B9" w:rsidRDefault="00FF4009" w:rsidP="00A9030E">
      <w:pPr>
        <w:spacing w:line="480" w:lineRule="auto"/>
        <w:rPr>
          <w:rFonts w:asciiTheme="majorHAnsi" w:hAnsiTheme="majorHAnsi"/>
          <w:sz w:val="24"/>
          <w:szCs w:val="24"/>
        </w:rPr>
      </w:pPr>
    </w:p>
    <w:p w14:paraId="13FF1956" w14:textId="77777777" w:rsidR="00E93FE9" w:rsidRPr="00BA30B9" w:rsidRDefault="000868FD" w:rsidP="00A9030E">
      <w:pPr>
        <w:spacing w:line="480" w:lineRule="auto"/>
        <w:rPr>
          <w:rFonts w:asciiTheme="majorHAnsi" w:hAnsiTheme="majorHAnsi"/>
          <w:sz w:val="24"/>
          <w:szCs w:val="24"/>
        </w:rPr>
      </w:pPr>
      <w:r w:rsidRPr="00BA30B9">
        <w:rPr>
          <w:rFonts w:asciiTheme="majorHAnsi" w:hAnsiTheme="majorHAnsi"/>
          <w:sz w:val="24"/>
          <w:szCs w:val="24"/>
        </w:rPr>
        <w:t>2.5</w:t>
      </w:r>
      <w:r w:rsidR="00CB53DD" w:rsidRPr="00BA30B9">
        <w:rPr>
          <w:rFonts w:asciiTheme="majorHAnsi" w:hAnsiTheme="majorHAnsi"/>
          <w:sz w:val="24"/>
          <w:szCs w:val="24"/>
        </w:rPr>
        <w:t xml:space="preserve"> </w:t>
      </w:r>
      <w:r w:rsidR="00911D25" w:rsidRPr="00BA30B9">
        <w:rPr>
          <w:rFonts w:asciiTheme="majorHAnsi" w:hAnsiTheme="majorHAnsi"/>
          <w:sz w:val="24"/>
          <w:szCs w:val="24"/>
        </w:rPr>
        <w:t xml:space="preserve">Stop Signal </w:t>
      </w:r>
      <w:r w:rsidR="00FF4009" w:rsidRPr="00BA30B9">
        <w:rPr>
          <w:rFonts w:asciiTheme="majorHAnsi" w:hAnsiTheme="majorHAnsi"/>
          <w:sz w:val="24"/>
          <w:szCs w:val="24"/>
        </w:rPr>
        <w:t>Task</w:t>
      </w:r>
    </w:p>
    <w:p w14:paraId="3C7BAC51" w14:textId="5D8137B4" w:rsidR="00916358" w:rsidRPr="00BA30B9" w:rsidRDefault="00001616" w:rsidP="00547F58">
      <w:pPr>
        <w:spacing w:line="480" w:lineRule="auto"/>
        <w:ind w:firstLine="1134"/>
        <w:rPr>
          <w:rFonts w:asciiTheme="majorHAnsi" w:hAnsiTheme="majorHAnsi"/>
          <w:sz w:val="24"/>
          <w:szCs w:val="24"/>
        </w:rPr>
      </w:pPr>
      <w:r w:rsidRPr="00BA30B9">
        <w:rPr>
          <w:rFonts w:asciiTheme="majorHAnsi" w:hAnsiTheme="majorHAnsi"/>
          <w:sz w:val="24"/>
          <w:szCs w:val="24"/>
        </w:rPr>
        <w:t>C</w:t>
      </w:r>
      <w:r w:rsidR="00A9030E" w:rsidRPr="00BA30B9">
        <w:rPr>
          <w:rFonts w:asciiTheme="majorHAnsi" w:hAnsiTheme="majorHAnsi"/>
          <w:sz w:val="24"/>
          <w:szCs w:val="24"/>
        </w:rPr>
        <w:t>hildren completed a</w:t>
      </w:r>
      <w:r w:rsidR="006C1EBF" w:rsidRPr="00BA30B9">
        <w:rPr>
          <w:rFonts w:asciiTheme="majorHAnsi" w:hAnsiTheme="majorHAnsi"/>
          <w:sz w:val="24"/>
          <w:szCs w:val="24"/>
        </w:rPr>
        <w:t xml:space="preserve"> computer-based</w:t>
      </w:r>
      <w:r w:rsidR="00A9030E" w:rsidRPr="00BA30B9">
        <w:rPr>
          <w:rFonts w:asciiTheme="majorHAnsi" w:hAnsiTheme="majorHAnsi"/>
          <w:sz w:val="24"/>
          <w:szCs w:val="24"/>
        </w:rPr>
        <w:t xml:space="preserve"> language-independent </w:t>
      </w:r>
      <w:r w:rsidR="003827A5" w:rsidRPr="00BA30B9">
        <w:rPr>
          <w:rFonts w:asciiTheme="majorHAnsi" w:hAnsiTheme="majorHAnsi"/>
          <w:sz w:val="24"/>
          <w:szCs w:val="24"/>
        </w:rPr>
        <w:t>SST</w:t>
      </w:r>
      <w:r w:rsidR="00A9030E" w:rsidRPr="00BA30B9">
        <w:rPr>
          <w:rFonts w:asciiTheme="majorHAnsi" w:hAnsiTheme="majorHAnsi"/>
          <w:sz w:val="24"/>
          <w:szCs w:val="24"/>
        </w:rPr>
        <w:t xml:space="preserve"> from </w:t>
      </w:r>
      <w:r w:rsidR="003827A5" w:rsidRPr="00BA30B9">
        <w:rPr>
          <w:rFonts w:asciiTheme="majorHAnsi" w:hAnsiTheme="majorHAnsi"/>
          <w:sz w:val="24"/>
          <w:szCs w:val="24"/>
        </w:rPr>
        <w:t>t</w:t>
      </w:r>
      <w:r w:rsidR="00A9030E" w:rsidRPr="00BA30B9">
        <w:rPr>
          <w:rFonts w:asciiTheme="majorHAnsi" w:hAnsiTheme="majorHAnsi"/>
          <w:sz w:val="24"/>
          <w:szCs w:val="24"/>
        </w:rPr>
        <w:t>he Cambridge Neuropsychological Test of Automated Battery (CANTAB</w:t>
      </w:r>
      <w:r w:rsidR="008D0E6D" w:rsidRPr="00BA30B9">
        <w:rPr>
          <w:rFonts w:asciiTheme="majorHAnsi" w:hAnsiTheme="majorHAnsi"/>
          <w:sz w:val="24"/>
          <w:szCs w:val="24"/>
        </w:rPr>
        <w:t>; Cambridge Cognition 2017</w:t>
      </w:r>
      <w:r w:rsidR="00A9030E" w:rsidRPr="00BA30B9">
        <w:rPr>
          <w:rFonts w:asciiTheme="majorHAnsi" w:hAnsiTheme="majorHAnsi"/>
          <w:sz w:val="24"/>
          <w:szCs w:val="24"/>
        </w:rPr>
        <w:t>)</w:t>
      </w:r>
      <w:r w:rsidR="002D62FB" w:rsidRPr="00BA30B9">
        <w:rPr>
          <w:rFonts w:asciiTheme="majorHAnsi" w:hAnsiTheme="majorHAnsi"/>
          <w:sz w:val="24"/>
          <w:szCs w:val="24"/>
        </w:rPr>
        <w:t xml:space="preserve">, </w:t>
      </w:r>
      <w:r w:rsidRPr="00BA30B9">
        <w:rPr>
          <w:rFonts w:asciiTheme="majorHAnsi" w:hAnsiTheme="majorHAnsi"/>
          <w:sz w:val="24"/>
          <w:szCs w:val="24"/>
        </w:rPr>
        <w:t>which has been</w:t>
      </w:r>
      <w:r w:rsidR="00B4062B" w:rsidRPr="00BA30B9">
        <w:rPr>
          <w:rFonts w:asciiTheme="majorHAnsi" w:hAnsiTheme="majorHAnsi"/>
          <w:sz w:val="24"/>
          <w:szCs w:val="24"/>
        </w:rPr>
        <w:t xml:space="preserve"> previously</w:t>
      </w:r>
      <w:r w:rsidRPr="00BA30B9">
        <w:rPr>
          <w:rFonts w:asciiTheme="majorHAnsi" w:hAnsiTheme="majorHAnsi"/>
          <w:sz w:val="24"/>
          <w:szCs w:val="24"/>
        </w:rPr>
        <w:t xml:space="preserve"> used to assess </w:t>
      </w:r>
      <w:r w:rsidR="00F10450" w:rsidRPr="00BA30B9">
        <w:rPr>
          <w:rFonts w:asciiTheme="majorHAnsi" w:hAnsiTheme="majorHAnsi"/>
          <w:sz w:val="24"/>
          <w:szCs w:val="24"/>
        </w:rPr>
        <w:t>response inhibition</w:t>
      </w:r>
      <w:r w:rsidRPr="00BA30B9">
        <w:rPr>
          <w:rFonts w:asciiTheme="majorHAnsi" w:hAnsiTheme="majorHAnsi"/>
          <w:sz w:val="24"/>
          <w:szCs w:val="24"/>
        </w:rPr>
        <w:t xml:space="preserve"> in a similar age group </w:t>
      </w:r>
      <w:r w:rsidRPr="00BA30B9">
        <w:rPr>
          <w:rFonts w:asciiTheme="majorHAnsi" w:hAnsiTheme="majorHAnsi"/>
          <w:sz w:val="24"/>
          <w:szCs w:val="24"/>
        </w:rPr>
        <w:fldChar w:fldCharType="begin">
          <w:fldData xml:space="preserve">PEVuZE5vdGU+PENpdGU+PEF1dGhvcj5OZWRlcmtvb3JuPC9BdXRob3I+PFllYXI+MjAxNTwvWWVh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</w:fldData>
        </w:fldChar>
      </w:r>
      <w:r w:rsidR="00975EF1" w:rsidRPr="00BA30B9">
        <w:rPr>
          <w:rFonts w:asciiTheme="majorHAnsi" w:hAnsiTheme="majorHAnsi"/>
          <w:sz w:val="24"/>
          <w:szCs w:val="24"/>
        </w:rPr>
        <w:instrText xml:space="preserve"> ADDIN EN.CITE </w:instrText>
      </w:r>
      <w:r w:rsidR="00975EF1" w:rsidRPr="00BA30B9">
        <w:rPr>
          <w:rFonts w:asciiTheme="majorHAnsi" w:hAnsiTheme="majorHAnsi"/>
          <w:sz w:val="24"/>
          <w:szCs w:val="24"/>
        </w:rPr>
        <w:fldChar w:fldCharType="begin">
          <w:fldData xml:space="preserve">PEVuZE5vdGU+PENpdGU+PEF1dGhvcj5OZWRlcmtvb3JuPC9BdXRob3I+PFllYXI+MjAxNTwvWWVh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</w:fldData>
        </w:fldChar>
      </w:r>
      <w:r w:rsidR="00975EF1" w:rsidRPr="00BA30B9">
        <w:rPr>
          <w:rFonts w:asciiTheme="majorHAnsi" w:hAnsiTheme="majorHAnsi"/>
          <w:sz w:val="24"/>
          <w:szCs w:val="24"/>
        </w:rPr>
        <w:instrText xml:space="preserve"> ADDIN EN.CITE.DATA </w:instrText>
      </w:r>
      <w:r w:rsidR="00975EF1" w:rsidRPr="00BA30B9">
        <w:rPr>
          <w:rFonts w:asciiTheme="majorHAnsi" w:hAnsiTheme="majorHAnsi"/>
          <w:sz w:val="24"/>
          <w:szCs w:val="24"/>
        </w:rPr>
      </w:r>
      <w:r w:rsidR="00975EF1" w:rsidRPr="00BA30B9">
        <w:rPr>
          <w:rFonts w:asciiTheme="majorHAnsi" w:hAnsiTheme="majorHAnsi"/>
          <w:sz w:val="24"/>
          <w:szCs w:val="24"/>
        </w:rPr>
        <w:fldChar w:fldCharType="end"/>
      </w:r>
      <w:r w:rsidRPr="00BA30B9">
        <w:rPr>
          <w:rFonts w:asciiTheme="majorHAnsi" w:hAnsiTheme="majorHAnsi"/>
          <w:sz w:val="24"/>
          <w:szCs w:val="24"/>
        </w:rPr>
      </w:r>
      <w:r w:rsidRPr="00BA30B9">
        <w:rPr>
          <w:rFonts w:asciiTheme="majorHAnsi" w:hAnsiTheme="majorHAnsi"/>
          <w:sz w:val="24"/>
          <w:szCs w:val="24"/>
        </w:rPr>
        <w:fldChar w:fldCharType="separate"/>
      </w:r>
      <w:r w:rsidR="00975EF1" w:rsidRPr="00BA30B9">
        <w:rPr>
          <w:rFonts w:asciiTheme="majorHAnsi" w:hAnsiTheme="majorHAnsi"/>
          <w:noProof/>
          <w:sz w:val="24"/>
          <w:szCs w:val="24"/>
        </w:rPr>
        <w:t>(17, 32, 33)</w:t>
      </w:r>
      <w:r w:rsidRPr="00BA30B9">
        <w:rPr>
          <w:rFonts w:asciiTheme="majorHAnsi" w:hAnsiTheme="majorHAnsi"/>
          <w:sz w:val="24"/>
          <w:szCs w:val="24"/>
        </w:rPr>
        <w:fldChar w:fldCharType="end"/>
      </w:r>
      <w:r w:rsidRPr="00BA30B9">
        <w:rPr>
          <w:rFonts w:asciiTheme="majorHAnsi" w:hAnsiTheme="majorHAnsi"/>
          <w:sz w:val="24"/>
          <w:szCs w:val="24"/>
        </w:rPr>
        <w:t xml:space="preserve">. The SST </w:t>
      </w:r>
      <w:r w:rsidR="002D62FB" w:rsidRPr="00BA30B9">
        <w:rPr>
          <w:rFonts w:asciiTheme="majorHAnsi" w:hAnsiTheme="majorHAnsi"/>
          <w:sz w:val="24"/>
          <w:szCs w:val="24"/>
        </w:rPr>
        <w:t>require</w:t>
      </w:r>
      <w:r w:rsidRPr="00BA30B9">
        <w:rPr>
          <w:rFonts w:asciiTheme="majorHAnsi" w:hAnsiTheme="majorHAnsi"/>
          <w:sz w:val="24"/>
          <w:szCs w:val="24"/>
        </w:rPr>
        <w:t>s</w:t>
      </w:r>
      <w:r w:rsidR="002D62FB" w:rsidRPr="00BA30B9">
        <w:rPr>
          <w:rFonts w:asciiTheme="majorHAnsi" w:hAnsiTheme="majorHAnsi"/>
          <w:sz w:val="24"/>
          <w:szCs w:val="24"/>
        </w:rPr>
        <w:t xml:space="preserve"> </w:t>
      </w:r>
      <w:r w:rsidR="00911D25" w:rsidRPr="00BA30B9">
        <w:rPr>
          <w:rFonts w:asciiTheme="majorHAnsi" w:hAnsiTheme="majorHAnsi"/>
          <w:sz w:val="24"/>
          <w:szCs w:val="24"/>
        </w:rPr>
        <w:t xml:space="preserve">children </w:t>
      </w:r>
      <w:r w:rsidR="0078345F" w:rsidRPr="00BA30B9">
        <w:rPr>
          <w:rFonts w:asciiTheme="majorHAnsi" w:hAnsiTheme="majorHAnsi"/>
          <w:sz w:val="24"/>
          <w:szCs w:val="24"/>
        </w:rPr>
        <w:t xml:space="preserve">to </w:t>
      </w:r>
      <w:r w:rsidR="00911D25" w:rsidRPr="00BA30B9">
        <w:rPr>
          <w:rFonts w:asciiTheme="majorHAnsi" w:hAnsiTheme="majorHAnsi"/>
          <w:sz w:val="24"/>
          <w:szCs w:val="24"/>
        </w:rPr>
        <w:t>take part in two concurrent tasks</w:t>
      </w:r>
      <w:r w:rsidR="002D62FB" w:rsidRPr="00BA30B9">
        <w:rPr>
          <w:rFonts w:asciiTheme="majorHAnsi" w:hAnsiTheme="majorHAnsi"/>
          <w:sz w:val="24"/>
          <w:szCs w:val="24"/>
        </w:rPr>
        <w:t>:</w:t>
      </w:r>
      <w:r w:rsidR="005C108C" w:rsidRPr="00BA30B9">
        <w:rPr>
          <w:rFonts w:asciiTheme="majorHAnsi" w:hAnsiTheme="majorHAnsi"/>
          <w:sz w:val="24"/>
          <w:szCs w:val="24"/>
        </w:rPr>
        <w:t xml:space="preserve"> </w:t>
      </w:r>
      <w:proofErr w:type="gramStart"/>
      <w:r w:rsidR="005C108C" w:rsidRPr="00BA30B9">
        <w:rPr>
          <w:rFonts w:asciiTheme="majorHAnsi" w:hAnsiTheme="majorHAnsi"/>
          <w:sz w:val="24"/>
          <w:szCs w:val="24"/>
        </w:rPr>
        <w:t>a</w:t>
      </w:r>
      <w:proofErr w:type="gramEnd"/>
      <w:r w:rsidR="005C108C" w:rsidRPr="00BA30B9">
        <w:rPr>
          <w:rFonts w:asciiTheme="majorHAnsi" w:hAnsiTheme="majorHAnsi"/>
          <w:sz w:val="24"/>
          <w:szCs w:val="24"/>
        </w:rPr>
        <w:t xml:space="preserve"> </w:t>
      </w:r>
      <w:r w:rsidR="00557657" w:rsidRPr="00BA30B9">
        <w:rPr>
          <w:rFonts w:asciiTheme="majorHAnsi" w:hAnsiTheme="majorHAnsi"/>
          <w:i/>
          <w:sz w:val="24"/>
          <w:szCs w:val="24"/>
        </w:rPr>
        <w:t>G</w:t>
      </w:r>
      <w:r w:rsidR="005C108C" w:rsidRPr="00BA30B9">
        <w:rPr>
          <w:rFonts w:asciiTheme="majorHAnsi" w:hAnsiTheme="majorHAnsi"/>
          <w:i/>
          <w:sz w:val="24"/>
          <w:szCs w:val="24"/>
        </w:rPr>
        <w:t>o</w:t>
      </w:r>
      <w:r w:rsidR="005C108C" w:rsidRPr="00BA30B9">
        <w:rPr>
          <w:rFonts w:asciiTheme="majorHAnsi" w:hAnsiTheme="majorHAnsi"/>
          <w:sz w:val="24"/>
          <w:szCs w:val="24"/>
        </w:rPr>
        <w:t xml:space="preserve"> </w:t>
      </w:r>
      <w:r w:rsidR="002D62FB" w:rsidRPr="00BA30B9">
        <w:rPr>
          <w:rFonts w:asciiTheme="majorHAnsi" w:hAnsiTheme="majorHAnsi"/>
          <w:sz w:val="24"/>
          <w:szCs w:val="24"/>
        </w:rPr>
        <w:t xml:space="preserve">task </w:t>
      </w:r>
      <w:r w:rsidR="005C108C" w:rsidRPr="00BA30B9">
        <w:rPr>
          <w:rFonts w:asciiTheme="majorHAnsi" w:hAnsiTheme="majorHAnsi"/>
          <w:sz w:val="24"/>
          <w:szCs w:val="24"/>
        </w:rPr>
        <w:t>and</w:t>
      </w:r>
      <w:r w:rsidR="002D62FB" w:rsidRPr="00BA30B9">
        <w:rPr>
          <w:rFonts w:asciiTheme="majorHAnsi" w:hAnsiTheme="majorHAnsi"/>
          <w:sz w:val="24"/>
          <w:szCs w:val="24"/>
        </w:rPr>
        <w:t xml:space="preserve"> a</w:t>
      </w:r>
      <w:r w:rsidR="005C108C" w:rsidRPr="00BA30B9">
        <w:rPr>
          <w:rFonts w:asciiTheme="majorHAnsi" w:hAnsiTheme="majorHAnsi"/>
          <w:sz w:val="24"/>
          <w:szCs w:val="24"/>
        </w:rPr>
        <w:t xml:space="preserve"> </w:t>
      </w:r>
      <w:r w:rsidR="00557657" w:rsidRPr="00BA30B9">
        <w:rPr>
          <w:rFonts w:asciiTheme="majorHAnsi" w:hAnsiTheme="majorHAnsi"/>
          <w:i/>
          <w:sz w:val="24"/>
          <w:szCs w:val="24"/>
        </w:rPr>
        <w:t>S</w:t>
      </w:r>
      <w:r w:rsidR="005C108C" w:rsidRPr="00BA30B9">
        <w:rPr>
          <w:rFonts w:asciiTheme="majorHAnsi" w:hAnsiTheme="majorHAnsi"/>
          <w:i/>
          <w:sz w:val="24"/>
          <w:szCs w:val="24"/>
        </w:rPr>
        <w:t xml:space="preserve">top </w:t>
      </w:r>
      <w:r w:rsidR="00557657" w:rsidRPr="00BA30B9">
        <w:rPr>
          <w:rFonts w:asciiTheme="majorHAnsi" w:hAnsiTheme="majorHAnsi"/>
          <w:sz w:val="24"/>
          <w:szCs w:val="24"/>
        </w:rPr>
        <w:t>task.</w:t>
      </w:r>
      <w:r w:rsidR="008611DC" w:rsidRPr="00BA30B9">
        <w:rPr>
          <w:rFonts w:asciiTheme="majorHAnsi" w:hAnsiTheme="majorHAnsi"/>
          <w:sz w:val="24"/>
          <w:szCs w:val="24"/>
        </w:rPr>
        <w:t xml:space="preserve"> Children we</w:t>
      </w:r>
      <w:r w:rsidR="00547F58" w:rsidRPr="00BA30B9">
        <w:rPr>
          <w:rFonts w:asciiTheme="majorHAnsi" w:hAnsiTheme="majorHAnsi"/>
          <w:sz w:val="24"/>
          <w:szCs w:val="24"/>
        </w:rPr>
        <w:t xml:space="preserve">re instructed to press </w:t>
      </w:r>
      <w:r w:rsidR="00B462A8" w:rsidRPr="00BA30B9">
        <w:rPr>
          <w:rFonts w:asciiTheme="majorHAnsi" w:hAnsiTheme="majorHAnsi"/>
          <w:sz w:val="24"/>
          <w:szCs w:val="24"/>
        </w:rPr>
        <w:t xml:space="preserve">a </w:t>
      </w:r>
      <w:r w:rsidR="00547F58" w:rsidRPr="00BA30B9">
        <w:rPr>
          <w:rFonts w:asciiTheme="majorHAnsi" w:hAnsiTheme="majorHAnsi"/>
          <w:sz w:val="24"/>
          <w:szCs w:val="24"/>
        </w:rPr>
        <w:t>left-hand button when they s</w:t>
      </w:r>
      <w:r w:rsidR="008611DC" w:rsidRPr="00BA30B9">
        <w:rPr>
          <w:rFonts w:asciiTheme="majorHAnsi" w:hAnsiTheme="majorHAnsi"/>
          <w:sz w:val="24"/>
          <w:szCs w:val="24"/>
        </w:rPr>
        <w:t>aw</w:t>
      </w:r>
      <w:r w:rsidR="00547F58" w:rsidRPr="00BA30B9">
        <w:rPr>
          <w:rFonts w:asciiTheme="majorHAnsi" w:hAnsiTheme="majorHAnsi"/>
          <w:sz w:val="24"/>
          <w:szCs w:val="24"/>
        </w:rPr>
        <w:t xml:space="preserve"> an arrow pointing to the left</w:t>
      </w:r>
      <w:r w:rsidR="00596FAC" w:rsidRPr="00BA30B9">
        <w:rPr>
          <w:rFonts w:asciiTheme="majorHAnsi" w:hAnsiTheme="majorHAnsi"/>
          <w:sz w:val="24"/>
          <w:szCs w:val="24"/>
        </w:rPr>
        <w:t>,</w:t>
      </w:r>
      <w:r w:rsidR="00547F58" w:rsidRPr="00BA30B9">
        <w:rPr>
          <w:rFonts w:asciiTheme="majorHAnsi" w:hAnsiTheme="majorHAnsi"/>
          <w:sz w:val="24"/>
          <w:szCs w:val="24"/>
        </w:rPr>
        <w:t xml:space="preserve"> and a right-hand button when the arrow poi</w:t>
      </w:r>
      <w:r w:rsidR="0078345F" w:rsidRPr="00BA30B9">
        <w:rPr>
          <w:rFonts w:asciiTheme="majorHAnsi" w:hAnsiTheme="majorHAnsi"/>
          <w:sz w:val="24"/>
          <w:szCs w:val="24"/>
        </w:rPr>
        <w:t>nted</w:t>
      </w:r>
      <w:r w:rsidR="00A807F1" w:rsidRPr="00BA30B9">
        <w:rPr>
          <w:rFonts w:asciiTheme="majorHAnsi" w:hAnsiTheme="majorHAnsi"/>
          <w:sz w:val="24"/>
          <w:szCs w:val="24"/>
        </w:rPr>
        <w:t xml:space="preserve"> right (Go task; 75% of trials</w:t>
      </w:r>
      <w:r w:rsidR="00596FAC" w:rsidRPr="00BA30B9">
        <w:rPr>
          <w:rFonts w:asciiTheme="majorHAnsi" w:hAnsiTheme="majorHAnsi"/>
          <w:sz w:val="24"/>
          <w:szCs w:val="24"/>
        </w:rPr>
        <w:t>), and</w:t>
      </w:r>
      <w:r w:rsidR="00B517F3" w:rsidRPr="00BA30B9">
        <w:rPr>
          <w:rFonts w:asciiTheme="majorHAnsi" w:hAnsiTheme="majorHAnsi"/>
          <w:sz w:val="24"/>
          <w:szCs w:val="24"/>
        </w:rPr>
        <w:t xml:space="preserve"> to</w:t>
      </w:r>
      <w:r w:rsidR="00A807F1" w:rsidRPr="00BA30B9">
        <w:rPr>
          <w:rFonts w:asciiTheme="majorHAnsi" w:hAnsiTheme="majorHAnsi"/>
          <w:sz w:val="24"/>
          <w:szCs w:val="24"/>
        </w:rPr>
        <w:t xml:space="preserve"> withhold the response and not press the buttons when they hear</w:t>
      </w:r>
      <w:r w:rsidR="00664DD5" w:rsidRPr="00BA30B9">
        <w:rPr>
          <w:rFonts w:asciiTheme="majorHAnsi" w:hAnsiTheme="majorHAnsi"/>
          <w:sz w:val="24"/>
          <w:szCs w:val="24"/>
        </w:rPr>
        <w:t>d</w:t>
      </w:r>
      <w:r w:rsidR="00A807F1" w:rsidRPr="00BA30B9">
        <w:rPr>
          <w:rFonts w:asciiTheme="majorHAnsi" w:hAnsiTheme="majorHAnsi"/>
          <w:sz w:val="24"/>
          <w:szCs w:val="24"/>
        </w:rPr>
        <w:t xml:space="preserve"> an auditory </w:t>
      </w:r>
      <w:r w:rsidR="00B517F3" w:rsidRPr="00BA30B9">
        <w:rPr>
          <w:rFonts w:asciiTheme="majorHAnsi" w:hAnsiTheme="majorHAnsi"/>
          <w:sz w:val="24"/>
          <w:szCs w:val="24"/>
        </w:rPr>
        <w:t xml:space="preserve">‘beep’ </w:t>
      </w:r>
      <w:r w:rsidR="00A807F1" w:rsidRPr="00BA30B9">
        <w:rPr>
          <w:rFonts w:asciiTheme="majorHAnsi" w:hAnsiTheme="majorHAnsi"/>
          <w:sz w:val="24"/>
          <w:szCs w:val="24"/>
        </w:rPr>
        <w:t xml:space="preserve">signal (Stop </w:t>
      </w:r>
      <w:r w:rsidR="00664DD5" w:rsidRPr="00BA30B9">
        <w:rPr>
          <w:rFonts w:asciiTheme="majorHAnsi" w:hAnsiTheme="majorHAnsi"/>
          <w:sz w:val="24"/>
          <w:szCs w:val="24"/>
        </w:rPr>
        <w:t>task; 25% of trials).</w:t>
      </w:r>
      <w:r w:rsidR="00C06134" w:rsidRPr="00BA30B9">
        <w:rPr>
          <w:rFonts w:asciiTheme="majorHAnsi" w:hAnsiTheme="majorHAnsi"/>
          <w:sz w:val="24"/>
          <w:szCs w:val="24"/>
        </w:rPr>
        <w:t xml:space="preserve"> The onset of the ‘beep’ sig</w:t>
      </w:r>
      <w:r w:rsidR="00EC06E7" w:rsidRPr="00BA30B9">
        <w:rPr>
          <w:rFonts w:asciiTheme="majorHAnsi" w:hAnsiTheme="majorHAnsi"/>
          <w:sz w:val="24"/>
          <w:szCs w:val="24"/>
        </w:rPr>
        <w:t>nal varied and was</w:t>
      </w:r>
      <w:r w:rsidR="00C06134" w:rsidRPr="00BA30B9">
        <w:rPr>
          <w:rFonts w:asciiTheme="majorHAnsi" w:hAnsiTheme="majorHAnsi"/>
          <w:sz w:val="24"/>
          <w:szCs w:val="24"/>
        </w:rPr>
        <w:t xml:space="preserve"> either increased or decreased based on whether the previous attempt was successful or not. </w:t>
      </w:r>
      <w:r w:rsidR="00664DD5" w:rsidRPr="00BA30B9">
        <w:rPr>
          <w:rFonts w:asciiTheme="majorHAnsi" w:hAnsiTheme="majorHAnsi"/>
          <w:sz w:val="24"/>
          <w:szCs w:val="24"/>
        </w:rPr>
        <w:t>The task wa</w:t>
      </w:r>
      <w:r w:rsidR="00A807F1" w:rsidRPr="00BA30B9">
        <w:rPr>
          <w:rFonts w:asciiTheme="majorHAnsi" w:hAnsiTheme="majorHAnsi"/>
          <w:sz w:val="24"/>
          <w:szCs w:val="24"/>
        </w:rPr>
        <w:t xml:space="preserve">s presented in </w:t>
      </w:r>
      <w:r w:rsidR="00D75F40" w:rsidRPr="00BA30B9">
        <w:rPr>
          <w:rFonts w:asciiTheme="majorHAnsi" w:hAnsiTheme="majorHAnsi"/>
          <w:sz w:val="24"/>
          <w:szCs w:val="24"/>
        </w:rPr>
        <w:t xml:space="preserve">5 </w:t>
      </w:r>
      <w:r w:rsidR="00A807F1" w:rsidRPr="00BA30B9">
        <w:rPr>
          <w:rFonts w:asciiTheme="majorHAnsi" w:hAnsiTheme="majorHAnsi"/>
          <w:sz w:val="24"/>
          <w:szCs w:val="24"/>
        </w:rPr>
        <w:t>blocks</w:t>
      </w:r>
      <w:r w:rsidR="00664DD5" w:rsidRPr="00BA30B9">
        <w:rPr>
          <w:rFonts w:asciiTheme="majorHAnsi" w:hAnsiTheme="majorHAnsi"/>
          <w:sz w:val="24"/>
          <w:szCs w:val="24"/>
        </w:rPr>
        <w:t>, block 1 was</w:t>
      </w:r>
      <w:r w:rsidR="00A807F1" w:rsidRPr="00BA30B9">
        <w:rPr>
          <w:rFonts w:asciiTheme="majorHAnsi" w:hAnsiTheme="majorHAnsi"/>
          <w:sz w:val="24"/>
          <w:szCs w:val="24"/>
        </w:rPr>
        <w:t xml:space="preserve"> a</w:t>
      </w:r>
      <w:r w:rsidR="00D75F40" w:rsidRPr="00BA30B9">
        <w:rPr>
          <w:rFonts w:asciiTheme="majorHAnsi" w:hAnsiTheme="majorHAnsi"/>
          <w:sz w:val="24"/>
          <w:szCs w:val="24"/>
        </w:rPr>
        <w:t xml:space="preserve"> practice block</w:t>
      </w:r>
      <w:r w:rsidR="00664DD5" w:rsidRPr="00BA30B9">
        <w:rPr>
          <w:rFonts w:asciiTheme="majorHAnsi" w:hAnsiTheme="majorHAnsi"/>
          <w:sz w:val="24"/>
          <w:szCs w:val="24"/>
        </w:rPr>
        <w:t xml:space="preserve"> with 16 trials and blocks 2-5 we</w:t>
      </w:r>
      <w:r w:rsidR="00D75F40" w:rsidRPr="00BA30B9">
        <w:rPr>
          <w:rFonts w:asciiTheme="majorHAnsi" w:hAnsiTheme="majorHAnsi"/>
          <w:sz w:val="24"/>
          <w:szCs w:val="24"/>
        </w:rPr>
        <w:t>re</w:t>
      </w:r>
      <w:r w:rsidR="00EB4103" w:rsidRPr="00BA30B9">
        <w:rPr>
          <w:rFonts w:asciiTheme="majorHAnsi" w:hAnsiTheme="majorHAnsi"/>
          <w:sz w:val="24"/>
          <w:szCs w:val="24"/>
        </w:rPr>
        <w:t xml:space="preserve"> the</w:t>
      </w:r>
      <w:r w:rsidR="00D75F40" w:rsidRPr="00BA30B9">
        <w:rPr>
          <w:rFonts w:asciiTheme="majorHAnsi" w:hAnsiTheme="majorHAnsi"/>
          <w:sz w:val="24"/>
          <w:szCs w:val="24"/>
        </w:rPr>
        <w:t xml:space="preserve"> main tasks</w:t>
      </w:r>
      <w:r w:rsidR="00664DD5" w:rsidRPr="00BA30B9">
        <w:rPr>
          <w:rFonts w:asciiTheme="majorHAnsi" w:hAnsiTheme="majorHAnsi"/>
          <w:sz w:val="24"/>
          <w:szCs w:val="24"/>
        </w:rPr>
        <w:t>,</w:t>
      </w:r>
      <w:r w:rsidR="00D75F40" w:rsidRPr="00BA30B9">
        <w:rPr>
          <w:rFonts w:asciiTheme="majorHAnsi" w:hAnsiTheme="majorHAnsi"/>
          <w:sz w:val="24"/>
          <w:szCs w:val="24"/>
        </w:rPr>
        <w:t xml:space="preserve"> with 64 trials per block.</w:t>
      </w:r>
      <w:r w:rsidR="00916358" w:rsidRPr="00BA30B9">
        <w:rPr>
          <w:rFonts w:asciiTheme="majorHAnsi" w:hAnsiTheme="majorHAnsi"/>
          <w:sz w:val="24"/>
          <w:szCs w:val="24"/>
        </w:rPr>
        <w:t xml:space="preserve"> </w:t>
      </w:r>
      <w:r w:rsidR="00C3209D" w:rsidRPr="00BA30B9">
        <w:rPr>
          <w:rFonts w:asciiTheme="majorHAnsi" w:hAnsiTheme="majorHAnsi"/>
          <w:sz w:val="24"/>
          <w:szCs w:val="24"/>
        </w:rPr>
        <w:t xml:space="preserve">The outcome measure of inhibitory control was </w:t>
      </w:r>
      <w:r w:rsidR="002D62FB" w:rsidRPr="00BA30B9">
        <w:rPr>
          <w:rFonts w:asciiTheme="majorHAnsi" w:hAnsiTheme="majorHAnsi"/>
          <w:sz w:val="24"/>
          <w:szCs w:val="24"/>
        </w:rPr>
        <w:t xml:space="preserve">taken as the </w:t>
      </w:r>
      <w:r w:rsidR="00C3209D" w:rsidRPr="00BA30B9">
        <w:rPr>
          <w:rFonts w:asciiTheme="majorHAnsi" w:hAnsiTheme="majorHAnsi"/>
          <w:sz w:val="24"/>
          <w:szCs w:val="24"/>
        </w:rPr>
        <w:t>stop signal reaction time (SSRT)</w:t>
      </w:r>
      <w:r w:rsidR="00EC06E7" w:rsidRPr="00BA30B9">
        <w:rPr>
          <w:rFonts w:asciiTheme="majorHAnsi" w:hAnsiTheme="majorHAnsi"/>
          <w:sz w:val="24"/>
          <w:szCs w:val="24"/>
        </w:rPr>
        <w:t>. SSRT wa</w:t>
      </w:r>
      <w:r w:rsidR="006114CB" w:rsidRPr="00BA30B9">
        <w:rPr>
          <w:rFonts w:asciiTheme="majorHAnsi" w:hAnsiTheme="majorHAnsi"/>
          <w:sz w:val="24"/>
          <w:szCs w:val="24"/>
        </w:rPr>
        <w:t>s</w:t>
      </w:r>
      <w:r w:rsidR="002D62FB" w:rsidRPr="00BA30B9">
        <w:rPr>
          <w:rFonts w:asciiTheme="majorHAnsi" w:hAnsiTheme="majorHAnsi"/>
          <w:sz w:val="24"/>
          <w:szCs w:val="24"/>
        </w:rPr>
        <w:t xml:space="preserve"> </w:t>
      </w:r>
      <w:r w:rsidR="00C3209D" w:rsidRPr="00BA30B9">
        <w:rPr>
          <w:rFonts w:asciiTheme="majorHAnsi" w:hAnsiTheme="majorHAnsi"/>
          <w:sz w:val="24"/>
          <w:szCs w:val="24"/>
        </w:rPr>
        <w:t>calculated</w:t>
      </w:r>
      <w:r w:rsidR="008C572E" w:rsidRPr="00BA30B9">
        <w:rPr>
          <w:rFonts w:asciiTheme="majorHAnsi" w:hAnsiTheme="majorHAnsi"/>
          <w:sz w:val="24"/>
          <w:szCs w:val="24"/>
        </w:rPr>
        <w:t xml:space="preserve"> as the mean reaction time</w:t>
      </w:r>
      <w:r w:rsidR="00C3209D" w:rsidRPr="00BA30B9">
        <w:rPr>
          <w:rFonts w:asciiTheme="majorHAnsi" w:hAnsiTheme="majorHAnsi"/>
          <w:sz w:val="24"/>
          <w:szCs w:val="24"/>
        </w:rPr>
        <w:t xml:space="preserve"> </w:t>
      </w:r>
      <w:r w:rsidR="00230DEA" w:rsidRPr="00BA30B9">
        <w:rPr>
          <w:rFonts w:asciiTheme="majorHAnsi" w:hAnsiTheme="majorHAnsi"/>
          <w:sz w:val="24"/>
          <w:szCs w:val="24"/>
        </w:rPr>
        <w:t xml:space="preserve">on the Go trials </w:t>
      </w:r>
      <w:r w:rsidR="00230DEA" w:rsidRPr="00BA30B9">
        <w:rPr>
          <w:rFonts w:asciiTheme="majorHAnsi" w:hAnsiTheme="majorHAnsi"/>
          <w:sz w:val="24"/>
          <w:szCs w:val="24"/>
        </w:rPr>
        <w:lastRenderedPageBreak/>
        <w:t xml:space="preserve">(when there is no Stop signal) </w:t>
      </w:r>
      <w:r w:rsidR="006114CB" w:rsidRPr="00BA30B9">
        <w:rPr>
          <w:rFonts w:asciiTheme="majorHAnsi" w:hAnsiTheme="majorHAnsi"/>
          <w:sz w:val="24"/>
          <w:szCs w:val="24"/>
        </w:rPr>
        <w:t>minus the mean delay on the S</w:t>
      </w:r>
      <w:r w:rsidR="00C06134" w:rsidRPr="00BA30B9">
        <w:rPr>
          <w:rFonts w:asciiTheme="majorHAnsi" w:hAnsiTheme="majorHAnsi"/>
          <w:sz w:val="24"/>
          <w:szCs w:val="24"/>
        </w:rPr>
        <w:t xml:space="preserve">top trials, </w:t>
      </w:r>
      <w:r w:rsidR="00BA403D" w:rsidRPr="00BA30B9">
        <w:rPr>
          <w:rFonts w:asciiTheme="majorHAnsi" w:hAnsiTheme="majorHAnsi"/>
          <w:sz w:val="24"/>
          <w:szCs w:val="24"/>
        </w:rPr>
        <w:t>from the last 50% of the trials</w:t>
      </w:r>
      <w:r w:rsidR="00916358" w:rsidRPr="00BA30B9">
        <w:rPr>
          <w:rFonts w:asciiTheme="majorHAnsi" w:hAnsiTheme="majorHAnsi"/>
          <w:sz w:val="24"/>
          <w:szCs w:val="24"/>
        </w:rPr>
        <w:t xml:space="preserve">. </w:t>
      </w:r>
      <w:r w:rsidR="00C3209D" w:rsidRPr="00BA30B9">
        <w:rPr>
          <w:rFonts w:asciiTheme="majorHAnsi" w:hAnsiTheme="majorHAnsi"/>
          <w:sz w:val="24"/>
          <w:szCs w:val="24"/>
        </w:rPr>
        <w:t>Higher SSRT indicate</w:t>
      </w:r>
      <w:r w:rsidR="00664DD5" w:rsidRPr="00BA30B9">
        <w:rPr>
          <w:rFonts w:asciiTheme="majorHAnsi" w:hAnsiTheme="majorHAnsi"/>
          <w:sz w:val="24"/>
          <w:szCs w:val="24"/>
        </w:rPr>
        <w:t>d</w:t>
      </w:r>
      <w:r w:rsidR="00C3209D" w:rsidRPr="00BA30B9">
        <w:rPr>
          <w:rFonts w:asciiTheme="majorHAnsi" w:hAnsiTheme="majorHAnsi"/>
          <w:sz w:val="24"/>
          <w:szCs w:val="24"/>
        </w:rPr>
        <w:t xml:space="preserve"> </w:t>
      </w:r>
      <w:r w:rsidR="00186CF8" w:rsidRPr="00BA30B9">
        <w:rPr>
          <w:rFonts w:asciiTheme="majorHAnsi" w:hAnsiTheme="majorHAnsi"/>
          <w:sz w:val="24"/>
          <w:szCs w:val="24"/>
        </w:rPr>
        <w:t xml:space="preserve">poorer </w:t>
      </w:r>
      <w:r w:rsidR="00555D07" w:rsidRPr="00BA30B9">
        <w:rPr>
          <w:rFonts w:asciiTheme="majorHAnsi" w:hAnsiTheme="majorHAnsi"/>
          <w:sz w:val="24"/>
          <w:szCs w:val="24"/>
        </w:rPr>
        <w:t xml:space="preserve">response inhibition, akin to poorer </w:t>
      </w:r>
      <w:r w:rsidR="00BA403D" w:rsidRPr="00BA30B9">
        <w:rPr>
          <w:rFonts w:asciiTheme="majorHAnsi" w:hAnsiTheme="majorHAnsi"/>
          <w:sz w:val="24"/>
          <w:szCs w:val="24"/>
        </w:rPr>
        <w:t>inhibitory control</w:t>
      </w:r>
      <w:r w:rsidR="00DC0FDA" w:rsidRPr="00BA30B9">
        <w:rPr>
          <w:rFonts w:asciiTheme="majorHAnsi" w:hAnsiTheme="majorHAnsi"/>
          <w:sz w:val="24"/>
          <w:szCs w:val="24"/>
        </w:rPr>
        <w:t>.</w:t>
      </w:r>
    </w:p>
    <w:p w14:paraId="6F8E827A" w14:textId="77777777" w:rsidR="00916358" w:rsidRPr="00BA30B9" w:rsidRDefault="008611DC" w:rsidP="00CE3D8D">
      <w:pPr>
        <w:spacing w:line="480" w:lineRule="auto"/>
        <w:ind w:firstLine="1134"/>
        <w:rPr>
          <w:rFonts w:asciiTheme="majorHAnsi" w:hAnsiTheme="majorHAnsi"/>
          <w:sz w:val="24"/>
          <w:szCs w:val="24"/>
        </w:rPr>
      </w:pPr>
      <w:r w:rsidRPr="00BA30B9">
        <w:rPr>
          <w:rFonts w:asciiTheme="majorHAnsi" w:hAnsiTheme="majorHAnsi"/>
          <w:sz w:val="24"/>
          <w:szCs w:val="24"/>
        </w:rPr>
        <w:t>Children were encouraged to try their best to press the buttons as fast as they could and to not press any buttons wh</w:t>
      </w:r>
      <w:r w:rsidR="00EE7E3F" w:rsidRPr="00BA30B9">
        <w:rPr>
          <w:rFonts w:asciiTheme="majorHAnsi" w:hAnsiTheme="majorHAnsi"/>
          <w:sz w:val="24"/>
          <w:szCs w:val="24"/>
        </w:rPr>
        <w:t>en they heard the beep</w:t>
      </w:r>
      <w:r w:rsidR="00DB1542" w:rsidRPr="00BA30B9">
        <w:rPr>
          <w:rFonts w:asciiTheme="majorHAnsi" w:hAnsiTheme="majorHAnsi"/>
          <w:sz w:val="24"/>
          <w:szCs w:val="24"/>
        </w:rPr>
        <w:t>,</w:t>
      </w:r>
      <w:r w:rsidR="00EE7E3F" w:rsidRPr="00BA30B9">
        <w:rPr>
          <w:rFonts w:asciiTheme="majorHAnsi" w:hAnsiTheme="majorHAnsi"/>
          <w:sz w:val="24"/>
          <w:szCs w:val="24"/>
        </w:rPr>
        <w:t xml:space="preserve"> and</w:t>
      </w:r>
      <w:r w:rsidRPr="00BA30B9">
        <w:rPr>
          <w:rFonts w:asciiTheme="majorHAnsi" w:hAnsiTheme="majorHAnsi"/>
          <w:sz w:val="24"/>
          <w:szCs w:val="24"/>
        </w:rPr>
        <w:t xml:space="preserve"> were reminded </w:t>
      </w:r>
      <w:r w:rsidR="00B517F3" w:rsidRPr="00BA30B9">
        <w:rPr>
          <w:rFonts w:asciiTheme="majorHAnsi" w:hAnsiTheme="majorHAnsi"/>
          <w:sz w:val="24"/>
          <w:szCs w:val="24"/>
        </w:rPr>
        <w:t xml:space="preserve">of </w:t>
      </w:r>
      <w:r w:rsidRPr="00BA30B9">
        <w:rPr>
          <w:rFonts w:asciiTheme="majorHAnsi" w:hAnsiTheme="majorHAnsi"/>
          <w:sz w:val="24"/>
          <w:szCs w:val="24"/>
        </w:rPr>
        <w:t>the</w:t>
      </w:r>
      <w:r w:rsidR="00B517F3" w:rsidRPr="00BA30B9">
        <w:rPr>
          <w:rFonts w:asciiTheme="majorHAnsi" w:hAnsiTheme="majorHAnsi"/>
          <w:sz w:val="24"/>
          <w:szCs w:val="24"/>
        </w:rPr>
        <w:t>se</w:t>
      </w:r>
      <w:r w:rsidRPr="00BA30B9">
        <w:rPr>
          <w:rFonts w:asciiTheme="majorHAnsi" w:hAnsiTheme="majorHAnsi"/>
          <w:sz w:val="24"/>
          <w:szCs w:val="24"/>
        </w:rPr>
        <w:t xml:space="preserve"> instructions after each block.</w:t>
      </w:r>
      <w:r w:rsidR="00DB1542" w:rsidRPr="00BA30B9">
        <w:rPr>
          <w:rFonts w:asciiTheme="majorHAnsi" w:hAnsiTheme="majorHAnsi"/>
          <w:sz w:val="24"/>
          <w:szCs w:val="24"/>
        </w:rPr>
        <w:t xml:space="preserve"> The researcher </w:t>
      </w:r>
      <w:r w:rsidR="00742FEC" w:rsidRPr="00BA30B9">
        <w:rPr>
          <w:rFonts w:asciiTheme="majorHAnsi" w:hAnsiTheme="majorHAnsi"/>
          <w:sz w:val="24"/>
          <w:szCs w:val="24"/>
        </w:rPr>
        <w:t xml:space="preserve">also took </w:t>
      </w:r>
      <w:r w:rsidR="00DB1542" w:rsidRPr="00BA30B9">
        <w:rPr>
          <w:rFonts w:asciiTheme="majorHAnsi" w:hAnsiTheme="majorHAnsi"/>
          <w:sz w:val="24"/>
          <w:szCs w:val="24"/>
        </w:rPr>
        <w:t>note if the child showed any unusual behaviours during the task.</w:t>
      </w:r>
    </w:p>
    <w:p w14:paraId="2EB729E8" w14:textId="77777777" w:rsidR="001D51DF" w:rsidRPr="00BA30B9" w:rsidRDefault="001D51DF" w:rsidP="007923E3">
      <w:pPr>
        <w:spacing w:line="480" w:lineRule="auto"/>
        <w:rPr>
          <w:rFonts w:asciiTheme="majorHAnsi" w:hAnsiTheme="majorHAnsi"/>
          <w:sz w:val="24"/>
          <w:szCs w:val="24"/>
        </w:rPr>
      </w:pPr>
    </w:p>
    <w:p w14:paraId="49308778" w14:textId="7D39D541" w:rsidR="007923E3" w:rsidRPr="00BA30B9" w:rsidRDefault="00C11EBB" w:rsidP="007923E3">
      <w:pPr>
        <w:spacing w:line="480" w:lineRule="auto"/>
        <w:rPr>
          <w:rFonts w:asciiTheme="majorHAnsi" w:hAnsiTheme="majorHAnsi"/>
          <w:sz w:val="24"/>
          <w:szCs w:val="24"/>
        </w:rPr>
      </w:pPr>
      <w:r w:rsidRPr="00BA30B9">
        <w:rPr>
          <w:rFonts w:asciiTheme="majorHAnsi" w:hAnsiTheme="majorHAnsi"/>
          <w:sz w:val="24"/>
          <w:szCs w:val="24"/>
        </w:rPr>
        <w:t>2.6</w:t>
      </w:r>
      <w:r w:rsidR="007923E3" w:rsidRPr="00BA30B9">
        <w:rPr>
          <w:rFonts w:asciiTheme="majorHAnsi" w:hAnsiTheme="majorHAnsi"/>
          <w:sz w:val="24"/>
          <w:szCs w:val="24"/>
        </w:rPr>
        <w:t xml:space="preserve"> Anthropometry</w:t>
      </w:r>
    </w:p>
    <w:p w14:paraId="65C9D7E4" w14:textId="7596F85A" w:rsidR="007923E3" w:rsidRPr="00BA30B9" w:rsidRDefault="00FB606B" w:rsidP="007923E3">
      <w:pPr>
        <w:spacing w:line="480" w:lineRule="auto"/>
        <w:ind w:firstLine="1134"/>
        <w:rPr>
          <w:rFonts w:asciiTheme="majorHAnsi" w:hAnsiTheme="majorHAnsi" w:cs="Times New Roman"/>
          <w:sz w:val="24"/>
          <w:szCs w:val="24"/>
        </w:rPr>
      </w:pPr>
      <w:r w:rsidRPr="00BA30B9">
        <w:rPr>
          <w:rFonts w:asciiTheme="majorHAnsi" w:hAnsiTheme="majorHAnsi"/>
          <w:sz w:val="24"/>
          <w:szCs w:val="24"/>
        </w:rPr>
        <w:t>Child</w:t>
      </w:r>
      <w:r w:rsidR="007923E3" w:rsidRPr="00BA30B9">
        <w:rPr>
          <w:rFonts w:asciiTheme="majorHAnsi" w:hAnsiTheme="majorHAnsi"/>
          <w:sz w:val="24"/>
          <w:szCs w:val="24"/>
        </w:rPr>
        <w:t xml:space="preserve"> weight, height, </w:t>
      </w:r>
      <w:r w:rsidR="00361D07" w:rsidRPr="00BA30B9">
        <w:rPr>
          <w:rFonts w:asciiTheme="majorHAnsi" w:hAnsiTheme="majorHAnsi" w:cs="Times New Roman"/>
          <w:sz w:val="24"/>
          <w:szCs w:val="24"/>
        </w:rPr>
        <w:t xml:space="preserve">waist </w:t>
      </w:r>
      <w:r w:rsidR="007923E3" w:rsidRPr="00BA30B9">
        <w:rPr>
          <w:rFonts w:asciiTheme="majorHAnsi" w:hAnsiTheme="majorHAnsi" w:cs="Times New Roman"/>
          <w:sz w:val="24"/>
          <w:szCs w:val="24"/>
        </w:rPr>
        <w:t xml:space="preserve">circumference, and triceps, biceps, </w:t>
      </w:r>
      <w:proofErr w:type="spellStart"/>
      <w:r w:rsidR="007923E3" w:rsidRPr="00BA30B9">
        <w:rPr>
          <w:rFonts w:asciiTheme="majorHAnsi" w:hAnsiTheme="majorHAnsi" w:cs="Times New Roman"/>
          <w:sz w:val="24"/>
          <w:szCs w:val="24"/>
        </w:rPr>
        <w:t>suprailiac</w:t>
      </w:r>
      <w:proofErr w:type="spellEnd"/>
      <w:r w:rsidR="007923E3" w:rsidRPr="00BA30B9">
        <w:rPr>
          <w:rFonts w:asciiTheme="majorHAnsi" w:hAnsiTheme="majorHAnsi" w:cs="Times New Roman"/>
          <w:sz w:val="24"/>
          <w:szCs w:val="24"/>
        </w:rPr>
        <w:t xml:space="preserve"> and subscapular skinfold thickness</w:t>
      </w:r>
      <w:r w:rsidRPr="00BA30B9">
        <w:rPr>
          <w:rFonts w:asciiTheme="majorHAnsi" w:hAnsiTheme="majorHAnsi" w:cs="Times New Roman"/>
          <w:sz w:val="24"/>
          <w:szCs w:val="24"/>
        </w:rPr>
        <w:t xml:space="preserve"> were collected within two weeks of participating in the eating tasks,</w:t>
      </w:r>
      <w:r w:rsidR="007923E3" w:rsidRPr="00BA30B9">
        <w:rPr>
          <w:rFonts w:asciiTheme="majorHAnsi" w:hAnsiTheme="majorHAnsi" w:cs="Times New Roman"/>
          <w:sz w:val="24"/>
          <w:szCs w:val="24"/>
        </w:rPr>
        <w:t xml:space="preserve"> following</w:t>
      </w:r>
      <w:r w:rsidR="009E3B3D" w:rsidRPr="00BA30B9">
        <w:rPr>
          <w:rFonts w:asciiTheme="majorHAnsi" w:hAnsiTheme="majorHAnsi" w:cs="Times New Roman"/>
          <w:sz w:val="24"/>
          <w:szCs w:val="24"/>
        </w:rPr>
        <w:t xml:space="preserve"> the</w:t>
      </w:r>
      <w:r w:rsidR="007923E3" w:rsidRPr="00BA30B9">
        <w:rPr>
          <w:rFonts w:asciiTheme="majorHAnsi" w:hAnsiTheme="majorHAnsi" w:cs="Times New Roman"/>
          <w:sz w:val="24"/>
          <w:szCs w:val="24"/>
        </w:rPr>
        <w:t xml:space="preserve"> standard guidelines and using the recommended anatomical landmarks for children in this age group </w:t>
      </w:r>
      <w:r w:rsidR="007923E3" w:rsidRPr="00BA30B9">
        <w:rPr>
          <w:rFonts w:asciiTheme="majorHAnsi" w:hAnsiTheme="majorHAnsi" w:cs="Times New Roman"/>
          <w:sz w:val="24"/>
          <w:szCs w:val="24"/>
        </w:rPr>
        <w:fldChar w:fldCharType="begin"/>
      </w:r>
      <w:r w:rsidR="00975EF1" w:rsidRPr="00BA30B9">
        <w:rPr>
          <w:rFonts w:asciiTheme="majorHAnsi" w:hAnsiTheme="majorHAnsi" w:cs="Times New Roman"/>
          <w:sz w:val="24"/>
          <w:szCs w:val="24"/>
        </w:rPr>
        <w:instrText xml:space="preserve"> ADDIN EN.CITE &lt;EndNote&gt;&lt;Cite&gt;&lt;Author&gt;de Onis&lt;/Author&gt;&lt;Year&gt;2004&lt;/Year&gt;&lt;RecNum&gt;3839&lt;/RecNum&gt;&lt;DisplayText&gt;(34, 35)&lt;/DisplayText&gt;&lt;record&gt;&lt;rec-number&gt;3839&lt;/rec-number&gt;&lt;foreign-keys&gt;&lt;key app="EN" db-id="0f2e9sdeazdvrherf235awvfaa0t9w0xweez" timestamp="1488431628"&gt;3839&lt;/key&gt;&lt;/foreign-keys&gt;&lt;ref-type name="Journal Article"&gt;17&lt;/ref-type&gt;&lt;contributors&gt;&lt;authors&gt;&lt;author&gt;de Onis, Mercedes&lt;/author&gt;&lt;author&gt;Onyango, Adelheid W&lt;/author&gt;&lt;author&gt;Van den Broeck, Jan&lt;/author&gt;&lt;author&gt;Chumlea, Cameron Wm&lt;/author&gt;&lt;author&gt;Martorell, Reynaldo&lt;/author&gt;&lt;/authors&gt;&lt;/contributors&gt;&lt;titles&gt;&lt;title&gt;Measurement and standardization protocols for anthropometry used in the construction of a new international growth reference&lt;/title&gt;&lt;secondary-title&gt;Food and Nutrition Bulletin&lt;/secondary-title&gt;&lt;/titles&gt;&lt;periodical&gt;&lt;full-title&gt;Food and nutrition bulletin&lt;/full-title&gt;&lt;/periodical&gt;&lt;pages&gt;S27-S36&lt;/pages&gt;&lt;volume&gt;25&lt;/volume&gt;&lt;number&gt;1_suppl1&lt;/number&gt;&lt;dates&gt;&lt;year&gt;2004&lt;/year&gt;&lt;/dates&gt;&lt;isbn&gt;0379-5721&lt;/isbn&gt;&lt;urls&gt;&lt;/urls&gt;&lt;/record&gt;&lt;/Cite&gt;&lt;Cite ExcludeYear="1"&gt;&lt;Author&gt;Phenxtoolkit&lt;/Author&gt;&lt;RecNum&gt;3840&lt;/RecNum&gt;&lt;record&gt;&lt;rec-number&gt;3840&lt;/rec-number&gt;&lt;foreign-keys&gt;&lt;key app="EN" db-id="0f2e9sdeazdvrherf235awvfaa0t9w0xweez" timestamp="1488439412"&gt;3840&lt;/key&gt;&lt;/foreign-keys&gt;&lt;ref-type name="Journal Article"&gt;17&lt;/ref-type&gt;&lt;contributors&gt;&lt;authors&gt;&lt;author&gt;Phenxtoolkit&lt;/author&gt;&lt;/authors&gt;&lt;/contributors&gt;&lt;titles&gt;&lt;title&gt;https://www.phenxtoolkit.org&lt;/title&gt;&lt;/titles&gt;&lt;dates&gt;&lt;/dates&gt;&lt;urls&gt;&lt;related-urls&gt;&lt;url&gt;https://www.phenxtoolkit.org/&lt;/url&gt;&lt;/related-urls&gt;&lt;/urls&gt;&lt;remote-database-name&gt;Ver 1.1 &lt;/remote-database-name&gt;&lt;access-date&gt;27 Match 2009&lt;/access-date&gt;&lt;/record&gt;&lt;/Cite&gt;&lt;/EndNote&gt;</w:instrText>
      </w:r>
      <w:r w:rsidR="007923E3" w:rsidRPr="00BA30B9">
        <w:rPr>
          <w:rFonts w:asciiTheme="majorHAnsi" w:hAnsiTheme="majorHAnsi" w:cs="Times New Roman"/>
          <w:sz w:val="24"/>
          <w:szCs w:val="24"/>
        </w:rPr>
        <w:fldChar w:fldCharType="separate"/>
      </w:r>
      <w:r w:rsidR="00975EF1" w:rsidRPr="00BA30B9">
        <w:rPr>
          <w:rFonts w:asciiTheme="majorHAnsi" w:hAnsiTheme="majorHAnsi" w:cs="Times New Roman"/>
          <w:noProof/>
          <w:sz w:val="24"/>
          <w:szCs w:val="24"/>
        </w:rPr>
        <w:t>(34, 35)</w:t>
      </w:r>
      <w:r w:rsidR="007923E3" w:rsidRPr="00BA30B9">
        <w:rPr>
          <w:rFonts w:asciiTheme="majorHAnsi" w:hAnsiTheme="majorHAnsi" w:cs="Times New Roman"/>
          <w:sz w:val="24"/>
          <w:szCs w:val="24"/>
        </w:rPr>
        <w:fldChar w:fldCharType="end"/>
      </w:r>
      <w:r w:rsidR="007923E3" w:rsidRPr="00BA30B9">
        <w:rPr>
          <w:rFonts w:asciiTheme="majorHAnsi" w:hAnsiTheme="majorHAnsi" w:cs="Times New Roman"/>
          <w:sz w:val="24"/>
          <w:szCs w:val="24"/>
        </w:rPr>
        <w:t>. Some data for individual measurements</w:t>
      </w:r>
      <w:r w:rsidR="00A4032E" w:rsidRPr="00BA30B9">
        <w:rPr>
          <w:rFonts w:asciiTheme="majorHAnsi" w:hAnsiTheme="majorHAnsi" w:cs="Times New Roman"/>
          <w:sz w:val="24"/>
          <w:szCs w:val="24"/>
        </w:rPr>
        <w:t xml:space="preserve"> </w:t>
      </w:r>
      <w:r w:rsidR="00B462A8" w:rsidRPr="00BA30B9">
        <w:rPr>
          <w:rFonts w:asciiTheme="majorHAnsi" w:hAnsiTheme="majorHAnsi" w:cs="Times New Roman"/>
          <w:sz w:val="24"/>
          <w:szCs w:val="24"/>
        </w:rPr>
        <w:t xml:space="preserve">were </w:t>
      </w:r>
      <w:r w:rsidR="007923E3" w:rsidRPr="00BA30B9">
        <w:rPr>
          <w:rFonts w:asciiTheme="majorHAnsi" w:hAnsiTheme="majorHAnsi" w:cs="Times New Roman"/>
          <w:sz w:val="24"/>
          <w:szCs w:val="24"/>
        </w:rPr>
        <w:t>missing due to lack of assent</w:t>
      </w:r>
      <w:r w:rsidR="007F0BE5" w:rsidRPr="00BA30B9">
        <w:rPr>
          <w:rFonts w:asciiTheme="majorHAnsi" w:hAnsiTheme="majorHAnsi" w:cs="Times New Roman"/>
          <w:sz w:val="24"/>
          <w:szCs w:val="24"/>
        </w:rPr>
        <w:t>,</w:t>
      </w:r>
      <w:r w:rsidR="00B462A8" w:rsidRPr="00BA30B9">
        <w:rPr>
          <w:rFonts w:asciiTheme="majorHAnsi" w:hAnsiTheme="majorHAnsi" w:cs="Times New Roman"/>
          <w:sz w:val="24"/>
          <w:szCs w:val="24"/>
        </w:rPr>
        <w:t xml:space="preserve"> with numbers</w:t>
      </w:r>
      <w:r w:rsidR="00044F44" w:rsidRPr="00BA30B9">
        <w:rPr>
          <w:rFonts w:asciiTheme="majorHAnsi" w:hAnsiTheme="majorHAnsi" w:cs="Times New Roman"/>
          <w:sz w:val="24"/>
          <w:szCs w:val="24"/>
        </w:rPr>
        <w:t xml:space="preserve"> </w:t>
      </w:r>
      <w:r w:rsidR="00CB7504" w:rsidRPr="00BA30B9">
        <w:rPr>
          <w:rFonts w:asciiTheme="majorHAnsi" w:hAnsiTheme="majorHAnsi" w:cs="Times New Roman"/>
          <w:sz w:val="24"/>
          <w:szCs w:val="24"/>
        </w:rPr>
        <w:t>outlined</w:t>
      </w:r>
      <w:r w:rsidR="00044F44" w:rsidRPr="00BA30B9">
        <w:rPr>
          <w:rFonts w:asciiTheme="majorHAnsi" w:hAnsiTheme="majorHAnsi" w:cs="Times New Roman"/>
          <w:sz w:val="24"/>
          <w:szCs w:val="24"/>
        </w:rPr>
        <w:t xml:space="preserve"> in </w:t>
      </w:r>
      <w:r w:rsidR="008667C9" w:rsidRPr="00BA30B9">
        <w:rPr>
          <w:rFonts w:asciiTheme="majorHAnsi" w:hAnsiTheme="majorHAnsi" w:cs="Times New Roman"/>
          <w:sz w:val="24"/>
          <w:szCs w:val="24"/>
        </w:rPr>
        <w:t xml:space="preserve">the participant flowchart (Appendix A). </w:t>
      </w:r>
      <w:r w:rsidR="00044F44" w:rsidRPr="00BA30B9">
        <w:rPr>
          <w:rFonts w:asciiTheme="majorHAnsi" w:hAnsiTheme="majorHAnsi" w:cs="Times New Roman"/>
          <w:sz w:val="24"/>
          <w:szCs w:val="24"/>
        </w:rPr>
        <w:t xml:space="preserve"> </w:t>
      </w:r>
    </w:p>
    <w:p w14:paraId="0B6C22BE" w14:textId="7168E4A4" w:rsidR="007923E3" w:rsidRPr="00BA30B9" w:rsidRDefault="007923E3" w:rsidP="007923E3">
      <w:pPr>
        <w:spacing w:line="480" w:lineRule="auto"/>
        <w:ind w:firstLine="1134"/>
        <w:rPr>
          <w:rFonts w:asciiTheme="majorHAnsi" w:hAnsiTheme="majorHAnsi" w:cs="Times New Roman"/>
          <w:sz w:val="24"/>
          <w:szCs w:val="24"/>
        </w:rPr>
      </w:pPr>
      <w:r w:rsidRPr="00BA30B9">
        <w:rPr>
          <w:rFonts w:asciiTheme="majorHAnsi" w:hAnsiTheme="majorHAnsi" w:cs="Times New Roman"/>
          <w:sz w:val="24"/>
          <w:szCs w:val="24"/>
        </w:rPr>
        <w:t>Height and weight were transformed to BMI z-scores (</w:t>
      </w:r>
      <w:proofErr w:type="spellStart"/>
      <w:r w:rsidRPr="00BA30B9">
        <w:rPr>
          <w:rFonts w:asciiTheme="majorHAnsi" w:hAnsiTheme="majorHAnsi" w:cs="Times New Roman"/>
          <w:sz w:val="24"/>
          <w:szCs w:val="24"/>
        </w:rPr>
        <w:t>BMI</w:t>
      </w:r>
      <w:r w:rsidR="00A4032E" w:rsidRPr="00BA30B9">
        <w:rPr>
          <w:rFonts w:asciiTheme="majorHAnsi" w:hAnsiTheme="majorHAnsi" w:cs="Times New Roman"/>
          <w:sz w:val="24"/>
          <w:szCs w:val="24"/>
        </w:rPr>
        <w:t>z</w:t>
      </w:r>
      <w:proofErr w:type="spellEnd"/>
      <w:r w:rsidRPr="00BA30B9">
        <w:rPr>
          <w:rFonts w:asciiTheme="majorHAnsi" w:hAnsiTheme="majorHAnsi" w:cs="Times New Roman"/>
          <w:sz w:val="24"/>
          <w:szCs w:val="24"/>
        </w:rPr>
        <w:t xml:space="preserve">) corrected for age and sex according to WHO child growth standards </w:t>
      </w:r>
      <w:r w:rsidRPr="00BA30B9">
        <w:rPr>
          <w:rFonts w:asciiTheme="majorHAnsi" w:hAnsiTheme="majorHAnsi" w:cs="Times New Roman"/>
          <w:sz w:val="24"/>
          <w:szCs w:val="24"/>
        </w:rPr>
        <w:fldChar w:fldCharType="begin"/>
      </w:r>
      <w:r w:rsidR="00975EF1" w:rsidRPr="00BA30B9">
        <w:rPr>
          <w:rFonts w:asciiTheme="majorHAnsi" w:hAnsiTheme="majorHAnsi" w:cs="Times New Roman"/>
          <w:sz w:val="24"/>
          <w:szCs w:val="24"/>
        </w:rPr>
        <w:instrText xml:space="preserve"> ADDIN EN.CITE &lt;EndNote&gt;&lt;Cite&gt;&lt;Author&gt;WHO&lt;/Author&gt;&lt;Year&gt;2003&lt;/Year&gt;&lt;RecNum&gt;3671&lt;/RecNum&gt;&lt;DisplayText&gt;(36)&lt;/DisplayText&gt;&lt;record&gt;&lt;rec-number&gt;3671&lt;/rec-number&gt;&lt;foreign-keys&gt;&lt;key app="EN" db-id="0f2e9sdeazdvrherf235awvfaa0t9w0xweez" timestamp="1478151732"&gt;3671&lt;/key&gt;&lt;/foreign-keys&gt;&lt;ref-type name="Web Page"&gt;12&lt;/ref-type&gt;&lt;contributors&gt;&lt;authors&gt;&lt;author&gt;WHO&lt;/author&gt;&lt;/authors&gt;&lt;/contributors&gt;&lt;titles&gt;&lt;title&gt;Child Growth Standards&lt;/title&gt;&lt;/titles&gt;&lt;dates&gt;&lt;year&gt;2003&lt;/year&gt;&lt;/dates&gt;&lt;urls&gt;&lt;related-urls&gt;&lt;url&gt;http://www.who.int/childgrowth/standards/Technical_report.pdf&lt;/url&gt;&lt;/related-urls&gt;&lt;/urls&gt;&lt;/record&gt;&lt;/Cite&gt;&lt;/EndNote&gt;</w:instrText>
      </w:r>
      <w:r w:rsidRPr="00BA30B9">
        <w:rPr>
          <w:rFonts w:asciiTheme="majorHAnsi" w:hAnsiTheme="majorHAnsi" w:cs="Times New Roman"/>
          <w:sz w:val="24"/>
          <w:szCs w:val="24"/>
        </w:rPr>
        <w:fldChar w:fldCharType="separate"/>
      </w:r>
      <w:r w:rsidR="00975EF1" w:rsidRPr="00BA30B9">
        <w:rPr>
          <w:rFonts w:asciiTheme="majorHAnsi" w:hAnsiTheme="majorHAnsi" w:cs="Times New Roman"/>
          <w:noProof/>
          <w:sz w:val="24"/>
          <w:szCs w:val="24"/>
        </w:rPr>
        <w:t>(36)</w:t>
      </w:r>
      <w:r w:rsidRPr="00BA30B9">
        <w:rPr>
          <w:rFonts w:asciiTheme="majorHAnsi" w:hAnsiTheme="majorHAnsi" w:cs="Times New Roman"/>
          <w:sz w:val="24"/>
          <w:szCs w:val="24"/>
        </w:rPr>
        <w:fldChar w:fldCharType="end"/>
      </w:r>
      <w:r w:rsidRPr="00BA30B9">
        <w:rPr>
          <w:rFonts w:asciiTheme="majorHAnsi" w:hAnsiTheme="majorHAnsi" w:cs="Times New Roman"/>
          <w:sz w:val="24"/>
          <w:szCs w:val="24"/>
        </w:rPr>
        <w:t xml:space="preserve">, and </w:t>
      </w:r>
      <w:r w:rsidR="00A4032E" w:rsidRPr="00BA30B9">
        <w:rPr>
          <w:rFonts w:asciiTheme="majorHAnsi" w:hAnsiTheme="majorHAnsi" w:cs="Times New Roman"/>
          <w:sz w:val="24"/>
          <w:szCs w:val="24"/>
        </w:rPr>
        <w:t xml:space="preserve">were </w:t>
      </w:r>
      <w:r w:rsidRPr="00BA30B9">
        <w:rPr>
          <w:rFonts w:asciiTheme="majorHAnsi" w:hAnsiTheme="majorHAnsi" w:cs="Times New Roman"/>
          <w:sz w:val="24"/>
          <w:szCs w:val="24"/>
        </w:rPr>
        <w:t>used to classify children as with healthy weight (</w:t>
      </w:r>
      <w:proofErr w:type="spellStart"/>
      <w:r w:rsidRPr="00BA30B9">
        <w:rPr>
          <w:rFonts w:asciiTheme="majorHAnsi" w:hAnsiTheme="majorHAnsi" w:cs="Times New Roman"/>
          <w:sz w:val="24"/>
          <w:szCs w:val="24"/>
        </w:rPr>
        <w:t>BMI</w:t>
      </w:r>
      <w:r w:rsidRPr="00BA30B9">
        <w:rPr>
          <w:rFonts w:asciiTheme="majorHAnsi" w:hAnsiTheme="majorHAnsi" w:cs="Times New Roman"/>
          <w:sz w:val="24"/>
          <w:szCs w:val="24"/>
          <w:vertAlign w:val="subscript"/>
        </w:rPr>
        <w:t>z</w:t>
      </w:r>
      <w:proofErr w:type="spellEnd"/>
      <w:r w:rsidRPr="00BA30B9">
        <w:rPr>
          <w:rFonts w:asciiTheme="majorHAnsi" w:hAnsiTheme="majorHAnsi" w:cs="Times New Roman"/>
          <w:sz w:val="24"/>
          <w:szCs w:val="24"/>
        </w:rPr>
        <w:t xml:space="preserve"> ≤ 1.04</w:t>
      </w:r>
      <w:r w:rsidR="00861A6E" w:rsidRPr="00BA30B9">
        <w:rPr>
          <w:rFonts w:asciiTheme="majorHAnsi" w:hAnsiTheme="majorHAnsi" w:cs="Times New Roman"/>
          <w:sz w:val="24"/>
          <w:szCs w:val="24"/>
        </w:rPr>
        <w:t>; n= 1</w:t>
      </w:r>
      <w:r w:rsidR="000F7C2F" w:rsidRPr="00BA30B9">
        <w:rPr>
          <w:rFonts w:asciiTheme="majorHAnsi" w:hAnsiTheme="majorHAnsi" w:cs="Times New Roman"/>
          <w:sz w:val="24"/>
          <w:szCs w:val="24"/>
        </w:rPr>
        <w:t>8</w:t>
      </w:r>
      <w:r w:rsidR="003A7369" w:rsidRPr="00BA30B9">
        <w:rPr>
          <w:rFonts w:asciiTheme="majorHAnsi" w:hAnsiTheme="majorHAnsi" w:cs="Times New Roman"/>
          <w:sz w:val="24"/>
          <w:szCs w:val="24"/>
        </w:rPr>
        <w:t>3</w:t>
      </w:r>
      <w:r w:rsidR="00861A6E" w:rsidRPr="00BA30B9">
        <w:rPr>
          <w:rFonts w:asciiTheme="majorHAnsi" w:hAnsiTheme="majorHAnsi" w:cs="Times New Roman"/>
          <w:sz w:val="24"/>
          <w:szCs w:val="24"/>
        </w:rPr>
        <w:t xml:space="preserve">, </w:t>
      </w:r>
      <w:r w:rsidR="000F7C2F" w:rsidRPr="00BA30B9">
        <w:rPr>
          <w:rFonts w:asciiTheme="majorHAnsi" w:hAnsiTheme="majorHAnsi" w:cs="Times New Roman"/>
          <w:sz w:val="24"/>
          <w:szCs w:val="24"/>
        </w:rPr>
        <w:t>82.4</w:t>
      </w:r>
      <w:r w:rsidR="00861A6E" w:rsidRPr="00BA30B9">
        <w:rPr>
          <w:rFonts w:asciiTheme="majorHAnsi" w:hAnsiTheme="majorHAnsi" w:cs="Times New Roman"/>
          <w:sz w:val="24"/>
          <w:szCs w:val="24"/>
        </w:rPr>
        <w:t>%</w:t>
      </w:r>
      <w:r w:rsidRPr="00BA30B9">
        <w:rPr>
          <w:rFonts w:asciiTheme="majorHAnsi" w:hAnsiTheme="majorHAnsi" w:cs="Times New Roman"/>
          <w:sz w:val="24"/>
          <w:szCs w:val="24"/>
        </w:rPr>
        <w:t>) or with overweight/obesity (</w:t>
      </w:r>
      <w:proofErr w:type="spellStart"/>
      <w:r w:rsidRPr="00BA30B9">
        <w:rPr>
          <w:rFonts w:asciiTheme="majorHAnsi" w:hAnsiTheme="majorHAnsi" w:cs="Times New Roman"/>
          <w:sz w:val="24"/>
          <w:szCs w:val="24"/>
        </w:rPr>
        <w:t>BMI</w:t>
      </w:r>
      <w:r w:rsidRPr="00BA30B9">
        <w:rPr>
          <w:rFonts w:asciiTheme="majorHAnsi" w:hAnsiTheme="majorHAnsi" w:cs="Times New Roman"/>
          <w:sz w:val="24"/>
          <w:szCs w:val="24"/>
          <w:vertAlign w:val="subscript"/>
        </w:rPr>
        <w:t>z</w:t>
      </w:r>
      <w:proofErr w:type="spellEnd"/>
      <w:r w:rsidRPr="00BA30B9">
        <w:rPr>
          <w:rFonts w:asciiTheme="majorHAnsi" w:hAnsiTheme="majorHAnsi" w:cs="Times New Roman"/>
          <w:sz w:val="24"/>
          <w:szCs w:val="24"/>
          <w:vertAlign w:val="subscript"/>
        </w:rPr>
        <w:t xml:space="preserve"> </w:t>
      </w:r>
      <w:r w:rsidRPr="00BA30B9">
        <w:rPr>
          <w:rFonts w:asciiTheme="majorHAnsi" w:hAnsiTheme="majorHAnsi" w:cs="Times New Roman"/>
          <w:sz w:val="24"/>
          <w:szCs w:val="24"/>
        </w:rPr>
        <w:t>&gt; 1.04;</w:t>
      </w:r>
      <w:r w:rsidR="00861A6E" w:rsidRPr="00BA30B9">
        <w:rPr>
          <w:rFonts w:asciiTheme="majorHAnsi" w:hAnsiTheme="majorHAnsi" w:cs="Times New Roman"/>
          <w:sz w:val="24"/>
          <w:szCs w:val="24"/>
        </w:rPr>
        <w:t xml:space="preserve"> n= </w:t>
      </w:r>
      <w:r w:rsidR="003A7369" w:rsidRPr="00BA30B9">
        <w:rPr>
          <w:rFonts w:asciiTheme="majorHAnsi" w:hAnsiTheme="majorHAnsi" w:cs="Times New Roman"/>
          <w:sz w:val="24"/>
          <w:szCs w:val="24"/>
        </w:rPr>
        <w:t>3</w:t>
      </w:r>
      <w:r w:rsidR="000F7C2F" w:rsidRPr="00BA30B9">
        <w:rPr>
          <w:rFonts w:asciiTheme="majorHAnsi" w:hAnsiTheme="majorHAnsi" w:cs="Times New Roman"/>
          <w:sz w:val="24"/>
          <w:szCs w:val="24"/>
        </w:rPr>
        <w:t>9, 17.6</w:t>
      </w:r>
      <w:r w:rsidR="00861A6E" w:rsidRPr="00BA30B9">
        <w:rPr>
          <w:rFonts w:asciiTheme="majorHAnsi" w:hAnsiTheme="majorHAnsi" w:cs="Times New Roman"/>
          <w:sz w:val="24"/>
          <w:szCs w:val="24"/>
        </w:rPr>
        <w:t xml:space="preserve">%), </w:t>
      </w:r>
      <w:r w:rsidRPr="00BA30B9">
        <w:rPr>
          <w:rFonts w:asciiTheme="majorHAnsi" w:hAnsiTheme="majorHAnsi" w:cs="Times New Roman"/>
          <w:sz w:val="24"/>
          <w:szCs w:val="24"/>
        </w:rPr>
        <w:t>equivalent to 85</w:t>
      </w:r>
      <w:r w:rsidRPr="00BA30B9">
        <w:rPr>
          <w:rFonts w:asciiTheme="majorHAnsi" w:hAnsiTheme="majorHAnsi" w:cs="Times New Roman"/>
          <w:sz w:val="24"/>
          <w:szCs w:val="24"/>
          <w:vertAlign w:val="superscript"/>
        </w:rPr>
        <w:t>th</w:t>
      </w:r>
      <w:r w:rsidRPr="00BA30B9">
        <w:rPr>
          <w:rFonts w:asciiTheme="majorHAnsi" w:hAnsiTheme="majorHAnsi" w:cs="Times New Roman"/>
          <w:sz w:val="24"/>
          <w:szCs w:val="24"/>
        </w:rPr>
        <w:t xml:space="preserve"> percentile</w:t>
      </w:r>
      <w:r w:rsidR="00A4032E" w:rsidRPr="00BA30B9">
        <w:rPr>
          <w:rFonts w:asciiTheme="majorHAnsi" w:hAnsiTheme="majorHAnsi" w:cs="Times New Roman"/>
          <w:sz w:val="24"/>
          <w:szCs w:val="24"/>
        </w:rPr>
        <w:t xml:space="preserve"> of </w:t>
      </w:r>
      <w:proofErr w:type="spellStart"/>
      <w:r w:rsidR="00A4032E" w:rsidRPr="00BA30B9">
        <w:rPr>
          <w:rFonts w:asciiTheme="majorHAnsi" w:hAnsiTheme="majorHAnsi" w:cs="Times New Roman"/>
          <w:sz w:val="24"/>
          <w:szCs w:val="24"/>
        </w:rPr>
        <w:t>BMIz</w:t>
      </w:r>
      <w:proofErr w:type="spellEnd"/>
      <w:r w:rsidRPr="00BA30B9">
        <w:rPr>
          <w:rFonts w:asciiTheme="majorHAnsi" w:hAnsiTheme="majorHAnsi" w:cs="Times New Roman"/>
          <w:sz w:val="24"/>
          <w:szCs w:val="24"/>
        </w:rPr>
        <w:t xml:space="preserve"> </w:t>
      </w:r>
      <w:r w:rsidRPr="00BA30B9">
        <w:rPr>
          <w:rFonts w:asciiTheme="majorHAnsi" w:hAnsiTheme="majorHAnsi" w:cs="Times New Roman"/>
          <w:sz w:val="24"/>
          <w:szCs w:val="24"/>
        </w:rPr>
        <w:fldChar w:fldCharType="begin">
          <w:fldData xml:space="preserve">PEVuZE5vdGU+PENpdGU+PEF1dGhvcj5XYW5nPC9BdXRob3I+PFllYXI+MjAxMjwvWWVhcj48UmVj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</w:fldData>
        </w:fldChar>
      </w:r>
      <w:r w:rsidR="00975EF1" w:rsidRPr="00BA30B9">
        <w:rPr>
          <w:rFonts w:asciiTheme="majorHAnsi" w:hAnsiTheme="majorHAnsi" w:cs="Times New Roman"/>
          <w:sz w:val="24"/>
          <w:szCs w:val="24"/>
        </w:rPr>
        <w:instrText xml:space="preserve"> ADDIN EN.CITE </w:instrText>
      </w:r>
      <w:r w:rsidR="00975EF1" w:rsidRPr="00BA30B9">
        <w:rPr>
          <w:rFonts w:asciiTheme="majorHAnsi" w:hAnsiTheme="majorHAnsi" w:cs="Times New Roman"/>
          <w:sz w:val="24"/>
          <w:szCs w:val="24"/>
        </w:rPr>
        <w:fldChar w:fldCharType="begin">
          <w:fldData xml:space="preserve">PEVuZE5vdGU+PENpdGU+PEF1dGhvcj5XYW5nPC9BdXRob3I+PFllYXI+MjAxMjwvWWVhcj48UmVj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</w:fldData>
        </w:fldChar>
      </w:r>
      <w:r w:rsidR="00975EF1" w:rsidRPr="00BA30B9">
        <w:rPr>
          <w:rFonts w:asciiTheme="majorHAnsi" w:hAnsiTheme="majorHAnsi" w:cs="Times New Roman"/>
          <w:sz w:val="24"/>
          <w:szCs w:val="24"/>
        </w:rPr>
        <w:instrText xml:space="preserve"> ADDIN EN.CITE.DATA </w:instrText>
      </w:r>
      <w:r w:rsidR="00975EF1" w:rsidRPr="00BA30B9">
        <w:rPr>
          <w:rFonts w:asciiTheme="majorHAnsi" w:hAnsiTheme="majorHAnsi" w:cs="Times New Roman"/>
          <w:sz w:val="24"/>
          <w:szCs w:val="24"/>
        </w:rPr>
      </w:r>
      <w:r w:rsidR="00975EF1" w:rsidRPr="00BA30B9">
        <w:rPr>
          <w:rFonts w:asciiTheme="majorHAnsi" w:hAnsiTheme="majorHAnsi" w:cs="Times New Roman"/>
          <w:sz w:val="24"/>
          <w:szCs w:val="24"/>
        </w:rPr>
        <w:fldChar w:fldCharType="end"/>
      </w:r>
      <w:r w:rsidRPr="00BA30B9">
        <w:rPr>
          <w:rFonts w:asciiTheme="majorHAnsi" w:hAnsiTheme="majorHAnsi" w:cs="Times New Roman"/>
          <w:sz w:val="24"/>
          <w:szCs w:val="24"/>
        </w:rPr>
      </w:r>
      <w:r w:rsidRPr="00BA30B9">
        <w:rPr>
          <w:rFonts w:asciiTheme="majorHAnsi" w:hAnsiTheme="majorHAnsi" w:cs="Times New Roman"/>
          <w:sz w:val="24"/>
          <w:szCs w:val="24"/>
        </w:rPr>
        <w:fldChar w:fldCharType="separate"/>
      </w:r>
      <w:r w:rsidR="00975EF1" w:rsidRPr="00BA30B9">
        <w:rPr>
          <w:rFonts w:asciiTheme="majorHAnsi" w:hAnsiTheme="majorHAnsi" w:cs="Times New Roman"/>
          <w:noProof/>
          <w:sz w:val="24"/>
          <w:szCs w:val="24"/>
        </w:rPr>
        <w:t>(37-39)</w:t>
      </w:r>
      <w:r w:rsidRPr="00BA30B9">
        <w:rPr>
          <w:rFonts w:asciiTheme="majorHAnsi" w:hAnsiTheme="majorHAnsi" w:cs="Times New Roman"/>
          <w:sz w:val="24"/>
          <w:szCs w:val="24"/>
        </w:rPr>
        <w:fldChar w:fldCharType="end"/>
      </w:r>
      <w:r w:rsidRPr="00BA30B9">
        <w:rPr>
          <w:rFonts w:asciiTheme="majorHAnsi" w:hAnsiTheme="majorHAnsi" w:cs="Times New Roman"/>
          <w:sz w:val="24"/>
          <w:szCs w:val="24"/>
        </w:rPr>
        <w:t xml:space="preserve">. Skinfold thickness in </w:t>
      </w:r>
      <w:r w:rsidR="00361D07" w:rsidRPr="00BA30B9">
        <w:rPr>
          <w:rFonts w:asciiTheme="majorHAnsi" w:hAnsiTheme="majorHAnsi" w:cs="Times New Roman"/>
          <w:sz w:val="24"/>
          <w:szCs w:val="24"/>
        </w:rPr>
        <w:t xml:space="preserve">the </w:t>
      </w:r>
      <w:r w:rsidRPr="00BA30B9">
        <w:rPr>
          <w:rFonts w:asciiTheme="majorHAnsi" w:hAnsiTheme="majorHAnsi" w:cs="Times New Roman"/>
          <w:sz w:val="24"/>
          <w:szCs w:val="24"/>
        </w:rPr>
        <w:t>four areas was summed as an indicator of whole-body adiposity (</w:t>
      </w:r>
      <w:proofErr w:type="spellStart"/>
      <w:r w:rsidRPr="00BA30B9">
        <w:rPr>
          <w:rFonts w:asciiTheme="majorHAnsi" w:hAnsiTheme="majorHAnsi" w:cs="Times New Roman"/>
          <w:sz w:val="24"/>
          <w:szCs w:val="24"/>
        </w:rPr>
        <w:t>BA</w:t>
      </w:r>
      <w:r w:rsidRPr="00BA30B9">
        <w:rPr>
          <w:rFonts w:asciiTheme="majorHAnsi" w:hAnsiTheme="majorHAnsi" w:cs="Times New Roman"/>
          <w:sz w:val="24"/>
          <w:szCs w:val="24"/>
          <w:vertAlign w:val="subscript"/>
        </w:rPr>
        <w:t>i</w:t>
      </w:r>
      <w:proofErr w:type="spellEnd"/>
      <w:r w:rsidRPr="00BA30B9">
        <w:rPr>
          <w:rFonts w:asciiTheme="majorHAnsi" w:hAnsiTheme="majorHAnsi" w:cs="Times New Roman"/>
          <w:sz w:val="24"/>
          <w:szCs w:val="24"/>
        </w:rPr>
        <w:t>)</w:t>
      </w:r>
      <w:r w:rsidR="00865CAE" w:rsidRPr="00BA30B9">
        <w:rPr>
          <w:rFonts w:asciiTheme="majorHAnsi" w:hAnsiTheme="majorHAnsi" w:cs="Times New Roman"/>
          <w:sz w:val="24"/>
          <w:szCs w:val="24"/>
        </w:rPr>
        <w:t xml:space="preserve"> and </w:t>
      </w:r>
      <w:r w:rsidR="00361D07" w:rsidRPr="00BA30B9">
        <w:rPr>
          <w:rFonts w:asciiTheme="majorHAnsi" w:hAnsiTheme="majorHAnsi" w:cs="Times New Roman"/>
          <w:sz w:val="24"/>
          <w:szCs w:val="24"/>
        </w:rPr>
        <w:t xml:space="preserve">together with waist circumference were </w:t>
      </w:r>
      <w:r w:rsidR="00865CAE" w:rsidRPr="00BA30B9">
        <w:rPr>
          <w:rFonts w:asciiTheme="majorHAnsi" w:hAnsiTheme="majorHAnsi" w:cs="Times New Roman"/>
          <w:sz w:val="24"/>
          <w:szCs w:val="24"/>
        </w:rPr>
        <w:t xml:space="preserve">used as the main </w:t>
      </w:r>
      <w:r w:rsidR="00B462A8" w:rsidRPr="00BA30B9">
        <w:rPr>
          <w:rFonts w:asciiTheme="majorHAnsi" w:hAnsiTheme="majorHAnsi" w:cs="Times New Roman"/>
          <w:sz w:val="24"/>
          <w:szCs w:val="24"/>
        </w:rPr>
        <w:t>estimates</w:t>
      </w:r>
      <w:r w:rsidRPr="00BA30B9">
        <w:rPr>
          <w:rFonts w:asciiTheme="majorHAnsi" w:hAnsiTheme="majorHAnsi" w:cs="Times New Roman"/>
          <w:sz w:val="24"/>
          <w:szCs w:val="24"/>
        </w:rPr>
        <w:t xml:space="preserve"> </w:t>
      </w:r>
      <w:r w:rsidR="00B462A8" w:rsidRPr="00BA30B9">
        <w:rPr>
          <w:rFonts w:asciiTheme="majorHAnsi" w:hAnsiTheme="majorHAnsi" w:cs="Times New Roman"/>
          <w:sz w:val="24"/>
          <w:szCs w:val="24"/>
        </w:rPr>
        <w:t xml:space="preserve">of adiposity </w:t>
      </w:r>
      <w:r w:rsidRPr="00BA30B9">
        <w:rPr>
          <w:rFonts w:asciiTheme="majorHAnsi" w:hAnsiTheme="majorHAnsi" w:cs="Times New Roman"/>
          <w:sz w:val="24"/>
          <w:szCs w:val="24"/>
        </w:rPr>
        <w:fldChar w:fldCharType="begin">
          <w:fldData xml:space="preserve">PEVuZE5vdGU+PENpdGU+PEF1dGhvcj5OaWdodGluZ2FsZTwvQXV0aG9yPjxZZWFyPjIwMTE8L1ll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</w:fldData>
        </w:fldChar>
      </w:r>
      <w:r w:rsidR="00975EF1" w:rsidRPr="00BA30B9">
        <w:rPr>
          <w:rFonts w:asciiTheme="majorHAnsi" w:hAnsiTheme="majorHAnsi" w:cs="Times New Roman"/>
          <w:sz w:val="24"/>
          <w:szCs w:val="24"/>
        </w:rPr>
        <w:instrText xml:space="preserve"> ADDIN EN.CITE </w:instrText>
      </w:r>
      <w:r w:rsidR="00975EF1" w:rsidRPr="00BA30B9">
        <w:rPr>
          <w:rFonts w:asciiTheme="majorHAnsi" w:hAnsiTheme="majorHAnsi" w:cs="Times New Roman"/>
          <w:sz w:val="24"/>
          <w:szCs w:val="24"/>
        </w:rPr>
        <w:fldChar w:fldCharType="begin">
          <w:fldData xml:space="preserve">PEVuZE5vdGU+PENpdGU+PEF1dGhvcj5OaWdodGluZ2FsZTwvQXV0aG9yPjxZZWFyPjIwMTE8L1ll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</w:fldData>
        </w:fldChar>
      </w:r>
      <w:r w:rsidR="00975EF1" w:rsidRPr="00BA30B9">
        <w:rPr>
          <w:rFonts w:asciiTheme="majorHAnsi" w:hAnsiTheme="majorHAnsi" w:cs="Times New Roman"/>
          <w:sz w:val="24"/>
          <w:szCs w:val="24"/>
        </w:rPr>
        <w:instrText xml:space="preserve"> ADDIN EN.CITE.DATA </w:instrText>
      </w:r>
      <w:r w:rsidR="00975EF1" w:rsidRPr="00BA30B9">
        <w:rPr>
          <w:rFonts w:asciiTheme="majorHAnsi" w:hAnsiTheme="majorHAnsi" w:cs="Times New Roman"/>
          <w:sz w:val="24"/>
          <w:szCs w:val="24"/>
        </w:rPr>
      </w:r>
      <w:r w:rsidR="00975EF1" w:rsidRPr="00BA30B9">
        <w:rPr>
          <w:rFonts w:asciiTheme="majorHAnsi" w:hAnsiTheme="majorHAnsi" w:cs="Times New Roman"/>
          <w:sz w:val="24"/>
          <w:szCs w:val="24"/>
        </w:rPr>
        <w:fldChar w:fldCharType="end"/>
      </w:r>
      <w:r w:rsidRPr="00BA30B9">
        <w:rPr>
          <w:rFonts w:asciiTheme="majorHAnsi" w:hAnsiTheme="majorHAnsi" w:cs="Times New Roman"/>
          <w:sz w:val="24"/>
          <w:szCs w:val="24"/>
        </w:rPr>
      </w:r>
      <w:r w:rsidRPr="00BA30B9">
        <w:rPr>
          <w:rFonts w:asciiTheme="majorHAnsi" w:hAnsiTheme="majorHAnsi" w:cs="Times New Roman"/>
          <w:sz w:val="24"/>
          <w:szCs w:val="24"/>
        </w:rPr>
        <w:fldChar w:fldCharType="separate"/>
      </w:r>
      <w:r w:rsidR="00975EF1" w:rsidRPr="00BA30B9">
        <w:rPr>
          <w:rFonts w:asciiTheme="majorHAnsi" w:hAnsiTheme="majorHAnsi" w:cs="Times New Roman"/>
          <w:noProof/>
          <w:sz w:val="24"/>
          <w:szCs w:val="24"/>
        </w:rPr>
        <w:t>(39, 40)</w:t>
      </w:r>
      <w:r w:rsidRPr="00BA30B9">
        <w:rPr>
          <w:rFonts w:asciiTheme="majorHAnsi" w:hAnsiTheme="majorHAnsi" w:cs="Times New Roman"/>
          <w:sz w:val="24"/>
          <w:szCs w:val="24"/>
        </w:rPr>
        <w:fldChar w:fldCharType="end"/>
      </w:r>
      <w:r w:rsidR="00361D07" w:rsidRPr="00BA30B9">
        <w:rPr>
          <w:rFonts w:asciiTheme="majorHAnsi" w:hAnsiTheme="majorHAnsi" w:cs="Times New Roman"/>
          <w:sz w:val="24"/>
          <w:szCs w:val="24"/>
        </w:rPr>
        <w:t>.</w:t>
      </w:r>
    </w:p>
    <w:p w14:paraId="4E7D8F7D" w14:textId="77777777" w:rsidR="00132C1F" w:rsidRPr="00BA30B9" w:rsidRDefault="00132C1F" w:rsidP="00A9030E">
      <w:pPr>
        <w:spacing w:line="480" w:lineRule="auto"/>
        <w:rPr>
          <w:rFonts w:asciiTheme="majorHAnsi" w:hAnsiTheme="majorHAnsi"/>
          <w:b/>
          <w:sz w:val="24"/>
          <w:szCs w:val="24"/>
        </w:rPr>
      </w:pPr>
    </w:p>
    <w:p w14:paraId="41F69EA7" w14:textId="77777777" w:rsidR="00B314E6" w:rsidRPr="00BA30B9" w:rsidRDefault="00F57D4D" w:rsidP="00A9030E">
      <w:pPr>
        <w:spacing w:line="480" w:lineRule="auto"/>
        <w:rPr>
          <w:rFonts w:asciiTheme="majorHAnsi" w:hAnsiTheme="majorHAnsi"/>
          <w:b/>
          <w:sz w:val="24"/>
          <w:szCs w:val="24"/>
        </w:rPr>
      </w:pPr>
      <w:r w:rsidRPr="00BA30B9">
        <w:rPr>
          <w:rFonts w:asciiTheme="majorHAnsi" w:hAnsiTheme="majorHAnsi"/>
          <w:b/>
          <w:sz w:val="24"/>
          <w:szCs w:val="24"/>
        </w:rPr>
        <w:t xml:space="preserve">3.0 </w:t>
      </w:r>
      <w:r w:rsidR="0002671D" w:rsidRPr="00BA30B9">
        <w:rPr>
          <w:rFonts w:asciiTheme="majorHAnsi" w:hAnsiTheme="majorHAnsi"/>
          <w:b/>
          <w:sz w:val="24"/>
          <w:szCs w:val="24"/>
        </w:rPr>
        <w:t>Statistical An</w:t>
      </w:r>
      <w:r w:rsidR="00907297" w:rsidRPr="00BA30B9">
        <w:rPr>
          <w:rFonts w:asciiTheme="majorHAnsi" w:hAnsiTheme="majorHAnsi"/>
          <w:b/>
          <w:sz w:val="24"/>
          <w:szCs w:val="24"/>
        </w:rPr>
        <w:t>al</w:t>
      </w:r>
      <w:r w:rsidR="0002671D" w:rsidRPr="00BA30B9">
        <w:rPr>
          <w:rFonts w:asciiTheme="majorHAnsi" w:hAnsiTheme="majorHAnsi"/>
          <w:b/>
          <w:sz w:val="24"/>
          <w:szCs w:val="24"/>
        </w:rPr>
        <w:t>ysis</w:t>
      </w:r>
    </w:p>
    <w:p w14:paraId="7703DE71" w14:textId="32E13231" w:rsidR="00224813" w:rsidRPr="00BA30B9" w:rsidRDefault="0034553D" w:rsidP="00A34E76">
      <w:pPr>
        <w:spacing w:line="480" w:lineRule="auto"/>
        <w:ind w:firstLine="1134"/>
        <w:rPr>
          <w:rFonts w:asciiTheme="majorHAnsi" w:hAnsiTheme="majorHAnsi"/>
          <w:sz w:val="24"/>
          <w:szCs w:val="24"/>
        </w:rPr>
      </w:pPr>
      <w:r w:rsidRPr="00BA30B9">
        <w:rPr>
          <w:rFonts w:asciiTheme="majorHAnsi" w:hAnsiTheme="majorHAnsi"/>
          <w:sz w:val="24"/>
          <w:szCs w:val="24"/>
        </w:rPr>
        <w:lastRenderedPageBreak/>
        <w:t>SSRT scores were not normally distributed</w:t>
      </w:r>
      <w:r w:rsidR="00C06134" w:rsidRPr="00BA30B9">
        <w:rPr>
          <w:rFonts w:asciiTheme="majorHAnsi" w:hAnsiTheme="majorHAnsi"/>
          <w:sz w:val="24"/>
          <w:szCs w:val="24"/>
        </w:rPr>
        <w:t>,</w:t>
      </w:r>
      <w:r w:rsidRPr="00BA30B9">
        <w:rPr>
          <w:rFonts w:asciiTheme="majorHAnsi" w:hAnsiTheme="majorHAnsi"/>
          <w:sz w:val="24"/>
          <w:szCs w:val="24"/>
        </w:rPr>
        <w:t xml:space="preserve"> so </w:t>
      </w:r>
      <w:r w:rsidR="003E3CA4" w:rsidRPr="00BA30B9">
        <w:rPr>
          <w:rFonts w:asciiTheme="majorHAnsi" w:hAnsiTheme="majorHAnsi"/>
          <w:sz w:val="24"/>
          <w:szCs w:val="24"/>
        </w:rPr>
        <w:t xml:space="preserve">to improve normality </w:t>
      </w:r>
      <w:r w:rsidR="00B462A8" w:rsidRPr="00BA30B9">
        <w:rPr>
          <w:rFonts w:asciiTheme="majorHAnsi" w:hAnsiTheme="majorHAnsi"/>
          <w:sz w:val="24"/>
          <w:szCs w:val="24"/>
        </w:rPr>
        <w:t xml:space="preserve">these were </w:t>
      </w:r>
      <w:r w:rsidRPr="00BA30B9">
        <w:rPr>
          <w:rFonts w:asciiTheme="majorHAnsi" w:hAnsiTheme="majorHAnsi"/>
          <w:sz w:val="24"/>
          <w:szCs w:val="24"/>
        </w:rPr>
        <w:t>log transformed.</w:t>
      </w:r>
      <w:r w:rsidR="003013AD" w:rsidRPr="00BA30B9">
        <w:rPr>
          <w:rFonts w:asciiTheme="majorHAnsi" w:hAnsiTheme="majorHAnsi"/>
          <w:sz w:val="24"/>
          <w:szCs w:val="24"/>
        </w:rPr>
        <w:t xml:space="preserve"> </w:t>
      </w:r>
      <w:r w:rsidR="00A20442" w:rsidRPr="00BA30B9">
        <w:rPr>
          <w:rFonts w:asciiTheme="majorHAnsi" w:hAnsiTheme="majorHAnsi"/>
          <w:sz w:val="24"/>
          <w:szCs w:val="24"/>
        </w:rPr>
        <w:t>Most of the variables were treated as continuous</w:t>
      </w:r>
      <w:r w:rsidR="006050BE" w:rsidRPr="00BA30B9">
        <w:rPr>
          <w:rFonts w:asciiTheme="majorHAnsi" w:hAnsiTheme="majorHAnsi"/>
          <w:sz w:val="24"/>
          <w:szCs w:val="24"/>
        </w:rPr>
        <w:t>, except for t</w:t>
      </w:r>
      <w:r w:rsidR="00A20442" w:rsidRPr="00BA30B9">
        <w:rPr>
          <w:rFonts w:asciiTheme="majorHAnsi" w:hAnsiTheme="majorHAnsi"/>
          <w:sz w:val="24"/>
          <w:szCs w:val="24"/>
        </w:rPr>
        <w:t xml:space="preserve">he number of servings </w:t>
      </w:r>
      <w:r w:rsidR="00DC0302" w:rsidRPr="00BA30B9">
        <w:rPr>
          <w:rFonts w:asciiTheme="majorHAnsi" w:hAnsiTheme="majorHAnsi"/>
          <w:sz w:val="24"/>
          <w:szCs w:val="24"/>
        </w:rPr>
        <w:t xml:space="preserve">children had </w:t>
      </w:r>
      <w:r w:rsidR="00A20442" w:rsidRPr="00BA30B9">
        <w:rPr>
          <w:rFonts w:asciiTheme="majorHAnsi" w:hAnsiTheme="majorHAnsi"/>
          <w:sz w:val="24"/>
          <w:szCs w:val="24"/>
        </w:rPr>
        <w:t>at lunch</w:t>
      </w:r>
      <w:r w:rsidR="006050BE" w:rsidRPr="00BA30B9">
        <w:rPr>
          <w:rFonts w:asciiTheme="majorHAnsi" w:hAnsiTheme="majorHAnsi"/>
          <w:sz w:val="24"/>
          <w:szCs w:val="24"/>
        </w:rPr>
        <w:t>, which</w:t>
      </w:r>
      <w:r w:rsidR="00A20442" w:rsidRPr="00BA30B9">
        <w:rPr>
          <w:rFonts w:asciiTheme="majorHAnsi" w:hAnsiTheme="majorHAnsi"/>
          <w:sz w:val="24"/>
          <w:szCs w:val="24"/>
        </w:rPr>
        <w:t xml:space="preserve"> was transformed to two categories, representing one serving (67.5% of the sample) or two servings or more (</w:t>
      </w:r>
      <w:r w:rsidR="00102922" w:rsidRPr="00BA30B9">
        <w:rPr>
          <w:rFonts w:asciiTheme="majorHAnsi" w:hAnsiTheme="majorHAnsi"/>
          <w:sz w:val="24"/>
          <w:szCs w:val="24"/>
        </w:rPr>
        <w:t>31.8</w:t>
      </w:r>
      <w:r w:rsidR="00A20442" w:rsidRPr="00BA30B9">
        <w:rPr>
          <w:rFonts w:asciiTheme="majorHAnsi" w:hAnsiTheme="majorHAnsi"/>
          <w:sz w:val="24"/>
          <w:szCs w:val="24"/>
        </w:rPr>
        <w:t>% of the sample</w:t>
      </w:r>
      <w:r w:rsidR="00102922" w:rsidRPr="00BA30B9">
        <w:rPr>
          <w:rFonts w:asciiTheme="majorHAnsi" w:hAnsiTheme="majorHAnsi"/>
          <w:sz w:val="24"/>
          <w:szCs w:val="24"/>
        </w:rPr>
        <w:t>; 2 cases missing</w:t>
      </w:r>
      <w:r w:rsidR="00A20442" w:rsidRPr="00BA30B9">
        <w:rPr>
          <w:rFonts w:asciiTheme="majorHAnsi" w:hAnsiTheme="majorHAnsi"/>
          <w:sz w:val="24"/>
          <w:szCs w:val="24"/>
        </w:rPr>
        <w:t>). The range of servings in the s</w:t>
      </w:r>
      <w:r w:rsidR="009861FE" w:rsidRPr="00BA30B9">
        <w:rPr>
          <w:rFonts w:asciiTheme="majorHAnsi" w:hAnsiTheme="majorHAnsi"/>
          <w:sz w:val="24"/>
          <w:szCs w:val="24"/>
        </w:rPr>
        <w:t xml:space="preserve">ample varied between 1-6. </w:t>
      </w:r>
      <w:r w:rsidR="00D708C0" w:rsidRPr="00BA30B9">
        <w:rPr>
          <w:rFonts w:asciiTheme="majorHAnsi" w:hAnsiTheme="majorHAnsi"/>
          <w:sz w:val="24"/>
          <w:szCs w:val="24"/>
        </w:rPr>
        <w:t xml:space="preserve">As </w:t>
      </w:r>
      <w:r w:rsidR="0047596B" w:rsidRPr="00BA30B9">
        <w:rPr>
          <w:rFonts w:asciiTheme="majorHAnsi" w:hAnsiTheme="majorHAnsi"/>
          <w:sz w:val="24"/>
          <w:szCs w:val="24"/>
        </w:rPr>
        <w:t xml:space="preserve">an initial </w:t>
      </w:r>
      <w:r w:rsidR="00D708C0" w:rsidRPr="00BA30B9">
        <w:rPr>
          <w:rFonts w:asciiTheme="majorHAnsi" w:hAnsiTheme="majorHAnsi"/>
          <w:sz w:val="24"/>
          <w:szCs w:val="24"/>
        </w:rPr>
        <w:t>step</w:t>
      </w:r>
      <w:r w:rsidR="004A246E" w:rsidRPr="00BA30B9">
        <w:rPr>
          <w:rFonts w:asciiTheme="majorHAnsi" w:hAnsiTheme="majorHAnsi"/>
          <w:sz w:val="24"/>
          <w:szCs w:val="24"/>
        </w:rPr>
        <w:t>,</w:t>
      </w:r>
      <w:r w:rsidR="008C195A" w:rsidRPr="00BA30B9">
        <w:rPr>
          <w:rFonts w:asciiTheme="majorHAnsi" w:hAnsiTheme="majorHAnsi"/>
          <w:sz w:val="24"/>
          <w:szCs w:val="24"/>
        </w:rPr>
        <w:t xml:space="preserve"> </w:t>
      </w:r>
      <w:r w:rsidR="0047596B" w:rsidRPr="00BA30B9">
        <w:rPr>
          <w:rFonts w:asciiTheme="majorHAnsi" w:hAnsiTheme="majorHAnsi"/>
          <w:sz w:val="24"/>
          <w:szCs w:val="24"/>
        </w:rPr>
        <w:t xml:space="preserve">univariate </w:t>
      </w:r>
      <w:r w:rsidR="008C195A" w:rsidRPr="00BA30B9">
        <w:rPr>
          <w:rFonts w:asciiTheme="majorHAnsi" w:hAnsiTheme="majorHAnsi"/>
          <w:sz w:val="24"/>
          <w:szCs w:val="24"/>
        </w:rPr>
        <w:t xml:space="preserve">regression analyses were performed to identify </w:t>
      </w:r>
      <w:r w:rsidR="00BA0B49" w:rsidRPr="00BA30B9">
        <w:rPr>
          <w:rFonts w:asciiTheme="majorHAnsi" w:hAnsiTheme="majorHAnsi"/>
          <w:sz w:val="24"/>
          <w:szCs w:val="24"/>
        </w:rPr>
        <w:t xml:space="preserve">the </w:t>
      </w:r>
      <w:r w:rsidR="008C195A" w:rsidRPr="00BA30B9">
        <w:rPr>
          <w:rFonts w:asciiTheme="majorHAnsi" w:hAnsiTheme="majorHAnsi"/>
          <w:sz w:val="24"/>
          <w:szCs w:val="24"/>
        </w:rPr>
        <w:t>potential covariates of</w:t>
      </w:r>
      <w:r w:rsidR="00122E53" w:rsidRPr="00BA30B9">
        <w:rPr>
          <w:rFonts w:asciiTheme="majorHAnsi" w:hAnsiTheme="majorHAnsi"/>
          <w:sz w:val="24"/>
          <w:szCs w:val="24"/>
        </w:rPr>
        <w:t xml:space="preserve"> the</w:t>
      </w:r>
      <w:r w:rsidR="008C195A" w:rsidRPr="00BA30B9">
        <w:rPr>
          <w:rFonts w:asciiTheme="majorHAnsi" w:hAnsiTheme="majorHAnsi"/>
          <w:sz w:val="24"/>
          <w:szCs w:val="24"/>
        </w:rPr>
        <w:t xml:space="preserve"> </w:t>
      </w:r>
      <w:r w:rsidR="004D3421" w:rsidRPr="00BA30B9">
        <w:rPr>
          <w:rFonts w:asciiTheme="majorHAnsi" w:hAnsiTheme="majorHAnsi"/>
          <w:sz w:val="24"/>
          <w:szCs w:val="24"/>
        </w:rPr>
        <w:t xml:space="preserve">continuous </w:t>
      </w:r>
      <w:r w:rsidR="008C195A" w:rsidRPr="00BA30B9">
        <w:rPr>
          <w:rFonts w:asciiTheme="majorHAnsi" w:hAnsiTheme="majorHAnsi"/>
          <w:sz w:val="24"/>
          <w:szCs w:val="24"/>
        </w:rPr>
        <w:t>study outcomes.</w:t>
      </w:r>
      <w:r w:rsidR="00D106CF" w:rsidRPr="00BA30B9">
        <w:rPr>
          <w:rFonts w:asciiTheme="majorHAnsi" w:hAnsiTheme="majorHAnsi"/>
          <w:sz w:val="24"/>
          <w:szCs w:val="24"/>
        </w:rPr>
        <w:t xml:space="preserve"> Significant predictors and child sex were retained as covariates in the main analyses</w:t>
      </w:r>
      <w:r w:rsidR="00BA194B" w:rsidRPr="00BA30B9">
        <w:rPr>
          <w:rFonts w:asciiTheme="majorHAnsi" w:hAnsiTheme="majorHAnsi"/>
          <w:sz w:val="24"/>
          <w:szCs w:val="24"/>
        </w:rPr>
        <w:t xml:space="preserve"> </w:t>
      </w:r>
      <w:r w:rsidR="007A0D4C">
        <w:rPr>
          <w:rFonts w:asciiTheme="majorHAnsi" w:hAnsiTheme="majorHAnsi"/>
          <w:sz w:val="24"/>
          <w:szCs w:val="24"/>
        </w:rPr>
        <w:t>(</w:t>
      </w:r>
      <w:r w:rsidR="00BA194B" w:rsidRPr="00BA30B9">
        <w:rPr>
          <w:rFonts w:asciiTheme="majorHAnsi" w:hAnsiTheme="majorHAnsi"/>
          <w:sz w:val="24"/>
          <w:szCs w:val="24"/>
        </w:rPr>
        <w:t xml:space="preserve">summarised </w:t>
      </w:r>
      <w:r w:rsidR="007A0D4C">
        <w:rPr>
          <w:rFonts w:asciiTheme="majorHAnsi" w:hAnsiTheme="majorHAnsi"/>
          <w:sz w:val="24"/>
          <w:szCs w:val="24"/>
        </w:rPr>
        <w:t>in</w:t>
      </w:r>
      <w:r w:rsidR="00933638">
        <w:rPr>
          <w:rFonts w:asciiTheme="majorHAnsi" w:hAnsiTheme="majorHAnsi"/>
          <w:sz w:val="24"/>
          <w:szCs w:val="24"/>
        </w:rPr>
        <w:t xml:space="preserve"> tables</w:t>
      </w:r>
      <w:r w:rsidR="007A0D4C">
        <w:rPr>
          <w:rFonts w:asciiTheme="majorHAnsi" w:hAnsiTheme="majorHAnsi"/>
          <w:sz w:val="24"/>
          <w:szCs w:val="24"/>
        </w:rPr>
        <w:t>)</w:t>
      </w:r>
      <w:r w:rsidR="00D106CF" w:rsidRPr="00BA30B9">
        <w:rPr>
          <w:rFonts w:asciiTheme="majorHAnsi" w:hAnsiTheme="majorHAnsi"/>
          <w:sz w:val="24"/>
          <w:szCs w:val="24"/>
        </w:rPr>
        <w:t xml:space="preserve">. </w:t>
      </w:r>
      <w:r w:rsidR="00DB692B" w:rsidRPr="00BA30B9">
        <w:rPr>
          <w:rFonts w:asciiTheme="majorHAnsi" w:hAnsiTheme="majorHAnsi"/>
          <w:sz w:val="24"/>
          <w:szCs w:val="24"/>
        </w:rPr>
        <w:t>Logistic regression model</w:t>
      </w:r>
      <w:r w:rsidR="00122E53" w:rsidRPr="00BA30B9">
        <w:rPr>
          <w:rFonts w:asciiTheme="majorHAnsi" w:hAnsiTheme="majorHAnsi"/>
          <w:sz w:val="24"/>
          <w:szCs w:val="24"/>
        </w:rPr>
        <w:t xml:space="preserve"> with the </w:t>
      </w:r>
      <w:r w:rsidR="00DB692B" w:rsidRPr="00BA30B9">
        <w:rPr>
          <w:rFonts w:asciiTheme="majorHAnsi" w:hAnsiTheme="majorHAnsi"/>
          <w:sz w:val="24"/>
          <w:szCs w:val="24"/>
        </w:rPr>
        <w:t>same predictors was</w:t>
      </w:r>
      <w:r w:rsidR="00122E53" w:rsidRPr="00BA30B9">
        <w:rPr>
          <w:rFonts w:asciiTheme="majorHAnsi" w:hAnsiTheme="majorHAnsi"/>
          <w:sz w:val="24"/>
          <w:szCs w:val="24"/>
        </w:rPr>
        <w:t xml:space="preserve"> </w:t>
      </w:r>
      <w:r w:rsidR="00A34E76" w:rsidRPr="00BA30B9">
        <w:rPr>
          <w:rFonts w:asciiTheme="majorHAnsi" w:hAnsiTheme="majorHAnsi"/>
          <w:sz w:val="24"/>
          <w:szCs w:val="24"/>
        </w:rPr>
        <w:t xml:space="preserve">conducted </w:t>
      </w:r>
      <w:r w:rsidR="00122E53" w:rsidRPr="00BA30B9">
        <w:rPr>
          <w:rFonts w:asciiTheme="majorHAnsi" w:hAnsiTheme="majorHAnsi"/>
          <w:sz w:val="24"/>
          <w:szCs w:val="24"/>
        </w:rPr>
        <w:t xml:space="preserve">to identify </w:t>
      </w:r>
      <w:r w:rsidR="00B04028" w:rsidRPr="00BA30B9">
        <w:rPr>
          <w:rFonts w:asciiTheme="majorHAnsi" w:hAnsiTheme="majorHAnsi"/>
          <w:sz w:val="24"/>
          <w:szCs w:val="24"/>
        </w:rPr>
        <w:t>the potential covariates of the number of servings</w:t>
      </w:r>
      <w:r w:rsidR="00DB692B" w:rsidRPr="00BA30B9">
        <w:rPr>
          <w:rFonts w:asciiTheme="majorHAnsi" w:hAnsiTheme="majorHAnsi"/>
          <w:sz w:val="24"/>
          <w:szCs w:val="24"/>
        </w:rPr>
        <w:t xml:space="preserve"> at lunch</w:t>
      </w:r>
      <w:r w:rsidR="00B04028" w:rsidRPr="00BA30B9">
        <w:rPr>
          <w:rFonts w:asciiTheme="majorHAnsi" w:hAnsiTheme="majorHAnsi"/>
          <w:sz w:val="24"/>
          <w:szCs w:val="24"/>
        </w:rPr>
        <w:t>.</w:t>
      </w:r>
      <w:r w:rsidR="00A34E76" w:rsidRPr="00BA30B9">
        <w:rPr>
          <w:rFonts w:asciiTheme="majorHAnsi" w:hAnsiTheme="majorHAnsi"/>
          <w:sz w:val="24"/>
          <w:szCs w:val="24"/>
        </w:rPr>
        <w:t xml:space="preserve"> </w:t>
      </w:r>
      <w:r w:rsidR="00F73778" w:rsidRPr="00BA30B9">
        <w:rPr>
          <w:rFonts w:asciiTheme="majorHAnsi" w:hAnsiTheme="majorHAnsi"/>
          <w:sz w:val="24"/>
          <w:szCs w:val="24"/>
        </w:rPr>
        <w:t>No significant predictors were identified and</w:t>
      </w:r>
      <w:r w:rsidR="00A34E76" w:rsidRPr="00BA30B9">
        <w:rPr>
          <w:rFonts w:asciiTheme="majorHAnsi" w:hAnsiTheme="majorHAnsi"/>
          <w:sz w:val="24"/>
          <w:szCs w:val="24"/>
        </w:rPr>
        <w:t xml:space="preserve"> c</w:t>
      </w:r>
      <w:r w:rsidR="00D106CF" w:rsidRPr="00BA30B9">
        <w:rPr>
          <w:rFonts w:asciiTheme="majorHAnsi" w:hAnsiTheme="majorHAnsi"/>
          <w:sz w:val="24"/>
          <w:szCs w:val="24"/>
        </w:rPr>
        <w:t xml:space="preserve">hild sex was the only </w:t>
      </w:r>
      <w:r w:rsidR="00F73778" w:rsidRPr="00BA30B9">
        <w:rPr>
          <w:rFonts w:asciiTheme="majorHAnsi" w:hAnsiTheme="majorHAnsi"/>
          <w:sz w:val="24"/>
          <w:szCs w:val="24"/>
        </w:rPr>
        <w:t>variable</w:t>
      </w:r>
      <w:r w:rsidR="00D106CF" w:rsidRPr="00BA30B9">
        <w:rPr>
          <w:rFonts w:asciiTheme="majorHAnsi" w:hAnsiTheme="majorHAnsi"/>
          <w:sz w:val="24"/>
          <w:szCs w:val="24"/>
        </w:rPr>
        <w:t xml:space="preserve"> retained </w:t>
      </w:r>
      <w:r w:rsidR="004D3421" w:rsidRPr="00BA30B9">
        <w:rPr>
          <w:rFonts w:asciiTheme="majorHAnsi" w:hAnsiTheme="majorHAnsi"/>
          <w:sz w:val="24"/>
          <w:szCs w:val="24"/>
        </w:rPr>
        <w:t>as</w:t>
      </w:r>
      <w:r w:rsidR="00F73778" w:rsidRPr="00BA30B9">
        <w:rPr>
          <w:rFonts w:asciiTheme="majorHAnsi" w:hAnsiTheme="majorHAnsi"/>
          <w:sz w:val="24"/>
          <w:szCs w:val="24"/>
        </w:rPr>
        <w:t xml:space="preserve"> a</w:t>
      </w:r>
      <w:r w:rsidR="004D3421" w:rsidRPr="00BA30B9">
        <w:rPr>
          <w:rFonts w:asciiTheme="majorHAnsi" w:hAnsiTheme="majorHAnsi"/>
          <w:sz w:val="24"/>
          <w:szCs w:val="24"/>
        </w:rPr>
        <w:t xml:space="preserve"> covariate </w:t>
      </w:r>
      <w:r w:rsidR="00D106CF" w:rsidRPr="00BA30B9">
        <w:rPr>
          <w:rFonts w:asciiTheme="majorHAnsi" w:hAnsiTheme="majorHAnsi"/>
          <w:sz w:val="24"/>
          <w:szCs w:val="24"/>
        </w:rPr>
        <w:t>in the adjusted model.</w:t>
      </w:r>
      <w:r w:rsidR="00F43687" w:rsidRPr="00BA30B9">
        <w:rPr>
          <w:rFonts w:asciiTheme="majorHAnsi" w:hAnsiTheme="majorHAnsi"/>
          <w:sz w:val="24"/>
          <w:szCs w:val="24"/>
        </w:rPr>
        <w:t xml:space="preserve"> </w:t>
      </w:r>
      <w:r w:rsidR="00DC4DDE" w:rsidRPr="00BA30B9">
        <w:rPr>
          <w:rFonts w:asciiTheme="majorHAnsi" w:hAnsiTheme="majorHAnsi"/>
          <w:sz w:val="24"/>
          <w:szCs w:val="24"/>
        </w:rPr>
        <w:t xml:space="preserve"> </w:t>
      </w:r>
    </w:p>
    <w:p w14:paraId="56FA746E" w14:textId="461F8B8C" w:rsidR="00532A3C" w:rsidRPr="00BA30B9" w:rsidRDefault="003B60D3" w:rsidP="006C5C8C">
      <w:pPr>
        <w:spacing w:line="480" w:lineRule="auto"/>
        <w:ind w:firstLine="1134"/>
        <w:rPr>
          <w:rFonts w:asciiTheme="majorHAnsi" w:hAnsiTheme="majorHAnsi"/>
          <w:sz w:val="24"/>
          <w:szCs w:val="24"/>
        </w:rPr>
      </w:pPr>
      <w:r w:rsidRPr="00BA30B9">
        <w:rPr>
          <w:rFonts w:asciiTheme="majorHAnsi" w:hAnsiTheme="majorHAnsi"/>
          <w:sz w:val="24"/>
          <w:szCs w:val="24"/>
        </w:rPr>
        <w:t>U</w:t>
      </w:r>
      <w:r w:rsidR="00EB393E" w:rsidRPr="00BA30B9">
        <w:rPr>
          <w:rFonts w:asciiTheme="majorHAnsi" w:hAnsiTheme="majorHAnsi"/>
          <w:sz w:val="24"/>
          <w:szCs w:val="24"/>
        </w:rPr>
        <w:t xml:space="preserve">nivariate </w:t>
      </w:r>
      <w:r w:rsidR="000F6F9A" w:rsidRPr="00BA30B9">
        <w:rPr>
          <w:rFonts w:asciiTheme="majorHAnsi" w:hAnsiTheme="majorHAnsi"/>
          <w:sz w:val="24"/>
          <w:szCs w:val="24"/>
        </w:rPr>
        <w:t xml:space="preserve">linear regressions were conducted to investigate </w:t>
      </w:r>
      <w:r w:rsidR="007063F5" w:rsidRPr="00BA30B9">
        <w:rPr>
          <w:rFonts w:asciiTheme="majorHAnsi" w:hAnsiTheme="majorHAnsi"/>
          <w:sz w:val="24"/>
          <w:szCs w:val="24"/>
        </w:rPr>
        <w:t>unadjusted</w:t>
      </w:r>
      <w:r w:rsidR="000F6F9A" w:rsidRPr="00BA30B9">
        <w:rPr>
          <w:rFonts w:asciiTheme="majorHAnsi" w:hAnsiTheme="majorHAnsi"/>
          <w:sz w:val="24"/>
          <w:szCs w:val="24"/>
        </w:rPr>
        <w:t xml:space="preserve"> associations between children’s inhibitory control</w:t>
      </w:r>
      <w:r w:rsidR="00BF211B" w:rsidRPr="00BA30B9">
        <w:rPr>
          <w:rFonts w:asciiTheme="majorHAnsi" w:hAnsiTheme="majorHAnsi"/>
          <w:sz w:val="24"/>
          <w:szCs w:val="24"/>
        </w:rPr>
        <w:t xml:space="preserve">, </w:t>
      </w:r>
      <w:r w:rsidR="000F6F9A" w:rsidRPr="00BA30B9">
        <w:rPr>
          <w:rFonts w:asciiTheme="majorHAnsi" w:hAnsiTheme="majorHAnsi"/>
          <w:sz w:val="24"/>
          <w:szCs w:val="24"/>
        </w:rPr>
        <w:t>their eating behaviours</w:t>
      </w:r>
      <w:r w:rsidR="00DC0302" w:rsidRPr="00BA30B9">
        <w:rPr>
          <w:rFonts w:asciiTheme="majorHAnsi" w:hAnsiTheme="majorHAnsi"/>
          <w:sz w:val="24"/>
          <w:szCs w:val="24"/>
        </w:rPr>
        <w:t xml:space="preserve"> (excluding the number of self-servings made)</w:t>
      </w:r>
      <w:r w:rsidR="006B5223" w:rsidRPr="00BA30B9">
        <w:rPr>
          <w:rFonts w:asciiTheme="majorHAnsi" w:hAnsiTheme="majorHAnsi"/>
          <w:sz w:val="24"/>
          <w:szCs w:val="24"/>
        </w:rPr>
        <w:t xml:space="preserve"> and</w:t>
      </w:r>
      <w:r w:rsidR="00DB7731" w:rsidRPr="00BA30B9">
        <w:rPr>
          <w:rFonts w:asciiTheme="majorHAnsi" w:hAnsiTheme="majorHAnsi"/>
          <w:sz w:val="24"/>
          <w:szCs w:val="24"/>
        </w:rPr>
        <w:t xml:space="preserve"> adiposity</w:t>
      </w:r>
      <w:r w:rsidR="000F6F9A" w:rsidRPr="00BA30B9">
        <w:rPr>
          <w:rFonts w:asciiTheme="majorHAnsi" w:hAnsiTheme="majorHAnsi"/>
          <w:sz w:val="24"/>
          <w:szCs w:val="24"/>
        </w:rPr>
        <w:t xml:space="preserve">. Subsequently, </w:t>
      </w:r>
      <w:r w:rsidR="00A51A2E" w:rsidRPr="00BA30B9">
        <w:rPr>
          <w:rFonts w:asciiTheme="majorHAnsi" w:hAnsiTheme="majorHAnsi"/>
          <w:sz w:val="24"/>
          <w:szCs w:val="24"/>
        </w:rPr>
        <w:t xml:space="preserve">hierarchical regression </w:t>
      </w:r>
      <w:r w:rsidR="003E3CA4" w:rsidRPr="00BA30B9">
        <w:rPr>
          <w:rFonts w:asciiTheme="majorHAnsi" w:hAnsiTheme="majorHAnsi"/>
          <w:sz w:val="24"/>
          <w:szCs w:val="24"/>
        </w:rPr>
        <w:t xml:space="preserve">models </w:t>
      </w:r>
      <w:r w:rsidR="00A51A2E" w:rsidRPr="00BA30B9">
        <w:rPr>
          <w:rFonts w:asciiTheme="majorHAnsi" w:hAnsiTheme="majorHAnsi"/>
          <w:sz w:val="24"/>
          <w:szCs w:val="24"/>
        </w:rPr>
        <w:t xml:space="preserve">were </w:t>
      </w:r>
      <w:r w:rsidR="003E3CA4" w:rsidRPr="00BA30B9">
        <w:rPr>
          <w:rFonts w:asciiTheme="majorHAnsi" w:hAnsiTheme="majorHAnsi"/>
          <w:sz w:val="24"/>
          <w:szCs w:val="24"/>
        </w:rPr>
        <w:t xml:space="preserve">tested </w:t>
      </w:r>
      <w:r w:rsidR="00A51A2E" w:rsidRPr="00BA30B9">
        <w:rPr>
          <w:rFonts w:asciiTheme="majorHAnsi" w:hAnsiTheme="majorHAnsi"/>
          <w:sz w:val="24"/>
          <w:szCs w:val="24"/>
        </w:rPr>
        <w:t xml:space="preserve">to investigate </w:t>
      </w:r>
      <w:r w:rsidR="00BB131E" w:rsidRPr="00BA30B9">
        <w:rPr>
          <w:rFonts w:asciiTheme="majorHAnsi" w:hAnsiTheme="majorHAnsi"/>
          <w:sz w:val="24"/>
          <w:szCs w:val="24"/>
        </w:rPr>
        <w:t xml:space="preserve">these </w:t>
      </w:r>
      <w:r w:rsidR="00A51A2E" w:rsidRPr="00BA30B9">
        <w:rPr>
          <w:rFonts w:asciiTheme="majorHAnsi" w:hAnsiTheme="majorHAnsi"/>
          <w:sz w:val="24"/>
          <w:szCs w:val="24"/>
        </w:rPr>
        <w:t>associations</w:t>
      </w:r>
      <w:r w:rsidR="00BB131E" w:rsidRPr="00BA30B9">
        <w:rPr>
          <w:rFonts w:asciiTheme="majorHAnsi" w:hAnsiTheme="majorHAnsi"/>
          <w:sz w:val="24"/>
          <w:szCs w:val="24"/>
        </w:rPr>
        <w:t>, after adjusting</w:t>
      </w:r>
      <w:r w:rsidR="000F6F9A" w:rsidRPr="00BA30B9">
        <w:rPr>
          <w:rFonts w:asciiTheme="majorHAnsi" w:hAnsiTheme="majorHAnsi"/>
          <w:sz w:val="24"/>
          <w:szCs w:val="24"/>
        </w:rPr>
        <w:t xml:space="preserve"> for</w:t>
      </w:r>
      <w:r w:rsidR="00783FA7" w:rsidRPr="00BA30B9">
        <w:rPr>
          <w:rFonts w:asciiTheme="majorHAnsi" w:hAnsiTheme="majorHAnsi"/>
          <w:sz w:val="24"/>
          <w:szCs w:val="24"/>
        </w:rPr>
        <w:t xml:space="preserve"> the </w:t>
      </w:r>
      <w:r w:rsidR="000F6F9A" w:rsidRPr="00BA30B9">
        <w:rPr>
          <w:rFonts w:asciiTheme="majorHAnsi" w:hAnsiTheme="majorHAnsi"/>
          <w:sz w:val="24"/>
          <w:szCs w:val="24"/>
        </w:rPr>
        <w:t>p</w:t>
      </w:r>
      <w:r w:rsidR="00CA2701" w:rsidRPr="00BA30B9">
        <w:rPr>
          <w:rFonts w:asciiTheme="majorHAnsi" w:hAnsiTheme="majorHAnsi"/>
          <w:sz w:val="24"/>
          <w:szCs w:val="24"/>
        </w:rPr>
        <w:t xml:space="preserve">reviously identified </w:t>
      </w:r>
      <w:r w:rsidR="000F6F9A" w:rsidRPr="00BA30B9">
        <w:rPr>
          <w:rFonts w:asciiTheme="majorHAnsi" w:hAnsiTheme="majorHAnsi"/>
          <w:sz w:val="24"/>
          <w:szCs w:val="24"/>
        </w:rPr>
        <w:t>covariates</w:t>
      </w:r>
      <w:r w:rsidR="00A51A2E" w:rsidRPr="00BA30B9">
        <w:rPr>
          <w:rFonts w:asciiTheme="majorHAnsi" w:hAnsiTheme="majorHAnsi"/>
          <w:sz w:val="24"/>
          <w:szCs w:val="24"/>
        </w:rPr>
        <w:t xml:space="preserve">. </w:t>
      </w:r>
      <w:r w:rsidR="00565A7E" w:rsidRPr="00BA30B9">
        <w:rPr>
          <w:rFonts w:asciiTheme="majorHAnsi" w:hAnsiTheme="majorHAnsi"/>
          <w:sz w:val="24"/>
          <w:szCs w:val="24"/>
        </w:rPr>
        <w:t xml:space="preserve">Unadjusted and adjusted logistic regressions were conducted to </w:t>
      </w:r>
      <w:r w:rsidR="00E407AB" w:rsidRPr="00BA30B9">
        <w:rPr>
          <w:rFonts w:asciiTheme="majorHAnsi" w:hAnsiTheme="majorHAnsi"/>
          <w:sz w:val="24"/>
          <w:szCs w:val="24"/>
        </w:rPr>
        <w:t xml:space="preserve">examine whether inhibitory control predicted multiple portion servings at lunch. </w:t>
      </w:r>
      <w:r w:rsidR="003178F7" w:rsidRPr="00BA30B9">
        <w:rPr>
          <w:rFonts w:asciiTheme="majorHAnsi" w:hAnsiTheme="majorHAnsi"/>
          <w:sz w:val="24"/>
          <w:szCs w:val="24"/>
        </w:rPr>
        <w:t xml:space="preserve">As the associations between poor inhibitory control and </w:t>
      </w:r>
      <w:r w:rsidR="0055069D" w:rsidRPr="00BA30B9">
        <w:rPr>
          <w:rFonts w:asciiTheme="majorHAnsi" w:hAnsiTheme="majorHAnsi"/>
          <w:sz w:val="24"/>
          <w:szCs w:val="24"/>
        </w:rPr>
        <w:t xml:space="preserve">weight status </w:t>
      </w:r>
      <w:r w:rsidR="003178F7" w:rsidRPr="00BA30B9">
        <w:rPr>
          <w:rFonts w:asciiTheme="majorHAnsi" w:hAnsiTheme="majorHAnsi"/>
          <w:sz w:val="24"/>
          <w:szCs w:val="24"/>
        </w:rPr>
        <w:t xml:space="preserve">might not show linear dependence, </w:t>
      </w:r>
      <w:r w:rsidR="006C5C8C" w:rsidRPr="00BA30B9">
        <w:rPr>
          <w:rFonts w:asciiTheme="majorHAnsi" w:hAnsiTheme="majorHAnsi"/>
          <w:sz w:val="24"/>
          <w:szCs w:val="24"/>
        </w:rPr>
        <w:t>AN</w:t>
      </w:r>
      <w:r w:rsidR="00E23755" w:rsidRPr="00BA30B9">
        <w:rPr>
          <w:rFonts w:asciiTheme="majorHAnsi" w:hAnsiTheme="majorHAnsi"/>
          <w:sz w:val="24"/>
          <w:szCs w:val="24"/>
        </w:rPr>
        <w:t>C</w:t>
      </w:r>
      <w:r w:rsidR="006C5C8C" w:rsidRPr="00BA30B9">
        <w:rPr>
          <w:rFonts w:asciiTheme="majorHAnsi" w:hAnsiTheme="majorHAnsi"/>
          <w:sz w:val="24"/>
          <w:szCs w:val="24"/>
        </w:rPr>
        <w:t>OVA was co</w:t>
      </w:r>
      <w:r w:rsidR="00BB131E" w:rsidRPr="00BA30B9">
        <w:rPr>
          <w:rFonts w:asciiTheme="majorHAnsi" w:hAnsiTheme="majorHAnsi"/>
          <w:sz w:val="24"/>
          <w:szCs w:val="24"/>
        </w:rPr>
        <w:t>mputed</w:t>
      </w:r>
      <w:r w:rsidR="006C5C8C" w:rsidRPr="00BA30B9">
        <w:rPr>
          <w:rFonts w:asciiTheme="majorHAnsi" w:hAnsiTheme="majorHAnsi"/>
          <w:sz w:val="24"/>
          <w:szCs w:val="24"/>
        </w:rPr>
        <w:t xml:space="preserve"> to specifically com</w:t>
      </w:r>
      <w:r w:rsidR="003178F7" w:rsidRPr="00BA30B9">
        <w:rPr>
          <w:rFonts w:asciiTheme="majorHAnsi" w:hAnsiTheme="majorHAnsi"/>
          <w:sz w:val="24"/>
          <w:szCs w:val="24"/>
        </w:rPr>
        <w:t>pare SSRT among</w:t>
      </w:r>
      <w:r w:rsidR="006C5C8C" w:rsidRPr="00BA30B9">
        <w:rPr>
          <w:rFonts w:asciiTheme="majorHAnsi" w:hAnsiTheme="majorHAnsi"/>
          <w:sz w:val="24"/>
          <w:szCs w:val="24"/>
        </w:rPr>
        <w:t xml:space="preserve"> children with healthy weight and with overweight. </w:t>
      </w:r>
      <w:r w:rsidR="00FA5F81" w:rsidRPr="00BA30B9">
        <w:rPr>
          <w:rFonts w:asciiTheme="majorHAnsi" w:hAnsiTheme="majorHAnsi"/>
          <w:sz w:val="24"/>
          <w:szCs w:val="24"/>
        </w:rPr>
        <w:t>Additional hierarchical regression analyses were conducted testing for potential interactions between SSRT and child sex, and no interactions were observed</w:t>
      </w:r>
      <w:r w:rsidR="00B74360" w:rsidRPr="00BA30B9">
        <w:rPr>
          <w:rFonts w:asciiTheme="majorHAnsi" w:hAnsiTheme="majorHAnsi"/>
          <w:sz w:val="24"/>
          <w:szCs w:val="24"/>
        </w:rPr>
        <w:t xml:space="preserve"> across any of the outcome variables</w:t>
      </w:r>
      <w:r w:rsidR="00FA5F81" w:rsidRPr="00BA30B9">
        <w:rPr>
          <w:rFonts w:asciiTheme="majorHAnsi" w:hAnsiTheme="majorHAnsi"/>
          <w:sz w:val="24"/>
          <w:szCs w:val="24"/>
        </w:rPr>
        <w:t xml:space="preserve"> (results not reported).</w:t>
      </w:r>
    </w:p>
    <w:p w14:paraId="1146D648" w14:textId="09246043" w:rsidR="00221ACE" w:rsidRPr="00BA30B9" w:rsidRDefault="00AA4A25" w:rsidP="006C5C8C">
      <w:pPr>
        <w:spacing w:line="480" w:lineRule="auto"/>
        <w:ind w:firstLine="1134"/>
        <w:rPr>
          <w:rFonts w:asciiTheme="majorHAnsi" w:hAnsiTheme="majorHAnsi"/>
          <w:sz w:val="24"/>
          <w:szCs w:val="24"/>
        </w:rPr>
      </w:pPr>
      <w:r w:rsidRPr="00BA30B9">
        <w:rPr>
          <w:rFonts w:asciiTheme="majorHAnsi" w:hAnsiTheme="majorHAnsi"/>
          <w:sz w:val="24"/>
          <w:szCs w:val="24"/>
        </w:rPr>
        <w:t>It was noted that 52 children (2</w:t>
      </w:r>
      <w:r w:rsidR="006E39A0" w:rsidRPr="00BA30B9">
        <w:rPr>
          <w:rFonts w:asciiTheme="majorHAnsi" w:hAnsiTheme="majorHAnsi"/>
          <w:sz w:val="24"/>
          <w:szCs w:val="24"/>
        </w:rPr>
        <w:t>0.4</w:t>
      </w:r>
      <w:r w:rsidRPr="00BA30B9">
        <w:rPr>
          <w:rFonts w:asciiTheme="majorHAnsi" w:hAnsiTheme="majorHAnsi"/>
          <w:sz w:val="24"/>
          <w:szCs w:val="24"/>
        </w:rPr>
        <w:t xml:space="preserve"> % of the sample) who completed the SST task were describe</w:t>
      </w:r>
      <w:r w:rsidR="001412DB" w:rsidRPr="00BA30B9">
        <w:rPr>
          <w:rFonts w:asciiTheme="majorHAnsi" w:hAnsiTheme="majorHAnsi"/>
          <w:sz w:val="24"/>
          <w:szCs w:val="24"/>
        </w:rPr>
        <w:t xml:space="preserve">d in their task notes as being </w:t>
      </w:r>
      <w:r w:rsidR="001412DB" w:rsidRPr="00BA30B9">
        <w:rPr>
          <w:rFonts w:asciiTheme="majorHAnsi" w:hAnsiTheme="majorHAnsi"/>
          <w:i/>
          <w:sz w:val="24"/>
          <w:szCs w:val="24"/>
        </w:rPr>
        <w:t>‘restless</w:t>
      </w:r>
      <w:r w:rsidRPr="00BA30B9">
        <w:rPr>
          <w:rFonts w:asciiTheme="majorHAnsi" w:hAnsiTheme="majorHAnsi"/>
          <w:i/>
          <w:sz w:val="24"/>
          <w:szCs w:val="24"/>
        </w:rPr>
        <w:t xml:space="preserve">’, ‘fidgety’, ‘requested numerous breaks’, </w:t>
      </w:r>
      <w:r w:rsidRPr="00BA30B9">
        <w:rPr>
          <w:rFonts w:asciiTheme="majorHAnsi" w:hAnsiTheme="majorHAnsi"/>
          <w:i/>
          <w:sz w:val="24"/>
          <w:szCs w:val="24"/>
        </w:rPr>
        <w:lastRenderedPageBreak/>
        <w:t xml:space="preserve">‘complained of being tired or bored’, ‘chatty’ </w:t>
      </w:r>
      <w:r w:rsidRPr="00BA30B9">
        <w:rPr>
          <w:rFonts w:asciiTheme="majorHAnsi" w:hAnsiTheme="majorHAnsi"/>
          <w:sz w:val="24"/>
          <w:szCs w:val="24"/>
        </w:rPr>
        <w:t>or</w:t>
      </w:r>
      <w:r w:rsidRPr="00BA30B9">
        <w:rPr>
          <w:rFonts w:asciiTheme="majorHAnsi" w:hAnsiTheme="majorHAnsi"/>
          <w:i/>
          <w:sz w:val="24"/>
          <w:szCs w:val="24"/>
        </w:rPr>
        <w:t xml:space="preserve"> ‘frustrated’</w:t>
      </w:r>
      <w:r w:rsidRPr="00BA30B9">
        <w:rPr>
          <w:rFonts w:asciiTheme="majorHAnsi" w:hAnsiTheme="majorHAnsi"/>
          <w:sz w:val="24"/>
          <w:szCs w:val="24"/>
        </w:rPr>
        <w:t>.</w:t>
      </w:r>
      <w:r w:rsidR="003B60D3" w:rsidRPr="00BA30B9">
        <w:rPr>
          <w:rFonts w:asciiTheme="majorHAnsi" w:hAnsiTheme="majorHAnsi"/>
          <w:sz w:val="24"/>
          <w:szCs w:val="24"/>
        </w:rPr>
        <w:t xml:space="preserve">  A</w:t>
      </w:r>
      <w:r w:rsidRPr="00BA30B9">
        <w:rPr>
          <w:rFonts w:asciiTheme="majorHAnsi" w:hAnsiTheme="majorHAnsi"/>
          <w:sz w:val="24"/>
          <w:szCs w:val="24"/>
        </w:rPr>
        <w:t>dditional</w:t>
      </w:r>
      <w:r w:rsidR="00477D55" w:rsidRPr="00BA30B9">
        <w:rPr>
          <w:rFonts w:asciiTheme="majorHAnsi" w:hAnsiTheme="majorHAnsi"/>
          <w:sz w:val="24"/>
          <w:szCs w:val="24"/>
        </w:rPr>
        <w:t xml:space="preserve"> exploratory</w:t>
      </w:r>
      <w:r w:rsidRPr="00BA30B9">
        <w:rPr>
          <w:rFonts w:asciiTheme="majorHAnsi" w:hAnsiTheme="majorHAnsi"/>
          <w:sz w:val="24"/>
          <w:szCs w:val="24"/>
        </w:rPr>
        <w:t xml:space="preserve"> </w:t>
      </w:r>
      <w:r w:rsidR="00BF23AC" w:rsidRPr="00BA30B9">
        <w:rPr>
          <w:rFonts w:asciiTheme="majorHAnsi" w:hAnsiTheme="majorHAnsi"/>
          <w:sz w:val="24"/>
          <w:szCs w:val="24"/>
        </w:rPr>
        <w:t xml:space="preserve">post-hoc </w:t>
      </w:r>
      <w:r w:rsidR="00275965" w:rsidRPr="00BA30B9">
        <w:rPr>
          <w:rFonts w:asciiTheme="majorHAnsi" w:hAnsiTheme="majorHAnsi"/>
          <w:sz w:val="24"/>
          <w:szCs w:val="24"/>
        </w:rPr>
        <w:t>ANCOVAs</w:t>
      </w:r>
      <w:r w:rsidRPr="00BA30B9">
        <w:rPr>
          <w:rFonts w:asciiTheme="majorHAnsi" w:hAnsiTheme="majorHAnsi"/>
          <w:sz w:val="24"/>
          <w:szCs w:val="24"/>
        </w:rPr>
        <w:t xml:space="preserve"> were c</w:t>
      </w:r>
      <w:r w:rsidR="00477D55" w:rsidRPr="00BA30B9">
        <w:rPr>
          <w:rFonts w:asciiTheme="majorHAnsi" w:hAnsiTheme="majorHAnsi"/>
          <w:sz w:val="24"/>
          <w:szCs w:val="24"/>
        </w:rPr>
        <w:t>omputed</w:t>
      </w:r>
      <w:r w:rsidRPr="00BA30B9">
        <w:rPr>
          <w:rFonts w:asciiTheme="majorHAnsi" w:hAnsiTheme="majorHAnsi"/>
          <w:sz w:val="24"/>
          <w:szCs w:val="24"/>
        </w:rPr>
        <w:t xml:space="preserve"> to investigate w</w:t>
      </w:r>
      <w:r w:rsidR="0047596B" w:rsidRPr="00BA30B9">
        <w:rPr>
          <w:rFonts w:asciiTheme="majorHAnsi" w:hAnsiTheme="majorHAnsi"/>
          <w:sz w:val="24"/>
          <w:szCs w:val="24"/>
        </w:rPr>
        <w:t>hether these children (</w:t>
      </w:r>
      <w:r w:rsidR="00FB61E2" w:rsidRPr="00BA30B9">
        <w:rPr>
          <w:rFonts w:asciiTheme="majorHAnsi" w:hAnsiTheme="majorHAnsi"/>
          <w:sz w:val="24"/>
          <w:szCs w:val="24"/>
        </w:rPr>
        <w:t xml:space="preserve">hereafter referred to </w:t>
      </w:r>
      <w:r w:rsidRPr="00BA30B9">
        <w:rPr>
          <w:rFonts w:asciiTheme="majorHAnsi" w:hAnsiTheme="majorHAnsi"/>
          <w:sz w:val="24"/>
          <w:szCs w:val="24"/>
        </w:rPr>
        <w:t xml:space="preserve">as </w:t>
      </w:r>
      <w:r w:rsidR="003B1A9A" w:rsidRPr="00BA30B9">
        <w:rPr>
          <w:rFonts w:asciiTheme="majorHAnsi" w:hAnsiTheme="majorHAnsi"/>
          <w:sz w:val="24"/>
          <w:szCs w:val="24"/>
        </w:rPr>
        <w:t>‘restless’</w:t>
      </w:r>
      <w:r w:rsidRPr="00BA30B9">
        <w:rPr>
          <w:rFonts w:asciiTheme="majorHAnsi" w:hAnsiTheme="majorHAnsi"/>
          <w:sz w:val="24"/>
          <w:szCs w:val="24"/>
        </w:rPr>
        <w:t>) differed in any of the study outcomes from children who did not exhibit these behaviours during the task (described as ‘</w:t>
      </w:r>
      <w:r w:rsidR="003B1A9A" w:rsidRPr="00BA30B9">
        <w:rPr>
          <w:rFonts w:asciiTheme="majorHAnsi" w:hAnsiTheme="majorHAnsi"/>
          <w:sz w:val="24"/>
          <w:szCs w:val="24"/>
        </w:rPr>
        <w:t>typical’</w:t>
      </w:r>
      <w:r w:rsidR="001412DB" w:rsidRPr="00BA30B9">
        <w:rPr>
          <w:rFonts w:asciiTheme="majorHAnsi" w:hAnsiTheme="majorHAnsi"/>
          <w:sz w:val="24"/>
          <w:szCs w:val="24"/>
        </w:rPr>
        <w:t xml:space="preserve"> throughout</w:t>
      </w:r>
      <w:r w:rsidRPr="00BA30B9">
        <w:rPr>
          <w:rFonts w:asciiTheme="majorHAnsi" w:hAnsiTheme="majorHAnsi"/>
          <w:sz w:val="24"/>
          <w:szCs w:val="24"/>
        </w:rPr>
        <w:t>), controlling for</w:t>
      </w:r>
      <w:r w:rsidR="00783FA7" w:rsidRPr="00BA30B9">
        <w:rPr>
          <w:rFonts w:asciiTheme="majorHAnsi" w:hAnsiTheme="majorHAnsi"/>
          <w:sz w:val="24"/>
          <w:szCs w:val="24"/>
        </w:rPr>
        <w:t xml:space="preserve"> the</w:t>
      </w:r>
      <w:r w:rsidR="00E86F92" w:rsidRPr="00BA30B9">
        <w:rPr>
          <w:rFonts w:asciiTheme="majorHAnsi" w:hAnsiTheme="majorHAnsi"/>
          <w:sz w:val="24"/>
          <w:szCs w:val="24"/>
        </w:rPr>
        <w:t xml:space="preserve"> previously</w:t>
      </w:r>
      <w:r w:rsidR="00BB34B6" w:rsidRPr="00BA30B9">
        <w:rPr>
          <w:rFonts w:asciiTheme="majorHAnsi" w:hAnsiTheme="majorHAnsi"/>
          <w:sz w:val="24"/>
          <w:szCs w:val="24"/>
        </w:rPr>
        <w:t xml:space="preserve"> identified covariates. </w:t>
      </w:r>
      <w:r w:rsidRPr="00BA30B9">
        <w:rPr>
          <w:rFonts w:asciiTheme="majorHAnsi" w:hAnsiTheme="majorHAnsi"/>
          <w:sz w:val="24"/>
          <w:szCs w:val="24"/>
        </w:rPr>
        <w:t>For sensitivity, all</w:t>
      </w:r>
      <w:r w:rsidR="0018662A" w:rsidRPr="00BA30B9">
        <w:rPr>
          <w:rFonts w:asciiTheme="majorHAnsi" w:hAnsiTheme="majorHAnsi"/>
          <w:sz w:val="24"/>
          <w:szCs w:val="24"/>
        </w:rPr>
        <w:t xml:space="preserve"> </w:t>
      </w:r>
      <w:r w:rsidR="0018662A" w:rsidRPr="00BA30B9">
        <w:rPr>
          <w:rFonts w:asciiTheme="majorHAnsi" w:hAnsiTheme="majorHAnsi"/>
          <w:i/>
          <w:sz w:val="24"/>
          <w:szCs w:val="24"/>
        </w:rPr>
        <w:t>a priori</w:t>
      </w:r>
      <w:r w:rsidRPr="00BA30B9">
        <w:rPr>
          <w:rFonts w:asciiTheme="majorHAnsi" w:hAnsiTheme="majorHAnsi"/>
          <w:sz w:val="24"/>
          <w:szCs w:val="24"/>
        </w:rPr>
        <w:t xml:space="preserve"> study aims were re-tested after excluding children described as ‘</w:t>
      </w:r>
      <w:r w:rsidR="003B1A9A" w:rsidRPr="00BA30B9">
        <w:rPr>
          <w:rFonts w:asciiTheme="majorHAnsi" w:hAnsiTheme="majorHAnsi"/>
          <w:sz w:val="24"/>
          <w:szCs w:val="24"/>
        </w:rPr>
        <w:t>restless’</w:t>
      </w:r>
      <w:r w:rsidR="00BA0B49" w:rsidRPr="00BA30B9">
        <w:rPr>
          <w:rFonts w:asciiTheme="majorHAnsi" w:hAnsiTheme="majorHAnsi"/>
          <w:sz w:val="24"/>
          <w:szCs w:val="24"/>
        </w:rPr>
        <w:t xml:space="preserve"> from the analyses. T</w:t>
      </w:r>
      <w:r w:rsidRPr="00BA30B9">
        <w:rPr>
          <w:rFonts w:asciiTheme="majorHAnsi" w:hAnsiTheme="majorHAnsi"/>
          <w:sz w:val="24"/>
          <w:szCs w:val="24"/>
        </w:rPr>
        <w:t xml:space="preserve">he results on the reduced sample (n= 203) </w:t>
      </w:r>
      <w:r w:rsidR="00EF56B2" w:rsidRPr="00BA30B9">
        <w:rPr>
          <w:rFonts w:asciiTheme="majorHAnsi" w:hAnsiTheme="majorHAnsi"/>
          <w:sz w:val="24"/>
          <w:szCs w:val="24"/>
        </w:rPr>
        <w:t>did not differ</w:t>
      </w:r>
      <w:r w:rsidR="00007721" w:rsidRPr="00BA30B9">
        <w:rPr>
          <w:rFonts w:asciiTheme="majorHAnsi" w:hAnsiTheme="majorHAnsi"/>
          <w:sz w:val="24"/>
          <w:szCs w:val="24"/>
        </w:rPr>
        <w:t xml:space="preserve"> significantly</w:t>
      </w:r>
      <w:r w:rsidR="00EF56B2" w:rsidRPr="00BA30B9">
        <w:rPr>
          <w:rFonts w:asciiTheme="majorHAnsi" w:hAnsiTheme="majorHAnsi"/>
          <w:sz w:val="24"/>
          <w:szCs w:val="24"/>
        </w:rPr>
        <w:t xml:space="preserve"> </w:t>
      </w:r>
      <w:r w:rsidR="00007721" w:rsidRPr="00BA30B9">
        <w:rPr>
          <w:rFonts w:asciiTheme="majorHAnsi" w:hAnsiTheme="majorHAnsi"/>
          <w:sz w:val="24"/>
          <w:szCs w:val="24"/>
        </w:rPr>
        <w:t>from</w:t>
      </w:r>
      <w:r w:rsidR="00EF56B2" w:rsidRPr="00BA30B9">
        <w:rPr>
          <w:rFonts w:asciiTheme="majorHAnsi" w:hAnsiTheme="majorHAnsi"/>
          <w:sz w:val="24"/>
          <w:szCs w:val="24"/>
        </w:rPr>
        <w:t xml:space="preserve"> th</w:t>
      </w:r>
      <w:r w:rsidR="00007721" w:rsidRPr="00BA30B9">
        <w:rPr>
          <w:rFonts w:asciiTheme="majorHAnsi" w:hAnsiTheme="majorHAnsi"/>
          <w:sz w:val="24"/>
          <w:szCs w:val="24"/>
        </w:rPr>
        <w:t>o</w:t>
      </w:r>
      <w:r w:rsidR="00EF56B2" w:rsidRPr="00BA30B9">
        <w:rPr>
          <w:rFonts w:asciiTheme="majorHAnsi" w:hAnsiTheme="majorHAnsi"/>
          <w:sz w:val="24"/>
          <w:szCs w:val="24"/>
        </w:rPr>
        <w:t>se reported</w:t>
      </w:r>
      <w:r w:rsidR="0047596B" w:rsidRPr="00BA30B9">
        <w:rPr>
          <w:rFonts w:asciiTheme="majorHAnsi" w:hAnsiTheme="majorHAnsi"/>
          <w:sz w:val="24"/>
          <w:szCs w:val="24"/>
        </w:rPr>
        <w:t xml:space="preserve"> (results not shown)</w:t>
      </w:r>
      <w:r w:rsidR="00AF172E" w:rsidRPr="00BA30B9">
        <w:rPr>
          <w:rFonts w:asciiTheme="majorHAnsi" w:hAnsiTheme="majorHAnsi"/>
          <w:sz w:val="24"/>
          <w:szCs w:val="24"/>
        </w:rPr>
        <w:t xml:space="preserve">. </w:t>
      </w:r>
      <w:r w:rsidR="00133F2F" w:rsidRPr="00BA30B9">
        <w:rPr>
          <w:rFonts w:asciiTheme="majorHAnsi" w:hAnsiTheme="majorHAnsi"/>
          <w:sz w:val="24"/>
          <w:szCs w:val="24"/>
        </w:rPr>
        <w:t>All analyses were perf</w:t>
      </w:r>
      <w:r w:rsidR="00BA0B49" w:rsidRPr="00BA30B9">
        <w:rPr>
          <w:rFonts w:asciiTheme="majorHAnsi" w:hAnsiTheme="majorHAnsi"/>
          <w:sz w:val="24"/>
          <w:szCs w:val="24"/>
        </w:rPr>
        <w:t>ormed in IBM SPSS version 23.</w:t>
      </w:r>
      <w:r w:rsidR="00BA0B49" w:rsidRPr="0012169F">
        <w:rPr>
          <w:rFonts w:asciiTheme="majorHAnsi" w:hAnsiTheme="majorHAnsi"/>
          <w:sz w:val="24"/>
          <w:szCs w:val="24"/>
        </w:rPr>
        <w:t>0.</w:t>
      </w:r>
      <w:r w:rsidR="0012169F" w:rsidRPr="0012169F">
        <w:rPr>
          <w:rFonts w:asciiTheme="majorHAnsi" w:hAnsiTheme="majorHAnsi"/>
          <w:sz w:val="24"/>
          <w:szCs w:val="24"/>
        </w:rPr>
        <w:t xml:space="preserve"> Tests are two-tailed and alpha level of 0.05 is considered significant.</w:t>
      </w:r>
    </w:p>
    <w:p w14:paraId="2A626799" w14:textId="77777777" w:rsidR="00A630F3" w:rsidRPr="00BA30B9" w:rsidRDefault="00A630F3" w:rsidP="00F57D4D">
      <w:pPr>
        <w:spacing w:line="480" w:lineRule="auto"/>
        <w:rPr>
          <w:rFonts w:asciiTheme="majorHAnsi" w:hAnsiTheme="majorHAnsi"/>
          <w:b/>
          <w:sz w:val="24"/>
          <w:szCs w:val="24"/>
        </w:rPr>
      </w:pPr>
    </w:p>
    <w:p w14:paraId="7616C4AD" w14:textId="6DE5F7DA" w:rsidR="00B8061C" w:rsidRPr="00BA30B9" w:rsidRDefault="00F57D4D" w:rsidP="00F57D4D">
      <w:pPr>
        <w:spacing w:line="480" w:lineRule="auto"/>
        <w:rPr>
          <w:rFonts w:asciiTheme="majorHAnsi" w:hAnsiTheme="majorHAnsi"/>
          <w:b/>
          <w:sz w:val="24"/>
          <w:szCs w:val="24"/>
        </w:rPr>
      </w:pPr>
      <w:r w:rsidRPr="00BA30B9">
        <w:rPr>
          <w:rFonts w:asciiTheme="majorHAnsi" w:hAnsiTheme="majorHAnsi"/>
          <w:b/>
          <w:sz w:val="24"/>
          <w:szCs w:val="24"/>
        </w:rPr>
        <w:t xml:space="preserve">4.0 </w:t>
      </w:r>
      <w:r w:rsidR="00DA1994" w:rsidRPr="00BA30B9">
        <w:rPr>
          <w:rFonts w:asciiTheme="majorHAnsi" w:hAnsiTheme="majorHAnsi"/>
          <w:b/>
          <w:sz w:val="24"/>
          <w:szCs w:val="24"/>
        </w:rPr>
        <w:t>Results</w:t>
      </w:r>
      <w:r w:rsidR="001363ED" w:rsidRPr="00BA30B9">
        <w:rPr>
          <w:rFonts w:asciiTheme="majorHAnsi" w:hAnsiTheme="majorHAnsi"/>
          <w:b/>
          <w:sz w:val="24"/>
          <w:szCs w:val="24"/>
        </w:rPr>
        <w:t xml:space="preserve"> </w:t>
      </w:r>
    </w:p>
    <w:p w14:paraId="628412A9" w14:textId="77777777" w:rsidR="00AE77F7" w:rsidRPr="00BA30B9" w:rsidRDefault="00AE77F7" w:rsidP="00F57D4D">
      <w:pPr>
        <w:spacing w:line="480" w:lineRule="auto"/>
        <w:rPr>
          <w:rFonts w:asciiTheme="majorHAnsi" w:hAnsiTheme="majorHAnsi"/>
          <w:b/>
          <w:sz w:val="24"/>
          <w:szCs w:val="24"/>
        </w:rPr>
      </w:pPr>
      <w:r w:rsidRPr="00BA30B9">
        <w:rPr>
          <w:rFonts w:asciiTheme="majorHAnsi" w:hAnsiTheme="majorHAnsi"/>
          <w:b/>
          <w:sz w:val="24"/>
          <w:szCs w:val="24"/>
        </w:rPr>
        <w:t>4.1 Inhibitory control and eating behaviours</w:t>
      </w:r>
    </w:p>
    <w:p w14:paraId="7FCCDA4C" w14:textId="5F6A39B7" w:rsidR="00233DB4" w:rsidRPr="00BA30B9" w:rsidRDefault="00111729" w:rsidP="0022284E">
      <w:pPr>
        <w:spacing w:line="480" w:lineRule="auto"/>
        <w:ind w:firstLine="1134"/>
        <w:rPr>
          <w:rFonts w:asciiTheme="majorHAnsi" w:hAnsiTheme="majorHAnsi"/>
          <w:sz w:val="24"/>
          <w:szCs w:val="24"/>
        </w:rPr>
      </w:pPr>
      <w:r w:rsidRPr="00BA30B9">
        <w:rPr>
          <w:rFonts w:asciiTheme="majorHAnsi" w:hAnsiTheme="majorHAnsi"/>
          <w:sz w:val="24"/>
          <w:szCs w:val="24"/>
        </w:rPr>
        <w:t>Sample characteristics</w:t>
      </w:r>
      <w:r w:rsidR="008911EA" w:rsidRPr="00BA30B9">
        <w:rPr>
          <w:rFonts w:asciiTheme="majorHAnsi" w:hAnsiTheme="majorHAnsi"/>
          <w:sz w:val="24"/>
          <w:szCs w:val="24"/>
        </w:rPr>
        <w:t xml:space="preserve"> </w:t>
      </w:r>
      <w:r w:rsidR="004651F6" w:rsidRPr="00BA30B9">
        <w:rPr>
          <w:rFonts w:asciiTheme="majorHAnsi" w:hAnsiTheme="majorHAnsi"/>
          <w:sz w:val="24"/>
          <w:szCs w:val="24"/>
        </w:rPr>
        <w:t>in the</w:t>
      </w:r>
      <w:r w:rsidR="00E409E2" w:rsidRPr="00BA30B9">
        <w:rPr>
          <w:rFonts w:asciiTheme="majorHAnsi" w:hAnsiTheme="majorHAnsi"/>
          <w:sz w:val="24"/>
          <w:szCs w:val="24"/>
        </w:rPr>
        <w:t xml:space="preserve"> </w:t>
      </w:r>
      <w:r w:rsidR="00883B02" w:rsidRPr="00BA30B9">
        <w:rPr>
          <w:rFonts w:asciiTheme="majorHAnsi" w:hAnsiTheme="majorHAnsi"/>
          <w:sz w:val="24"/>
          <w:szCs w:val="24"/>
        </w:rPr>
        <w:t>key</w:t>
      </w:r>
      <w:r w:rsidR="004651F6" w:rsidRPr="00BA30B9">
        <w:rPr>
          <w:rFonts w:asciiTheme="majorHAnsi" w:hAnsiTheme="majorHAnsi"/>
          <w:sz w:val="24"/>
          <w:szCs w:val="24"/>
        </w:rPr>
        <w:t xml:space="preserve"> study</w:t>
      </w:r>
      <w:r w:rsidR="00883B02" w:rsidRPr="00BA30B9">
        <w:rPr>
          <w:rFonts w:asciiTheme="majorHAnsi" w:hAnsiTheme="majorHAnsi"/>
          <w:sz w:val="24"/>
          <w:szCs w:val="24"/>
        </w:rPr>
        <w:t xml:space="preserve"> </w:t>
      </w:r>
      <w:r w:rsidR="00E409E2" w:rsidRPr="00BA30B9">
        <w:rPr>
          <w:rFonts w:asciiTheme="majorHAnsi" w:hAnsiTheme="majorHAnsi"/>
          <w:sz w:val="24"/>
          <w:szCs w:val="24"/>
        </w:rPr>
        <w:t xml:space="preserve">outcomes </w:t>
      </w:r>
      <w:r w:rsidR="00101ECB" w:rsidRPr="00BA30B9">
        <w:rPr>
          <w:rFonts w:asciiTheme="majorHAnsi" w:hAnsiTheme="majorHAnsi"/>
          <w:sz w:val="24"/>
          <w:szCs w:val="24"/>
        </w:rPr>
        <w:t xml:space="preserve">are </w:t>
      </w:r>
      <w:r w:rsidR="00DB6EB7" w:rsidRPr="00BA30B9">
        <w:rPr>
          <w:rFonts w:asciiTheme="majorHAnsi" w:hAnsiTheme="majorHAnsi"/>
          <w:sz w:val="24"/>
          <w:szCs w:val="24"/>
        </w:rPr>
        <w:t>presented in Table 1.</w:t>
      </w:r>
      <w:r w:rsidR="00233DB4" w:rsidRPr="00BA30B9">
        <w:rPr>
          <w:rFonts w:asciiTheme="majorHAnsi" w:hAnsiTheme="majorHAnsi"/>
          <w:sz w:val="24"/>
          <w:szCs w:val="24"/>
        </w:rPr>
        <w:t xml:space="preserve"> Children tended to select larg</w:t>
      </w:r>
      <w:r w:rsidR="006C4FAA" w:rsidRPr="00BA30B9">
        <w:rPr>
          <w:rFonts w:asciiTheme="majorHAnsi" w:hAnsiTheme="majorHAnsi"/>
          <w:sz w:val="24"/>
          <w:szCs w:val="24"/>
        </w:rPr>
        <w:t>er por</w:t>
      </w:r>
      <w:r w:rsidR="00AA3919" w:rsidRPr="00BA30B9">
        <w:rPr>
          <w:rFonts w:asciiTheme="majorHAnsi" w:hAnsiTheme="majorHAnsi"/>
          <w:sz w:val="24"/>
          <w:szCs w:val="24"/>
        </w:rPr>
        <w:t>tions than they consumed and</w:t>
      </w:r>
      <w:r w:rsidR="002B07F0" w:rsidRPr="00BA30B9">
        <w:rPr>
          <w:rFonts w:asciiTheme="majorHAnsi" w:hAnsiTheme="majorHAnsi"/>
          <w:sz w:val="24"/>
          <w:szCs w:val="24"/>
        </w:rPr>
        <w:t xml:space="preserve"> </w:t>
      </w:r>
      <w:r w:rsidR="00AA3919" w:rsidRPr="00BA30B9">
        <w:rPr>
          <w:rFonts w:asciiTheme="majorHAnsi" w:hAnsiTheme="majorHAnsi"/>
          <w:sz w:val="24"/>
          <w:szCs w:val="24"/>
        </w:rPr>
        <w:t xml:space="preserve">leftover around </w:t>
      </w:r>
      <w:r w:rsidR="00233DB4" w:rsidRPr="00BA30B9">
        <w:rPr>
          <w:rFonts w:asciiTheme="majorHAnsi" w:hAnsiTheme="majorHAnsi"/>
          <w:sz w:val="24"/>
          <w:szCs w:val="24"/>
        </w:rPr>
        <w:t>61 kcal</w:t>
      </w:r>
      <w:r w:rsidR="00BC5AAA" w:rsidRPr="00BA30B9">
        <w:rPr>
          <w:rFonts w:asciiTheme="majorHAnsi" w:hAnsiTheme="majorHAnsi"/>
          <w:sz w:val="24"/>
          <w:szCs w:val="24"/>
        </w:rPr>
        <w:t xml:space="preserve"> (33</w:t>
      </w:r>
      <w:r w:rsidR="00FA0611" w:rsidRPr="00BA30B9">
        <w:rPr>
          <w:rFonts w:asciiTheme="majorHAnsi" w:hAnsiTheme="majorHAnsi"/>
          <w:sz w:val="24"/>
          <w:szCs w:val="24"/>
        </w:rPr>
        <w:t>g)</w:t>
      </w:r>
      <w:r w:rsidR="002B07F0" w:rsidRPr="00BA30B9">
        <w:rPr>
          <w:rFonts w:asciiTheme="majorHAnsi" w:hAnsiTheme="majorHAnsi"/>
          <w:sz w:val="24"/>
          <w:szCs w:val="24"/>
        </w:rPr>
        <w:t xml:space="preserve"> on average</w:t>
      </w:r>
      <w:r w:rsidR="00233DB4" w:rsidRPr="00BA30B9">
        <w:rPr>
          <w:rFonts w:asciiTheme="majorHAnsi" w:hAnsiTheme="majorHAnsi"/>
          <w:sz w:val="24"/>
          <w:szCs w:val="24"/>
        </w:rPr>
        <w:t xml:space="preserve">. The majority of children consumed some </w:t>
      </w:r>
      <w:r w:rsidR="00F8352B" w:rsidRPr="00BA30B9">
        <w:rPr>
          <w:rFonts w:asciiTheme="majorHAnsi" w:hAnsiTheme="majorHAnsi"/>
          <w:sz w:val="24"/>
          <w:szCs w:val="24"/>
        </w:rPr>
        <w:t xml:space="preserve">snacks </w:t>
      </w:r>
      <w:r w:rsidR="00233DB4" w:rsidRPr="00BA30B9">
        <w:rPr>
          <w:rFonts w:asciiTheme="majorHAnsi" w:hAnsiTheme="majorHAnsi"/>
          <w:sz w:val="24"/>
          <w:szCs w:val="24"/>
        </w:rPr>
        <w:t>during the EAH</w:t>
      </w:r>
      <w:r w:rsidR="00D60DE0" w:rsidRPr="00BA30B9">
        <w:rPr>
          <w:rFonts w:asciiTheme="majorHAnsi" w:hAnsiTheme="majorHAnsi"/>
          <w:sz w:val="24"/>
          <w:szCs w:val="24"/>
        </w:rPr>
        <w:t xml:space="preserve"> task</w:t>
      </w:r>
      <w:r w:rsidR="006C4FAA" w:rsidRPr="00BA30B9">
        <w:rPr>
          <w:rFonts w:asciiTheme="majorHAnsi" w:hAnsiTheme="majorHAnsi"/>
          <w:sz w:val="24"/>
          <w:szCs w:val="24"/>
        </w:rPr>
        <w:t xml:space="preserve"> (89.5%)</w:t>
      </w:r>
      <w:r w:rsidR="00D60DE0" w:rsidRPr="00BA30B9">
        <w:rPr>
          <w:rFonts w:asciiTheme="majorHAnsi" w:hAnsiTheme="majorHAnsi"/>
          <w:sz w:val="24"/>
          <w:szCs w:val="24"/>
        </w:rPr>
        <w:t xml:space="preserve">. </w:t>
      </w:r>
      <w:r w:rsidR="00CC1A12" w:rsidRPr="00BA30B9">
        <w:rPr>
          <w:rFonts w:asciiTheme="majorHAnsi" w:hAnsiTheme="majorHAnsi"/>
          <w:sz w:val="24"/>
          <w:szCs w:val="24"/>
        </w:rPr>
        <w:t xml:space="preserve">There were significant sex differences in SSRT, portions selected and energy consumed at lunch, during the EAH and cumulatively. </w:t>
      </w:r>
    </w:p>
    <w:p w14:paraId="70DF8DF1" w14:textId="2EB5B583" w:rsidR="00103E2A" w:rsidRPr="00BA30B9" w:rsidRDefault="00103E2A" w:rsidP="0022284E">
      <w:pPr>
        <w:spacing w:line="480" w:lineRule="auto"/>
        <w:ind w:firstLine="1134"/>
        <w:rPr>
          <w:rFonts w:asciiTheme="majorHAnsi" w:hAnsiTheme="majorHAnsi"/>
          <w:sz w:val="24"/>
          <w:szCs w:val="24"/>
        </w:rPr>
      </w:pPr>
      <w:r w:rsidRPr="00BA30B9">
        <w:rPr>
          <w:rFonts w:asciiTheme="majorHAnsi" w:hAnsiTheme="majorHAnsi"/>
          <w:sz w:val="24"/>
          <w:szCs w:val="24"/>
        </w:rPr>
        <w:t>The unadjusted and adjusted</w:t>
      </w:r>
      <w:r w:rsidR="00DC0302" w:rsidRPr="00BA30B9">
        <w:rPr>
          <w:rFonts w:asciiTheme="majorHAnsi" w:hAnsiTheme="majorHAnsi"/>
          <w:sz w:val="24"/>
          <w:szCs w:val="24"/>
        </w:rPr>
        <w:t xml:space="preserve"> linear regression</w:t>
      </w:r>
      <w:r w:rsidRPr="00BA30B9">
        <w:rPr>
          <w:rFonts w:asciiTheme="majorHAnsi" w:hAnsiTheme="majorHAnsi"/>
          <w:sz w:val="24"/>
          <w:szCs w:val="24"/>
        </w:rPr>
        <w:t xml:space="preserve"> models are summarised in Table 2.</w:t>
      </w:r>
      <w:r w:rsidR="000A0E8D" w:rsidRPr="00BA30B9">
        <w:rPr>
          <w:rFonts w:asciiTheme="majorHAnsi" w:hAnsiTheme="majorHAnsi"/>
          <w:sz w:val="24"/>
          <w:szCs w:val="24"/>
        </w:rPr>
        <w:t xml:space="preserve"> </w:t>
      </w:r>
      <w:r w:rsidR="000F6F9A" w:rsidRPr="00BA30B9">
        <w:rPr>
          <w:rFonts w:asciiTheme="majorHAnsi" w:hAnsiTheme="majorHAnsi"/>
          <w:sz w:val="24"/>
          <w:szCs w:val="24"/>
        </w:rPr>
        <w:t xml:space="preserve">In unadjusted analyses, </w:t>
      </w:r>
      <w:r w:rsidR="00C06B42" w:rsidRPr="00BA30B9">
        <w:rPr>
          <w:rFonts w:asciiTheme="majorHAnsi" w:hAnsiTheme="majorHAnsi"/>
          <w:sz w:val="24"/>
          <w:szCs w:val="24"/>
        </w:rPr>
        <w:t xml:space="preserve">children </w:t>
      </w:r>
      <w:r w:rsidR="00FC37A7" w:rsidRPr="00BA30B9">
        <w:rPr>
          <w:rFonts w:asciiTheme="majorHAnsi" w:hAnsiTheme="majorHAnsi"/>
          <w:sz w:val="24"/>
          <w:szCs w:val="24"/>
        </w:rPr>
        <w:t>with</w:t>
      </w:r>
      <w:r w:rsidR="00C06B42" w:rsidRPr="00BA30B9">
        <w:rPr>
          <w:rFonts w:asciiTheme="majorHAnsi" w:hAnsiTheme="majorHAnsi"/>
          <w:sz w:val="24"/>
          <w:szCs w:val="24"/>
        </w:rPr>
        <w:t xml:space="preserve"> </w:t>
      </w:r>
      <w:r w:rsidR="0024755B" w:rsidRPr="00BA30B9">
        <w:rPr>
          <w:rFonts w:asciiTheme="majorHAnsi" w:hAnsiTheme="majorHAnsi"/>
          <w:sz w:val="24"/>
          <w:szCs w:val="24"/>
        </w:rPr>
        <w:t xml:space="preserve">lower </w:t>
      </w:r>
      <w:r w:rsidR="000F6F9A" w:rsidRPr="00BA30B9">
        <w:rPr>
          <w:rFonts w:asciiTheme="majorHAnsi" w:hAnsiTheme="majorHAnsi"/>
          <w:sz w:val="24"/>
          <w:szCs w:val="24"/>
        </w:rPr>
        <w:t xml:space="preserve">inhibitory control </w:t>
      </w:r>
      <w:r w:rsidR="00101F91" w:rsidRPr="00BA30B9">
        <w:rPr>
          <w:rFonts w:asciiTheme="majorHAnsi" w:hAnsiTheme="majorHAnsi"/>
          <w:sz w:val="24"/>
          <w:szCs w:val="24"/>
        </w:rPr>
        <w:t>served themselves</w:t>
      </w:r>
      <w:r w:rsidR="00C06B42" w:rsidRPr="00BA30B9">
        <w:rPr>
          <w:rFonts w:asciiTheme="majorHAnsi" w:hAnsiTheme="majorHAnsi"/>
          <w:sz w:val="24"/>
          <w:szCs w:val="24"/>
        </w:rPr>
        <w:t xml:space="preserve"> larger portions of food at lunch and consumed lunch at faster rates</w:t>
      </w:r>
      <w:r w:rsidR="000F6F9A" w:rsidRPr="00BA30B9">
        <w:rPr>
          <w:rFonts w:asciiTheme="majorHAnsi" w:hAnsiTheme="majorHAnsi"/>
          <w:sz w:val="24"/>
          <w:szCs w:val="24"/>
        </w:rPr>
        <w:t>.</w:t>
      </w:r>
      <w:r w:rsidR="005E2F5B" w:rsidRPr="00BA30B9">
        <w:rPr>
          <w:rFonts w:asciiTheme="majorHAnsi" w:hAnsiTheme="majorHAnsi"/>
          <w:sz w:val="24"/>
          <w:szCs w:val="24"/>
        </w:rPr>
        <w:t xml:space="preserve"> </w:t>
      </w:r>
      <w:r w:rsidR="000F6F9A" w:rsidRPr="00BA30B9">
        <w:rPr>
          <w:rFonts w:asciiTheme="majorHAnsi" w:hAnsiTheme="majorHAnsi"/>
          <w:sz w:val="24"/>
          <w:szCs w:val="24"/>
        </w:rPr>
        <w:t xml:space="preserve">There was a trend for children with </w:t>
      </w:r>
      <w:r w:rsidR="00211CFE" w:rsidRPr="00BA30B9">
        <w:rPr>
          <w:rFonts w:asciiTheme="majorHAnsi" w:hAnsiTheme="majorHAnsi"/>
          <w:sz w:val="24"/>
          <w:szCs w:val="24"/>
        </w:rPr>
        <w:t>lower inhibitory control to consume more energy at lunch</w:t>
      </w:r>
      <w:r w:rsidR="001705C6" w:rsidRPr="00BA30B9">
        <w:rPr>
          <w:rFonts w:asciiTheme="majorHAnsi" w:hAnsiTheme="majorHAnsi"/>
          <w:sz w:val="24"/>
          <w:szCs w:val="24"/>
        </w:rPr>
        <w:t xml:space="preserve"> and </w:t>
      </w:r>
      <w:r w:rsidR="00211CFE" w:rsidRPr="00BA30B9">
        <w:rPr>
          <w:rFonts w:asciiTheme="majorHAnsi" w:hAnsiTheme="majorHAnsi"/>
          <w:sz w:val="24"/>
          <w:szCs w:val="24"/>
        </w:rPr>
        <w:t xml:space="preserve">cumulatively </w:t>
      </w:r>
      <w:r w:rsidR="00793B9D" w:rsidRPr="00BA30B9">
        <w:rPr>
          <w:rFonts w:asciiTheme="majorHAnsi" w:hAnsiTheme="majorHAnsi"/>
          <w:sz w:val="24"/>
          <w:szCs w:val="24"/>
        </w:rPr>
        <w:t>from lunch and the EAH task</w:t>
      </w:r>
      <w:r w:rsidR="00FE1E43" w:rsidRPr="00BA30B9">
        <w:rPr>
          <w:rFonts w:asciiTheme="majorHAnsi" w:hAnsiTheme="majorHAnsi"/>
          <w:sz w:val="24"/>
          <w:szCs w:val="24"/>
        </w:rPr>
        <w:t>, but not independently during the EAH task</w:t>
      </w:r>
      <w:r w:rsidR="00211CFE" w:rsidRPr="00BA30B9">
        <w:rPr>
          <w:rFonts w:asciiTheme="majorHAnsi" w:hAnsiTheme="majorHAnsi"/>
          <w:sz w:val="24"/>
          <w:szCs w:val="24"/>
        </w:rPr>
        <w:t>.</w:t>
      </w:r>
      <w:r w:rsidR="00DF1D81" w:rsidRPr="00BA30B9">
        <w:rPr>
          <w:rFonts w:asciiTheme="majorHAnsi" w:hAnsiTheme="majorHAnsi"/>
          <w:sz w:val="24"/>
          <w:szCs w:val="24"/>
        </w:rPr>
        <w:t xml:space="preserve"> In unadjusted analyses c</w:t>
      </w:r>
      <w:r w:rsidR="007515E0" w:rsidRPr="00BA30B9">
        <w:rPr>
          <w:rFonts w:asciiTheme="majorHAnsi" w:hAnsiTheme="majorHAnsi"/>
          <w:sz w:val="24"/>
          <w:szCs w:val="24"/>
        </w:rPr>
        <w:t xml:space="preserve">hildren with higher </w:t>
      </w:r>
      <w:r w:rsidR="007515E0" w:rsidRPr="00BA30B9">
        <w:rPr>
          <w:rFonts w:asciiTheme="majorHAnsi" w:hAnsiTheme="majorHAnsi"/>
          <w:sz w:val="24"/>
          <w:szCs w:val="24"/>
        </w:rPr>
        <w:lastRenderedPageBreak/>
        <w:t xml:space="preserve">SSRT had </w:t>
      </w:r>
      <w:r w:rsidR="007572C2" w:rsidRPr="00BA30B9">
        <w:rPr>
          <w:rFonts w:asciiTheme="majorHAnsi" w:hAnsiTheme="majorHAnsi"/>
          <w:sz w:val="24"/>
          <w:szCs w:val="24"/>
        </w:rPr>
        <w:t xml:space="preserve">substantially </w:t>
      </w:r>
      <w:r w:rsidR="007515E0" w:rsidRPr="00BA30B9">
        <w:rPr>
          <w:rFonts w:asciiTheme="majorHAnsi" w:hAnsiTheme="majorHAnsi"/>
          <w:sz w:val="24"/>
          <w:szCs w:val="24"/>
        </w:rPr>
        <w:t xml:space="preserve">increased odds </w:t>
      </w:r>
      <w:r w:rsidR="00A20442" w:rsidRPr="00BA30B9">
        <w:rPr>
          <w:rFonts w:asciiTheme="majorHAnsi" w:hAnsiTheme="majorHAnsi"/>
          <w:sz w:val="24"/>
          <w:szCs w:val="24"/>
        </w:rPr>
        <w:t>to serve themselves multiple portions</w:t>
      </w:r>
      <w:r w:rsidR="007515E0" w:rsidRPr="00BA30B9">
        <w:rPr>
          <w:rFonts w:asciiTheme="majorHAnsi" w:hAnsiTheme="majorHAnsi"/>
          <w:sz w:val="24"/>
          <w:szCs w:val="24"/>
        </w:rPr>
        <w:t xml:space="preserve"> at lunch (</w:t>
      </w:r>
      <w:r w:rsidR="009F67D1" w:rsidRPr="00BA30B9">
        <w:rPr>
          <w:rFonts w:asciiTheme="majorHAnsi" w:hAnsiTheme="majorHAnsi"/>
          <w:sz w:val="24"/>
          <w:szCs w:val="24"/>
        </w:rPr>
        <w:t>OR</w:t>
      </w:r>
      <w:r w:rsidR="00A20442" w:rsidRPr="00BA30B9">
        <w:rPr>
          <w:rFonts w:asciiTheme="majorHAnsi" w:hAnsiTheme="majorHAnsi"/>
          <w:sz w:val="24"/>
          <w:szCs w:val="24"/>
        </w:rPr>
        <w:t xml:space="preserve">=14.9, 95%CI [2.1, 107.3]; </w:t>
      </w:r>
      <w:r w:rsidR="007515E0" w:rsidRPr="00BA30B9">
        <w:rPr>
          <w:rFonts w:asciiTheme="majorHAnsi" w:hAnsiTheme="majorHAnsi"/>
          <w:sz w:val="24"/>
          <w:szCs w:val="24"/>
        </w:rPr>
        <w:t xml:space="preserve">b=2.71, Wald </w:t>
      </w:r>
      <w:r w:rsidR="00771546" w:rsidRPr="00BA30B9">
        <w:rPr>
          <w:rFonts w:asciiTheme="majorHAnsi" w:hAnsiTheme="majorHAnsi"/>
          <w:bCs/>
          <w:sz w:val="24"/>
          <w:szCs w:val="24"/>
          <w:lang w:val="de-DE"/>
        </w:rPr>
        <w:t>χ</w:t>
      </w:r>
      <w:r w:rsidR="00771546" w:rsidRPr="00BA30B9">
        <w:rPr>
          <w:rFonts w:asciiTheme="majorHAnsi" w:hAnsiTheme="majorHAnsi"/>
          <w:bCs/>
          <w:sz w:val="24"/>
          <w:szCs w:val="24"/>
          <w:vertAlign w:val="superscript"/>
          <w:lang w:val="de-DE"/>
        </w:rPr>
        <w:t>2</w:t>
      </w:r>
      <w:r w:rsidR="00771546" w:rsidRPr="00BA30B9">
        <w:rPr>
          <w:rFonts w:asciiTheme="majorHAnsi" w:hAnsiTheme="majorHAnsi"/>
          <w:bCs/>
          <w:sz w:val="24"/>
          <w:szCs w:val="24"/>
          <w:lang w:val="de-DE"/>
        </w:rPr>
        <w:t>(</w:t>
      </w:r>
      <w:proofErr w:type="gramStart"/>
      <w:r w:rsidR="00771546" w:rsidRPr="00BA30B9">
        <w:rPr>
          <w:rFonts w:asciiTheme="majorHAnsi" w:hAnsiTheme="majorHAnsi"/>
          <w:bCs/>
          <w:sz w:val="24"/>
          <w:szCs w:val="24"/>
          <w:lang w:val="de-DE"/>
        </w:rPr>
        <w:t>1)=</w:t>
      </w:r>
      <w:proofErr w:type="gramEnd"/>
      <w:r w:rsidR="009F67D1" w:rsidRPr="00BA30B9">
        <w:rPr>
          <w:rFonts w:asciiTheme="majorHAnsi" w:hAnsiTheme="majorHAnsi"/>
          <w:bCs/>
          <w:sz w:val="24"/>
          <w:szCs w:val="24"/>
          <w:lang w:val="de-DE"/>
        </w:rPr>
        <w:t>7.27,p=0.007)</w:t>
      </w:r>
      <w:r w:rsidR="00A20442" w:rsidRPr="00BA30B9">
        <w:rPr>
          <w:rFonts w:asciiTheme="majorHAnsi" w:hAnsiTheme="majorHAnsi"/>
          <w:bCs/>
          <w:sz w:val="24"/>
          <w:szCs w:val="24"/>
          <w:lang w:val="de-DE"/>
        </w:rPr>
        <w:t xml:space="preserve">. </w:t>
      </w:r>
    </w:p>
    <w:p w14:paraId="4B554BF7" w14:textId="45D31DF9" w:rsidR="00101F91" w:rsidRPr="00BA30B9" w:rsidRDefault="005D66B4" w:rsidP="00101F91">
      <w:pPr>
        <w:spacing w:line="480" w:lineRule="auto"/>
        <w:ind w:firstLine="1134"/>
        <w:rPr>
          <w:rFonts w:asciiTheme="majorHAnsi" w:hAnsiTheme="majorHAnsi"/>
          <w:sz w:val="24"/>
          <w:szCs w:val="24"/>
        </w:rPr>
      </w:pPr>
      <w:r w:rsidRPr="00BA30B9">
        <w:rPr>
          <w:rFonts w:asciiTheme="majorHAnsi" w:hAnsiTheme="majorHAnsi"/>
          <w:sz w:val="24"/>
          <w:szCs w:val="24"/>
        </w:rPr>
        <w:t>Though t</w:t>
      </w:r>
      <w:r w:rsidR="0065081F" w:rsidRPr="00BA30B9">
        <w:rPr>
          <w:rFonts w:asciiTheme="majorHAnsi" w:hAnsiTheme="majorHAnsi"/>
          <w:sz w:val="24"/>
          <w:szCs w:val="24"/>
        </w:rPr>
        <w:t>he final models</w:t>
      </w:r>
      <w:r w:rsidR="00E3616F" w:rsidRPr="00BA30B9">
        <w:rPr>
          <w:rFonts w:asciiTheme="majorHAnsi" w:hAnsiTheme="majorHAnsi"/>
          <w:sz w:val="24"/>
          <w:szCs w:val="24"/>
        </w:rPr>
        <w:t xml:space="preserve"> </w:t>
      </w:r>
      <w:r w:rsidR="00D60DE0" w:rsidRPr="00BA30B9">
        <w:rPr>
          <w:rFonts w:asciiTheme="majorHAnsi" w:hAnsiTheme="majorHAnsi"/>
          <w:sz w:val="24"/>
          <w:szCs w:val="24"/>
        </w:rPr>
        <w:t xml:space="preserve">adjusted for covariates </w:t>
      </w:r>
      <w:r w:rsidR="00FC51E3" w:rsidRPr="00BA30B9">
        <w:rPr>
          <w:rFonts w:asciiTheme="majorHAnsi" w:hAnsiTheme="majorHAnsi"/>
          <w:sz w:val="24"/>
          <w:szCs w:val="24"/>
        </w:rPr>
        <w:t>g</w:t>
      </w:r>
      <w:r w:rsidR="00101F91" w:rsidRPr="00BA30B9">
        <w:rPr>
          <w:rFonts w:asciiTheme="majorHAnsi" w:hAnsiTheme="majorHAnsi"/>
          <w:sz w:val="24"/>
          <w:szCs w:val="24"/>
        </w:rPr>
        <w:t xml:space="preserve">enerally supported </w:t>
      </w:r>
      <w:r w:rsidR="00453485" w:rsidRPr="00BA30B9">
        <w:rPr>
          <w:rFonts w:asciiTheme="majorHAnsi" w:hAnsiTheme="majorHAnsi"/>
          <w:sz w:val="24"/>
          <w:szCs w:val="24"/>
        </w:rPr>
        <w:t>the unadjusted models</w:t>
      </w:r>
      <w:r w:rsidRPr="00BA30B9">
        <w:rPr>
          <w:rFonts w:asciiTheme="majorHAnsi" w:hAnsiTheme="majorHAnsi"/>
          <w:sz w:val="24"/>
          <w:szCs w:val="24"/>
        </w:rPr>
        <w:t>, some of these associations were attenuated</w:t>
      </w:r>
      <w:r w:rsidR="00453485" w:rsidRPr="00BA30B9">
        <w:rPr>
          <w:rFonts w:asciiTheme="majorHAnsi" w:hAnsiTheme="majorHAnsi"/>
          <w:sz w:val="24"/>
          <w:szCs w:val="24"/>
        </w:rPr>
        <w:t>.</w:t>
      </w:r>
      <w:r w:rsidR="00101F91" w:rsidRPr="00BA30B9">
        <w:rPr>
          <w:rFonts w:asciiTheme="majorHAnsi" w:hAnsiTheme="majorHAnsi"/>
          <w:sz w:val="24"/>
          <w:szCs w:val="24"/>
        </w:rPr>
        <w:t xml:space="preserve"> Children </w:t>
      </w:r>
      <w:r w:rsidR="001216B2" w:rsidRPr="00BA30B9">
        <w:rPr>
          <w:rFonts w:asciiTheme="majorHAnsi" w:hAnsiTheme="majorHAnsi"/>
          <w:sz w:val="24"/>
          <w:szCs w:val="24"/>
        </w:rPr>
        <w:t>with lower inhibitory control had significantly faster eating rates during the meal</w:t>
      </w:r>
      <w:r w:rsidR="00AF513C" w:rsidRPr="00BA30B9">
        <w:rPr>
          <w:rFonts w:asciiTheme="majorHAnsi" w:hAnsiTheme="majorHAnsi"/>
          <w:sz w:val="24"/>
          <w:szCs w:val="24"/>
        </w:rPr>
        <w:t>,</w:t>
      </w:r>
      <w:r w:rsidR="001216B2" w:rsidRPr="00BA30B9">
        <w:rPr>
          <w:rFonts w:asciiTheme="majorHAnsi" w:hAnsiTheme="majorHAnsi"/>
          <w:sz w:val="24"/>
          <w:szCs w:val="24"/>
        </w:rPr>
        <w:t xml:space="preserve"> and tended to serve themselves larger portions of food</w:t>
      </w:r>
      <w:r w:rsidR="00101F91" w:rsidRPr="00BA30B9">
        <w:rPr>
          <w:rFonts w:asciiTheme="majorHAnsi" w:hAnsiTheme="majorHAnsi"/>
          <w:sz w:val="24"/>
          <w:szCs w:val="24"/>
        </w:rPr>
        <w:t xml:space="preserve"> at lunch</w:t>
      </w:r>
      <w:r w:rsidR="001216B2" w:rsidRPr="00BA30B9">
        <w:rPr>
          <w:rFonts w:asciiTheme="majorHAnsi" w:hAnsiTheme="majorHAnsi"/>
          <w:sz w:val="24"/>
          <w:szCs w:val="24"/>
        </w:rPr>
        <w:t>, although this association</w:t>
      </w:r>
      <w:r w:rsidR="0091797B" w:rsidRPr="00BA30B9">
        <w:rPr>
          <w:rFonts w:asciiTheme="majorHAnsi" w:hAnsiTheme="majorHAnsi"/>
          <w:sz w:val="24"/>
          <w:szCs w:val="24"/>
        </w:rPr>
        <w:t xml:space="preserve"> marginally</w:t>
      </w:r>
      <w:r w:rsidR="001216B2" w:rsidRPr="00BA30B9">
        <w:rPr>
          <w:rFonts w:asciiTheme="majorHAnsi" w:hAnsiTheme="majorHAnsi"/>
          <w:sz w:val="24"/>
          <w:szCs w:val="24"/>
        </w:rPr>
        <w:t xml:space="preserve"> missed the level of statistical significance</w:t>
      </w:r>
      <w:r w:rsidR="00C06B42" w:rsidRPr="00BA30B9">
        <w:rPr>
          <w:rFonts w:asciiTheme="majorHAnsi" w:hAnsiTheme="majorHAnsi"/>
          <w:sz w:val="24"/>
          <w:szCs w:val="24"/>
        </w:rPr>
        <w:t xml:space="preserve"> (p=0.054)</w:t>
      </w:r>
      <w:r w:rsidR="001216B2" w:rsidRPr="00BA30B9">
        <w:rPr>
          <w:rFonts w:asciiTheme="majorHAnsi" w:hAnsiTheme="majorHAnsi"/>
          <w:sz w:val="24"/>
          <w:szCs w:val="24"/>
        </w:rPr>
        <w:t>.</w:t>
      </w:r>
      <w:r w:rsidR="00AF513C" w:rsidRPr="00BA30B9">
        <w:rPr>
          <w:rFonts w:asciiTheme="majorHAnsi" w:hAnsiTheme="majorHAnsi"/>
          <w:sz w:val="24"/>
          <w:szCs w:val="24"/>
        </w:rPr>
        <w:t xml:space="preserve"> The </w:t>
      </w:r>
      <w:r w:rsidR="006B2F90" w:rsidRPr="00BA30B9">
        <w:rPr>
          <w:rFonts w:asciiTheme="majorHAnsi" w:hAnsiTheme="majorHAnsi"/>
          <w:sz w:val="24"/>
          <w:szCs w:val="24"/>
        </w:rPr>
        <w:t xml:space="preserve">standardised </w:t>
      </w:r>
      <w:r w:rsidR="00AF513C" w:rsidRPr="00BA30B9">
        <w:rPr>
          <w:rFonts w:asciiTheme="majorHAnsi" w:hAnsiTheme="majorHAnsi"/>
          <w:sz w:val="24"/>
          <w:szCs w:val="24"/>
        </w:rPr>
        <w:t>regression coefficients indicate</w:t>
      </w:r>
      <w:r w:rsidR="00E46EB3" w:rsidRPr="00BA30B9">
        <w:rPr>
          <w:rFonts w:asciiTheme="majorHAnsi" w:hAnsiTheme="majorHAnsi"/>
          <w:sz w:val="24"/>
          <w:szCs w:val="24"/>
        </w:rPr>
        <w:t>d</w:t>
      </w:r>
      <w:r w:rsidR="00AF513C" w:rsidRPr="00BA30B9">
        <w:rPr>
          <w:rFonts w:asciiTheme="majorHAnsi" w:hAnsiTheme="majorHAnsi"/>
          <w:sz w:val="24"/>
          <w:szCs w:val="24"/>
        </w:rPr>
        <w:t xml:space="preserve"> that</w:t>
      </w:r>
      <w:r w:rsidR="00515212" w:rsidRPr="00BA30B9">
        <w:rPr>
          <w:rFonts w:asciiTheme="majorHAnsi" w:hAnsiTheme="majorHAnsi"/>
          <w:sz w:val="24"/>
          <w:szCs w:val="24"/>
        </w:rPr>
        <w:t xml:space="preserve"> for every 10% increase in SSRT</w:t>
      </w:r>
      <w:r w:rsidR="00AF513C" w:rsidRPr="00BA30B9">
        <w:rPr>
          <w:rFonts w:asciiTheme="majorHAnsi" w:hAnsiTheme="majorHAnsi"/>
          <w:sz w:val="24"/>
          <w:szCs w:val="24"/>
        </w:rPr>
        <w:t xml:space="preserve"> children were self-serving 13.3 kcal more</w:t>
      </w:r>
      <w:r w:rsidR="00891031" w:rsidRPr="00BA30B9">
        <w:rPr>
          <w:rFonts w:asciiTheme="majorHAnsi" w:hAnsiTheme="majorHAnsi"/>
          <w:sz w:val="24"/>
          <w:szCs w:val="24"/>
        </w:rPr>
        <w:t xml:space="preserve"> </w:t>
      </w:r>
      <w:r w:rsidR="00B54F58" w:rsidRPr="00BA30B9">
        <w:rPr>
          <w:rFonts w:asciiTheme="majorHAnsi" w:hAnsiTheme="majorHAnsi"/>
          <w:sz w:val="24"/>
          <w:szCs w:val="24"/>
        </w:rPr>
        <w:t>at lunch</w:t>
      </w:r>
      <w:r w:rsidR="005F5A4D" w:rsidRPr="00BA30B9">
        <w:rPr>
          <w:rFonts w:asciiTheme="majorHAnsi" w:hAnsiTheme="majorHAnsi"/>
          <w:sz w:val="24"/>
          <w:szCs w:val="24"/>
        </w:rPr>
        <w:t>,</w:t>
      </w:r>
      <w:r w:rsidR="00B54F58" w:rsidRPr="00BA30B9">
        <w:rPr>
          <w:rFonts w:asciiTheme="majorHAnsi" w:hAnsiTheme="majorHAnsi"/>
          <w:sz w:val="24"/>
          <w:szCs w:val="24"/>
        </w:rPr>
        <w:t xml:space="preserve"> </w:t>
      </w:r>
      <w:r w:rsidR="00891031" w:rsidRPr="00BA30B9">
        <w:rPr>
          <w:rFonts w:asciiTheme="majorHAnsi" w:hAnsiTheme="majorHAnsi"/>
          <w:sz w:val="24"/>
          <w:szCs w:val="24"/>
        </w:rPr>
        <w:t>and their eating rate was increasing by 1</w:t>
      </w:r>
      <w:r w:rsidR="00E811C0" w:rsidRPr="00BA30B9">
        <w:rPr>
          <w:rFonts w:asciiTheme="majorHAnsi" w:hAnsiTheme="majorHAnsi"/>
          <w:sz w:val="24"/>
          <w:szCs w:val="24"/>
        </w:rPr>
        <w:t xml:space="preserve"> </w:t>
      </w:r>
      <w:r w:rsidR="00CE1CA3" w:rsidRPr="00BA30B9">
        <w:rPr>
          <w:rFonts w:asciiTheme="majorHAnsi" w:hAnsiTheme="majorHAnsi"/>
          <w:sz w:val="24"/>
          <w:szCs w:val="24"/>
        </w:rPr>
        <w:t>g/min. C</w:t>
      </w:r>
      <w:r w:rsidR="00B54F58" w:rsidRPr="00BA30B9">
        <w:rPr>
          <w:rFonts w:asciiTheme="majorHAnsi" w:hAnsiTheme="majorHAnsi"/>
          <w:sz w:val="24"/>
          <w:szCs w:val="24"/>
        </w:rPr>
        <w:t xml:space="preserve">hildren </w:t>
      </w:r>
      <w:r w:rsidR="006D1F5E" w:rsidRPr="00BA30B9">
        <w:rPr>
          <w:rFonts w:asciiTheme="majorHAnsi" w:hAnsiTheme="majorHAnsi"/>
          <w:sz w:val="24"/>
          <w:szCs w:val="24"/>
        </w:rPr>
        <w:t>with the</w:t>
      </w:r>
      <w:r w:rsidR="00E46EB3" w:rsidRPr="00BA30B9">
        <w:rPr>
          <w:rFonts w:asciiTheme="majorHAnsi" w:hAnsiTheme="majorHAnsi"/>
          <w:sz w:val="24"/>
          <w:szCs w:val="24"/>
        </w:rPr>
        <w:t xml:space="preserve"> scores in the </w:t>
      </w:r>
      <w:r w:rsidR="005F5A4D" w:rsidRPr="00BA30B9">
        <w:rPr>
          <w:rFonts w:asciiTheme="majorHAnsi" w:hAnsiTheme="majorHAnsi"/>
          <w:sz w:val="24"/>
          <w:szCs w:val="24"/>
        </w:rPr>
        <w:t xml:space="preserve">top 10% of </w:t>
      </w:r>
      <w:r w:rsidR="00E46EB3" w:rsidRPr="00BA30B9">
        <w:rPr>
          <w:rFonts w:asciiTheme="majorHAnsi" w:hAnsiTheme="majorHAnsi"/>
          <w:sz w:val="24"/>
          <w:szCs w:val="24"/>
        </w:rPr>
        <w:t xml:space="preserve">SSRT </w:t>
      </w:r>
      <w:r w:rsidR="00B713A4" w:rsidRPr="00BA30B9">
        <w:rPr>
          <w:rFonts w:asciiTheme="majorHAnsi" w:hAnsiTheme="majorHAnsi"/>
          <w:sz w:val="24"/>
          <w:szCs w:val="24"/>
        </w:rPr>
        <w:t xml:space="preserve">self-served </w:t>
      </w:r>
      <w:r w:rsidR="00E46EB3" w:rsidRPr="00BA30B9">
        <w:rPr>
          <w:rFonts w:asciiTheme="majorHAnsi" w:hAnsiTheme="majorHAnsi"/>
          <w:sz w:val="24"/>
          <w:szCs w:val="24"/>
        </w:rPr>
        <w:t xml:space="preserve">up to </w:t>
      </w:r>
      <w:r w:rsidR="0011627F" w:rsidRPr="00BA30B9">
        <w:rPr>
          <w:rFonts w:asciiTheme="majorHAnsi" w:hAnsiTheme="majorHAnsi"/>
          <w:sz w:val="24"/>
          <w:szCs w:val="24"/>
        </w:rPr>
        <w:t>47%</w:t>
      </w:r>
      <w:r w:rsidR="00B713A4" w:rsidRPr="00BA30B9">
        <w:rPr>
          <w:rFonts w:asciiTheme="majorHAnsi" w:hAnsiTheme="majorHAnsi"/>
          <w:sz w:val="24"/>
          <w:szCs w:val="24"/>
        </w:rPr>
        <w:t xml:space="preserve"> more food </w:t>
      </w:r>
      <w:r w:rsidR="00914C27" w:rsidRPr="00BA30B9">
        <w:rPr>
          <w:rFonts w:asciiTheme="majorHAnsi" w:hAnsiTheme="majorHAnsi"/>
          <w:sz w:val="24"/>
          <w:szCs w:val="24"/>
        </w:rPr>
        <w:t>than the average selected portion</w:t>
      </w:r>
      <w:r w:rsidR="00B54F58" w:rsidRPr="00BA30B9">
        <w:rPr>
          <w:rFonts w:asciiTheme="majorHAnsi" w:hAnsiTheme="majorHAnsi"/>
          <w:sz w:val="24"/>
          <w:szCs w:val="24"/>
        </w:rPr>
        <w:t xml:space="preserve"> at lunch</w:t>
      </w:r>
      <w:r w:rsidR="00966506" w:rsidRPr="00BA30B9">
        <w:rPr>
          <w:rFonts w:asciiTheme="majorHAnsi" w:hAnsiTheme="majorHAnsi"/>
          <w:sz w:val="24"/>
          <w:szCs w:val="24"/>
        </w:rPr>
        <w:t>,</w:t>
      </w:r>
      <w:r w:rsidR="00891031" w:rsidRPr="00BA30B9">
        <w:rPr>
          <w:rFonts w:asciiTheme="majorHAnsi" w:hAnsiTheme="majorHAnsi"/>
          <w:sz w:val="24"/>
          <w:szCs w:val="24"/>
        </w:rPr>
        <w:t xml:space="preserve"> and </w:t>
      </w:r>
      <w:r w:rsidR="00DF3147" w:rsidRPr="00BA30B9">
        <w:rPr>
          <w:rFonts w:asciiTheme="majorHAnsi" w:hAnsiTheme="majorHAnsi"/>
          <w:sz w:val="24"/>
          <w:szCs w:val="24"/>
        </w:rPr>
        <w:t xml:space="preserve">had </w:t>
      </w:r>
      <w:r w:rsidR="00E46EB3" w:rsidRPr="00BA30B9">
        <w:rPr>
          <w:rFonts w:asciiTheme="majorHAnsi" w:hAnsiTheme="majorHAnsi"/>
          <w:sz w:val="24"/>
          <w:szCs w:val="24"/>
        </w:rPr>
        <w:t xml:space="preserve">up to </w:t>
      </w:r>
      <w:r w:rsidR="0011627F" w:rsidRPr="00BA30B9">
        <w:rPr>
          <w:rFonts w:asciiTheme="majorHAnsi" w:hAnsiTheme="majorHAnsi"/>
          <w:sz w:val="24"/>
          <w:szCs w:val="24"/>
        </w:rPr>
        <w:t>69</w:t>
      </w:r>
      <w:r w:rsidR="006546C5" w:rsidRPr="00BA30B9">
        <w:rPr>
          <w:rFonts w:asciiTheme="majorHAnsi" w:hAnsiTheme="majorHAnsi"/>
          <w:sz w:val="24"/>
          <w:szCs w:val="24"/>
        </w:rPr>
        <w:t>% higher eating rates than the average eating rate</w:t>
      </w:r>
      <w:r w:rsidR="00966506" w:rsidRPr="00BA30B9">
        <w:rPr>
          <w:rFonts w:asciiTheme="majorHAnsi" w:hAnsiTheme="majorHAnsi"/>
          <w:sz w:val="24"/>
          <w:szCs w:val="24"/>
        </w:rPr>
        <w:t xml:space="preserve"> in this sample</w:t>
      </w:r>
      <w:r w:rsidR="006546C5" w:rsidRPr="00BA30B9">
        <w:rPr>
          <w:rFonts w:asciiTheme="majorHAnsi" w:hAnsiTheme="majorHAnsi"/>
          <w:sz w:val="24"/>
          <w:szCs w:val="24"/>
        </w:rPr>
        <w:t>.</w:t>
      </w:r>
      <w:r w:rsidR="001216B2" w:rsidRPr="00BA30B9">
        <w:rPr>
          <w:rFonts w:asciiTheme="majorHAnsi" w:hAnsiTheme="majorHAnsi"/>
          <w:sz w:val="24"/>
          <w:szCs w:val="24"/>
        </w:rPr>
        <w:t xml:space="preserve"> </w:t>
      </w:r>
      <w:r w:rsidR="00DC0302" w:rsidRPr="00BA30B9">
        <w:rPr>
          <w:rFonts w:asciiTheme="majorHAnsi" w:hAnsiTheme="majorHAnsi"/>
          <w:sz w:val="24"/>
          <w:szCs w:val="24"/>
        </w:rPr>
        <w:t xml:space="preserve">The adjusted logistic regression </w:t>
      </w:r>
      <w:r w:rsidR="00C83110" w:rsidRPr="00BA30B9">
        <w:rPr>
          <w:rFonts w:asciiTheme="majorHAnsi" w:hAnsiTheme="majorHAnsi"/>
          <w:sz w:val="24"/>
          <w:szCs w:val="24"/>
        </w:rPr>
        <w:t>confirmed that c</w:t>
      </w:r>
      <w:r w:rsidR="00A20442" w:rsidRPr="00BA30B9">
        <w:rPr>
          <w:rFonts w:asciiTheme="majorHAnsi" w:hAnsiTheme="majorHAnsi"/>
          <w:sz w:val="24"/>
          <w:szCs w:val="24"/>
        </w:rPr>
        <w:t>hildren with higher SSRT had 1</w:t>
      </w:r>
      <w:r w:rsidR="007572C2" w:rsidRPr="00BA30B9">
        <w:rPr>
          <w:rFonts w:asciiTheme="majorHAnsi" w:hAnsiTheme="majorHAnsi"/>
          <w:sz w:val="24"/>
          <w:szCs w:val="24"/>
        </w:rPr>
        <w:t>6</w:t>
      </w:r>
      <w:r w:rsidR="00A20442" w:rsidRPr="00BA30B9">
        <w:rPr>
          <w:rFonts w:asciiTheme="majorHAnsi" w:hAnsiTheme="majorHAnsi"/>
          <w:sz w:val="24"/>
          <w:szCs w:val="24"/>
        </w:rPr>
        <w:t>-fold increased odds to serve themselves multiple portions at lunch (OR=1</w:t>
      </w:r>
      <w:r w:rsidR="007572C2" w:rsidRPr="00BA30B9">
        <w:rPr>
          <w:rFonts w:asciiTheme="majorHAnsi" w:hAnsiTheme="majorHAnsi"/>
          <w:sz w:val="24"/>
          <w:szCs w:val="24"/>
        </w:rPr>
        <w:t>5</w:t>
      </w:r>
      <w:r w:rsidR="00A20442" w:rsidRPr="00BA30B9">
        <w:rPr>
          <w:rFonts w:asciiTheme="majorHAnsi" w:hAnsiTheme="majorHAnsi"/>
          <w:sz w:val="24"/>
          <w:szCs w:val="24"/>
        </w:rPr>
        <w:t>.</w:t>
      </w:r>
      <w:r w:rsidR="007572C2" w:rsidRPr="00BA30B9">
        <w:rPr>
          <w:rFonts w:asciiTheme="majorHAnsi" w:hAnsiTheme="majorHAnsi"/>
          <w:sz w:val="24"/>
          <w:szCs w:val="24"/>
        </w:rPr>
        <w:t>9</w:t>
      </w:r>
      <w:r w:rsidR="00A20442" w:rsidRPr="00BA30B9">
        <w:rPr>
          <w:rFonts w:asciiTheme="majorHAnsi" w:hAnsiTheme="majorHAnsi"/>
          <w:sz w:val="24"/>
          <w:szCs w:val="24"/>
        </w:rPr>
        <w:t>, 95%CI [2.</w:t>
      </w:r>
      <w:r w:rsidR="007572C2" w:rsidRPr="00BA30B9">
        <w:rPr>
          <w:rFonts w:asciiTheme="majorHAnsi" w:hAnsiTheme="majorHAnsi"/>
          <w:sz w:val="24"/>
          <w:szCs w:val="24"/>
        </w:rPr>
        <w:t>2</w:t>
      </w:r>
      <w:r w:rsidR="00A20442" w:rsidRPr="00BA30B9">
        <w:rPr>
          <w:rFonts w:asciiTheme="majorHAnsi" w:hAnsiTheme="majorHAnsi"/>
          <w:sz w:val="24"/>
          <w:szCs w:val="24"/>
        </w:rPr>
        <w:t>, 1</w:t>
      </w:r>
      <w:r w:rsidR="007572C2" w:rsidRPr="00BA30B9">
        <w:rPr>
          <w:rFonts w:asciiTheme="majorHAnsi" w:hAnsiTheme="majorHAnsi"/>
          <w:sz w:val="24"/>
          <w:szCs w:val="24"/>
        </w:rPr>
        <w:t>15</w:t>
      </w:r>
      <w:r w:rsidR="00A20442" w:rsidRPr="00BA30B9">
        <w:rPr>
          <w:rFonts w:asciiTheme="majorHAnsi" w:hAnsiTheme="majorHAnsi"/>
          <w:sz w:val="24"/>
          <w:szCs w:val="24"/>
        </w:rPr>
        <w:t>.</w:t>
      </w:r>
      <w:r w:rsidR="007572C2" w:rsidRPr="00BA30B9">
        <w:rPr>
          <w:rFonts w:asciiTheme="majorHAnsi" w:hAnsiTheme="majorHAnsi"/>
          <w:sz w:val="24"/>
          <w:szCs w:val="24"/>
        </w:rPr>
        <w:t>8</w:t>
      </w:r>
      <w:r w:rsidR="00A20442" w:rsidRPr="00BA30B9">
        <w:rPr>
          <w:rFonts w:asciiTheme="majorHAnsi" w:hAnsiTheme="majorHAnsi"/>
          <w:sz w:val="24"/>
          <w:szCs w:val="24"/>
        </w:rPr>
        <w:t>]; b=2.7</w:t>
      </w:r>
      <w:r w:rsidR="007572C2" w:rsidRPr="00BA30B9">
        <w:rPr>
          <w:rFonts w:asciiTheme="majorHAnsi" w:hAnsiTheme="majorHAnsi"/>
          <w:sz w:val="24"/>
          <w:szCs w:val="24"/>
        </w:rPr>
        <w:t>6</w:t>
      </w:r>
      <w:r w:rsidR="00A20442" w:rsidRPr="00BA30B9">
        <w:rPr>
          <w:rFonts w:asciiTheme="majorHAnsi" w:hAnsiTheme="majorHAnsi"/>
          <w:sz w:val="24"/>
          <w:szCs w:val="24"/>
        </w:rPr>
        <w:t xml:space="preserve">, Wald </w:t>
      </w:r>
      <w:r w:rsidR="00A20442" w:rsidRPr="00BA30B9">
        <w:rPr>
          <w:rFonts w:asciiTheme="majorHAnsi" w:hAnsiTheme="majorHAnsi"/>
          <w:bCs/>
          <w:sz w:val="24"/>
          <w:szCs w:val="24"/>
          <w:lang w:val="de-DE"/>
        </w:rPr>
        <w:t>χ</w:t>
      </w:r>
      <w:r w:rsidR="00A20442" w:rsidRPr="00BA30B9">
        <w:rPr>
          <w:rFonts w:asciiTheme="majorHAnsi" w:hAnsiTheme="majorHAnsi"/>
          <w:bCs/>
          <w:sz w:val="24"/>
          <w:szCs w:val="24"/>
          <w:vertAlign w:val="superscript"/>
          <w:lang w:val="de-DE"/>
        </w:rPr>
        <w:t>2</w:t>
      </w:r>
      <w:r w:rsidR="00A20442" w:rsidRPr="00BA30B9">
        <w:rPr>
          <w:rFonts w:asciiTheme="majorHAnsi" w:hAnsiTheme="majorHAnsi"/>
          <w:bCs/>
          <w:sz w:val="24"/>
          <w:szCs w:val="24"/>
          <w:lang w:val="de-DE"/>
        </w:rPr>
        <w:t>(</w:t>
      </w:r>
      <w:proofErr w:type="gramStart"/>
      <w:r w:rsidR="00A20442" w:rsidRPr="00BA30B9">
        <w:rPr>
          <w:rFonts w:asciiTheme="majorHAnsi" w:hAnsiTheme="majorHAnsi"/>
          <w:bCs/>
          <w:sz w:val="24"/>
          <w:szCs w:val="24"/>
          <w:lang w:val="de-DE"/>
        </w:rPr>
        <w:t>1)=</w:t>
      </w:r>
      <w:proofErr w:type="gramEnd"/>
      <w:r w:rsidR="00A20442" w:rsidRPr="00BA30B9">
        <w:rPr>
          <w:rFonts w:asciiTheme="majorHAnsi" w:hAnsiTheme="majorHAnsi"/>
          <w:bCs/>
          <w:sz w:val="24"/>
          <w:szCs w:val="24"/>
          <w:lang w:val="de-DE"/>
        </w:rPr>
        <w:t>7.</w:t>
      </w:r>
      <w:r w:rsidR="007572C2" w:rsidRPr="00BA30B9">
        <w:rPr>
          <w:rFonts w:asciiTheme="majorHAnsi" w:hAnsiTheme="majorHAnsi"/>
          <w:bCs/>
          <w:sz w:val="24"/>
          <w:szCs w:val="24"/>
          <w:lang w:val="de-DE"/>
        </w:rPr>
        <w:t>42</w:t>
      </w:r>
      <w:r w:rsidR="00A20442" w:rsidRPr="00BA30B9">
        <w:rPr>
          <w:rFonts w:asciiTheme="majorHAnsi" w:hAnsiTheme="majorHAnsi"/>
          <w:bCs/>
          <w:sz w:val="24"/>
          <w:szCs w:val="24"/>
          <w:lang w:val="de-DE"/>
        </w:rPr>
        <w:t>,p=0.00</w:t>
      </w:r>
      <w:r w:rsidR="007572C2" w:rsidRPr="00BA30B9">
        <w:rPr>
          <w:rFonts w:asciiTheme="majorHAnsi" w:hAnsiTheme="majorHAnsi"/>
          <w:bCs/>
          <w:sz w:val="24"/>
          <w:szCs w:val="24"/>
          <w:lang w:val="de-DE"/>
        </w:rPr>
        <w:t>6</w:t>
      </w:r>
      <w:r w:rsidR="00A20442" w:rsidRPr="00BA30B9">
        <w:rPr>
          <w:rFonts w:asciiTheme="majorHAnsi" w:hAnsiTheme="majorHAnsi"/>
          <w:bCs/>
          <w:sz w:val="24"/>
          <w:szCs w:val="24"/>
          <w:lang w:val="de-DE"/>
        </w:rPr>
        <w:t>).</w:t>
      </w:r>
      <w:r w:rsidR="007572C2" w:rsidRPr="00BA30B9">
        <w:rPr>
          <w:rFonts w:asciiTheme="majorHAnsi" w:hAnsiTheme="majorHAnsi"/>
          <w:bCs/>
          <w:sz w:val="24"/>
          <w:szCs w:val="24"/>
          <w:lang w:val="de-DE"/>
        </w:rPr>
        <w:t xml:space="preserve"> </w:t>
      </w:r>
      <w:r w:rsidR="00C80EB5" w:rsidRPr="00BA30B9">
        <w:rPr>
          <w:rFonts w:asciiTheme="majorHAnsi" w:hAnsiTheme="majorHAnsi"/>
          <w:sz w:val="24"/>
          <w:szCs w:val="24"/>
        </w:rPr>
        <w:t>L</w:t>
      </w:r>
      <w:r w:rsidR="008C0CF1" w:rsidRPr="00BA30B9">
        <w:rPr>
          <w:rFonts w:asciiTheme="majorHAnsi" w:hAnsiTheme="majorHAnsi"/>
          <w:sz w:val="24"/>
          <w:szCs w:val="24"/>
        </w:rPr>
        <w:t xml:space="preserve">ower </w:t>
      </w:r>
      <w:r w:rsidR="00334EE8" w:rsidRPr="00BA30B9">
        <w:rPr>
          <w:rFonts w:asciiTheme="majorHAnsi" w:hAnsiTheme="majorHAnsi"/>
          <w:sz w:val="24"/>
          <w:szCs w:val="24"/>
        </w:rPr>
        <w:t>I</w:t>
      </w:r>
      <w:r w:rsidR="008C0CF1" w:rsidRPr="00BA30B9">
        <w:rPr>
          <w:rFonts w:asciiTheme="majorHAnsi" w:hAnsiTheme="majorHAnsi"/>
          <w:sz w:val="24"/>
          <w:szCs w:val="24"/>
        </w:rPr>
        <w:t xml:space="preserve">nhibitory control </w:t>
      </w:r>
      <w:r w:rsidR="006E1BD5" w:rsidRPr="00BA30B9">
        <w:rPr>
          <w:rFonts w:asciiTheme="majorHAnsi" w:hAnsiTheme="majorHAnsi"/>
          <w:sz w:val="24"/>
          <w:szCs w:val="24"/>
        </w:rPr>
        <w:t xml:space="preserve">was not associated with </w:t>
      </w:r>
      <w:r w:rsidR="00CE1CA3" w:rsidRPr="00BA30B9">
        <w:rPr>
          <w:rFonts w:asciiTheme="majorHAnsi" w:hAnsiTheme="majorHAnsi"/>
          <w:sz w:val="24"/>
          <w:szCs w:val="24"/>
        </w:rPr>
        <w:t>intake</w:t>
      </w:r>
      <w:r w:rsidR="006E1BD5" w:rsidRPr="00BA30B9">
        <w:rPr>
          <w:rFonts w:asciiTheme="majorHAnsi" w:hAnsiTheme="majorHAnsi"/>
          <w:sz w:val="24"/>
          <w:szCs w:val="24"/>
        </w:rPr>
        <w:t xml:space="preserve"> at </w:t>
      </w:r>
      <w:r w:rsidR="008C0CF1" w:rsidRPr="00BA30B9">
        <w:rPr>
          <w:rFonts w:asciiTheme="majorHAnsi" w:hAnsiTheme="majorHAnsi"/>
          <w:sz w:val="24"/>
          <w:szCs w:val="24"/>
        </w:rPr>
        <w:t>lunch</w:t>
      </w:r>
      <w:r w:rsidR="00B0377F" w:rsidRPr="00BA30B9">
        <w:rPr>
          <w:rFonts w:asciiTheme="majorHAnsi" w:hAnsiTheme="majorHAnsi"/>
          <w:sz w:val="24"/>
          <w:szCs w:val="24"/>
        </w:rPr>
        <w:t>, during the EAH task</w:t>
      </w:r>
      <w:r w:rsidR="008C0CF1" w:rsidRPr="00BA30B9">
        <w:rPr>
          <w:rFonts w:asciiTheme="majorHAnsi" w:hAnsiTheme="majorHAnsi"/>
          <w:sz w:val="24"/>
          <w:szCs w:val="24"/>
        </w:rPr>
        <w:t xml:space="preserve"> </w:t>
      </w:r>
      <w:r w:rsidR="00185B6C" w:rsidRPr="00BA30B9">
        <w:rPr>
          <w:rFonts w:asciiTheme="majorHAnsi" w:hAnsiTheme="majorHAnsi"/>
          <w:sz w:val="24"/>
          <w:szCs w:val="24"/>
        </w:rPr>
        <w:t xml:space="preserve">or </w:t>
      </w:r>
      <w:r w:rsidR="00CE1CA3" w:rsidRPr="00BA30B9">
        <w:rPr>
          <w:rFonts w:asciiTheme="majorHAnsi" w:hAnsiTheme="majorHAnsi"/>
          <w:sz w:val="24"/>
          <w:szCs w:val="24"/>
        </w:rPr>
        <w:t>cumulative intake</w:t>
      </w:r>
      <w:r w:rsidR="008C0CF1" w:rsidRPr="00BA30B9">
        <w:rPr>
          <w:rFonts w:asciiTheme="majorHAnsi" w:hAnsiTheme="majorHAnsi"/>
          <w:sz w:val="24"/>
          <w:szCs w:val="24"/>
        </w:rPr>
        <w:t xml:space="preserve">. </w:t>
      </w:r>
    </w:p>
    <w:p w14:paraId="22500E7C" w14:textId="77777777" w:rsidR="00FC37A7" w:rsidRPr="00BA30B9" w:rsidRDefault="00FC37A7" w:rsidP="00101F91">
      <w:pPr>
        <w:spacing w:line="480" w:lineRule="auto"/>
        <w:ind w:firstLine="1134"/>
        <w:rPr>
          <w:rFonts w:asciiTheme="majorHAnsi" w:hAnsiTheme="majorHAnsi"/>
          <w:sz w:val="24"/>
          <w:szCs w:val="24"/>
        </w:rPr>
      </w:pPr>
    </w:p>
    <w:p w14:paraId="74487705" w14:textId="77777777" w:rsidR="009D3D18" w:rsidRPr="00BA30B9" w:rsidRDefault="009D3D18" w:rsidP="009D3D18">
      <w:pPr>
        <w:spacing w:line="480" w:lineRule="auto"/>
        <w:rPr>
          <w:rFonts w:asciiTheme="majorHAnsi" w:hAnsiTheme="majorHAnsi"/>
          <w:b/>
          <w:sz w:val="24"/>
          <w:szCs w:val="24"/>
        </w:rPr>
      </w:pPr>
      <w:r w:rsidRPr="00BA30B9">
        <w:rPr>
          <w:rFonts w:asciiTheme="majorHAnsi" w:hAnsiTheme="majorHAnsi"/>
          <w:b/>
          <w:sz w:val="24"/>
          <w:szCs w:val="24"/>
        </w:rPr>
        <w:t xml:space="preserve">4.2 Inhibitory control and anthropometric measures </w:t>
      </w:r>
    </w:p>
    <w:p w14:paraId="1B0B0211" w14:textId="77777777" w:rsidR="009D3D18" w:rsidRPr="00BA30B9" w:rsidRDefault="00620B5B" w:rsidP="00850CC9">
      <w:pPr>
        <w:spacing w:line="480" w:lineRule="auto"/>
        <w:ind w:firstLine="1134"/>
        <w:rPr>
          <w:rFonts w:asciiTheme="majorHAnsi" w:hAnsiTheme="majorHAnsi"/>
          <w:sz w:val="24"/>
          <w:szCs w:val="24"/>
        </w:rPr>
      </w:pPr>
      <w:r w:rsidRPr="00BA30B9">
        <w:rPr>
          <w:rFonts w:asciiTheme="majorHAnsi" w:hAnsiTheme="majorHAnsi"/>
          <w:sz w:val="24"/>
          <w:szCs w:val="24"/>
        </w:rPr>
        <w:t>T</w:t>
      </w:r>
      <w:r w:rsidR="00A01B79" w:rsidRPr="00BA30B9">
        <w:rPr>
          <w:rFonts w:asciiTheme="majorHAnsi" w:hAnsiTheme="majorHAnsi"/>
          <w:sz w:val="24"/>
          <w:szCs w:val="24"/>
        </w:rPr>
        <w:t>able 2 summarises</w:t>
      </w:r>
      <w:r w:rsidRPr="00BA30B9">
        <w:rPr>
          <w:rFonts w:asciiTheme="majorHAnsi" w:hAnsiTheme="majorHAnsi"/>
          <w:sz w:val="24"/>
          <w:szCs w:val="24"/>
        </w:rPr>
        <w:t xml:space="preserve"> the results of regression models predicting measures of a</w:t>
      </w:r>
      <w:r w:rsidR="00B0377F" w:rsidRPr="00BA30B9">
        <w:rPr>
          <w:rFonts w:asciiTheme="majorHAnsi" w:hAnsiTheme="majorHAnsi"/>
          <w:sz w:val="24"/>
          <w:szCs w:val="24"/>
        </w:rPr>
        <w:t>diposit</w:t>
      </w:r>
      <w:r w:rsidRPr="00BA30B9">
        <w:rPr>
          <w:rFonts w:asciiTheme="majorHAnsi" w:hAnsiTheme="majorHAnsi"/>
          <w:sz w:val="24"/>
          <w:szCs w:val="24"/>
        </w:rPr>
        <w:t xml:space="preserve">y from children’s SSRT scores. Both unadjusted and adjusted </w:t>
      </w:r>
      <w:r w:rsidR="002E27B9" w:rsidRPr="00BA30B9">
        <w:rPr>
          <w:rFonts w:asciiTheme="majorHAnsi" w:hAnsiTheme="majorHAnsi"/>
          <w:sz w:val="24"/>
          <w:szCs w:val="24"/>
        </w:rPr>
        <w:t>models</w:t>
      </w:r>
      <w:r w:rsidRPr="00BA30B9">
        <w:rPr>
          <w:rFonts w:asciiTheme="majorHAnsi" w:hAnsiTheme="majorHAnsi"/>
          <w:sz w:val="24"/>
          <w:szCs w:val="24"/>
        </w:rPr>
        <w:t xml:space="preserve"> showed </w:t>
      </w:r>
      <w:r w:rsidR="00A01B79" w:rsidRPr="00BA30B9">
        <w:rPr>
          <w:rFonts w:asciiTheme="majorHAnsi" w:hAnsiTheme="majorHAnsi"/>
          <w:sz w:val="24"/>
          <w:szCs w:val="24"/>
        </w:rPr>
        <w:t xml:space="preserve">that SSRT was </w:t>
      </w:r>
      <w:r w:rsidRPr="00BA30B9">
        <w:rPr>
          <w:rFonts w:asciiTheme="majorHAnsi" w:hAnsiTheme="majorHAnsi"/>
          <w:sz w:val="24"/>
          <w:szCs w:val="24"/>
        </w:rPr>
        <w:t>no</w:t>
      </w:r>
      <w:r w:rsidR="00A01B79" w:rsidRPr="00BA30B9">
        <w:rPr>
          <w:rFonts w:asciiTheme="majorHAnsi" w:hAnsiTheme="majorHAnsi"/>
          <w:sz w:val="24"/>
          <w:szCs w:val="24"/>
        </w:rPr>
        <w:t>t associated wit</w:t>
      </w:r>
      <w:r w:rsidR="002E27B9" w:rsidRPr="00BA30B9">
        <w:rPr>
          <w:rFonts w:asciiTheme="majorHAnsi" w:hAnsiTheme="majorHAnsi"/>
          <w:sz w:val="24"/>
          <w:szCs w:val="24"/>
        </w:rPr>
        <w:t>h</w:t>
      </w:r>
      <w:r w:rsidRPr="00BA30B9">
        <w:rPr>
          <w:rFonts w:asciiTheme="majorHAnsi" w:hAnsiTheme="majorHAnsi"/>
          <w:sz w:val="24"/>
          <w:szCs w:val="24"/>
        </w:rPr>
        <w:t xml:space="preserve"> children’s </w:t>
      </w:r>
      <w:proofErr w:type="spellStart"/>
      <w:r w:rsidRPr="00BA30B9">
        <w:rPr>
          <w:rFonts w:asciiTheme="majorHAnsi" w:hAnsiTheme="majorHAnsi"/>
          <w:sz w:val="24"/>
          <w:szCs w:val="24"/>
        </w:rPr>
        <w:t>BMIz</w:t>
      </w:r>
      <w:proofErr w:type="spellEnd"/>
      <w:r w:rsidRPr="00BA30B9">
        <w:rPr>
          <w:rFonts w:asciiTheme="majorHAnsi" w:hAnsiTheme="majorHAnsi"/>
          <w:sz w:val="24"/>
          <w:szCs w:val="24"/>
        </w:rPr>
        <w:t xml:space="preserve">, waist circumference or </w:t>
      </w:r>
      <w:proofErr w:type="spellStart"/>
      <w:r w:rsidRPr="00BA30B9">
        <w:rPr>
          <w:rFonts w:asciiTheme="majorHAnsi" w:hAnsiTheme="majorHAnsi"/>
          <w:sz w:val="24"/>
          <w:szCs w:val="24"/>
        </w:rPr>
        <w:t>BAi</w:t>
      </w:r>
      <w:proofErr w:type="spellEnd"/>
      <w:r w:rsidRPr="00BA30B9">
        <w:rPr>
          <w:rFonts w:asciiTheme="majorHAnsi" w:hAnsiTheme="majorHAnsi"/>
          <w:sz w:val="24"/>
          <w:szCs w:val="24"/>
        </w:rPr>
        <w:t xml:space="preserve">. </w:t>
      </w:r>
      <w:r w:rsidR="002E27B9" w:rsidRPr="00BA30B9">
        <w:rPr>
          <w:rFonts w:asciiTheme="majorHAnsi" w:hAnsiTheme="majorHAnsi"/>
          <w:sz w:val="24"/>
          <w:szCs w:val="24"/>
        </w:rPr>
        <w:t>C</w:t>
      </w:r>
      <w:r w:rsidR="009D3D18" w:rsidRPr="00BA30B9">
        <w:rPr>
          <w:rFonts w:asciiTheme="majorHAnsi" w:hAnsiTheme="majorHAnsi"/>
          <w:sz w:val="24"/>
          <w:szCs w:val="24"/>
        </w:rPr>
        <w:t>hildren with healthy weight did not differ from children with overweight in SSRT (</w:t>
      </w:r>
      <w:proofErr w:type="gramStart"/>
      <w:r w:rsidR="009D3D18" w:rsidRPr="00BA30B9">
        <w:rPr>
          <w:rFonts w:asciiTheme="majorHAnsi" w:hAnsiTheme="majorHAnsi"/>
          <w:sz w:val="24"/>
          <w:szCs w:val="24"/>
        </w:rPr>
        <w:t>F(</w:t>
      </w:r>
      <w:proofErr w:type="gramEnd"/>
      <w:r w:rsidR="009D3D18" w:rsidRPr="00BA30B9">
        <w:rPr>
          <w:rFonts w:asciiTheme="majorHAnsi" w:hAnsiTheme="majorHAnsi"/>
          <w:sz w:val="24"/>
          <w:szCs w:val="24"/>
        </w:rPr>
        <w:t xml:space="preserve">1,218)= 0.51, p=0.48, </w:t>
      </w:r>
      <w:r w:rsidR="009D3D18" w:rsidRPr="00BA30B9">
        <w:rPr>
          <w:rFonts w:asciiTheme="majorHAnsi" w:hAnsiTheme="majorHAnsi"/>
          <w:sz w:val="24"/>
          <w:szCs w:val="24"/>
          <w:vertAlign w:val="subscript"/>
        </w:rPr>
        <w:t>p</w:t>
      </w:r>
      <w:r w:rsidR="009D3D18" w:rsidRPr="00BA30B9">
        <w:rPr>
          <w:rFonts w:asciiTheme="majorHAnsi" w:hAnsiTheme="majorHAnsi"/>
          <w:sz w:val="24"/>
          <w:szCs w:val="24"/>
        </w:rPr>
        <w:t>η</w:t>
      </w:r>
      <w:r w:rsidR="009D3D18" w:rsidRPr="00BA30B9">
        <w:rPr>
          <w:rFonts w:asciiTheme="majorHAnsi" w:hAnsiTheme="majorHAnsi"/>
          <w:sz w:val="24"/>
          <w:szCs w:val="24"/>
          <w:vertAlign w:val="superscript"/>
        </w:rPr>
        <w:t>2</w:t>
      </w:r>
      <w:r w:rsidR="009D3D18" w:rsidRPr="00BA30B9">
        <w:rPr>
          <w:rFonts w:asciiTheme="majorHAnsi" w:hAnsiTheme="majorHAnsi"/>
          <w:sz w:val="24"/>
          <w:szCs w:val="24"/>
        </w:rPr>
        <w:t xml:space="preserve">= 0.01). </w:t>
      </w:r>
    </w:p>
    <w:p w14:paraId="2E2FEFF0" w14:textId="77777777" w:rsidR="00C532CF" w:rsidRPr="00BA30B9" w:rsidRDefault="00C532CF">
      <w:pPr>
        <w:rPr>
          <w:rFonts w:asciiTheme="majorHAnsi" w:hAnsiTheme="majorHAnsi"/>
          <w:b/>
          <w:sz w:val="24"/>
          <w:szCs w:val="24"/>
        </w:rPr>
      </w:pPr>
    </w:p>
    <w:p w14:paraId="1F0B9CC4" w14:textId="77777777" w:rsidR="002E60EB" w:rsidRPr="00BA30B9" w:rsidRDefault="00AE77F7" w:rsidP="002A5825">
      <w:pPr>
        <w:spacing w:line="480" w:lineRule="auto"/>
        <w:rPr>
          <w:rFonts w:asciiTheme="majorHAnsi" w:hAnsiTheme="majorHAnsi"/>
          <w:b/>
          <w:sz w:val="24"/>
          <w:szCs w:val="24"/>
        </w:rPr>
      </w:pPr>
      <w:r w:rsidRPr="00BA30B9">
        <w:rPr>
          <w:rFonts w:asciiTheme="majorHAnsi" w:hAnsiTheme="majorHAnsi"/>
          <w:b/>
          <w:sz w:val="24"/>
          <w:szCs w:val="24"/>
        </w:rPr>
        <w:t xml:space="preserve">4.3 Post-hoc </w:t>
      </w:r>
      <w:r w:rsidR="00094EEE" w:rsidRPr="00BA30B9">
        <w:rPr>
          <w:rFonts w:asciiTheme="majorHAnsi" w:hAnsiTheme="majorHAnsi"/>
          <w:b/>
          <w:sz w:val="24"/>
          <w:szCs w:val="24"/>
        </w:rPr>
        <w:t>comparisons of ‘</w:t>
      </w:r>
      <w:r w:rsidR="003B1A9A" w:rsidRPr="00BA30B9">
        <w:rPr>
          <w:rFonts w:asciiTheme="majorHAnsi" w:hAnsiTheme="majorHAnsi"/>
          <w:b/>
          <w:sz w:val="24"/>
          <w:szCs w:val="24"/>
        </w:rPr>
        <w:t>typical</w:t>
      </w:r>
      <w:r w:rsidR="00094EEE" w:rsidRPr="00BA30B9">
        <w:rPr>
          <w:rFonts w:asciiTheme="majorHAnsi" w:hAnsiTheme="majorHAnsi"/>
          <w:b/>
          <w:sz w:val="24"/>
          <w:szCs w:val="24"/>
        </w:rPr>
        <w:t>’ and ‘</w:t>
      </w:r>
      <w:r w:rsidR="003B1A9A" w:rsidRPr="00BA30B9">
        <w:rPr>
          <w:rFonts w:asciiTheme="majorHAnsi" w:hAnsiTheme="majorHAnsi"/>
          <w:b/>
          <w:sz w:val="24"/>
          <w:szCs w:val="24"/>
        </w:rPr>
        <w:t>restless</w:t>
      </w:r>
      <w:r w:rsidR="00094EEE" w:rsidRPr="00BA30B9">
        <w:rPr>
          <w:rFonts w:asciiTheme="majorHAnsi" w:hAnsiTheme="majorHAnsi"/>
          <w:b/>
          <w:sz w:val="24"/>
          <w:szCs w:val="24"/>
        </w:rPr>
        <w:t>’ children</w:t>
      </w:r>
    </w:p>
    <w:p w14:paraId="1B89C2A7" w14:textId="6CDB8E06" w:rsidR="00453678" w:rsidRPr="00BA30B9" w:rsidRDefault="00C64226" w:rsidP="00C64226">
      <w:pPr>
        <w:spacing w:line="480" w:lineRule="auto"/>
        <w:ind w:firstLine="1134"/>
        <w:rPr>
          <w:rFonts w:asciiTheme="majorHAnsi" w:hAnsiTheme="majorHAnsi"/>
          <w:sz w:val="24"/>
          <w:szCs w:val="24"/>
        </w:rPr>
      </w:pPr>
      <w:r w:rsidRPr="00BA30B9">
        <w:rPr>
          <w:rFonts w:asciiTheme="majorHAnsi" w:hAnsiTheme="majorHAnsi"/>
          <w:sz w:val="24"/>
          <w:szCs w:val="24"/>
        </w:rPr>
        <w:lastRenderedPageBreak/>
        <w:t>C</w:t>
      </w:r>
      <w:r w:rsidR="00B22BE6" w:rsidRPr="00BA30B9">
        <w:rPr>
          <w:rFonts w:asciiTheme="majorHAnsi" w:hAnsiTheme="majorHAnsi"/>
          <w:sz w:val="24"/>
          <w:szCs w:val="24"/>
        </w:rPr>
        <w:t xml:space="preserve">hildren described as </w:t>
      </w:r>
      <w:r w:rsidR="003B1A9A" w:rsidRPr="00BA30B9">
        <w:rPr>
          <w:rFonts w:asciiTheme="majorHAnsi" w:hAnsiTheme="majorHAnsi"/>
          <w:sz w:val="24"/>
          <w:szCs w:val="24"/>
        </w:rPr>
        <w:t>‘restless’</w:t>
      </w:r>
      <w:r w:rsidR="00A00AF3" w:rsidRPr="00BA30B9">
        <w:rPr>
          <w:rFonts w:asciiTheme="majorHAnsi" w:hAnsiTheme="majorHAnsi"/>
          <w:sz w:val="24"/>
          <w:szCs w:val="24"/>
        </w:rPr>
        <w:t xml:space="preserve"> during the SST task</w:t>
      </w:r>
      <w:r w:rsidR="00B22BE6" w:rsidRPr="00BA30B9">
        <w:rPr>
          <w:rFonts w:asciiTheme="majorHAnsi" w:hAnsiTheme="majorHAnsi"/>
          <w:sz w:val="24"/>
          <w:szCs w:val="24"/>
        </w:rPr>
        <w:t xml:space="preserve"> did not differ from children described as </w:t>
      </w:r>
      <w:r w:rsidR="003B1A9A" w:rsidRPr="00BA30B9">
        <w:rPr>
          <w:rFonts w:asciiTheme="majorHAnsi" w:hAnsiTheme="majorHAnsi"/>
          <w:sz w:val="24"/>
          <w:szCs w:val="24"/>
        </w:rPr>
        <w:t>‘typical’</w:t>
      </w:r>
      <w:r w:rsidR="00B22BE6" w:rsidRPr="00BA30B9">
        <w:rPr>
          <w:rFonts w:asciiTheme="majorHAnsi" w:hAnsiTheme="majorHAnsi"/>
          <w:sz w:val="24"/>
          <w:szCs w:val="24"/>
        </w:rPr>
        <w:t xml:space="preserve"> in </w:t>
      </w:r>
      <w:r w:rsidRPr="00BA30B9">
        <w:rPr>
          <w:rFonts w:asciiTheme="majorHAnsi" w:hAnsiTheme="majorHAnsi"/>
          <w:sz w:val="24"/>
          <w:szCs w:val="24"/>
        </w:rPr>
        <w:t xml:space="preserve">sex, ethnicity </w:t>
      </w:r>
      <w:r w:rsidR="000A3FA1" w:rsidRPr="00BA30B9">
        <w:rPr>
          <w:rFonts w:asciiTheme="majorHAnsi" w:hAnsiTheme="majorHAnsi"/>
          <w:sz w:val="24"/>
          <w:szCs w:val="24"/>
        </w:rPr>
        <w:t>or maternal education (Chi-squared; χ</w:t>
      </w:r>
      <w:r w:rsidR="000A3FA1" w:rsidRPr="00BA30B9">
        <w:rPr>
          <w:rFonts w:asciiTheme="majorHAnsi" w:hAnsiTheme="majorHAnsi"/>
          <w:sz w:val="24"/>
          <w:szCs w:val="24"/>
          <w:vertAlign w:val="superscript"/>
        </w:rPr>
        <w:t>2</w:t>
      </w:r>
      <w:r w:rsidRPr="00BA30B9">
        <w:rPr>
          <w:rFonts w:asciiTheme="majorHAnsi" w:hAnsiTheme="majorHAnsi"/>
          <w:sz w:val="24"/>
          <w:szCs w:val="24"/>
        </w:rPr>
        <w:t xml:space="preserve">&lt;2.31, p&gt;0.18). </w:t>
      </w:r>
      <w:r w:rsidR="00A00AF3" w:rsidRPr="00BA30B9">
        <w:rPr>
          <w:rFonts w:asciiTheme="majorHAnsi" w:hAnsiTheme="majorHAnsi"/>
          <w:sz w:val="24"/>
          <w:szCs w:val="24"/>
        </w:rPr>
        <w:t xml:space="preserve">Table 3 summarises </w:t>
      </w:r>
      <w:r w:rsidRPr="00BA30B9">
        <w:rPr>
          <w:rFonts w:asciiTheme="majorHAnsi" w:hAnsiTheme="majorHAnsi"/>
          <w:sz w:val="24"/>
          <w:szCs w:val="24"/>
        </w:rPr>
        <w:t xml:space="preserve">the </w:t>
      </w:r>
      <w:r w:rsidR="00A00AF3" w:rsidRPr="00BA30B9">
        <w:rPr>
          <w:rFonts w:asciiTheme="majorHAnsi" w:hAnsiTheme="majorHAnsi"/>
          <w:sz w:val="24"/>
          <w:szCs w:val="24"/>
        </w:rPr>
        <w:t xml:space="preserve">differences between children described as </w:t>
      </w:r>
      <w:r w:rsidR="003B1A9A" w:rsidRPr="00BA30B9">
        <w:rPr>
          <w:rFonts w:asciiTheme="majorHAnsi" w:hAnsiTheme="majorHAnsi"/>
          <w:sz w:val="24"/>
          <w:szCs w:val="24"/>
        </w:rPr>
        <w:t>‘restless’</w:t>
      </w:r>
      <w:r w:rsidR="00A00AF3" w:rsidRPr="00BA30B9">
        <w:rPr>
          <w:rFonts w:asciiTheme="majorHAnsi" w:hAnsiTheme="majorHAnsi"/>
          <w:sz w:val="24"/>
          <w:szCs w:val="24"/>
        </w:rPr>
        <w:t xml:space="preserve"> and those described as </w:t>
      </w:r>
      <w:r w:rsidR="003B1A9A" w:rsidRPr="00BA30B9">
        <w:rPr>
          <w:rFonts w:asciiTheme="majorHAnsi" w:hAnsiTheme="majorHAnsi"/>
          <w:sz w:val="24"/>
          <w:szCs w:val="24"/>
        </w:rPr>
        <w:t>‘typical’</w:t>
      </w:r>
      <w:r w:rsidR="00A00AF3" w:rsidRPr="00BA30B9">
        <w:rPr>
          <w:rFonts w:asciiTheme="majorHAnsi" w:hAnsiTheme="majorHAnsi"/>
          <w:sz w:val="24"/>
          <w:szCs w:val="24"/>
        </w:rPr>
        <w:t xml:space="preserve"> across a range of SST parameters and study outcomes. </w:t>
      </w:r>
      <w:r w:rsidR="00891849" w:rsidRPr="00BA30B9">
        <w:rPr>
          <w:rFonts w:asciiTheme="majorHAnsi" w:hAnsiTheme="majorHAnsi"/>
          <w:sz w:val="24"/>
          <w:szCs w:val="24"/>
        </w:rPr>
        <w:t>‘</w:t>
      </w:r>
      <w:r w:rsidRPr="00BA30B9">
        <w:rPr>
          <w:rFonts w:asciiTheme="majorHAnsi" w:hAnsiTheme="majorHAnsi"/>
          <w:sz w:val="24"/>
          <w:szCs w:val="24"/>
        </w:rPr>
        <w:t>R</w:t>
      </w:r>
      <w:r w:rsidR="003B1A9A" w:rsidRPr="00BA30B9">
        <w:rPr>
          <w:rFonts w:asciiTheme="majorHAnsi" w:hAnsiTheme="majorHAnsi"/>
          <w:sz w:val="24"/>
          <w:szCs w:val="24"/>
        </w:rPr>
        <w:t>estless’</w:t>
      </w:r>
      <w:r w:rsidRPr="00BA30B9">
        <w:rPr>
          <w:rFonts w:asciiTheme="majorHAnsi" w:hAnsiTheme="majorHAnsi"/>
          <w:sz w:val="24"/>
          <w:szCs w:val="24"/>
        </w:rPr>
        <w:t xml:space="preserve"> children</w:t>
      </w:r>
      <w:r w:rsidR="00EB27B0" w:rsidRPr="00BA30B9">
        <w:rPr>
          <w:rFonts w:asciiTheme="majorHAnsi" w:hAnsiTheme="majorHAnsi"/>
          <w:sz w:val="24"/>
          <w:szCs w:val="24"/>
        </w:rPr>
        <w:t xml:space="preserve"> </w:t>
      </w:r>
      <w:r w:rsidR="003B1A9A" w:rsidRPr="00BA30B9">
        <w:rPr>
          <w:rFonts w:asciiTheme="majorHAnsi" w:hAnsiTheme="majorHAnsi"/>
          <w:sz w:val="24"/>
          <w:szCs w:val="24"/>
        </w:rPr>
        <w:t>had higher SSRT compared to children with ‘typical’ behaviour</w:t>
      </w:r>
      <w:r w:rsidR="00F328B9" w:rsidRPr="00BA30B9">
        <w:rPr>
          <w:rFonts w:asciiTheme="majorHAnsi" w:hAnsiTheme="majorHAnsi"/>
          <w:sz w:val="24"/>
          <w:szCs w:val="24"/>
        </w:rPr>
        <w:t>.</w:t>
      </w:r>
      <w:r w:rsidR="00BB4D0D" w:rsidRPr="00BA30B9">
        <w:rPr>
          <w:rFonts w:asciiTheme="majorHAnsi" w:hAnsiTheme="majorHAnsi"/>
          <w:sz w:val="24"/>
          <w:szCs w:val="24"/>
        </w:rPr>
        <w:t xml:space="preserve"> </w:t>
      </w:r>
      <w:r w:rsidR="00A81E64" w:rsidRPr="00BA30B9">
        <w:rPr>
          <w:rFonts w:asciiTheme="majorHAnsi" w:hAnsiTheme="majorHAnsi"/>
          <w:sz w:val="24"/>
          <w:szCs w:val="24"/>
        </w:rPr>
        <w:t xml:space="preserve">Further inspection of other SST parameters was conducted </w:t>
      </w:r>
      <w:r w:rsidR="007F46A2" w:rsidRPr="00BA30B9">
        <w:rPr>
          <w:rFonts w:asciiTheme="majorHAnsi" w:hAnsiTheme="majorHAnsi"/>
          <w:sz w:val="24"/>
          <w:szCs w:val="24"/>
        </w:rPr>
        <w:t>to</w:t>
      </w:r>
      <w:r w:rsidR="00A360F7" w:rsidRPr="00BA30B9">
        <w:rPr>
          <w:rFonts w:asciiTheme="majorHAnsi" w:hAnsiTheme="majorHAnsi"/>
          <w:sz w:val="24"/>
          <w:szCs w:val="24"/>
        </w:rPr>
        <w:t xml:space="preserve"> </w:t>
      </w:r>
      <w:r w:rsidR="00FA0611" w:rsidRPr="00BA30B9">
        <w:rPr>
          <w:rFonts w:asciiTheme="majorHAnsi" w:hAnsiTheme="majorHAnsi"/>
          <w:sz w:val="24"/>
          <w:szCs w:val="24"/>
        </w:rPr>
        <w:t>understand</w:t>
      </w:r>
      <w:r w:rsidR="00EB27B0" w:rsidRPr="00BA30B9">
        <w:rPr>
          <w:rFonts w:asciiTheme="majorHAnsi" w:hAnsiTheme="majorHAnsi"/>
          <w:sz w:val="24"/>
          <w:szCs w:val="24"/>
        </w:rPr>
        <w:t xml:space="preserve"> the general</w:t>
      </w:r>
      <w:r w:rsidR="00A360F7" w:rsidRPr="00BA30B9">
        <w:rPr>
          <w:rFonts w:asciiTheme="majorHAnsi" w:hAnsiTheme="majorHAnsi"/>
          <w:sz w:val="24"/>
          <w:szCs w:val="24"/>
        </w:rPr>
        <w:t xml:space="preserve"> performance of children described as </w:t>
      </w:r>
      <w:r w:rsidR="003B1A9A" w:rsidRPr="00BA30B9">
        <w:rPr>
          <w:rFonts w:asciiTheme="majorHAnsi" w:hAnsiTheme="majorHAnsi"/>
          <w:sz w:val="24"/>
          <w:szCs w:val="24"/>
        </w:rPr>
        <w:t>‘restless’</w:t>
      </w:r>
      <w:r w:rsidR="00EB27B0" w:rsidRPr="00BA30B9">
        <w:rPr>
          <w:rFonts w:asciiTheme="majorHAnsi" w:hAnsiTheme="majorHAnsi"/>
          <w:sz w:val="24"/>
          <w:szCs w:val="24"/>
        </w:rPr>
        <w:t xml:space="preserve"> during</w:t>
      </w:r>
      <w:r w:rsidR="00A360F7" w:rsidRPr="00BA30B9">
        <w:rPr>
          <w:rFonts w:asciiTheme="majorHAnsi" w:hAnsiTheme="majorHAnsi"/>
          <w:sz w:val="24"/>
          <w:szCs w:val="24"/>
        </w:rPr>
        <w:t xml:space="preserve"> the SST. This showed that </w:t>
      </w:r>
      <w:r w:rsidR="007C0EC5" w:rsidRPr="00BA30B9">
        <w:rPr>
          <w:rFonts w:asciiTheme="majorHAnsi" w:hAnsiTheme="majorHAnsi"/>
          <w:sz w:val="24"/>
          <w:szCs w:val="24"/>
        </w:rPr>
        <w:t>‘restless’</w:t>
      </w:r>
      <w:r w:rsidR="00FA0611" w:rsidRPr="00BA30B9">
        <w:rPr>
          <w:rFonts w:asciiTheme="majorHAnsi" w:hAnsiTheme="majorHAnsi"/>
          <w:sz w:val="24"/>
          <w:szCs w:val="24"/>
        </w:rPr>
        <w:t xml:space="preserve"> </w:t>
      </w:r>
      <w:r w:rsidR="00F7365F" w:rsidRPr="00BA30B9">
        <w:rPr>
          <w:rFonts w:asciiTheme="majorHAnsi" w:hAnsiTheme="majorHAnsi"/>
          <w:sz w:val="24"/>
          <w:szCs w:val="24"/>
        </w:rPr>
        <w:t xml:space="preserve">children </w:t>
      </w:r>
      <w:r w:rsidR="00A360F7" w:rsidRPr="00BA30B9">
        <w:rPr>
          <w:rFonts w:asciiTheme="majorHAnsi" w:hAnsiTheme="majorHAnsi"/>
          <w:sz w:val="24"/>
          <w:szCs w:val="24"/>
        </w:rPr>
        <w:t xml:space="preserve">had </w:t>
      </w:r>
      <w:r w:rsidR="00FA0611" w:rsidRPr="00BA30B9">
        <w:rPr>
          <w:rFonts w:asciiTheme="majorHAnsi" w:hAnsiTheme="majorHAnsi"/>
          <w:sz w:val="24"/>
          <w:szCs w:val="24"/>
        </w:rPr>
        <w:t xml:space="preserve">significantly </w:t>
      </w:r>
      <w:r w:rsidR="00A360F7" w:rsidRPr="00BA30B9">
        <w:rPr>
          <w:rFonts w:asciiTheme="majorHAnsi" w:hAnsiTheme="majorHAnsi"/>
          <w:sz w:val="24"/>
          <w:szCs w:val="24"/>
        </w:rPr>
        <w:t>higher</w:t>
      </w:r>
      <w:r w:rsidR="000E7939" w:rsidRPr="00BA30B9">
        <w:rPr>
          <w:rFonts w:asciiTheme="majorHAnsi" w:hAnsiTheme="majorHAnsi"/>
          <w:sz w:val="24"/>
          <w:szCs w:val="24"/>
        </w:rPr>
        <w:t xml:space="preserve"> mean response times </w:t>
      </w:r>
      <w:r w:rsidR="00371830" w:rsidRPr="00BA30B9">
        <w:rPr>
          <w:rFonts w:asciiTheme="majorHAnsi" w:hAnsiTheme="majorHAnsi"/>
          <w:sz w:val="24"/>
          <w:szCs w:val="24"/>
        </w:rPr>
        <w:t>and higher standard deviation of response</w:t>
      </w:r>
      <w:r w:rsidR="00EB27B0" w:rsidRPr="00BA30B9">
        <w:rPr>
          <w:rFonts w:asciiTheme="majorHAnsi" w:hAnsiTheme="majorHAnsi"/>
          <w:sz w:val="24"/>
          <w:szCs w:val="24"/>
        </w:rPr>
        <w:t xml:space="preserve"> times</w:t>
      </w:r>
      <w:r w:rsidR="000E7939" w:rsidRPr="00BA30B9">
        <w:rPr>
          <w:rFonts w:asciiTheme="majorHAnsi" w:hAnsiTheme="majorHAnsi"/>
          <w:sz w:val="24"/>
          <w:szCs w:val="24"/>
        </w:rPr>
        <w:t xml:space="preserve">, </w:t>
      </w:r>
      <w:r w:rsidR="00702F8B" w:rsidRPr="00BA30B9">
        <w:rPr>
          <w:rFonts w:asciiTheme="majorHAnsi" w:hAnsiTheme="majorHAnsi"/>
          <w:sz w:val="24"/>
          <w:szCs w:val="24"/>
        </w:rPr>
        <w:t xml:space="preserve">both </w:t>
      </w:r>
      <w:r w:rsidR="00371830" w:rsidRPr="00BA30B9">
        <w:rPr>
          <w:rFonts w:asciiTheme="majorHAnsi" w:hAnsiTheme="majorHAnsi"/>
          <w:sz w:val="24"/>
          <w:szCs w:val="24"/>
        </w:rPr>
        <w:t>indicati</w:t>
      </w:r>
      <w:r w:rsidR="00B466A8" w:rsidRPr="00BA30B9">
        <w:rPr>
          <w:rFonts w:asciiTheme="majorHAnsi" w:hAnsiTheme="majorHAnsi"/>
          <w:sz w:val="24"/>
          <w:szCs w:val="24"/>
        </w:rPr>
        <w:t>ve of poorer</w:t>
      </w:r>
      <w:r w:rsidR="00371830" w:rsidRPr="00BA30B9">
        <w:rPr>
          <w:rFonts w:asciiTheme="majorHAnsi" w:hAnsiTheme="majorHAnsi"/>
          <w:sz w:val="24"/>
          <w:szCs w:val="24"/>
        </w:rPr>
        <w:t xml:space="preserve"> </w:t>
      </w:r>
      <w:r w:rsidR="00B466A8" w:rsidRPr="00BA30B9">
        <w:rPr>
          <w:rFonts w:asciiTheme="majorHAnsi" w:hAnsiTheme="majorHAnsi"/>
          <w:sz w:val="24"/>
          <w:szCs w:val="24"/>
        </w:rPr>
        <w:t>attenti</w:t>
      </w:r>
      <w:r w:rsidR="00D1520C" w:rsidRPr="00BA30B9">
        <w:rPr>
          <w:rFonts w:asciiTheme="majorHAnsi" w:hAnsiTheme="majorHAnsi"/>
          <w:sz w:val="24"/>
          <w:szCs w:val="24"/>
        </w:rPr>
        <w:t>on and/or over-activity</w:t>
      </w:r>
      <w:r w:rsidR="002D62FB" w:rsidRPr="00BA30B9">
        <w:rPr>
          <w:rFonts w:asciiTheme="majorHAnsi" w:hAnsiTheme="majorHAnsi"/>
          <w:sz w:val="24"/>
          <w:szCs w:val="24"/>
        </w:rPr>
        <w:t xml:space="preserve"> during the task</w:t>
      </w:r>
      <w:r w:rsidR="00591F79" w:rsidRPr="00BA30B9">
        <w:rPr>
          <w:rFonts w:asciiTheme="majorHAnsi" w:hAnsiTheme="majorHAnsi"/>
          <w:sz w:val="24"/>
          <w:szCs w:val="24"/>
        </w:rPr>
        <w:t xml:space="preserve">. </w:t>
      </w:r>
    </w:p>
    <w:p w14:paraId="0EFD4408" w14:textId="3F7E2DAC" w:rsidR="00A53C20" w:rsidRPr="00BA30B9" w:rsidRDefault="00E7435D" w:rsidP="003D572C">
      <w:pPr>
        <w:spacing w:line="480" w:lineRule="auto"/>
        <w:ind w:firstLine="1134"/>
        <w:rPr>
          <w:rFonts w:asciiTheme="majorHAnsi" w:hAnsiTheme="majorHAnsi"/>
          <w:sz w:val="24"/>
          <w:szCs w:val="24"/>
        </w:rPr>
      </w:pPr>
      <w:r w:rsidRPr="00BA30B9">
        <w:rPr>
          <w:rFonts w:asciiTheme="majorHAnsi" w:hAnsiTheme="majorHAnsi"/>
          <w:sz w:val="24"/>
          <w:szCs w:val="24"/>
        </w:rPr>
        <w:t xml:space="preserve">Children described as </w:t>
      </w:r>
      <w:r w:rsidR="00A261F3" w:rsidRPr="00BA30B9">
        <w:rPr>
          <w:rFonts w:asciiTheme="majorHAnsi" w:hAnsiTheme="majorHAnsi"/>
          <w:sz w:val="24"/>
          <w:szCs w:val="24"/>
        </w:rPr>
        <w:t>‘</w:t>
      </w:r>
      <w:r w:rsidR="003B1A9A" w:rsidRPr="00BA30B9">
        <w:rPr>
          <w:rFonts w:asciiTheme="majorHAnsi" w:hAnsiTheme="majorHAnsi"/>
          <w:sz w:val="24"/>
          <w:szCs w:val="24"/>
        </w:rPr>
        <w:t>restless’</w:t>
      </w:r>
      <w:r w:rsidR="00872341" w:rsidRPr="00BA30B9">
        <w:rPr>
          <w:rFonts w:asciiTheme="majorHAnsi" w:hAnsiTheme="majorHAnsi"/>
          <w:sz w:val="24"/>
          <w:szCs w:val="24"/>
        </w:rPr>
        <w:t xml:space="preserve"> </w:t>
      </w:r>
      <w:r w:rsidRPr="00BA30B9">
        <w:rPr>
          <w:rFonts w:asciiTheme="majorHAnsi" w:hAnsiTheme="majorHAnsi"/>
          <w:sz w:val="24"/>
          <w:szCs w:val="24"/>
        </w:rPr>
        <w:t xml:space="preserve">consumed </w:t>
      </w:r>
      <w:r w:rsidR="00C811ED" w:rsidRPr="00BA30B9">
        <w:rPr>
          <w:rFonts w:asciiTheme="majorHAnsi" w:hAnsiTheme="majorHAnsi"/>
          <w:sz w:val="24"/>
          <w:szCs w:val="24"/>
        </w:rPr>
        <w:t xml:space="preserve">on average </w:t>
      </w:r>
      <w:r w:rsidR="007A0FDD" w:rsidRPr="00BA30B9">
        <w:rPr>
          <w:rFonts w:asciiTheme="majorHAnsi" w:hAnsiTheme="majorHAnsi"/>
          <w:sz w:val="24"/>
          <w:szCs w:val="24"/>
        </w:rPr>
        <w:t xml:space="preserve">34% </w:t>
      </w:r>
      <w:r w:rsidR="00C811ED" w:rsidRPr="00BA30B9">
        <w:rPr>
          <w:rFonts w:asciiTheme="majorHAnsi" w:hAnsiTheme="majorHAnsi"/>
          <w:sz w:val="24"/>
          <w:szCs w:val="24"/>
        </w:rPr>
        <w:t>more calories</w:t>
      </w:r>
      <w:r w:rsidRPr="00BA30B9">
        <w:rPr>
          <w:rFonts w:asciiTheme="majorHAnsi" w:hAnsiTheme="majorHAnsi"/>
          <w:sz w:val="24"/>
          <w:szCs w:val="24"/>
        </w:rPr>
        <w:t xml:space="preserve"> during</w:t>
      </w:r>
      <w:r w:rsidR="0011384D" w:rsidRPr="00BA30B9">
        <w:rPr>
          <w:rFonts w:asciiTheme="majorHAnsi" w:hAnsiTheme="majorHAnsi"/>
          <w:sz w:val="24"/>
          <w:szCs w:val="24"/>
        </w:rPr>
        <w:t xml:space="preserve"> the</w:t>
      </w:r>
      <w:r w:rsidRPr="00BA30B9">
        <w:rPr>
          <w:rFonts w:asciiTheme="majorHAnsi" w:hAnsiTheme="majorHAnsi"/>
          <w:sz w:val="24"/>
          <w:szCs w:val="24"/>
        </w:rPr>
        <w:t xml:space="preserve"> EAH task</w:t>
      </w:r>
      <w:r w:rsidR="0056753A" w:rsidRPr="00BA30B9">
        <w:rPr>
          <w:rFonts w:asciiTheme="majorHAnsi" w:hAnsiTheme="majorHAnsi"/>
          <w:sz w:val="24"/>
          <w:szCs w:val="24"/>
        </w:rPr>
        <w:t xml:space="preserve"> compared to children with </w:t>
      </w:r>
      <w:r w:rsidR="00A261F3" w:rsidRPr="00BA30B9">
        <w:rPr>
          <w:rFonts w:asciiTheme="majorHAnsi" w:hAnsiTheme="majorHAnsi"/>
          <w:sz w:val="24"/>
          <w:szCs w:val="24"/>
        </w:rPr>
        <w:t>‘</w:t>
      </w:r>
      <w:r w:rsidR="003B1A9A" w:rsidRPr="00BA30B9">
        <w:rPr>
          <w:rFonts w:asciiTheme="majorHAnsi" w:hAnsiTheme="majorHAnsi"/>
          <w:sz w:val="24"/>
          <w:szCs w:val="24"/>
        </w:rPr>
        <w:t>typical</w:t>
      </w:r>
      <w:r w:rsidR="00A261F3" w:rsidRPr="00BA30B9">
        <w:rPr>
          <w:rFonts w:asciiTheme="majorHAnsi" w:hAnsiTheme="majorHAnsi"/>
          <w:sz w:val="24"/>
          <w:szCs w:val="24"/>
        </w:rPr>
        <w:t>’</w:t>
      </w:r>
      <w:r w:rsidR="00872341" w:rsidRPr="00BA30B9">
        <w:rPr>
          <w:rFonts w:asciiTheme="majorHAnsi" w:hAnsiTheme="majorHAnsi"/>
          <w:sz w:val="24"/>
          <w:szCs w:val="24"/>
        </w:rPr>
        <w:t xml:space="preserve"> behaviour</w:t>
      </w:r>
      <w:r w:rsidR="006461D2" w:rsidRPr="00BA30B9">
        <w:rPr>
          <w:rFonts w:asciiTheme="majorHAnsi" w:hAnsiTheme="majorHAnsi"/>
          <w:sz w:val="24"/>
          <w:szCs w:val="24"/>
        </w:rPr>
        <w:t xml:space="preserve">, but did not differ </w:t>
      </w:r>
      <w:r w:rsidR="005B7EA1" w:rsidRPr="00BA30B9">
        <w:rPr>
          <w:rFonts w:asciiTheme="majorHAnsi" w:hAnsiTheme="majorHAnsi"/>
          <w:sz w:val="24"/>
          <w:szCs w:val="24"/>
        </w:rPr>
        <w:t xml:space="preserve">significantly </w:t>
      </w:r>
      <w:r w:rsidR="007C0EC5" w:rsidRPr="00BA30B9">
        <w:rPr>
          <w:rFonts w:asciiTheme="majorHAnsi" w:hAnsiTheme="majorHAnsi"/>
          <w:sz w:val="24"/>
          <w:szCs w:val="24"/>
        </w:rPr>
        <w:t>in any of the other key measures</w:t>
      </w:r>
      <w:r w:rsidR="003D572C" w:rsidRPr="00BA30B9">
        <w:rPr>
          <w:rFonts w:asciiTheme="majorHAnsi" w:hAnsiTheme="majorHAnsi"/>
          <w:sz w:val="24"/>
          <w:szCs w:val="24"/>
        </w:rPr>
        <w:t xml:space="preserve">, including the number of servings at lunch (b= -0.19, Wald </w:t>
      </w:r>
      <w:r w:rsidR="003D572C" w:rsidRPr="00BA30B9">
        <w:rPr>
          <w:rFonts w:asciiTheme="majorHAnsi" w:hAnsiTheme="majorHAnsi"/>
          <w:bCs/>
          <w:sz w:val="24"/>
          <w:szCs w:val="24"/>
          <w:lang w:val="de-DE"/>
        </w:rPr>
        <w:t>χ</w:t>
      </w:r>
      <w:r w:rsidR="003D572C" w:rsidRPr="00BA30B9">
        <w:rPr>
          <w:rFonts w:asciiTheme="majorHAnsi" w:hAnsiTheme="majorHAnsi"/>
          <w:bCs/>
          <w:sz w:val="24"/>
          <w:szCs w:val="24"/>
          <w:vertAlign w:val="superscript"/>
          <w:lang w:val="de-DE"/>
        </w:rPr>
        <w:t>2</w:t>
      </w:r>
      <w:r w:rsidR="003D572C" w:rsidRPr="00BA30B9">
        <w:rPr>
          <w:rFonts w:asciiTheme="majorHAnsi" w:hAnsiTheme="majorHAnsi"/>
          <w:bCs/>
          <w:sz w:val="24"/>
          <w:szCs w:val="24"/>
          <w:lang w:val="de-DE"/>
        </w:rPr>
        <w:t>(</w:t>
      </w:r>
      <w:proofErr w:type="gramStart"/>
      <w:r w:rsidR="003D572C" w:rsidRPr="00BA30B9">
        <w:rPr>
          <w:rFonts w:asciiTheme="majorHAnsi" w:hAnsiTheme="majorHAnsi"/>
          <w:bCs/>
          <w:sz w:val="24"/>
          <w:szCs w:val="24"/>
          <w:lang w:val="de-DE"/>
        </w:rPr>
        <w:t>1)=</w:t>
      </w:r>
      <w:proofErr w:type="gramEnd"/>
      <w:r w:rsidR="003D572C" w:rsidRPr="00BA30B9">
        <w:rPr>
          <w:rFonts w:asciiTheme="majorHAnsi" w:hAnsiTheme="majorHAnsi"/>
          <w:bCs/>
          <w:sz w:val="24"/>
          <w:szCs w:val="24"/>
          <w:lang w:val="de-DE"/>
        </w:rPr>
        <w:t>0.30,p=0.58; adjusted for sex).</w:t>
      </w:r>
    </w:p>
    <w:p w14:paraId="3925AD30" w14:textId="77777777" w:rsidR="002D3249" w:rsidRPr="00BA30B9" w:rsidRDefault="002D3249" w:rsidP="000C4CC2">
      <w:pPr>
        <w:spacing w:line="480" w:lineRule="auto"/>
        <w:ind w:firstLine="1134"/>
        <w:rPr>
          <w:rFonts w:asciiTheme="majorHAnsi" w:hAnsiTheme="majorHAnsi"/>
          <w:sz w:val="24"/>
          <w:szCs w:val="24"/>
        </w:rPr>
      </w:pPr>
    </w:p>
    <w:p w14:paraId="1D13A12D" w14:textId="77777777" w:rsidR="00CC7BB1" w:rsidRPr="00BA30B9" w:rsidRDefault="00E3643D" w:rsidP="00E3643D">
      <w:pPr>
        <w:spacing w:line="480" w:lineRule="auto"/>
        <w:rPr>
          <w:rFonts w:asciiTheme="majorHAnsi" w:hAnsiTheme="majorHAnsi"/>
          <w:b/>
          <w:sz w:val="24"/>
          <w:szCs w:val="24"/>
        </w:rPr>
      </w:pPr>
      <w:r w:rsidRPr="00BA30B9">
        <w:rPr>
          <w:rFonts w:asciiTheme="majorHAnsi" w:hAnsiTheme="majorHAnsi"/>
          <w:b/>
          <w:sz w:val="24"/>
          <w:szCs w:val="24"/>
        </w:rPr>
        <w:t>5.0 Discussion</w:t>
      </w:r>
    </w:p>
    <w:p w14:paraId="151AF1AC" w14:textId="4742889E" w:rsidR="002A36EB" w:rsidRPr="00BA30B9" w:rsidRDefault="005D6C42" w:rsidP="000D6645">
      <w:pPr>
        <w:spacing w:line="480" w:lineRule="auto"/>
        <w:ind w:firstLine="1134"/>
        <w:rPr>
          <w:rFonts w:asciiTheme="majorHAnsi" w:hAnsiTheme="majorHAnsi"/>
          <w:sz w:val="24"/>
          <w:szCs w:val="24"/>
        </w:rPr>
      </w:pPr>
      <w:r w:rsidRPr="00BA30B9">
        <w:rPr>
          <w:rFonts w:asciiTheme="majorHAnsi" w:hAnsiTheme="majorHAnsi"/>
          <w:sz w:val="24"/>
          <w:szCs w:val="24"/>
        </w:rPr>
        <w:t xml:space="preserve">Children with lower inhibitory control had </w:t>
      </w:r>
      <w:r w:rsidR="000D6645" w:rsidRPr="00BA30B9">
        <w:rPr>
          <w:rFonts w:asciiTheme="majorHAnsi" w:hAnsiTheme="majorHAnsi"/>
          <w:sz w:val="24"/>
          <w:szCs w:val="24"/>
        </w:rPr>
        <w:t>increased odds of</w:t>
      </w:r>
      <w:r w:rsidRPr="00BA30B9">
        <w:rPr>
          <w:rFonts w:asciiTheme="majorHAnsi" w:hAnsiTheme="majorHAnsi"/>
          <w:sz w:val="24"/>
          <w:szCs w:val="24"/>
        </w:rPr>
        <w:t xml:space="preserve"> </w:t>
      </w:r>
      <w:r w:rsidR="00CF5160" w:rsidRPr="00BA30B9">
        <w:rPr>
          <w:rFonts w:asciiTheme="majorHAnsi" w:hAnsiTheme="majorHAnsi"/>
          <w:sz w:val="24"/>
          <w:szCs w:val="24"/>
        </w:rPr>
        <w:t>select</w:t>
      </w:r>
      <w:r w:rsidR="001C13EC" w:rsidRPr="00BA30B9">
        <w:rPr>
          <w:rFonts w:asciiTheme="majorHAnsi" w:hAnsiTheme="majorHAnsi"/>
          <w:sz w:val="24"/>
          <w:szCs w:val="24"/>
        </w:rPr>
        <w:t>ing</w:t>
      </w:r>
      <w:r w:rsidR="00CF5160" w:rsidRPr="00BA30B9">
        <w:rPr>
          <w:rFonts w:asciiTheme="majorHAnsi" w:hAnsiTheme="majorHAnsi"/>
          <w:sz w:val="24"/>
          <w:szCs w:val="24"/>
        </w:rPr>
        <w:t xml:space="preserve"> </w:t>
      </w:r>
      <w:r w:rsidRPr="00BA30B9">
        <w:rPr>
          <w:rFonts w:asciiTheme="majorHAnsi" w:hAnsiTheme="majorHAnsi"/>
          <w:sz w:val="24"/>
          <w:szCs w:val="24"/>
        </w:rPr>
        <w:t>multiple food portions a</w:t>
      </w:r>
      <w:r w:rsidR="000D6645" w:rsidRPr="00BA30B9">
        <w:rPr>
          <w:rFonts w:asciiTheme="majorHAnsi" w:hAnsiTheme="majorHAnsi"/>
          <w:sz w:val="24"/>
          <w:szCs w:val="24"/>
        </w:rPr>
        <w:t>t lunch and tended to self-serve</w:t>
      </w:r>
      <w:r w:rsidRPr="00BA30B9">
        <w:rPr>
          <w:rFonts w:asciiTheme="majorHAnsi" w:hAnsiTheme="majorHAnsi"/>
          <w:sz w:val="24"/>
          <w:szCs w:val="24"/>
        </w:rPr>
        <w:t xml:space="preserve"> more calories</w:t>
      </w:r>
      <w:r w:rsidR="00CF5160" w:rsidRPr="00BA30B9">
        <w:rPr>
          <w:rFonts w:asciiTheme="majorHAnsi" w:hAnsiTheme="majorHAnsi"/>
          <w:sz w:val="24"/>
          <w:szCs w:val="24"/>
        </w:rPr>
        <w:t xml:space="preserve"> overall</w:t>
      </w:r>
      <w:r w:rsidR="0093230F" w:rsidRPr="00BA30B9">
        <w:rPr>
          <w:rFonts w:asciiTheme="majorHAnsi" w:hAnsiTheme="majorHAnsi"/>
          <w:sz w:val="24"/>
          <w:szCs w:val="24"/>
        </w:rPr>
        <w:t xml:space="preserve">, although this trend </w:t>
      </w:r>
      <w:r w:rsidR="00533429" w:rsidRPr="00BA30B9">
        <w:rPr>
          <w:rFonts w:asciiTheme="majorHAnsi" w:hAnsiTheme="majorHAnsi"/>
          <w:sz w:val="24"/>
          <w:szCs w:val="24"/>
        </w:rPr>
        <w:t>missed significance</w:t>
      </w:r>
      <w:r w:rsidR="00A964A6" w:rsidRPr="00BA30B9">
        <w:rPr>
          <w:rFonts w:asciiTheme="majorHAnsi" w:hAnsiTheme="majorHAnsi"/>
          <w:sz w:val="24"/>
          <w:szCs w:val="24"/>
        </w:rPr>
        <w:t xml:space="preserve"> in the fully adjusted model. </w:t>
      </w:r>
      <w:r w:rsidR="004B7E33" w:rsidRPr="00BA30B9">
        <w:rPr>
          <w:rFonts w:asciiTheme="majorHAnsi" w:hAnsiTheme="majorHAnsi"/>
          <w:sz w:val="24"/>
          <w:szCs w:val="24"/>
        </w:rPr>
        <w:t>Children with lower inhibitory control</w:t>
      </w:r>
      <w:r w:rsidR="000D6645" w:rsidRPr="00BA30B9">
        <w:rPr>
          <w:rFonts w:asciiTheme="majorHAnsi" w:hAnsiTheme="majorHAnsi"/>
          <w:sz w:val="24"/>
          <w:szCs w:val="24"/>
        </w:rPr>
        <w:t xml:space="preserve"> also</w:t>
      </w:r>
      <w:r w:rsidR="004B7E33" w:rsidRPr="00BA30B9">
        <w:rPr>
          <w:rFonts w:asciiTheme="majorHAnsi" w:hAnsiTheme="majorHAnsi"/>
          <w:sz w:val="24"/>
          <w:szCs w:val="24"/>
        </w:rPr>
        <w:t xml:space="preserve"> </w:t>
      </w:r>
      <w:r w:rsidR="000D6645" w:rsidRPr="00BA30B9">
        <w:rPr>
          <w:rFonts w:asciiTheme="majorHAnsi" w:hAnsiTheme="majorHAnsi"/>
          <w:sz w:val="24"/>
          <w:szCs w:val="24"/>
        </w:rPr>
        <w:t>had</w:t>
      </w:r>
      <w:r w:rsidR="00533429" w:rsidRPr="00BA30B9">
        <w:rPr>
          <w:rFonts w:asciiTheme="majorHAnsi" w:hAnsiTheme="majorHAnsi"/>
          <w:sz w:val="24"/>
          <w:szCs w:val="24"/>
        </w:rPr>
        <w:t xml:space="preserve"> </w:t>
      </w:r>
      <w:r w:rsidR="00A74C8A" w:rsidRPr="00BA30B9">
        <w:rPr>
          <w:rFonts w:asciiTheme="majorHAnsi" w:hAnsiTheme="majorHAnsi"/>
          <w:sz w:val="24"/>
          <w:szCs w:val="24"/>
        </w:rPr>
        <w:t xml:space="preserve">faster </w:t>
      </w:r>
      <w:r w:rsidR="00CE15F0" w:rsidRPr="00BA30B9">
        <w:rPr>
          <w:rFonts w:asciiTheme="majorHAnsi" w:hAnsiTheme="majorHAnsi"/>
          <w:sz w:val="24"/>
          <w:szCs w:val="24"/>
        </w:rPr>
        <w:t xml:space="preserve">eating </w:t>
      </w:r>
      <w:r w:rsidR="00A74C8A" w:rsidRPr="00BA30B9">
        <w:rPr>
          <w:rFonts w:asciiTheme="majorHAnsi" w:hAnsiTheme="majorHAnsi"/>
          <w:sz w:val="24"/>
          <w:szCs w:val="24"/>
        </w:rPr>
        <w:t>rates</w:t>
      </w:r>
      <w:r w:rsidR="00C10F40" w:rsidRPr="00BA30B9">
        <w:rPr>
          <w:rFonts w:asciiTheme="majorHAnsi" w:hAnsiTheme="majorHAnsi"/>
          <w:sz w:val="24"/>
          <w:szCs w:val="24"/>
        </w:rPr>
        <w:t>,</w:t>
      </w:r>
      <w:r w:rsidR="00FB0492" w:rsidRPr="00BA30B9">
        <w:rPr>
          <w:rFonts w:asciiTheme="majorHAnsi" w:hAnsiTheme="majorHAnsi"/>
          <w:sz w:val="24"/>
          <w:szCs w:val="24"/>
        </w:rPr>
        <w:t xml:space="preserve"> but </w:t>
      </w:r>
      <w:r w:rsidR="00A91A17" w:rsidRPr="00BA30B9">
        <w:rPr>
          <w:rFonts w:asciiTheme="majorHAnsi" w:hAnsiTheme="majorHAnsi"/>
          <w:sz w:val="24"/>
          <w:szCs w:val="24"/>
        </w:rPr>
        <w:t xml:space="preserve">they </w:t>
      </w:r>
      <w:r w:rsidR="00FB0492" w:rsidRPr="00BA30B9">
        <w:rPr>
          <w:rFonts w:asciiTheme="majorHAnsi" w:hAnsiTheme="majorHAnsi"/>
          <w:sz w:val="24"/>
          <w:szCs w:val="24"/>
        </w:rPr>
        <w:t>did not differ from children with</w:t>
      </w:r>
      <w:r w:rsidR="00C10F40" w:rsidRPr="00BA30B9">
        <w:rPr>
          <w:rFonts w:asciiTheme="majorHAnsi" w:hAnsiTheme="majorHAnsi"/>
          <w:sz w:val="24"/>
          <w:szCs w:val="24"/>
        </w:rPr>
        <w:t xml:space="preserve"> higher</w:t>
      </w:r>
      <w:r w:rsidR="00FB0492" w:rsidRPr="00BA30B9">
        <w:rPr>
          <w:rFonts w:asciiTheme="majorHAnsi" w:hAnsiTheme="majorHAnsi"/>
          <w:sz w:val="24"/>
          <w:szCs w:val="24"/>
        </w:rPr>
        <w:t xml:space="preserve"> inhibitory control in </w:t>
      </w:r>
      <w:r w:rsidR="00FA34C8" w:rsidRPr="00BA30B9">
        <w:rPr>
          <w:rFonts w:asciiTheme="majorHAnsi" w:hAnsiTheme="majorHAnsi"/>
          <w:sz w:val="24"/>
          <w:szCs w:val="24"/>
        </w:rPr>
        <w:t>energy</w:t>
      </w:r>
      <w:r w:rsidR="00A65B2B" w:rsidRPr="00BA30B9">
        <w:rPr>
          <w:rFonts w:asciiTheme="majorHAnsi" w:hAnsiTheme="majorHAnsi"/>
          <w:sz w:val="24"/>
          <w:szCs w:val="24"/>
        </w:rPr>
        <w:t xml:space="preserve"> </w:t>
      </w:r>
      <w:r w:rsidR="00620EFA" w:rsidRPr="00BA30B9">
        <w:rPr>
          <w:rFonts w:asciiTheme="majorHAnsi" w:hAnsiTheme="majorHAnsi"/>
          <w:sz w:val="24"/>
          <w:szCs w:val="24"/>
        </w:rPr>
        <w:t>consumed</w:t>
      </w:r>
      <w:r w:rsidR="00A65B2B" w:rsidRPr="00BA30B9">
        <w:rPr>
          <w:rFonts w:asciiTheme="majorHAnsi" w:hAnsiTheme="majorHAnsi"/>
          <w:sz w:val="24"/>
          <w:szCs w:val="24"/>
        </w:rPr>
        <w:t xml:space="preserve"> at lunch</w:t>
      </w:r>
      <w:r w:rsidR="00FB0492" w:rsidRPr="00BA30B9">
        <w:rPr>
          <w:rFonts w:asciiTheme="majorHAnsi" w:hAnsiTheme="majorHAnsi"/>
          <w:sz w:val="24"/>
          <w:szCs w:val="24"/>
        </w:rPr>
        <w:t xml:space="preserve">, </w:t>
      </w:r>
      <w:r w:rsidR="00A65B2B" w:rsidRPr="00BA30B9">
        <w:rPr>
          <w:rFonts w:asciiTheme="majorHAnsi" w:hAnsiTheme="majorHAnsi"/>
          <w:sz w:val="24"/>
          <w:szCs w:val="24"/>
        </w:rPr>
        <w:t>during the EAH task</w:t>
      </w:r>
      <w:r w:rsidR="00FB0492" w:rsidRPr="00BA30B9">
        <w:rPr>
          <w:rFonts w:asciiTheme="majorHAnsi" w:hAnsiTheme="majorHAnsi"/>
          <w:sz w:val="24"/>
          <w:szCs w:val="24"/>
        </w:rPr>
        <w:t xml:space="preserve">, </w:t>
      </w:r>
      <w:r w:rsidR="00D55CF7" w:rsidRPr="00BA30B9">
        <w:rPr>
          <w:rFonts w:asciiTheme="majorHAnsi" w:hAnsiTheme="majorHAnsi"/>
          <w:sz w:val="24"/>
          <w:szCs w:val="24"/>
        </w:rPr>
        <w:t>or cumulativ</w:t>
      </w:r>
      <w:r w:rsidR="00FB0492" w:rsidRPr="00BA30B9">
        <w:rPr>
          <w:rFonts w:asciiTheme="majorHAnsi" w:hAnsiTheme="majorHAnsi"/>
          <w:sz w:val="24"/>
          <w:szCs w:val="24"/>
        </w:rPr>
        <w:t>e</w:t>
      </w:r>
      <w:r w:rsidR="00D70AAC" w:rsidRPr="00BA30B9">
        <w:rPr>
          <w:rFonts w:asciiTheme="majorHAnsi" w:hAnsiTheme="majorHAnsi"/>
          <w:sz w:val="24"/>
          <w:szCs w:val="24"/>
        </w:rPr>
        <w:t xml:space="preserve"> energy</w:t>
      </w:r>
      <w:r w:rsidR="00FB0492" w:rsidRPr="00BA30B9">
        <w:rPr>
          <w:rFonts w:asciiTheme="majorHAnsi" w:hAnsiTheme="majorHAnsi"/>
          <w:sz w:val="24"/>
          <w:szCs w:val="24"/>
        </w:rPr>
        <w:t xml:space="preserve"> across the two </w:t>
      </w:r>
      <w:r w:rsidR="00BF6985" w:rsidRPr="00BA30B9">
        <w:rPr>
          <w:rFonts w:asciiTheme="majorHAnsi" w:hAnsiTheme="majorHAnsi"/>
          <w:sz w:val="24"/>
          <w:szCs w:val="24"/>
        </w:rPr>
        <w:t xml:space="preserve">eating </w:t>
      </w:r>
      <w:r w:rsidR="00FB0492" w:rsidRPr="00BA30B9">
        <w:rPr>
          <w:rFonts w:asciiTheme="majorHAnsi" w:hAnsiTheme="majorHAnsi"/>
          <w:sz w:val="24"/>
          <w:szCs w:val="24"/>
        </w:rPr>
        <w:t xml:space="preserve">occasions. </w:t>
      </w:r>
      <w:r w:rsidR="00487208" w:rsidRPr="00BA30B9">
        <w:rPr>
          <w:rFonts w:asciiTheme="majorHAnsi" w:hAnsiTheme="majorHAnsi"/>
          <w:sz w:val="24"/>
          <w:szCs w:val="24"/>
        </w:rPr>
        <w:t>E</w:t>
      </w:r>
      <w:r w:rsidR="00A53C13" w:rsidRPr="00BA30B9">
        <w:rPr>
          <w:rFonts w:asciiTheme="majorHAnsi" w:hAnsiTheme="majorHAnsi"/>
          <w:sz w:val="24"/>
          <w:szCs w:val="24"/>
        </w:rPr>
        <w:t xml:space="preserve">xploratory post-hoc analysis revealed that children described as ‘restless’ during the SST had lower inhibitory control and consumed more energy during the EAH task, but did not differ in </w:t>
      </w:r>
      <w:r w:rsidR="00A53C13" w:rsidRPr="00BA30B9">
        <w:rPr>
          <w:rFonts w:asciiTheme="majorHAnsi" w:hAnsiTheme="majorHAnsi"/>
          <w:sz w:val="24"/>
          <w:szCs w:val="24"/>
        </w:rPr>
        <w:lastRenderedPageBreak/>
        <w:t>other eating behaviours from</w:t>
      </w:r>
      <w:r w:rsidR="00E1318D" w:rsidRPr="00BA30B9">
        <w:rPr>
          <w:rFonts w:asciiTheme="majorHAnsi" w:hAnsiTheme="majorHAnsi"/>
          <w:sz w:val="24"/>
          <w:szCs w:val="24"/>
        </w:rPr>
        <w:t xml:space="preserve"> </w:t>
      </w:r>
      <w:r w:rsidR="00143A2F" w:rsidRPr="00BA30B9">
        <w:rPr>
          <w:rFonts w:asciiTheme="majorHAnsi" w:hAnsiTheme="majorHAnsi"/>
          <w:sz w:val="24"/>
          <w:szCs w:val="24"/>
        </w:rPr>
        <w:t>the rest of the sample</w:t>
      </w:r>
      <w:r w:rsidR="00A53C13" w:rsidRPr="00BA30B9">
        <w:rPr>
          <w:rFonts w:asciiTheme="majorHAnsi" w:hAnsiTheme="majorHAnsi"/>
          <w:sz w:val="24"/>
          <w:szCs w:val="24"/>
        </w:rPr>
        <w:t>.</w:t>
      </w:r>
      <w:r w:rsidR="002317C3" w:rsidRPr="00BA30B9">
        <w:rPr>
          <w:rFonts w:asciiTheme="majorHAnsi" w:hAnsiTheme="majorHAnsi"/>
          <w:sz w:val="24"/>
          <w:szCs w:val="24"/>
        </w:rPr>
        <w:t xml:space="preserve"> </w:t>
      </w:r>
      <w:r w:rsidR="009A7282" w:rsidRPr="00BA30B9">
        <w:rPr>
          <w:rFonts w:asciiTheme="majorHAnsi" w:hAnsiTheme="majorHAnsi"/>
          <w:sz w:val="24"/>
          <w:szCs w:val="24"/>
        </w:rPr>
        <w:t>Finally, we found no evidence that</w:t>
      </w:r>
      <w:r w:rsidR="002317C3" w:rsidRPr="00BA30B9">
        <w:rPr>
          <w:rFonts w:asciiTheme="majorHAnsi" w:hAnsiTheme="majorHAnsi"/>
          <w:sz w:val="24"/>
          <w:szCs w:val="24"/>
        </w:rPr>
        <w:t xml:space="preserve"> i</w:t>
      </w:r>
      <w:r w:rsidR="00A53C13" w:rsidRPr="00BA30B9">
        <w:rPr>
          <w:rFonts w:asciiTheme="majorHAnsi" w:hAnsiTheme="majorHAnsi"/>
          <w:sz w:val="24"/>
          <w:szCs w:val="24"/>
        </w:rPr>
        <w:t xml:space="preserve">nhibitory control </w:t>
      </w:r>
      <w:r w:rsidR="009A7282" w:rsidRPr="00BA30B9">
        <w:rPr>
          <w:rFonts w:asciiTheme="majorHAnsi" w:hAnsiTheme="majorHAnsi"/>
          <w:sz w:val="24"/>
          <w:szCs w:val="24"/>
        </w:rPr>
        <w:t>was related to</w:t>
      </w:r>
      <w:r w:rsidR="00FC3EB5" w:rsidRPr="00BA30B9">
        <w:rPr>
          <w:rFonts w:asciiTheme="majorHAnsi" w:hAnsiTheme="majorHAnsi"/>
          <w:sz w:val="24"/>
          <w:szCs w:val="24"/>
        </w:rPr>
        <w:t xml:space="preserve"> children’s</w:t>
      </w:r>
      <w:r w:rsidR="00FA34C8" w:rsidRPr="00BA30B9">
        <w:rPr>
          <w:rFonts w:asciiTheme="majorHAnsi" w:hAnsiTheme="majorHAnsi"/>
          <w:sz w:val="24"/>
          <w:szCs w:val="24"/>
        </w:rPr>
        <w:t xml:space="preserve"> </w:t>
      </w:r>
      <w:r w:rsidR="001C36E4" w:rsidRPr="00BA30B9">
        <w:rPr>
          <w:rFonts w:asciiTheme="majorHAnsi" w:hAnsiTheme="majorHAnsi"/>
          <w:sz w:val="24"/>
          <w:szCs w:val="24"/>
        </w:rPr>
        <w:t xml:space="preserve">BMI or </w:t>
      </w:r>
      <w:r w:rsidR="00FA34C8" w:rsidRPr="00BA30B9">
        <w:rPr>
          <w:rFonts w:asciiTheme="majorHAnsi" w:hAnsiTheme="majorHAnsi"/>
          <w:sz w:val="24"/>
          <w:szCs w:val="24"/>
        </w:rPr>
        <w:t>adiposity</w:t>
      </w:r>
      <w:r w:rsidR="002D3249" w:rsidRPr="00BA30B9">
        <w:rPr>
          <w:rFonts w:asciiTheme="majorHAnsi" w:hAnsiTheme="majorHAnsi"/>
          <w:sz w:val="24"/>
          <w:szCs w:val="24"/>
        </w:rPr>
        <w:t>.</w:t>
      </w:r>
    </w:p>
    <w:p w14:paraId="45B62169" w14:textId="2B1F7482" w:rsidR="001C7239" w:rsidRPr="00BA30B9" w:rsidRDefault="00C1594F" w:rsidP="000D6645">
      <w:pPr>
        <w:spacing w:line="480" w:lineRule="auto"/>
        <w:ind w:firstLine="1134"/>
        <w:rPr>
          <w:rFonts w:asciiTheme="majorHAnsi" w:hAnsiTheme="majorHAnsi"/>
          <w:sz w:val="24"/>
          <w:szCs w:val="24"/>
        </w:rPr>
      </w:pPr>
      <w:r w:rsidRPr="00BA30B9">
        <w:rPr>
          <w:rFonts w:asciiTheme="majorHAnsi" w:hAnsiTheme="majorHAnsi"/>
          <w:sz w:val="24"/>
          <w:szCs w:val="24"/>
        </w:rPr>
        <w:t>When allowed to select their own food, c</w:t>
      </w:r>
      <w:r w:rsidR="00482C1B" w:rsidRPr="00BA30B9">
        <w:rPr>
          <w:rFonts w:asciiTheme="majorHAnsi" w:hAnsiTheme="majorHAnsi"/>
          <w:sz w:val="24"/>
          <w:szCs w:val="24"/>
        </w:rPr>
        <w:t xml:space="preserve">hildren with </w:t>
      </w:r>
      <w:r w:rsidR="001521DE" w:rsidRPr="00BA30B9">
        <w:rPr>
          <w:rFonts w:asciiTheme="majorHAnsi" w:hAnsiTheme="majorHAnsi"/>
          <w:sz w:val="24"/>
          <w:szCs w:val="24"/>
        </w:rPr>
        <w:t xml:space="preserve">lower </w:t>
      </w:r>
      <w:r w:rsidR="00A82FE6" w:rsidRPr="00BA30B9">
        <w:rPr>
          <w:rFonts w:asciiTheme="majorHAnsi" w:hAnsiTheme="majorHAnsi"/>
          <w:sz w:val="24"/>
          <w:szCs w:val="24"/>
        </w:rPr>
        <w:t>inhibitory control</w:t>
      </w:r>
      <w:r w:rsidR="00791179" w:rsidRPr="00BA30B9">
        <w:rPr>
          <w:rFonts w:asciiTheme="majorHAnsi" w:hAnsiTheme="majorHAnsi"/>
          <w:sz w:val="24"/>
          <w:szCs w:val="24"/>
        </w:rPr>
        <w:t xml:space="preserve"> </w:t>
      </w:r>
      <w:r w:rsidR="00D70AAC" w:rsidRPr="00BA30B9">
        <w:rPr>
          <w:rFonts w:asciiTheme="majorHAnsi" w:hAnsiTheme="majorHAnsi"/>
          <w:sz w:val="24"/>
          <w:szCs w:val="24"/>
        </w:rPr>
        <w:t xml:space="preserve">were significantly more likely to </w:t>
      </w:r>
      <w:r w:rsidR="000A3A84" w:rsidRPr="00BA30B9">
        <w:rPr>
          <w:rFonts w:asciiTheme="majorHAnsi" w:hAnsiTheme="majorHAnsi"/>
          <w:sz w:val="24"/>
          <w:szCs w:val="24"/>
        </w:rPr>
        <w:t xml:space="preserve">have </w:t>
      </w:r>
      <w:r w:rsidR="00D70AAC" w:rsidRPr="00BA30B9">
        <w:rPr>
          <w:rFonts w:asciiTheme="majorHAnsi" w:hAnsiTheme="majorHAnsi"/>
          <w:sz w:val="24"/>
          <w:szCs w:val="24"/>
        </w:rPr>
        <w:t>multiple</w:t>
      </w:r>
      <w:r w:rsidR="000A3A84" w:rsidRPr="00BA30B9">
        <w:rPr>
          <w:rFonts w:asciiTheme="majorHAnsi" w:hAnsiTheme="majorHAnsi"/>
          <w:sz w:val="24"/>
          <w:szCs w:val="24"/>
        </w:rPr>
        <w:t xml:space="preserve"> food</w:t>
      </w:r>
      <w:r w:rsidR="00D70AAC" w:rsidRPr="00BA30B9">
        <w:rPr>
          <w:rFonts w:asciiTheme="majorHAnsi" w:hAnsiTheme="majorHAnsi"/>
          <w:sz w:val="24"/>
          <w:szCs w:val="24"/>
        </w:rPr>
        <w:t xml:space="preserve"> </w:t>
      </w:r>
      <w:r w:rsidR="00CE15F0" w:rsidRPr="00BA30B9">
        <w:rPr>
          <w:rFonts w:asciiTheme="majorHAnsi" w:hAnsiTheme="majorHAnsi"/>
          <w:sz w:val="24"/>
          <w:szCs w:val="24"/>
        </w:rPr>
        <w:t>servings</w:t>
      </w:r>
      <w:r w:rsidR="00D70AAC" w:rsidRPr="00BA30B9">
        <w:rPr>
          <w:rFonts w:asciiTheme="majorHAnsi" w:hAnsiTheme="majorHAnsi"/>
          <w:sz w:val="24"/>
          <w:szCs w:val="24"/>
        </w:rPr>
        <w:t xml:space="preserve"> and showed a trend</w:t>
      </w:r>
      <w:r w:rsidR="004505EB" w:rsidRPr="00BA30B9">
        <w:rPr>
          <w:rFonts w:asciiTheme="majorHAnsi" w:hAnsiTheme="majorHAnsi"/>
          <w:sz w:val="24"/>
          <w:szCs w:val="24"/>
        </w:rPr>
        <w:t xml:space="preserve"> to self-serve more food</w:t>
      </w:r>
      <w:r w:rsidR="00971264" w:rsidRPr="00BA30B9">
        <w:rPr>
          <w:rFonts w:asciiTheme="majorHAnsi" w:hAnsiTheme="majorHAnsi"/>
          <w:sz w:val="24"/>
          <w:szCs w:val="24"/>
        </w:rPr>
        <w:t xml:space="preserve"> overall</w:t>
      </w:r>
      <w:r w:rsidR="00016B28" w:rsidRPr="00BA30B9">
        <w:rPr>
          <w:rFonts w:asciiTheme="majorHAnsi" w:hAnsiTheme="majorHAnsi"/>
          <w:sz w:val="24"/>
          <w:szCs w:val="24"/>
        </w:rPr>
        <w:t>,</w:t>
      </w:r>
      <w:r w:rsidR="00D70AAC" w:rsidRPr="00BA30B9">
        <w:rPr>
          <w:rFonts w:asciiTheme="majorHAnsi" w:hAnsiTheme="majorHAnsi"/>
          <w:sz w:val="24"/>
          <w:szCs w:val="24"/>
        </w:rPr>
        <w:t xml:space="preserve"> </w:t>
      </w:r>
      <w:r w:rsidR="00CB1CAF" w:rsidRPr="00BA30B9">
        <w:rPr>
          <w:rFonts w:asciiTheme="majorHAnsi" w:hAnsiTheme="majorHAnsi"/>
          <w:sz w:val="24"/>
          <w:szCs w:val="24"/>
        </w:rPr>
        <w:t>highlighting specific</w:t>
      </w:r>
      <w:r w:rsidR="00C86D39" w:rsidRPr="00BA30B9">
        <w:rPr>
          <w:rFonts w:asciiTheme="majorHAnsi" w:hAnsiTheme="majorHAnsi"/>
          <w:sz w:val="24"/>
          <w:szCs w:val="24"/>
        </w:rPr>
        <w:t xml:space="preserve"> eating behaviour</w:t>
      </w:r>
      <w:r w:rsidR="00CF5160" w:rsidRPr="00BA30B9">
        <w:rPr>
          <w:rFonts w:asciiTheme="majorHAnsi" w:hAnsiTheme="majorHAnsi"/>
          <w:sz w:val="24"/>
          <w:szCs w:val="24"/>
        </w:rPr>
        <w:t>s</w:t>
      </w:r>
      <w:r w:rsidR="00C86D39" w:rsidRPr="00BA30B9">
        <w:rPr>
          <w:rFonts w:asciiTheme="majorHAnsi" w:hAnsiTheme="majorHAnsi"/>
          <w:sz w:val="24"/>
          <w:szCs w:val="24"/>
        </w:rPr>
        <w:t xml:space="preserve"> through which poor inhibitory control may be expressed</w:t>
      </w:r>
      <w:r w:rsidR="00F17300" w:rsidRPr="00BA30B9">
        <w:rPr>
          <w:rFonts w:asciiTheme="majorHAnsi" w:hAnsiTheme="majorHAnsi"/>
          <w:sz w:val="24"/>
          <w:szCs w:val="24"/>
        </w:rPr>
        <w:t xml:space="preserve"> in a </w:t>
      </w:r>
      <w:r w:rsidR="001521DE" w:rsidRPr="00BA30B9">
        <w:rPr>
          <w:rFonts w:asciiTheme="majorHAnsi" w:hAnsiTheme="majorHAnsi"/>
          <w:sz w:val="24"/>
          <w:szCs w:val="24"/>
        </w:rPr>
        <w:t xml:space="preserve">mealtime </w:t>
      </w:r>
      <w:r w:rsidR="00F17300" w:rsidRPr="00BA30B9">
        <w:rPr>
          <w:rFonts w:asciiTheme="majorHAnsi" w:hAnsiTheme="majorHAnsi"/>
          <w:sz w:val="24"/>
          <w:szCs w:val="24"/>
        </w:rPr>
        <w:t>context</w:t>
      </w:r>
      <w:r w:rsidR="00B14F9F" w:rsidRPr="00BA30B9">
        <w:rPr>
          <w:rFonts w:asciiTheme="majorHAnsi" w:hAnsiTheme="majorHAnsi"/>
          <w:sz w:val="24"/>
          <w:szCs w:val="24"/>
        </w:rPr>
        <w:t>.</w:t>
      </w:r>
      <w:r w:rsidR="00497D7F" w:rsidRPr="00BA30B9">
        <w:rPr>
          <w:rFonts w:asciiTheme="majorHAnsi" w:hAnsiTheme="majorHAnsi"/>
          <w:sz w:val="24"/>
          <w:szCs w:val="24"/>
        </w:rPr>
        <w:t xml:space="preserve"> </w:t>
      </w:r>
      <w:r w:rsidR="003A1264" w:rsidRPr="00BA30B9">
        <w:rPr>
          <w:rFonts w:asciiTheme="majorHAnsi" w:hAnsiTheme="majorHAnsi"/>
          <w:sz w:val="24"/>
          <w:szCs w:val="24"/>
        </w:rPr>
        <w:t>It has been previously hypothesised that low</w:t>
      </w:r>
      <w:r w:rsidR="005C1FDF" w:rsidRPr="00BA30B9">
        <w:rPr>
          <w:rFonts w:asciiTheme="majorHAnsi" w:hAnsiTheme="majorHAnsi"/>
          <w:sz w:val="24"/>
          <w:szCs w:val="24"/>
        </w:rPr>
        <w:t>er</w:t>
      </w:r>
      <w:r w:rsidR="003A1264" w:rsidRPr="00BA30B9">
        <w:rPr>
          <w:rFonts w:asciiTheme="majorHAnsi" w:hAnsiTheme="majorHAnsi"/>
          <w:sz w:val="24"/>
          <w:szCs w:val="24"/>
        </w:rPr>
        <w:t xml:space="preserve"> inhibitory control </w:t>
      </w:r>
      <w:r w:rsidR="002F6371" w:rsidRPr="00BA30B9">
        <w:rPr>
          <w:rFonts w:asciiTheme="majorHAnsi" w:hAnsiTheme="majorHAnsi"/>
          <w:sz w:val="24"/>
          <w:szCs w:val="24"/>
        </w:rPr>
        <w:t>undermine</w:t>
      </w:r>
      <w:r w:rsidR="00971264" w:rsidRPr="00BA30B9">
        <w:rPr>
          <w:rFonts w:asciiTheme="majorHAnsi" w:hAnsiTheme="majorHAnsi"/>
          <w:sz w:val="24"/>
          <w:szCs w:val="24"/>
        </w:rPr>
        <w:t>s</w:t>
      </w:r>
      <w:r w:rsidR="002F6371" w:rsidRPr="00BA30B9">
        <w:rPr>
          <w:rFonts w:asciiTheme="majorHAnsi" w:hAnsiTheme="majorHAnsi"/>
          <w:sz w:val="24"/>
          <w:szCs w:val="24"/>
        </w:rPr>
        <w:t xml:space="preserve"> the control of eating behaviours as </w:t>
      </w:r>
      <w:r w:rsidR="00971264" w:rsidRPr="00BA30B9">
        <w:rPr>
          <w:rFonts w:asciiTheme="majorHAnsi" w:hAnsiTheme="majorHAnsi"/>
          <w:sz w:val="24"/>
          <w:szCs w:val="24"/>
        </w:rPr>
        <w:t>it</w:t>
      </w:r>
      <w:r w:rsidR="002F6371" w:rsidRPr="00BA30B9">
        <w:rPr>
          <w:rFonts w:asciiTheme="majorHAnsi" w:hAnsiTheme="majorHAnsi"/>
          <w:sz w:val="24"/>
          <w:szCs w:val="24"/>
        </w:rPr>
        <w:t xml:space="preserve"> increase</w:t>
      </w:r>
      <w:r w:rsidR="00971264" w:rsidRPr="00BA30B9">
        <w:rPr>
          <w:rFonts w:asciiTheme="majorHAnsi" w:hAnsiTheme="majorHAnsi"/>
          <w:sz w:val="24"/>
          <w:szCs w:val="24"/>
        </w:rPr>
        <w:t>s</w:t>
      </w:r>
      <w:r w:rsidR="002F6371" w:rsidRPr="00BA30B9">
        <w:rPr>
          <w:rFonts w:asciiTheme="majorHAnsi" w:hAnsiTheme="majorHAnsi"/>
          <w:sz w:val="24"/>
          <w:szCs w:val="24"/>
        </w:rPr>
        <w:t xml:space="preserve"> susceptibility to external food cues.</w:t>
      </w:r>
      <w:r w:rsidR="000B54E5" w:rsidRPr="00BA30B9">
        <w:rPr>
          <w:rFonts w:asciiTheme="majorHAnsi" w:hAnsiTheme="majorHAnsi"/>
          <w:sz w:val="24"/>
          <w:szCs w:val="24"/>
        </w:rPr>
        <w:t xml:space="preserve"> Yet,</w:t>
      </w:r>
      <w:r w:rsidR="00465B68" w:rsidRPr="00BA30B9">
        <w:rPr>
          <w:rFonts w:asciiTheme="majorHAnsi" w:hAnsiTheme="majorHAnsi"/>
          <w:sz w:val="24"/>
          <w:szCs w:val="24"/>
        </w:rPr>
        <w:t xml:space="preserve"> surprisingly</w:t>
      </w:r>
      <w:r w:rsidR="000B54E5" w:rsidRPr="00BA30B9">
        <w:rPr>
          <w:rFonts w:asciiTheme="majorHAnsi" w:hAnsiTheme="majorHAnsi"/>
          <w:sz w:val="24"/>
          <w:szCs w:val="24"/>
        </w:rPr>
        <w:t xml:space="preserve"> little is known about the specific aspects of food behaviour through which poor inhibitory control is expressed.</w:t>
      </w:r>
      <w:r w:rsidR="00C8779C" w:rsidRPr="00BA30B9">
        <w:rPr>
          <w:rFonts w:asciiTheme="majorHAnsi" w:hAnsiTheme="majorHAnsi"/>
          <w:sz w:val="24"/>
          <w:szCs w:val="24"/>
        </w:rPr>
        <w:t xml:space="preserve"> In adults,</w:t>
      </w:r>
      <w:r w:rsidR="002F6371" w:rsidRPr="00BA30B9">
        <w:rPr>
          <w:rFonts w:asciiTheme="majorHAnsi" w:hAnsiTheme="majorHAnsi"/>
          <w:sz w:val="24"/>
          <w:szCs w:val="24"/>
        </w:rPr>
        <w:t xml:space="preserve"> </w:t>
      </w:r>
      <w:r w:rsidR="00C8779C" w:rsidRPr="00BA30B9">
        <w:rPr>
          <w:rFonts w:asciiTheme="majorHAnsi" w:hAnsiTheme="majorHAnsi"/>
          <w:sz w:val="24"/>
          <w:szCs w:val="24"/>
        </w:rPr>
        <w:t>l</w:t>
      </w:r>
      <w:r w:rsidR="002F6371" w:rsidRPr="00BA30B9">
        <w:rPr>
          <w:rFonts w:asciiTheme="majorHAnsi" w:hAnsiTheme="majorHAnsi"/>
          <w:sz w:val="24"/>
          <w:szCs w:val="24"/>
        </w:rPr>
        <w:t>ower</w:t>
      </w:r>
      <w:r w:rsidR="00430744" w:rsidRPr="00BA30B9">
        <w:rPr>
          <w:rFonts w:asciiTheme="majorHAnsi" w:hAnsiTheme="majorHAnsi"/>
          <w:sz w:val="24"/>
          <w:szCs w:val="24"/>
        </w:rPr>
        <w:t xml:space="preserve"> inhibitory control </w:t>
      </w:r>
      <w:r w:rsidR="007C468B" w:rsidRPr="00BA30B9">
        <w:rPr>
          <w:rFonts w:asciiTheme="majorHAnsi" w:hAnsiTheme="majorHAnsi"/>
          <w:sz w:val="24"/>
          <w:szCs w:val="24"/>
        </w:rPr>
        <w:t>has been</w:t>
      </w:r>
      <w:r w:rsidR="00430744" w:rsidRPr="00BA30B9">
        <w:rPr>
          <w:rFonts w:asciiTheme="majorHAnsi" w:hAnsiTheme="majorHAnsi"/>
          <w:sz w:val="24"/>
          <w:szCs w:val="24"/>
        </w:rPr>
        <w:t xml:space="preserve"> linked with higher intake</w:t>
      </w:r>
      <w:r w:rsidR="00DF103F" w:rsidRPr="00BA30B9">
        <w:rPr>
          <w:rFonts w:asciiTheme="majorHAnsi" w:hAnsiTheme="majorHAnsi"/>
          <w:sz w:val="24"/>
          <w:szCs w:val="24"/>
        </w:rPr>
        <w:t xml:space="preserve"> </w:t>
      </w:r>
      <w:r w:rsidR="00EE1BE6" w:rsidRPr="00BA30B9">
        <w:rPr>
          <w:rFonts w:asciiTheme="majorHAnsi" w:hAnsiTheme="majorHAnsi"/>
          <w:sz w:val="24"/>
          <w:szCs w:val="24"/>
        </w:rPr>
        <w:t>of</w:t>
      </w:r>
      <w:r w:rsidR="00430744" w:rsidRPr="00BA30B9">
        <w:rPr>
          <w:rFonts w:asciiTheme="majorHAnsi" w:hAnsiTheme="majorHAnsi"/>
          <w:sz w:val="24"/>
          <w:szCs w:val="24"/>
        </w:rPr>
        <w:t xml:space="preserve"> high-energy snacks</w:t>
      </w:r>
      <w:r w:rsidR="00106F9E" w:rsidRPr="00BA30B9">
        <w:rPr>
          <w:rFonts w:asciiTheme="majorHAnsi" w:hAnsiTheme="majorHAnsi"/>
          <w:sz w:val="24"/>
          <w:szCs w:val="24"/>
        </w:rPr>
        <w:t xml:space="preserve">, consistent with the </w:t>
      </w:r>
      <w:r w:rsidR="00C8779C" w:rsidRPr="00BA30B9">
        <w:rPr>
          <w:rFonts w:asciiTheme="majorHAnsi" w:hAnsiTheme="majorHAnsi"/>
          <w:sz w:val="24"/>
          <w:szCs w:val="24"/>
        </w:rPr>
        <w:t>idea</w:t>
      </w:r>
      <w:r w:rsidR="007A16A7" w:rsidRPr="00BA30B9">
        <w:rPr>
          <w:rFonts w:asciiTheme="majorHAnsi" w:hAnsiTheme="majorHAnsi"/>
          <w:sz w:val="24"/>
          <w:szCs w:val="24"/>
        </w:rPr>
        <w:t xml:space="preserve"> that</w:t>
      </w:r>
      <w:r w:rsidR="00106F9E" w:rsidRPr="00BA30B9">
        <w:rPr>
          <w:rFonts w:asciiTheme="majorHAnsi" w:hAnsiTheme="majorHAnsi"/>
          <w:sz w:val="24"/>
          <w:szCs w:val="24"/>
        </w:rPr>
        <w:t xml:space="preserve"> </w:t>
      </w:r>
      <w:r w:rsidR="007A16A7" w:rsidRPr="00BA30B9">
        <w:rPr>
          <w:rFonts w:asciiTheme="majorHAnsi" w:hAnsiTheme="majorHAnsi"/>
          <w:sz w:val="24"/>
          <w:szCs w:val="24"/>
        </w:rPr>
        <w:t>people with poor</w:t>
      </w:r>
      <w:r w:rsidR="00825ACD" w:rsidRPr="00BA30B9">
        <w:rPr>
          <w:rFonts w:asciiTheme="majorHAnsi" w:hAnsiTheme="majorHAnsi"/>
          <w:sz w:val="24"/>
          <w:szCs w:val="24"/>
        </w:rPr>
        <w:t>er</w:t>
      </w:r>
      <w:r w:rsidR="007A16A7" w:rsidRPr="00BA30B9">
        <w:rPr>
          <w:rFonts w:asciiTheme="majorHAnsi" w:hAnsiTheme="majorHAnsi"/>
          <w:sz w:val="24"/>
          <w:szCs w:val="24"/>
        </w:rPr>
        <w:t xml:space="preserve"> inhibitory control may be more vulnerable to </w:t>
      </w:r>
      <w:r w:rsidR="00004393" w:rsidRPr="00BA30B9">
        <w:rPr>
          <w:rFonts w:asciiTheme="majorHAnsi" w:hAnsiTheme="majorHAnsi"/>
          <w:sz w:val="24"/>
          <w:szCs w:val="24"/>
        </w:rPr>
        <w:t xml:space="preserve">external food cues </w:t>
      </w:r>
      <w:r w:rsidR="002310EC" w:rsidRPr="00BA30B9">
        <w:rPr>
          <w:rFonts w:asciiTheme="majorHAnsi" w:hAnsiTheme="majorHAnsi"/>
          <w:sz w:val="24"/>
          <w:szCs w:val="24"/>
        </w:rPr>
        <w:fldChar w:fldCharType="begin">
          <w:fldData xml:space="preserve">PEVuZE5vdGU+PENpdGU+PEF1dGhvcj5HdWVycmllcmk8L0F1dGhvcj48WWVhcj4yMDA3PC9ZZWFy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</w:fldData>
        </w:fldChar>
      </w:r>
      <w:r w:rsidR="00975EF1" w:rsidRPr="00BA30B9">
        <w:rPr>
          <w:rFonts w:asciiTheme="majorHAnsi" w:hAnsiTheme="majorHAnsi"/>
          <w:sz w:val="24"/>
          <w:szCs w:val="24"/>
        </w:rPr>
        <w:instrText xml:space="preserve"> ADDIN EN.CITE </w:instrText>
      </w:r>
      <w:r w:rsidR="00975EF1" w:rsidRPr="00BA30B9">
        <w:rPr>
          <w:rFonts w:asciiTheme="majorHAnsi" w:hAnsiTheme="majorHAnsi"/>
          <w:sz w:val="24"/>
          <w:szCs w:val="24"/>
        </w:rPr>
        <w:fldChar w:fldCharType="begin">
          <w:fldData xml:space="preserve">PEVuZE5vdGU+PENpdGU+PEF1dGhvcj5HdWVycmllcmk8L0F1dGhvcj48WWVhcj4yMDA3PC9ZZWFy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</w:fldData>
        </w:fldChar>
      </w:r>
      <w:r w:rsidR="00975EF1" w:rsidRPr="00BA30B9">
        <w:rPr>
          <w:rFonts w:asciiTheme="majorHAnsi" w:hAnsiTheme="majorHAnsi"/>
          <w:sz w:val="24"/>
          <w:szCs w:val="24"/>
        </w:rPr>
        <w:instrText xml:space="preserve"> ADDIN EN.CITE.DATA </w:instrText>
      </w:r>
      <w:r w:rsidR="00975EF1" w:rsidRPr="00BA30B9">
        <w:rPr>
          <w:rFonts w:asciiTheme="majorHAnsi" w:hAnsiTheme="majorHAnsi"/>
          <w:sz w:val="24"/>
          <w:szCs w:val="24"/>
        </w:rPr>
      </w:r>
      <w:r w:rsidR="00975EF1" w:rsidRPr="00BA30B9">
        <w:rPr>
          <w:rFonts w:asciiTheme="majorHAnsi" w:hAnsiTheme="majorHAnsi"/>
          <w:sz w:val="24"/>
          <w:szCs w:val="24"/>
        </w:rPr>
        <w:fldChar w:fldCharType="end"/>
      </w:r>
      <w:r w:rsidR="002310EC" w:rsidRPr="00BA30B9">
        <w:rPr>
          <w:rFonts w:asciiTheme="majorHAnsi" w:hAnsiTheme="majorHAnsi"/>
          <w:sz w:val="24"/>
          <w:szCs w:val="24"/>
        </w:rPr>
      </w:r>
      <w:r w:rsidR="002310EC" w:rsidRPr="00BA30B9">
        <w:rPr>
          <w:rFonts w:asciiTheme="majorHAnsi" w:hAnsiTheme="majorHAnsi"/>
          <w:sz w:val="24"/>
          <w:szCs w:val="24"/>
        </w:rPr>
        <w:fldChar w:fldCharType="separate"/>
      </w:r>
      <w:r w:rsidR="00975EF1" w:rsidRPr="00BA30B9">
        <w:rPr>
          <w:rFonts w:asciiTheme="majorHAnsi" w:hAnsiTheme="majorHAnsi"/>
          <w:noProof/>
          <w:sz w:val="24"/>
          <w:szCs w:val="24"/>
        </w:rPr>
        <w:t>(14, 15)</w:t>
      </w:r>
      <w:r w:rsidR="002310EC" w:rsidRPr="00BA30B9">
        <w:rPr>
          <w:rFonts w:asciiTheme="majorHAnsi" w:hAnsiTheme="majorHAnsi"/>
          <w:sz w:val="24"/>
          <w:szCs w:val="24"/>
        </w:rPr>
        <w:fldChar w:fldCharType="end"/>
      </w:r>
      <w:r w:rsidR="002310EC" w:rsidRPr="00BA30B9">
        <w:rPr>
          <w:rFonts w:asciiTheme="majorHAnsi" w:hAnsiTheme="majorHAnsi"/>
          <w:sz w:val="24"/>
          <w:szCs w:val="24"/>
        </w:rPr>
        <w:t>.</w:t>
      </w:r>
      <w:r w:rsidR="009C42BB" w:rsidRPr="00BA30B9">
        <w:rPr>
          <w:rFonts w:asciiTheme="majorHAnsi" w:hAnsiTheme="majorHAnsi"/>
          <w:sz w:val="24"/>
          <w:szCs w:val="24"/>
        </w:rPr>
        <w:t xml:space="preserve"> </w:t>
      </w:r>
      <w:r w:rsidR="00D9456A" w:rsidRPr="00BA30B9">
        <w:rPr>
          <w:rFonts w:asciiTheme="majorHAnsi" w:hAnsiTheme="majorHAnsi"/>
          <w:sz w:val="24"/>
          <w:szCs w:val="24"/>
        </w:rPr>
        <w:t xml:space="preserve">Here, we provide evidence </w:t>
      </w:r>
      <w:r w:rsidR="00163BED" w:rsidRPr="00BA30B9">
        <w:rPr>
          <w:rFonts w:asciiTheme="majorHAnsi" w:hAnsiTheme="majorHAnsi"/>
          <w:sz w:val="24"/>
          <w:szCs w:val="24"/>
        </w:rPr>
        <w:t xml:space="preserve">that </w:t>
      </w:r>
      <w:r w:rsidR="00631F94" w:rsidRPr="00BA30B9">
        <w:rPr>
          <w:rFonts w:asciiTheme="majorHAnsi" w:hAnsiTheme="majorHAnsi"/>
          <w:sz w:val="24"/>
          <w:szCs w:val="24"/>
        </w:rPr>
        <w:t xml:space="preserve">among </w:t>
      </w:r>
      <w:proofErr w:type="gramStart"/>
      <w:r w:rsidR="00631F94" w:rsidRPr="00BA30B9">
        <w:rPr>
          <w:rFonts w:asciiTheme="majorHAnsi" w:hAnsiTheme="majorHAnsi"/>
          <w:sz w:val="24"/>
          <w:szCs w:val="24"/>
        </w:rPr>
        <w:t>6 year old</w:t>
      </w:r>
      <w:proofErr w:type="gramEnd"/>
      <w:r w:rsidR="00631F94" w:rsidRPr="00BA30B9">
        <w:rPr>
          <w:rFonts w:asciiTheme="majorHAnsi" w:hAnsiTheme="majorHAnsi"/>
          <w:sz w:val="24"/>
          <w:szCs w:val="24"/>
        </w:rPr>
        <w:t xml:space="preserve"> children</w:t>
      </w:r>
      <w:r w:rsidR="000D6645" w:rsidRPr="00BA30B9">
        <w:rPr>
          <w:rFonts w:asciiTheme="majorHAnsi" w:hAnsiTheme="majorHAnsi"/>
          <w:sz w:val="24"/>
          <w:szCs w:val="24"/>
        </w:rPr>
        <w:t xml:space="preserve"> poor inhibitory control may increase susceptibility to multiple food approach behaviours</w:t>
      </w:r>
      <w:r w:rsidR="000115D6" w:rsidRPr="00BA30B9">
        <w:rPr>
          <w:rFonts w:asciiTheme="majorHAnsi" w:hAnsiTheme="majorHAnsi"/>
          <w:sz w:val="24"/>
          <w:szCs w:val="24"/>
        </w:rPr>
        <w:t xml:space="preserve">, not restricted to palatable energy-dense snacks, </w:t>
      </w:r>
      <w:r w:rsidR="000D6645" w:rsidRPr="00BA30B9">
        <w:rPr>
          <w:rFonts w:asciiTheme="majorHAnsi" w:hAnsiTheme="majorHAnsi"/>
          <w:sz w:val="24"/>
          <w:szCs w:val="24"/>
        </w:rPr>
        <w:t xml:space="preserve">and </w:t>
      </w:r>
      <w:r w:rsidR="0000773A" w:rsidRPr="00BA30B9">
        <w:rPr>
          <w:rFonts w:asciiTheme="majorHAnsi" w:hAnsiTheme="majorHAnsi"/>
          <w:sz w:val="24"/>
          <w:szCs w:val="24"/>
        </w:rPr>
        <w:t xml:space="preserve">in </w:t>
      </w:r>
      <w:r w:rsidR="000D6645" w:rsidRPr="00BA30B9">
        <w:rPr>
          <w:rFonts w:asciiTheme="majorHAnsi" w:hAnsiTheme="majorHAnsi"/>
          <w:sz w:val="24"/>
          <w:szCs w:val="24"/>
        </w:rPr>
        <w:t>this way promote larger portion sizes</w:t>
      </w:r>
      <w:r w:rsidR="000115D6" w:rsidRPr="00BA30B9">
        <w:rPr>
          <w:rFonts w:asciiTheme="majorHAnsi" w:hAnsiTheme="majorHAnsi"/>
          <w:sz w:val="24"/>
          <w:szCs w:val="24"/>
        </w:rPr>
        <w:t xml:space="preserve"> at meals</w:t>
      </w:r>
      <w:r w:rsidR="000D6645" w:rsidRPr="00BA30B9">
        <w:rPr>
          <w:rFonts w:asciiTheme="majorHAnsi" w:hAnsiTheme="majorHAnsi"/>
          <w:sz w:val="24"/>
          <w:szCs w:val="24"/>
        </w:rPr>
        <w:t>.</w:t>
      </w:r>
      <w:r w:rsidR="00CD21C7" w:rsidRPr="00BA30B9">
        <w:rPr>
          <w:rFonts w:asciiTheme="majorHAnsi" w:hAnsiTheme="majorHAnsi"/>
          <w:sz w:val="24"/>
          <w:szCs w:val="24"/>
        </w:rPr>
        <w:t xml:space="preserve"> </w:t>
      </w:r>
      <w:r w:rsidR="000A5C1B" w:rsidRPr="00BA30B9">
        <w:rPr>
          <w:rFonts w:asciiTheme="majorHAnsi" w:hAnsiTheme="majorHAnsi"/>
          <w:sz w:val="24"/>
          <w:szCs w:val="24"/>
        </w:rPr>
        <w:t>I</w:t>
      </w:r>
      <w:r w:rsidR="00D61753" w:rsidRPr="00BA30B9">
        <w:rPr>
          <w:rFonts w:asciiTheme="majorHAnsi" w:hAnsiTheme="majorHAnsi"/>
          <w:sz w:val="24"/>
          <w:szCs w:val="24"/>
        </w:rPr>
        <w:t>t has been</w:t>
      </w:r>
      <w:r w:rsidR="000A5C1B" w:rsidRPr="00BA30B9">
        <w:rPr>
          <w:rFonts w:asciiTheme="majorHAnsi" w:hAnsiTheme="majorHAnsi"/>
          <w:sz w:val="24"/>
          <w:szCs w:val="24"/>
        </w:rPr>
        <w:t xml:space="preserve"> previously</w:t>
      </w:r>
      <w:r w:rsidR="00D61753" w:rsidRPr="00BA30B9">
        <w:rPr>
          <w:rFonts w:asciiTheme="majorHAnsi" w:hAnsiTheme="majorHAnsi"/>
          <w:sz w:val="24"/>
          <w:szCs w:val="24"/>
        </w:rPr>
        <w:t xml:space="preserve"> suggested that encouraging children to select their own portions could be a s</w:t>
      </w:r>
      <w:r w:rsidR="00A81342" w:rsidRPr="00BA30B9">
        <w:rPr>
          <w:rFonts w:asciiTheme="majorHAnsi" w:hAnsiTheme="majorHAnsi"/>
          <w:sz w:val="24"/>
          <w:szCs w:val="24"/>
        </w:rPr>
        <w:t>trategy to reduce energy intake</w:t>
      </w:r>
      <w:r w:rsidR="00D61753" w:rsidRPr="00BA30B9">
        <w:rPr>
          <w:rFonts w:asciiTheme="majorHAnsi" w:hAnsiTheme="majorHAnsi"/>
          <w:sz w:val="24"/>
          <w:szCs w:val="24"/>
        </w:rPr>
        <w:t xml:space="preserve"> and promote better self-regulation </w:t>
      </w:r>
      <w:r w:rsidR="00D61753" w:rsidRPr="00BA30B9">
        <w:rPr>
          <w:rFonts w:asciiTheme="majorHAnsi" w:hAnsiTheme="majorHAnsi"/>
          <w:sz w:val="24"/>
          <w:szCs w:val="24"/>
        </w:rPr>
        <w:fldChar w:fldCharType="begin"/>
      </w:r>
      <w:r w:rsidR="00975EF1" w:rsidRPr="00BA30B9">
        <w:rPr>
          <w:rFonts w:asciiTheme="majorHAnsi" w:hAnsiTheme="majorHAnsi"/>
          <w:sz w:val="24"/>
          <w:szCs w:val="24"/>
        </w:rPr>
        <w:instrText xml:space="preserve"> ADDIN EN.CITE &lt;EndNote&gt;&lt;Cite&gt;&lt;Author&gt;Birch&lt;/Author&gt;&lt;Year&gt;1991&lt;/Year&gt;&lt;RecNum&gt;1264&lt;/RecNum&gt;&lt;DisplayText&gt;(23)&lt;/DisplayText&gt;&lt;record&gt;&lt;rec-number&gt;1264&lt;/rec-number&gt;&lt;foreign-keys&gt;&lt;key app="EN" db-id="0f2e9sdeazdvrherf235awvfaa0t9w0xweez" timestamp="1474956616"&gt;1264&lt;/key&gt;&lt;key app="ENWeb" db-id=""&gt;0&lt;/key&gt;&lt;/foreign-keys&gt;&lt;ref-type name="Journal Article"&gt;17&lt;/ref-type&gt;&lt;contributors&gt;&lt;authors&gt;&lt;author&gt;Birch, Leann L&lt;/author&gt;&lt;author&gt;Johnson, Susan L&lt;/author&gt;&lt;author&gt;Andresen, Graciela&lt;/author&gt;&lt;author&gt;Peters, John C&lt;/author&gt;&lt;author&gt;Schulte, Marcia C&lt;/author&gt;&lt;/authors&gt;&lt;/contributors&gt;&lt;titles&gt;&lt;title&gt;The variability of young children&amp;apos;s energy intake&lt;/title&gt;&lt;secondary-title&gt;New England Journal of Medicine&lt;/secondary-title&gt;&lt;/titles&gt;&lt;periodical&gt;&lt;full-title&gt;New England Journal of Medicine&lt;/full-title&gt;&lt;abbr-1&gt;N Engl J Med&lt;/abbr-1&gt;&lt;/periodical&gt;&lt;pages&gt;232-235&lt;/pages&gt;&lt;volume&gt;324&lt;/volume&gt;&lt;number&gt;4&lt;/number&gt;&lt;dates&gt;&lt;year&gt;1991&lt;/year&gt;&lt;/dates&gt;&lt;isbn&gt;0028-4793&lt;/isbn&gt;&lt;urls&gt;&lt;related-urls&gt;&lt;url&gt;http://www.nejm.org/doi/pdf/10.1056/NEJM199101243240405&lt;/url&gt;&lt;/related-urls&gt;&lt;/urls&gt;&lt;/record&gt;&lt;/Cite&gt;&lt;/EndNote&gt;</w:instrText>
      </w:r>
      <w:r w:rsidR="00D61753" w:rsidRPr="00BA30B9">
        <w:rPr>
          <w:rFonts w:asciiTheme="majorHAnsi" w:hAnsiTheme="majorHAnsi"/>
          <w:sz w:val="24"/>
          <w:szCs w:val="24"/>
        </w:rPr>
        <w:fldChar w:fldCharType="separate"/>
      </w:r>
      <w:r w:rsidR="00975EF1" w:rsidRPr="00BA30B9">
        <w:rPr>
          <w:rFonts w:asciiTheme="majorHAnsi" w:hAnsiTheme="majorHAnsi"/>
          <w:noProof/>
          <w:sz w:val="24"/>
          <w:szCs w:val="24"/>
        </w:rPr>
        <w:t>(23)</w:t>
      </w:r>
      <w:r w:rsidR="00D61753" w:rsidRPr="00BA30B9">
        <w:rPr>
          <w:rFonts w:asciiTheme="majorHAnsi" w:hAnsiTheme="majorHAnsi"/>
          <w:sz w:val="24"/>
          <w:szCs w:val="24"/>
        </w:rPr>
        <w:fldChar w:fldCharType="end"/>
      </w:r>
      <w:r w:rsidR="00D61753" w:rsidRPr="00BA30B9">
        <w:rPr>
          <w:rFonts w:asciiTheme="majorHAnsi" w:hAnsiTheme="majorHAnsi"/>
          <w:sz w:val="24"/>
          <w:szCs w:val="24"/>
        </w:rPr>
        <w:t xml:space="preserve">. However, the effectiveness of this strategy may be limited among children with </w:t>
      </w:r>
      <w:r w:rsidR="00642ECF" w:rsidRPr="00BA30B9">
        <w:rPr>
          <w:rFonts w:asciiTheme="majorHAnsi" w:hAnsiTheme="majorHAnsi"/>
          <w:sz w:val="24"/>
          <w:szCs w:val="24"/>
        </w:rPr>
        <w:t>lower</w:t>
      </w:r>
      <w:r w:rsidR="00D61753" w:rsidRPr="00BA30B9">
        <w:rPr>
          <w:rFonts w:asciiTheme="majorHAnsi" w:hAnsiTheme="majorHAnsi"/>
          <w:sz w:val="24"/>
          <w:szCs w:val="24"/>
        </w:rPr>
        <w:t xml:space="preserve"> inhibitory control, who when given the opportunity</w:t>
      </w:r>
      <w:r w:rsidR="000804B8" w:rsidRPr="00BA30B9">
        <w:rPr>
          <w:rFonts w:asciiTheme="majorHAnsi" w:hAnsiTheme="majorHAnsi"/>
          <w:sz w:val="24"/>
          <w:szCs w:val="24"/>
        </w:rPr>
        <w:t xml:space="preserve"> to self-serve their food</w:t>
      </w:r>
      <w:r w:rsidR="00D61753" w:rsidRPr="00BA30B9">
        <w:rPr>
          <w:rFonts w:asciiTheme="majorHAnsi" w:hAnsiTheme="majorHAnsi"/>
          <w:sz w:val="24"/>
          <w:szCs w:val="24"/>
        </w:rPr>
        <w:t xml:space="preserve">, may </w:t>
      </w:r>
      <w:r w:rsidR="00066D5C" w:rsidRPr="00BA30B9">
        <w:rPr>
          <w:rFonts w:asciiTheme="majorHAnsi" w:hAnsiTheme="majorHAnsi"/>
          <w:sz w:val="24"/>
          <w:szCs w:val="24"/>
        </w:rPr>
        <w:t>be unduly influenced by external cues</w:t>
      </w:r>
      <w:r w:rsidR="007C468B" w:rsidRPr="00BA30B9">
        <w:rPr>
          <w:rFonts w:asciiTheme="majorHAnsi" w:hAnsiTheme="majorHAnsi"/>
          <w:sz w:val="24"/>
          <w:szCs w:val="24"/>
        </w:rPr>
        <w:t>,</w:t>
      </w:r>
      <w:r w:rsidR="00066D5C" w:rsidRPr="00BA30B9">
        <w:rPr>
          <w:rFonts w:asciiTheme="majorHAnsi" w:hAnsiTheme="majorHAnsi"/>
          <w:sz w:val="24"/>
          <w:szCs w:val="24"/>
        </w:rPr>
        <w:t xml:space="preserve"> and</w:t>
      </w:r>
      <w:r w:rsidR="002B5A59" w:rsidRPr="00BA30B9">
        <w:rPr>
          <w:rFonts w:asciiTheme="majorHAnsi" w:hAnsiTheme="majorHAnsi"/>
          <w:sz w:val="24"/>
          <w:szCs w:val="24"/>
        </w:rPr>
        <w:t xml:space="preserve"> not</w:t>
      </w:r>
      <w:r w:rsidR="00066D5C" w:rsidRPr="00BA30B9">
        <w:rPr>
          <w:rFonts w:asciiTheme="majorHAnsi" w:hAnsiTheme="majorHAnsi"/>
          <w:sz w:val="24"/>
          <w:szCs w:val="24"/>
        </w:rPr>
        <w:t xml:space="preserve"> necessarily select the appropriate amount</w:t>
      </w:r>
      <w:r w:rsidR="000D6645" w:rsidRPr="00BA30B9">
        <w:rPr>
          <w:rFonts w:asciiTheme="majorHAnsi" w:hAnsiTheme="majorHAnsi"/>
          <w:sz w:val="24"/>
          <w:szCs w:val="24"/>
        </w:rPr>
        <w:t xml:space="preserve"> or approach food multiple times</w:t>
      </w:r>
      <w:r w:rsidR="00066D5C" w:rsidRPr="00BA30B9">
        <w:rPr>
          <w:rFonts w:asciiTheme="majorHAnsi" w:hAnsiTheme="majorHAnsi"/>
          <w:sz w:val="24"/>
          <w:szCs w:val="24"/>
        </w:rPr>
        <w:t>.</w:t>
      </w:r>
      <w:r w:rsidR="00BB7133" w:rsidRPr="00BA30B9">
        <w:rPr>
          <w:rFonts w:asciiTheme="majorHAnsi" w:hAnsiTheme="majorHAnsi"/>
          <w:sz w:val="24"/>
          <w:szCs w:val="24"/>
        </w:rPr>
        <w:t xml:space="preserve"> In this instance, children with lower inhibitory control may need more </w:t>
      </w:r>
      <w:r w:rsidR="004365C9" w:rsidRPr="00BA30B9">
        <w:rPr>
          <w:rFonts w:asciiTheme="majorHAnsi" w:hAnsiTheme="majorHAnsi"/>
          <w:sz w:val="24"/>
          <w:szCs w:val="24"/>
        </w:rPr>
        <w:t>support from parents and caregivers to manage their portion sizes</w:t>
      </w:r>
      <w:r w:rsidR="00A70105" w:rsidRPr="00BA30B9">
        <w:rPr>
          <w:rFonts w:asciiTheme="majorHAnsi" w:hAnsiTheme="majorHAnsi"/>
          <w:sz w:val="24"/>
          <w:szCs w:val="24"/>
        </w:rPr>
        <w:t xml:space="preserve"> </w:t>
      </w:r>
      <w:r w:rsidR="00A70105" w:rsidRPr="00BA30B9">
        <w:rPr>
          <w:rFonts w:asciiTheme="majorHAnsi" w:hAnsiTheme="majorHAnsi"/>
          <w:sz w:val="24"/>
          <w:szCs w:val="24"/>
        </w:rPr>
        <w:fldChar w:fldCharType="begin">
          <w:fldData xml:space="preserve">PEVuZE5vdGU+PENpdGU+PEF1dGhvcj5GYXJyb3c8L0F1dGhvcj48WWVhcj4yMDEyPC9ZZWFyPjxS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</w:fldData>
        </w:fldChar>
      </w:r>
      <w:r w:rsidR="00975EF1" w:rsidRPr="00BA30B9">
        <w:rPr>
          <w:rFonts w:asciiTheme="majorHAnsi" w:hAnsiTheme="majorHAnsi"/>
          <w:sz w:val="24"/>
          <w:szCs w:val="24"/>
        </w:rPr>
        <w:instrText xml:space="preserve"> ADDIN EN.CITE </w:instrText>
      </w:r>
      <w:r w:rsidR="00975EF1" w:rsidRPr="00BA30B9">
        <w:rPr>
          <w:rFonts w:asciiTheme="majorHAnsi" w:hAnsiTheme="majorHAnsi"/>
          <w:sz w:val="24"/>
          <w:szCs w:val="24"/>
        </w:rPr>
        <w:fldChar w:fldCharType="begin">
          <w:fldData xml:space="preserve">PEVuZE5vdGU+PENpdGU+PEF1dGhvcj5GYXJyb3c8L0F1dGhvcj48WWVhcj4yMDEyPC9ZZWFyPjxS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</w:fldData>
        </w:fldChar>
      </w:r>
      <w:r w:rsidR="00975EF1" w:rsidRPr="00BA30B9">
        <w:rPr>
          <w:rFonts w:asciiTheme="majorHAnsi" w:hAnsiTheme="majorHAnsi"/>
          <w:sz w:val="24"/>
          <w:szCs w:val="24"/>
        </w:rPr>
        <w:instrText xml:space="preserve"> ADDIN EN.CITE.DATA </w:instrText>
      </w:r>
      <w:r w:rsidR="00975EF1" w:rsidRPr="00BA30B9">
        <w:rPr>
          <w:rFonts w:asciiTheme="majorHAnsi" w:hAnsiTheme="majorHAnsi"/>
          <w:sz w:val="24"/>
          <w:szCs w:val="24"/>
        </w:rPr>
      </w:r>
      <w:r w:rsidR="00975EF1" w:rsidRPr="00BA30B9">
        <w:rPr>
          <w:rFonts w:asciiTheme="majorHAnsi" w:hAnsiTheme="majorHAnsi"/>
          <w:sz w:val="24"/>
          <w:szCs w:val="24"/>
        </w:rPr>
        <w:fldChar w:fldCharType="end"/>
      </w:r>
      <w:r w:rsidR="00A70105" w:rsidRPr="00BA30B9">
        <w:rPr>
          <w:rFonts w:asciiTheme="majorHAnsi" w:hAnsiTheme="majorHAnsi"/>
          <w:sz w:val="24"/>
          <w:szCs w:val="24"/>
        </w:rPr>
      </w:r>
      <w:r w:rsidR="00A70105" w:rsidRPr="00BA30B9">
        <w:rPr>
          <w:rFonts w:asciiTheme="majorHAnsi" w:hAnsiTheme="majorHAnsi"/>
          <w:sz w:val="24"/>
          <w:szCs w:val="24"/>
        </w:rPr>
        <w:fldChar w:fldCharType="separate"/>
      </w:r>
      <w:r w:rsidR="00975EF1" w:rsidRPr="00BA30B9">
        <w:rPr>
          <w:rFonts w:asciiTheme="majorHAnsi" w:hAnsiTheme="majorHAnsi"/>
          <w:noProof/>
          <w:sz w:val="24"/>
          <w:szCs w:val="24"/>
        </w:rPr>
        <w:t>(41, 42)</w:t>
      </w:r>
      <w:r w:rsidR="00A70105" w:rsidRPr="00BA30B9">
        <w:rPr>
          <w:rFonts w:asciiTheme="majorHAnsi" w:hAnsiTheme="majorHAnsi"/>
          <w:sz w:val="24"/>
          <w:szCs w:val="24"/>
        </w:rPr>
        <w:fldChar w:fldCharType="end"/>
      </w:r>
      <w:r w:rsidR="00A70105" w:rsidRPr="00BA30B9">
        <w:rPr>
          <w:rFonts w:asciiTheme="majorHAnsi" w:hAnsiTheme="majorHAnsi"/>
          <w:sz w:val="24"/>
          <w:szCs w:val="24"/>
        </w:rPr>
        <w:t xml:space="preserve">. </w:t>
      </w:r>
    </w:p>
    <w:p w14:paraId="772C8F62" w14:textId="1F384F5E" w:rsidR="000611C6" w:rsidRPr="00BA30B9" w:rsidRDefault="00E71B11" w:rsidP="00E3385E">
      <w:pPr>
        <w:spacing w:line="480" w:lineRule="auto"/>
        <w:ind w:firstLine="1134"/>
        <w:rPr>
          <w:rFonts w:asciiTheme="majorHAnsi" w:hAnsiTheme="majorHAnsi"/>
          <w:sz w:val="24"/>
          <w:szCs w:val="24"/>
        </w:rPr>
      </w:pPr>
      <w:r w:rsidRPr="00BA30B9">
        <w:rPr>
          <w:rFonts w:asciiTheme="majorHAnsi" w:hAnsiTheme="majorHAnsi"/>
          <w:sz w:val="24"/>
          <w:szCs w:val="24"/>
        </w:rPr>
        <w:t>I</w:t>
      </w:r>
      <w:r w:rsidR="00F12948" w:rsidRPr="00BA30B9">
        <w:rPr>
          <w:rFonts w:asciiTheme="majorHAnsi" w:hAnsiTheme="majorHAnsi"/>
          <w:sz w:val="24"/>
          <w:szCs w:val="24"/>
        </w:rPr>
        <w:t xml:space="preserve">nhibitory control </w:t>
      </w:r>
      <w:r w:rsidRPr="00BA30B9">
        <w:rPr>
          <w:rFonts w:asciiTheme="majorHAnsi" w:hAnsiTheme="majorHAnsi"/>
          <w:sz w:val="24"/>
          <w:szCs w:val="24"/>
        </w:rPr>
        <w:t xml:space="preserve">was </w:t>
      </w:r>
      <w:r w:rsidR="00A81342" w:rsidRPr="00BA30B9">
        <w:rPr>
          <w:rFonts w:asciiTheme="majorHAnsi" w:hAnsiTheme="majorHAnsi"/>
          <w:sz w:val="24"/>
          <w:szCs w:val="24"/>
        </w:rPr>
        <w:t xml:space="preserve">also </w:t>
      </w:r>
      <w:r w:rsidRPr="00BA30B9">
        <w:rPr>
          <w:rFonts w:asciiTheme="majorHAnsi" w:hAnsiTheme="majorHAnsi"/>
          <w:sz w:val="24"/>
          <w:szCs w:val="24"/>
        </w:rPr>
        <w:t xml:space="preserve">related to </w:t>
      </w:r>
      <w:r w:rsidR="00F12948" w:rsidRPr="00BA30B9">
        <w:rPr>
          <w:rFonts w:asciiTheme="majorHAnsi" w:hAnsiTheme="majorHAnsi"/>
          <w:sz w:val="24"/>
          <w:szCs w:val="24"/>
        </w:rPr>
        <w:t>children’s eating rates</w:t>
      </w:r>
      <w:r w:rsidR="00560143" w:rsidRPr="00BA30B9">
        <w:rPr>
          <w:rFonts w:asciiTheme="majorHAnsi" w:hAnsiTheme="majorHAnsi"/>
          <w:sz w:val="24"/>
          <w:szCs w:val="24"/>
        </w:rPr>
        <w:t xml:space="preserve">. </w:t>
      </w:r>
      <w:r w:rsidR="00C733BA" w:rsidRPr="00BA30B9">
        <w:rPr>
          <w:rFonts w:asciiTheme="majorHAnsi" w:hAnsiTheme="majorHAnsi"/>
          <w:sz w:val="24"/>
          <w:szCs w:val="24"/>
        </w:rPr>
        <w:t>It</w:t>
      </w:r>
      <w:r w:rsidR="00FE375C" w:rsidRPr="00BA30B9">
        <w:rPr>
          <w:rFonts w:asciiTheme="majorHAnsi" w:hAnsiTheme="majorHAnsi"/>
          <w:sz w:val="24"/>
          <w:szCs w:val="24"/>
        </w:rPr>
        <w:t xml:space="preserve"> has been</w:t>
      </w:r>
      <w:r w:rsidR="00FE64B2" w:rsidRPr="00BA30B9">
        <w:rPr>
          <w:rFonts w:asciiTheme="majorHAnsi" w:hAnsiTheme="majorHAnsi"/>
          <w:sz w:val="24"/>
          <w:szCs w:val="24"/>
        </w:rPr>
        <w:t xml:space="preserve"> </w:t>
      </w:r>
      <w:r w:rsidR="005D6AFD" w:rsidRPr="00BA30B9">
        <w:rPr>
          <w:rFonts w:asciiTheme="majorHAnsi" w:hAnsiTheme="majorHAnsi"/>
          <w:sz w:val="24"/>
          <w:szCs w:val="24"/>
        </w:rPr>
        <w:t xml:space="preserve">previously </w:t>
      </w:r>
      <w:r w:rsidR="00005B36" w:rsidRPr="00BA30B9">
        <w:rPr>
          <w:rFonts w:asciiTheme="majorHAnsi" w:hAnsiTheme="majorHAnsi"/>
          <w:sz w:val="24"/>
          <w:szCs w:val="24"/>
        </w:rPr>
        <w:t>demonstrated that children increase their bite size</w:t>
      </w:r>
      <w:r w:rsidRPr="00BA30B9">
        <w:rPr>
          <w:rFonts w:asciiTheme="majorHAnsi" w:hAnsiTheme="majorHAnsi"/>
          <w:sz w:val="24"/>
          <w:szCs w:val="24"/>
        </w:rPr>
        <w:t xml:space="preserve"> </w:t>
      </w:r>
      <w:r w:rsidR="00005B36" w:rsidRPr="00BA30B9">
        <w:rPr>
          <w:rFonts w:asciiTheme="majorHAnsi" w:hAnsiTheme="majorHAnsi"/>
          <w:sz w:val="24"/>
          <w:szCs w:val="24"/>
        </w:rPr>
        <w:t xml:space="preserve">in response to external food cues </w:t>
      </w:r>
      <w:r w:rsidR="00005B36" w:rsidRPr="00BA30B9">
        <w:rPr>
          <w:rFonts w:asciiTheme="majorHAnsi" w:hAnsiTheme="majorHAnsi"/>
          <w:sz w:val="24"/>
          <w:szCs w:val="24"/>
        </w:rPr>
        <w:fldChar w:fldCharType="begin"/>
      </w:r>
      <w:r w:rsidR="00975EF1" w:rsidRPr="00BA30B9">
        <w:rPr>
          <w:rFonts w:asciiTheme="majorHAnsi" w:hAnsiTheme="majorHAnsi"/>
          <w:sz w:val="24"/>
          <w:szCs w:val="24"/>
        </w:rPr>
        <w:instrText xml:space="preserve"> ADDIN EN.CITE &lt;EndNote&gt;&lt;Cite&gt;&lt;Author&gt;Fisher&lt;/Author&gt;&lt;Year&gt;2003&lt;/Year&gt;&lt;RecNum&gt;975&lt;/RecNum&gt;&lt;DisplayText&gt;(29)&lt;/DisplayText&gt;&lt;record&gt;&lt;rec-number&gt;975&lt;/rec-number&gt;&lt;foreign-keys&gt;&lt;key app="EN" db-id="0f2e9sdeazdvrherf235awvfaa0t9w0xweez" timestamp="1474947373"&gt;975&lt;/key&gt;&lt;key app="ENWeb" db-id=""&gt;0&lt;/key&gt;&lt;/foreign-keys&gt;&lt;ref-type name="Journal Article"&gt;17&lt;/ref-type&gt;&lt;contributors&gt;&lt;authors&gt;&lt;author&gt;Fisher, J. O.&lt;/author&gt;&lt;author&gt;Rolls, B. J.&lt;/author&gt;&lt;author&gt;Birch, L. L.&lt;/author&gt;&lt;/authors&gt;&lt;/contributors&gt;&lt;titles&gt;&lt;title&gt;Children’s bite size and intake of an entrée are greater with large portions than with age-appropriate or self-selected portions&lt;/title&gt;&lt;secondary-title&gt;The American Journal of Clinical Nutrition&lt;/secondary-title&gt;&lt;/titles&gt;&lt;periodical&gt;&lt;full-title&gt;The American Journal of Clinical Nutrition&lt;/full-title&gt;&lt;/periodical&gt;&lt;pages&gt;1164-1170&lt;/pages&gt;&lt;volume&gt;77&lt;/volume&gt;&lt;number&gt;5&lt;/number&gt;&lt;dates&gt;&lt;year&gt;2003&lt;/year&gt;&lt;pub-dates&gt;&lt;date&gt;May 1, 2003&lt;/date&gt;&lt;/pub-dates&gt;&lt;/dates&gt;&lt;urls&gt;&lt;related-urls&gt;&lt;url&gt;http://ajcn.nutrition.org/content/77/5/1164.abstract&lt;/url&gt;&lt;/related-urls&gt;&lt;/urls&gt;&lt;/record&gt;&lt;/Cite&gt;&lt;/EndNote&gt;</w:instrText>
      </w:r>
      <w:r w:rsidR="00005B36" w:rsidRPr="00BA30B9">
        <w:rPr>
          <w:rFonts w:asciiTheme="majorHAnsi" w:hAnsiTheme="majorHAnsi"/>
          <w:sz w:val="24"/>
          <w:szCs w:val="24"/>
        </w:rPr>
        <w:fldChar w:fldCharType="separate"/>
      </w:r>
      <w:r w:rsidR="00975EF1" w:rsidRPr="00BA30B9">
        <w:rPr>
          <w:rFonts w:asciiTheme="majorHAnsi" w:hAnsiTheme="majorHAnsi"/>
          <w:noProof/>
          <w:sz w:val="24"/>
          <w:szCs w:val="24"/>
        </w:rPr>
        <w:t>(29)</w:t>
      </w:r>
      <w:r w:rsidR="00005B36" w:rsidRPr="00BA30B9">
        <w:rPr>
          <w:rFonts w:asciiTheme="majorHAnsi" w:hAnsiTheme="majorHAnsi"/>
          <w:sz w:val="24"/>
          <w:szCs w:val="24"/>
        </w:rPr>
        <w:fldChar w:fldCharType="end"/>
      </w:r>
      <w:r w:rsidR="00186B2C" w:rsidRPr="00BA30B9">
        <w:rPr>
          <w:rFonts w:asciiTheme="majorHAnsi" w:hAnsiTheme="majorHAnsi"/>
          <w:sz w:val="24"/>
          <w:szCs w:val="24"/>
        </w:rPr>
        <w:t xml:space="preserve">, </w:t>
      </w:r>
      <w:r w:rsidRPr="00BA30B9">
        <w:rPr>
          <w:rFonts w:asciiTheme="majorHAnsi" w:hAnsiTheme="majorHAnsi"/>
          <w:sz w:val="24"/>
          <w:szCs w:val="24"/>
        </w:rPr>
        <w:t xml:space="preserve">supporting the idea </w:t>
      </w:r>
      <w:r w:rsidR="00005B36" w:rsidRPr="00BA30B9">
        <w:rPr>
          <w:rFonts w:asciiTheme="majorHAnsi" w:hAnsiTheme="majorHAnsi"/>
          <w:sz w:val="24"/>
          <w:szCs w:val="24"/>
        </w:rPr>
        <w:t xml:space="preserve">that </w:t>
      </w:r>
      <w:r w:rsidR="00FE375C" w:rsidRPr="00BA30B9">
        <w:rPr>
          <w:rFonts w:asciiTheme="majorHAnsi" w:hAnsiTheme="majorHAnsi"/>
          <w:sz w:val="24"/>
          <w:szCs w:val="24"/>
        </w:rPr>
        <w:t xml:space="preserve">faster eating rates </w:t>
      </w:r>
      <w:r w:rsidR="00005B36" w:rsidRPr="00BA30B9">
        <w:rPr>
          <w:rFonts w:asciiTheme="majorHAnsi" w:hAnsiTheme="majorHAnsi"/>
          <w:sz w:val="24"/>
          <w:szCs w:val="24"/>
        </w:rPr>
        <w:t xml:space="preserve">may </w:t>
      </w:r>
      <w:r w:rsidR="005E20BF" w:rsidRPr="00BA30B9">
        <w:rPr>
          <w:rFonts w:asciiTheme="majorHAnsi" w:hAnsiTheme="majorHAnsi"/>
          <w:sz w:val="24"/>
          <w:szCs w:val="24"/>
        </w:rPr>
        <w:t xml:space="preserve">reflect an aspect of </w:t>
      </w:r>
      <w:r w:rsidR="00FE375C" w:rsidRPr="00BA30B9">
        <w:rPr>
          <w:rFonts w:asciiTheme="majorHAnsi" w:hAnsiTheme="majorHAnsi"/>
          <w:sz w:val="24"/>
          <w:szCs w:val="24"/>
        </w:rPr>
        <w:t xml:space="preserve">increased responsiveness to </w:t>
      </w:r>
      <w:r w:rsidR="00FE375C" w:rsidRPr="00BA30B9">
        <w:rPr>
          <w:rFonts w:asciiTheme="majorHAnsi" w:hAnsiTheme="majorHAnsi"/>
          <w:sz w:val="24"/>
          <w:szCs w:val="24"/>
        </w:rPr>
        <w:lastRenderedPageBreak/>
        <w:t>external food cues</w:t>
      </w:r>
      <w:r w:rsidR="00C733BA" w:rsidRPr="00BA30B9">
        <w:rPr>
          <w:rFonts w:asciiTheme="majorHAnsi" w:hAnsiTheme="majorHAnsi"/>
          <w:sz w:val="24"/>
          <w:szCs w:val="24"/>
        </w:rPr>
        <w:t xml:space="preserve"> that could stem</w:t>
      </w:r>
      <w:r w:rsidR="00B524BB" w:rsidRPr="00BA30B9">
        <w:rPr>
          <w:rFonts w:asciiTheme="majorHAnsi" w:hAnsiTheme="majorHAnsi"/>
          <w:sz w:val="24"/>
          <w:szCs w:val="24"/>
        </w:rPr>
        <w:t>,</w:t>
      </w:r>
      <w:r w:rsidR="00C733BA" w:rsidRPr="00BA30B9">
        <w:rPr>
          <w:rFonts w:asciiTheme="majorHAnsi" w:hAnsiTheme="majorHAnsi"/>
          <w:sz w:val="24"/>
          <w:szCs w:val="24"/>
        </w:rPr>
        <w:t xml:space="preserve"> </w:t>
      </w:r>
      <w:r w:rsidRPr="00BA30B9">
        <w:rPr>
          <w:rFonts w:asciiTheme="majorHAnsi" w:hAnsiTheme="majorHAnsi"/>
          <w:sz w:val="24"/>
          <w:szCs w:val="24"/>
        </w:rPr>
        <w:t>in-part</w:t>
      </w:r>
      <w:r w:rsidR="00B524BB" w:rsidRPr="00BA30B9">
        <w:rPr>
          <w:rFonts w:asciiTheme="majorHAnsi" w:hAnsiTheme="majorHAnsi"/>
          <w:sz w:val="24"/>
          <w:szCs w:val="24"/>
        </w:rPr>
        <w:t>,</w:t>
      </w:r>
      <w:r w:rsidRPr="00BA30B9">
        <w:rPr>
          <w:rFonts w:asciiTheme="majorHAnsi" w:hAnsiTheme="majorHAnsi"/>
          <w:sz w:val="24"/>
          <w:szCs w:val="24"/>
        </w:rPr>
        <w:t xml:space="preserve"> </w:t>
      </w:r>
      <w:r w:rsidR="00C733BA" w:rsidRPr="00BA30B9">
        <w:rPr>
          <w:rFonts w:asciiTheme="majorHAnsi" w:hAnsiTheme="majorHAnsi"/>
          <w:sz w:val="24"/>
          <w:szCs w:val="24"/>
        </w:rPr>
        <w:t>from lower inhibitory control</w:t>
      </w:r>
      <w:r w:rsidR="001A38D1" w:rsidRPr="00BA30B9">
        <w:rPr>
          <w:rFonts w:asciiTheme="majorHAnsi" w:hAnsiTheme="majorHAnsi"/>
          <w:noProof/>
          <w:sz w:val="24"/>
          <w:szCs w:val="24"/>
        </w:rPr>
        <w:t>.</w:t>
      </w:r>
      <w:r w:rsidR="0016167E" w:rsidRPr="00BA30B9">
        <w:rPr>
          <w:rFonts w:asciiTheme="majorHAnsi" w:hAnsiTheme="majorHAnsi"/>
          <w:sz w:val="24"/>
          <w:szCs w:val="24"/>
        </w:rPr>
        <w:t xml:space="preserve"> </w:t>
      </w:r>
      <w:r w:rsidR="00E3776F" w:rsidRPr="00BA30B9">
        <w:rPr>
          <w:rFonts w:asciiTheme="majorHAnsi" w:hAnsiTheme="majorHAnsi"/>
          <w:sz w:val="24"/>
          <w:szCs w:val="24"/>
        </w:rPr>
        <w:t>Faster rate of intake among children with lower inhibito</w:t>
      </w:r>
      <w:r w:rsidR="004446E1" w:rsidRPr="00BA30B9">
        <w:rPr>
          <w:rFonts w:asciiTheme="majorHAnsi" w:hAnsiTheme="majorHAnsi"/>
          <w:sz w:val="24"/>
          <w:szCs w:val="24"/>
        </w:rPr>
        <w:t>ry control may have</w:t>
      </w:r>
      <w:r w:rsidR="000D6645" w:rsidRPr="00BA30B9">
        <w:rPr>
          <w:rFonts w:asciiTheme="majorHAnsi" w:hAnsiTheme="majorHAnsi"/>
          <w:sz w:val="24"/>
          <w:szCs w:val="24"/>
        </w:rPr>
        <w:t xml:space="preserve"> additionally</w:t>
      </w:r>
      <w:r w:rsidR="006F4792" w:rsidRPr="00BA30B9">
        <w:rPr>
          <w:rFonts w:asciiTheme="majorHAnsi" w:hAnsiTheme="majorHAnsi"/>
          <w:sz w:val="24"/>
          <w:szCs w:val="24"/>
        </w:rPr>
        <w:t xml:space="preserve"> </w:t>
      </w:r>
      <w:r w:rsidR="004446E1" w:rsidRPr="00BA30B9">
        <w:rPr>
          <w:rFonts w:asciiTheme="majorHAnsi" w:hAnsiTheme="majorHAnsi"/>
          <w:sz w:val="24"/>
          <w:szCs w:val="24"/>
        </w:rPr>
        <w:t>facilitated reaching for additional food portions</w:t>
      </w:r>
      <w:r w:rsidR="00FC4753" w:rsidRPr="00BA30B9">
        <w:rPr>
          <w:rFonts w:asciiTheme="majorHAnsi" w:hAnsiTheme="majorHAnsi"/>
          <w:sz w:val="24"/>
          <w:szCs w:val="24"/>
        </w:rPr>
        <w:t xml:space="preserve"> after consuming the initial serving</w:t>
      </w:r>
      <w:r w:rsidR="006F4792" w:rsidRPr="00BA30B9">
        <w:rPr>
          <w:rFonts w:asciiTheme="majorHAnsi" w:hAnsiTheme="majorHAnsi"/>
          <w:sz w:val="24"/>
          <w:szCs w:val="24"/>
        </w:rPr>
        <w:t xml:space="preserve"> of the dish</w:t>
      </w:r>
      <w:r w:rsidR="004446E1" w:rsidRPr="00BA30B9">
        <w:rPr>
          <w:rFonts w:asciiTheme="majorHAnsi" w:hAnsiTheme="majorHAnsi"/>
          <w:sz w:val="24"/>
          <w:szCs w:val="24"/>
        </w:rPr>
        <w:t xml:space="preserve">. </w:t>
      </w:r>
      <w:r w:rsidR="00FC4753" w:rsidRPr="00BA30B9">
        <w:rPr>
          <w:rFonts w:asciiTheme="majorHAnsi" w:hAnsiTheme="majorHAnsi"/>
          <w:sz w:val="24"/>
          <w:szCs w:val="24"/>
        </w:rPr>
        <w:t>F</w:t>
      </w:r>
      <w:r w:rsidR="00006B54" w:rsidRPr="00BA30B9">
        <w:rPr>
          <w:rFonts w:asciiTheme="majorHAnsi" w:hAnsiTheme="majorHAnsi"/>
          <w:sz w:val="24"/>
          <w:szCs w:val="24"/>
        </w:rPr>
        <w:t>aster eating rates have been</w:t>
      </w:r>
      <w:r w:rsidR="006F4792" w:rsidRPr="00BA30B9">
        <w:rPr>
          <w:rFonts w:asciiTheme="majorHAnsi" w:hAnsiTheme="majorHAnsi"/>
          <w:sz w:val="24"/>
          <w:szCs w:val="24"/>
        </w:rPr>
        <w:t xml:space="preserve"> previously</w:t>
      </w:r>
      <w:r w:rsidR="00006B54" w:rsidRPr="00BA30B9">
        <w:rPr>
          <w:rFonts w:asciiTheme="majorHAnsi" w:hAnsiTheme="majorHAnsi"/>
          <w:sz w:val="24"/>
          <w:szCs w:val="24"/>
        </w:rPr>
        <w:t xml:space="preserve"> associated with higher energy intakes in children </w:t>
      </w:r>
      <w:r w:rsidR="00006B54" w:rsidRPr="00BA30B9">
        <w:rPr>
          <w:rFonts w:asciiTheme="majorHAnsi" w:hAnsiTheme="majorHAnsi"/>
          <w:sz w:val="24"/>
          <w:szCs w:val="24"/>
        </w:rPr>
        <w:fldChar w:fldCharType="begin">
          <w:fldData xml:space="preserve">PEVuZE5vdGU+PENpdGU+PEF1dGhvcj5Gb2dlbDwvQXV0aG9yPjxZZWFyPjIwMTc8L1llYXI+PFJl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</w:fldData>
        </w:fldChar>
      </w:r>
      <w:r w:rsidR="00975EF1" w:rsidRPr="00BA30B9">
        <w:rPr>
          <w:rFonts w:asciiTheme="majorHAnsi" w:hAnsiTheme="majorHAnsi"/>
          <w:sz w:val="24"/>
          <w:szCs w:val="24"/>
        </w:rPr>
        <w:instrText xml:space="preserve"> ADDIN EN.CITE </w:instrText>
      </w:r>
      <w:r w:rsidR="00975EF1" w:rsidRPr="00BA30B9">
        <w:rPr>
          <w:rFonts w:asciiTheme="majorHAnsi" w:hAnsiTheme="majorHAnsi"/>
          <w:sz w:val="24"/>
          <w:szCs w:val="24"/>
        </w:rPr>
        <w:fldChar w:fldCharType="begin">
          <w:fldData xml:space="preserve">PEVuZE5vdGU+PENpdGU+PEF1dGhvcj5Gb2dlbDwvQXV0aG9yPjxZZWFyPjIwMTc8L1llYXI+PFJl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</w:fldData>
        </w:fldChar>
      </w:r>
      <w:r w:rsidR="00975EF1" w:rsidRPr="00BA30B9">
        <w:rPr>
          <w:rFonts w:asciiTheme="majorHAnsi" w:hAnsiTheme="majorHAnsi"/>
          <w:sz w:val="24"/>
          <w:szCs w:val="24"/>
        </w:rPr>
        <w:instrText xml:space="preserve"> ADDIN EN.CITE.DATA </w:instrText>
      </w:r>
      <w:r w:rsidR="00975EF1" w:rsidRPr="00BA30B9">
        <w:rPr>
          <w:rFonts w:asciiTheme="majorHAnsi" w:hAnsiTheme="majorHAnsi"/>
          <w:sz w:val="24"/>
          <w:szCs w:val="24"/>
        </w:rPr>
      </w:r>
      <w:r w:rsidR="00975EF1" w:rsidRPr="00BA30B9">
        <w:rPr>
          <w:rFonts w:asciiTheme="majorHAnsi" w:hAnsiTheme="majorHAnsi"/>
          <w:sz w:val="24"/>
          <w:szCs w:val="24"/>
        </w:rPr>
        <w:fldChar w:fldCharType="end"/>
      </w:r>
      <w:r w:rsidR="00006B54" w:rsidRPr="00BA30B9">
        <w:rPr>
          <w:rFonts w:asciiTheme="majorHAnsi" w:hAnsiTheme="majorHAnsi"/>
          <w:sz w:val="24"/>
          <w:szCs w:val="24"/>
        </w:rPr>
      </w:r>
      <w:r w:rsidR="00006B54" w:rsidRPr="00BA30B9">
        <w:rPr>
          <w:rFonts w:asciiTheme="majorHAnsi" w:hAnsiTheme="majorHAnsi"/>
          <w:sz w:val="24"/>
          <w:szCs w:val="24"/>
        </w:rPr>
        <w:fldChar w:fldCharType="separate"/>
      </w:r>
      <w:r w:rsidR="00975EF1" w:rsidRPr="00BA30B9">
        <w:rPr>
          <w:rFonts w:asciiTheme="majorHAnsi" w:hAnsiTheme="majorHAnsi"/>
          <w:noProof/>
          <w:sz w:val="24"/>
          <w:szCs w:val="24"/>
        </w:rPr>
        <w:t>(26)</w:t>
      </w:r>
      <w:r w:rsidR="00006B54" w:rsidRPr="00BA30B9">
        <w:rPr>
          <w:rFonts w:asciiTheme="majorHAnsi" w:hAnsiTheme="majorHAnsi"/>
          <w:sz w:val="24"/>
          <w:szCs w:val="24"/>
        </w:rPr>
        <w:fldChar w:fldCharType="end"/>
      </w:r>
      <w:r w:rsidR="00006B54" w:rsidRPr="00BA30B9">
        <w:rPr>
          <w:rFonts w:asciiTheme="majorHAnsi" w:hAnsiTheme="majorHAnsi"/>
          <w:sz w:val="24"/>
          <w:szCs w:val="24"/>
        </w:rPr>
        <w:t xml:space="preserve"> and adults </w:t>
      </w:r>
      <w:r w:rsidR="00006B54" w:rsidRPr="00BA30B9">
        <w:rPr>
          <w:rFonts w:asciiTheme="majorHAnsi" w:hAnsiTheme="majorHAnsi"/>
          <w:sz w:val="24"/>
          <w:szCs w:val="24"/>
        </w:rPr>
        <w:fldChar w:fldCharType="begin">
          <w:fldData xml:space="preserve">PEVuZE5vdGU+PENpdGU+PEF1dGhvcj5Sb2JpbnNvbjwvQXV0aG9yPjxZZWFyPjIwMTQ8L1llYXI+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=
</w:fldData>
        </w:fldChar>
      </w:r>
      <w:r w:rsidR="00975EF1" w:rsidRPr="00BA30B9">
        <w:rPr>
          <w:rFonts w:asciiTheme="majorHAnsi" w:hAnsiTheme="majorHAnsi"/>
          <w:sz w:val="24"/>
          <w:szCs w:val="24"/>
        </w:rPr>
        <w:instrText xml:space="preserve"> ADDIN EN.CITE </w:instrText>
      </w:r>
      <w:r w:rsidR="00975EF1" w:rsidRPr="00BA30B9">
        <w:rPr>
          <w:rFonts w:asciiTheme="majorHAnsi" w:hAnsiTheme="majorHAnsi"/>
          <w:sz w:val="24"/>
          <w:szCs w:val="24"/>
        </w:rPr>
        <w:fldChar w:fldCharType="begin">
          <w:fldData xml:space="preserve">PEVuZE5vdGU+PENpdGU+PEF1dGhvcj5Sb2JpbnNvbjwvQXV0aG9yPjxZZWFyPjIwMTQ8L1llYXI+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=
</w:fldData>
        </w:fldChar>
      </w:r>
      <w:r w:rsidR="00975EF1" w:rsidRPr="00BA30B9">
        <w:rPr>
          <w:rFonts w:asciiTheme="majorHAnsi" w:hAnsiTheme="majorHAnsi"/>
          <w:sz w:val="24"/>
          <w:szCs w:val="24"/>
        </w:rPr>
        <w:instrText xml:space="preserve"> ADDIN EN.CITE.DATA </w:instrText>
      </w:r>
      <w:r w:rsidR="00975EF1" w:rsidRPr="00BA30B9">
        <w:rPr>
          <w:rFonts w:asciiTheme="majorHAnsi" w:hAnsiTheme="majorHAnsi"/>
          <w:sz w:val="24"/>
          <w:szCs w:val="24"/>
        </w:rPr>
      </w:r>
      <w:r w:rsidR="00975EF1" w:rsidRPr="00BA30B9">
        <w:rPr>
          <w:rFonts w:asciiTheme="majorHAnsi" w:hAnsiTheme="majorHAnsi"/>
          <w:sz w:val="24"/>
          <w:szCs w:val="24"/>
        </w:rPr>
        <w:fldChar w:fldCharType="end"/>
      </w:r>
      <w:r w:rsidR="00006B54" w:rsidRPr="00BA30B9">
        <w:rPr>
          <w:rFonts w:asciiTheme="majorHAnsi" w:hAnsiTheme="majorHAnsi"/>
          <w:sz w:val="24"/>
          <w:szCs w:val="24"/>
        </w:rPr>
      </w:r>
      <w:r w:rsidR="00006B54" w:rsidRPr="00BA30B9">
        <w:rPr>
          <w:rFonts w:asciiTheme="majorHAnsi" w:hAnsiTheme="majorHAnsi"/>
          <w:sz w:val="24"/>
          <w:szCs w:val="24"/>
        </w:rPr>
        <w:fldChar w:fldCharType="separate"/>
      </w:r>
      <w:r w:rsidR="00975EF1" w:rsidRPr="00BA30B9">
        <w:rPr>
          <w:rFonts w:asciiTheme="majorHAnsi" w:hAnsiTheme="majorHAnsi"/>
          <w:noProof/>
          <w:sz w:val="24"/>
          <w:szCs w:val="24"/>
        </w:rPr>
        <w:t>(43)</w:t>
      </w:r>
      <w:r w:rsidR="00006B54" w:rsidRPr="00BA30B9">
        <w:rPr>
          <w:rFonts w:asciiTheme="majorHAnsi" w:hAnsiTheme="majorHAnsi"/>
          <w:sz w:val="24"/>
          <w:szCs w:val="24"/>
        </w:rPr>
        <w:fldChar w:fldCharType="end"/>
      </w:r>
      <w:r w:rsidR="009E57CA" w:rsidRPr="00BA30B9">
        <w:rPr>
          <w:rFonts w:asciiTheme="majorHAnsi" w:hAnsiTheme="majorHAnsi"/>
          <w:sz w:val="24"/>
          <w:szCs w:val="24"/>
        </w:rPr>
        <w:t>, highlighting that targeting this specific eating behaviour in intervention programmes could be beneficial for reducing energy intakes over time</w:t>
      </w:r>
      <w:r w:rsidR="003312A0" w:rsidRPr="00BA30B9">
        <w:rPr>
          <w:rFonts w:asciiTheme="majorHAnsi" w:hAnsiTheme="majorHAnsi"/>
          <w:sz w:val="24"/>
          <w:szCs w:val="24"/>
        </w:rPr>
        <w:t xml:space="preserve">. </w:t>
      </w:r>
    </w:p>
    <w:p w14:paraId="0385A56E" w14:textId="621B5114" w:rsidR="008343E2" w:rsidRPr="00BA30B9" w:rsidRDefault="00033922" w:rsidP="000D6645">
      <w:pPr>
        <w:spacing w:line="480" w:lineRule="auto"/>
        <w:ind w:firstLine="1134"/>
        <w:rPr>
          <w:rFonts w:asciiTheme="majorHAnsi" w:hAnsiTheme="majorHAnsi"/>
          <w:sz w:val="24"/>
          <w:szCs w:val="24"/>
        </w:rPr>
      </w:pPr>
      <w:r w:rsidRPr="00BA30B9">
        <w:rPr>
          <w:rFonts w:asciiTheme="majorHAnsi" w:hAnsiTheme="majorHAnsi"/>
          <w:sz w:val="24"/>
          <w:szCs w:val="24"/>
        </w:rPr>
        <w:t>A</w:t>
      </w:r>
      <w:r w:rsidR="00172F8C" w:rsidRPr="00BA30B9">
        <w:rPr>
          <w:rFonts w:asciiTheme="majorHAnsi" w:hAnsiTheme="majorHAnsi"/>
          <w:sz w:val="24"/>
          <w:szCs w:val="24"/>
        </w:rPr>
        <w:t>lthough</w:t>
      </w:r>
      <w:r w:rsidR="00F777F9" w:rsidRPr="00BA30B9">
        <w:rPr>
          <w:rFonts w:asciiTheme="majorHAnsi" w:hAnsiTheme="majorHAnsi"/>
          <w:sz w:val="24"/>
          <w:szCs w:val="24"/>
        </w:rPr>
        <w:t xml:space="preserve"> inhibitory control was </w:t>
      </w:r>
      <w:r w:rsidR="00172F8C" w:rsidRPr="00BA30B9">
        <w:rPr>
          <w:rFonts w:asciiTheme="majorHAnsi" w:hAnsiTheme="majorHAnsi"/>
          <w:sz w:val="24"/>
          <w:szCs w:val="24"/>
        </w:rPr>
        <w:t xml:space="preserve">linked to eating behaviours that are strong predictors of </w:t>
      </w:r>
      <w:r w:rsidR="00E5701A" w:rsidRPr="00BA30B9">
        <w:rPr>
          <w:rFonts w:asciiTheme="majorHAnsi" w:hAnsiTheme="majorHAnsi"/>
          <w:sz w:val="24"/>
          <w:szCs w:val="24"/>
        </w:rPr>
        <w:t>higher</w:t>
      </w:r>
      <w:r w:rsidR="00172F8C" w:rsidRPr="00BA30B9">
        <w:rPr>
          <w:rFonts w:asciiTheme="majorHAnsi" w:hAnsiTheme="majorHAnsi"/>
          <w:sz w:val="24"/>
          <w:szCs w:val="24"/>
        </w:rPr>
        <w:t xml:space="preserve"> energy intakes, it was </w:t>
      </w:r>
      <w:r w:rsidR="00F777F9" w:rsidRPr="00BA30B9">
        <w:rPr>
          <w:rFonts w:asciiTheme="majorHAnsi" w:hAnsiTheme="majorHAnsi"/>
          <w:sz w:val="24"/>
          <w:szCs w:val="24"/>
        </w:rPr>
        <w:t>unrelated to</w:t>
      </w:r>
      <w:r w:rsidR="0001018A" w:rsidRPr="00BA30B9">
        <w:rPr>
          <w:rFonts w:asciiTheme="majorHAnsi" w:hAnsiTheme="majorHAnsi"/>
          <w:sz w:val="24"/>
          <w:szCs w:val="24"/>
        </w:rPr>
        <w:t xml:space="preserve"> energy consumed at</w:t>
      </w:r>
      <w:r w:rsidR="00172F8C" w:rsidRPr="00BA30B9">
        <w:rPr>
          <w:rFonts w:asciiTheme="majorHAnsi" w:hAnsiTheme="majorHAnsi"/>
          <w:sz w:val="24"/>
          <w:szCs w:val="24"/>
        </w:rPr>
        <w:t xml:space="preserve"> lunch</w:t>
      </w:r>
      <w:r w:rsidR="00ED4F69" w:rsidRPr="00BA30B9">
        <w:rPr>
          <w:rFonts w:asciiTheme="majorHAnsi" w:hAnsiTheme="majorHAnsi"/>
          <w:sz w:val="24"/>
          <w:szCs w:val="24"/>
        </w:rPr>
        <w:t xml:space="preserve"> </w:t>
      </w:r>
      <w:r w:rsidR="00E4046D" w:rsidRPr="00BA30B9">
        <w:rPr>
          <w:rFonts w:asciiTheme="majorHAnsi" w:hAnsiTheme="majorHAnsi"/>
          <w:sz w:val="24"/>
          <w:szCs w:val="24"/>
        </w:rPr>
        <w:t>and to intake in</w:t>
      </w:r>
      <w:r w:rsidR="00ED4F69" w:rsidRPr="00BA30B9">
        <w:rPr>
          <w:rFonts w:asciiTheme="majorHAnsi" w:hAnsiTheme="majorHAnsi"/>
          <w:sz w:val="24"/>
          <w:szCs w:val="24"/>
        </w:rPr>
        <w:t xml:space="preserve"> the EAH task</w:t>
      </w:r>
      <w:r w:rsidR="00335E10" w:rsidRPr="00BA30B9">
        <w:rPr>
          <w:rFonts w:asciiTheme="majorHAnsi" w:hAnsiTheme="majorHAnsi"/>
          <w:sz w:val="24"/>
          <w:szCs w:val="24"/>
        </w:rPr>
        <w:t>.</w:t>
      </w:r>
      <w:r w:rsidR="008138FE" w:rsidRPr="00BA30B9">
        <w:rPr>
          <w:rFonts w:asciiTheme="majorHAnsi" w:hAnsiTheme="majorHAnsi"/>
          <w:sz w:val="24"/>
          <w:szCs w:val="24"/>
        </w:rPr>
        <w:t xml:space="preserve"> </w:t>
      </w:r>
      <w:r w:rsidR="00FE55A3" w:rsidRPr="00BA30B9">
        <w:rPr>
          <w:rFonts w:asciiTheme="majorHAnsi" w:hAnsiTheme="majorHAnsi"/>
          <w:sz w:val="24"/>
          <w:szCs w:val="24"/>
        </w:rPr>
        <w:t>This is surprising because the</w:t>
      </w:r>
      <w:r w:rsidR="0048266C" w:rsidRPr="00BA30B9">
        <w:rPr>
          <w:rFonts w:asciiTheme="majorHAnsi" w:hAnsiTheme="majorHAnsi"/>
          <w:sz w:val="24"/>
          <w:szCs w:val="24"/>
        </w:rPr>
        <w:t xml:space="preserve"> EAH task is commonly considered to be a measure of </w:t>
      </w:r>
      <w:r w:rsidR="0048266C" w:rsidRPr="00BA30B9">
        <w:rPr>
          <w:rFonts w:asciiTheme="majorHAnsi" w:hAnsiTheme="majorHAnsi"/>
          <w:i/>
          <w:sz w:val="24"/>
          <w:szCs w:val="24"/>
        </w:rPr>
        <w:t>disinhibited</w:t>
      </w:r>
      <w:r w:rsidR="0048266C" w:rsidRPr="00BA30B9">
        <w:rPr>
          <w:rFonts w:asciiTheme="majorHAnsi" w:hAnsiTheme="majorHAnsi"/>
          <w:sz w:val="24"/>
          <w:szCs w:val="24"/>
        </w:rPr>
        <w:t xml:space="preserve"> eating</w:t>
      </w:r>
      <w:r w:rsidR="00486212" w:rsidRPr="00BA30B9">
        <w:rPr>
          <w:rFonts w:asciiTheme="majorHAnsi" w:hAnsiTheme="majorHAnsi"/>
          <w:sz w:val="24"/>
          <w:szCs w:val="24"/>
        </w:rPr>
        <w:t xml:space="preserve"> and </w:t>
      </w:r>
      <w:r w:rsidR="00096BDB" w:rsidRPr="00BA30B9">
        <w:rPr>
          <w:rFonts w:asciiTheme="majorHAnsi" w:hAnsiTheme="majorHAnsi"/>
          <w:sz w:val="24"/>
          <w:szCs w:val="24"/>
        </w:rPr>
        <w:t>as such we expected that it would be</w:t>
      </w:r>
      <w:r w:rsidR="00643FBB" w:rsidRPr="00BA30B9">
        <w:rPr>
          <w:rFonts w:asciiTheme="majorHAnsi" w:hAnsiTheme="majorHAnsi"/>
          <w:sz w:val="24"/>
          <w:szCs w:val="24"/>
        </w:rPr>
        <w:t xml:space="preserve"> well</w:t>
      </w:r>
      <w:r w:rsidR="00096BDB" w:rsidRPr="00BA30B9">
        <w:rPr>
          <w:rFonts w:asciiTheme="majorHAnsi" w:hAnsiTheme="majorHAnsi"/>
          <w:sz w:val="24"/>
          <w:szCs w:val="24"/>
        </w:rPr>
        <w:t xml:space="preserve"> </w:t>
      </w:r>
      <w:r w:rsidR="008B5DB0" w:rsidRPr="00BA30B9">
        <w:rPr>
          <w:rFonts w:asciiTheme="majorHAnsi" w:hAnsiTheme="majorHAnsi"/>
          <w:sz w:val="24"/>
          <w:szCs w:val="24"/>
        </w:rPr>
        <w:t xml:space="preserve">differentiated by </w:t>
      </w:r>
      <w:r w:rsidR="000D6645" w:rsidRPr="00BA30B9">
        <w:rPr>
          <w:rFonts w:asciiTheme="majorHAnsi" w:hAnsiTheme="majorHAnsi"/>
          <w:sz w:val="24"/>
          <w:szCs w:val="24"/>
        </w:rPr>
        <w:t>an objective measure</w:t>
      </w:r>
      <w:r w:rsidR="002B1034" w:rsidRPr="00BA30B9">
        <w:rPr>
          <w:rFonts w:asciiTheme="majorHAnsi" w:hAnsiTheme="majorHAnsi"/>
          <w:sz w:val="24"/>
          <w:szCs w:val="24"/>
        </w:rPr>
        <w:t xml:space="preserve"> </w:t>
      </w:r>
      <w:r w:rsidR="000D6645" w:rsidRPr="00BA30B9">
        <w:rPr>
          <w:rFonts w:asciiTheme="majorHAnsi" w:hAnsiTheme="majorHAnsi"/>
          <w:sz w:val="24"/>
          <w:szCs w:val="24"/>
        </w:rPr>
        <w:t xml:space="preserve">of </w:t>
      </w:r>
      <w:r w:rsidR="008B5DB0" w:rsidRPr="00BA30B9">
        <w:rPr>
          <w:rFonts w:asciiTheme="majorHAnsi" w:hAnsiTheme="majorHAnsi"/>
          <w:sz w:val="24"/>
          <w:szCs w:val="24"/>
        </w:rPr>
        <w:t xml:space="preserve">inhibitory control. </w:t>
      </w:r>
      <w:r w:rsidR="000D6645" w:rsidRPr="00BA30B9">
        <w:rPr>
          <w:rFonts w:asciiTheme="majorHAnsi" w:hAnsiTheme="majorHAnsi"/>
          <w:sz w:val="24"/>
          <w:szCs w:val="24"/>
        </w:rPr>
        <w:t xml:space="preserve">It has been previously demonstrated that </w:t>
      </w:r>
      <w:r w:rsidR="003B1CF1" w:rsidRPr="00BA30B9">
        <w:rPr>
          <w:rFonts w:asciiTheme="majorHAnsi" w:hAnsiTheme="majorHAnsi"/>
          <w:sz w:val="24"/>
          <w:szCs w:val="24"/>
        </w:rPr>
        <w:t>children with lower inhibitory control</w:t>
      </w:r>
      <w:r w:rsidR="00534635" w:rsidRPr="00BA30B9">
        <w:rPr>
          <w:rFonts w:asciiTheme="majorHAnsi" w:hAnsiTheme="majorHAnsi"/>
          <w:sz w:val="24"/>
          <w:szCs w:val="24"/>
        </w:rPr>
        <w:t xml:space="preserve"> </w:t>
      </w:r>
      <w:r w:rsidR="000D6645" w:rsidRPr="00BA30B9">
        <w:rPr>
          <w:rFonts w:asciiTheme="majorHAnsi" w:hAnsiTheme="majorHAnsi"/>
          <w:sz w:val="24"/>
          <w:szCs w:val="24"/>
        </w:rPr>
        <w:t xml:space="preserve">show </w:t>
      </w:r>
      <w:r w:rsidR="00044680" w:rsidRPr="00BA30B9">
        <w:rPr>
          <w:rFonts w:asciiTheme="majorHAnsi" w:hAnsiTheme="majorHAnsi"/>
          <w:sz w:val="24"/>
          <w:szCs w:val="24"/>
        </w:rPr>
        <w:t>increase</w:t>
      </w:r>
      <w:r w:rsidR="00534635" w:rsidRPr="00BA30B9">
        <w:rPr>
          <w:rFonts w:asciiTheme="majorHAnsi" w:hAnsiTheme="majorHAnsi"/>
          <w:sz w:val="24"/>
          <w:szCs w:val="24"/>
        </w:rPr>
        <w:t>d susceptibility</w:t>
      </w:r>
      <w:r w:rsidR="00E62CE5" w:rsidRPr="00BA30B9">
        <w:rPr>
          <w:rFonts w:asciiTheme="majorHAnsi" w:hAnsiTheme="majorHAnsi"/>
          <w:sz w:val="24"/>
          <w:szCs w:val="24"/>
        </w:rPr>
        <w:t xml:space="preserve"> to </w:t>
      </w:r>
      <w:r w:rsidR="000D6645" w:rsidRPr="00BA30B9">
        <w:rPr>
          <w:rFonts w:asciiTheme="majorHAnsi" w:hAnsiTheme="majorHAnsi"/>
          <w:sz w:val="24"/>
          <w:szCs w:val="24"/>
        </w:rPr>
        <w:t>high-energy</w:t>
      </w:r>
      <w:r w:rsidR="00E62CE5" w:rsidRPr="00BA30B9">
        <w:rPr>
          <w:rFonts w:asciiTheme="majorHAnsi" w:hAnsiTheme="majorHAnsi"/>
          <w:sz w:val="24"/>
          <w:szCs w:val="24"/>
        </w:rPr>
        <w:t xml:space="preserve"> </w:t>
      </w:r>
      <w:r w:rsidR="000D6645" w:rsidRPr="00BA30B9">
        <w:rPr>
          <w:rFonts w:asciiTheme="majorHAnsi" w:hAnsiTheme="majorHAnsi"/>
          <w:sz w:val="24"/>
          <w:szCs w:val="24"/>
        </w:rPr>
        <w:t>snacks both before lunch,</w:t>
      </w:r>
      <w:r w:rsidR="0096078C" w:rsidRPr="00BA30B9">
        <w:rPr>
          <w:rFonts w:asciiTheme="majorHAnsi" w:hAnsiTheme="majorHAnsi"/>
          <w:sz w:val="24"/>
          <w:szCs w:val="24"/>
        </w:rPr>
        <w:t xml:space="preserve"> and in the EAH paradigm </w:t>
      </w:r>
      <w:r w:rsidR="000D6645" w:rsidRPr="00BA30B9">
        <w:rPr>
          <w:rFonts w:asciiTheme="majorHAnsi" w:hAnsiTheme="majorHAnsi"/>
          <w:sz w:val="24"/>
          <w:szCs w:val="24"/>
        </w:rPr>
        <w:t xml:space="preserve">after lunch </w:t>
      </w:r>
      <w:r w:rsidR="0096078C" w:rsidRPr="00BA30B9">
        <w:rPr>
          <w:rFonts w:asciiTheme="majorHAnsi" w:hAnsiTheme="majorHAnsi"/>
          <w:sz w:val="24"/>
          <w:szCs w:val="24"/>
        </w:rPr>
        <w:fldChar w:fldCharType="begin"/>
      </w:r>
      <w:r w:rsidR="0096078C" w:rsidRPr="00BA30B9">
        <w:rPr>
          <w:rFonts w:asciiTheme="majorHAnsi" w:hAnsiTheme="majorHAnsi"/>
          <w:sz w:val="24"/>
          <w:szCs w:val="24"/>
        </w:rPr>
        <w:instrText xml:space="preserve"> ADDIN EN.CITE &lt;EndNote&gt;&lt;Cite&gt;&lt;Author&gt;Nederkoorn&lt;/Author&gt;&lt;Year&gt;2015&lt;/Year&gt;&lt;RecNum&gt;3947&lt;/RecNum&gt;&lt;DisplayText&gt;(17)&lt;/DisplayText&gt;&lt;record&gt;&lt;rec-number&gt;3947&lt;/rec-number&gt;&lt;foreign-keys&gt;&lt;key app="EN" db-id="0f2e9sdeazdvrherf235awvfaa0t9w0xweez" timestamp="1508124313"&gt;3947&lt;/key&gt;&lt;/foreign-keys&gt;&lt;ref-type name="Journal Article"&gt;17&lt;/ref-type&gt;&lt;contributors&gt;&lt;authors&gt;&lt;author&gt;Nederkoorn, Chantal&lt;/author&gt;&lt;author&gt;Dassen, Fania C. M.&lt;/author&gt;&lt;author&gt;Franken, Loes&lt;/author&gt;&lt;author&gt;Resch, Christine&lt;/author&gt;&lt;author&gt;Houben, Katrijn&lt;/author&gt;&lt;/authors&gt;&lt;/contributors&gt;&lt;titles&gt;&lt;title&gt;Impulsivity and overeating in children in the absence and presence of hunger&lt;/title&gt;&lt;secondary-title&gt;Appetite&lt;/secondary-title&gt;&lt;/titles&gt;&lt;periodical&gt;&lt;full-title&gt;Appetite&lt;/full-title&gt;&lt;abbr-1&gt;Appetite&lt;/abbr-1&gt;&lt;/periodical&gt;&lt;pages&gt;57-61&lt;/pages&gt;&lt;volume&gt;93&lt;/volume&gt;&lt;number&gt;Supplement C&lt;/number&gt;&lt;keywords&gt;&lt;keyword&gt;Response inhibition&lt;/keyword&gt;&lt;keyword&gt;Impulsivity&lt;/keyword&gt;&lt;keyword&gt;Food intake&lt;/keyword&gt;&lt;keyword&gt;Overeating&lt;/keyword&gt;&lt;keyword&gt;Hunger&lt;/keyword&gt;&lt;keyword&gt;Satiety&lt;/keyword&gt;&lt;/keywords&gt;&lt;dates&gt;&lt;year&gt;2015&lt;/year&gt;&lt;pub-dates&gt;&lt;date&gt;2015/10/01/&lt;/date&gt;&lt;/pub-dates&gt;&lt;/dates&gt;&lt;isbn&gt;0195-6663&lt;/isbn&gt;&lt;urls&gt;&lt;related-urls&gt;&lt;url&gt;http://www.sciencedirect.com/science/article/pii/S019566631500135X&lt;/url&gt;&lt;/related-urls&gt;&lt;/urls&gt;&lt;electronic-resource-num&gt;https://doi.org/10.1016/j.appet.2015.03.032&lt;/electronic-resource-num&gt;&lt;/record&gt;&lt;/Cite&gt;&lt;/EndNote&gt;</w:instrText>
      </w:r>
      <w:r w:rsidR="0096078C" w:rsidRPr="00BA30B9">
        <w:rPr>
          <w:rFonts w:asciiTheme="majorHAnsi" w:hAnsiTheme="majorHAnsi"/>
          <w:sz w:val="24"/>
          <w:szCs w:val="24"/>
        </w:rPr>
        <w:fldChar w:fldCharType="separate"/>
      </w:r>
      <w:r w:rsidR="0096078C" w:rsidRPr="00BA30B9">
        <w:rPr>
          <w:rFonts w:asciiTheme="majorHAnsi" w:hAnsiTheme="majorHAnsi"/>
          <w:noProof/>
          <w:sz w:val="24"/>
          <w:szCs w:val="24"/>
        </w:rPr>
        <w:t>(17)</w:t>
      </w:r>
      <w:r w:rsidR="0096078C" w:rsidRPr="00BA30B9">
        <w:rPr>
          <w:rFonts w:asciiTheme="majorHAnsi" w:hAnsiTheme="majorHAnsi"/>
          <w:sz w:val="24"/>
          <w:szCs w:val="24"/>
        </w:rPr>
        <w:fldChar w:fldCharType="end"/>
      </w:r>
      <w:r w:rsidR="00B119CA" w:rsidRPr="00BA30B9">
        <w:rPr>
          <w:rFonts w:asciiTheme="majorHAnsi" w:hAnsiTheme="majorHAnsi"/>
          <w:sz w:val="24"/>
          <w:szCs w:val="24"/>
        </w:rPr>
        <w:t>.</w:t>
      </w:r>
      <w:r w:rsidR="0096078C" w:rsidRPr="00BA30B9">
        <w:rPr>
          <w:rFonts w:asciiTheme="majorHAnsi" w:hAnsiTheme="majorHAnsi"/>
          <w:sz w:val="24"/>
          <w:szCs w:val="24"/>
        </w:rPr>
        <w:t xml:space="preserve"> </w:t>
      </w:r>
      <w:r w:rsidR="00E62CE5" w:rsidRPr="00BA30B9">
        <w:rPr>
          <w:rFonts w:asciiTheme="majorHAnsi" w:hAnsiTheme="majorHAnsi"/>
          <w:sz w:val="24"/>
          <w:szCs w:val="24"/>
        </w:rPr>
        <w:t>Nevertheless</w:t>
      </w:r>
      <w:r w:rsidR="00044680" w:rsidRPr="00BA30B9">
        <w:rPr>
          <w:rFonts w:asciiTheme="majorHAnsi" w:hAnsiTheme="majorHAnsi"/>
          <w:sz w:val="24"/>
          <w:szCs w:val="24"/>
        </w:rPr>
        <w:t>,</w:t>
      </w:r>
      <w:r w:rsidR="00B9195B" w:rsidRPr="00BA30B9">
        <w:rPr>
          <w:rFonts w:asciiTheme="majorHAnsi" w:hAnsiTheme="majorHAnsi"/>
          <w:sz w:val="24"/>
          <w:szCs w:val="24"/>
        </w:rPr>
        <w:t xml:space="preserve"> the authors noted that their satiety manipulation was not </w:t>
      </w:r>
      <w:r w:rsidR="00001C62" w:rsidRPr="00BA30B9">
        <w:rPr>
          <w:rFonts w:asciiTheme="majorHAnsi" w:hAnsiTheme="majorHAnsi"/>
          <w:sz w:val="24"/>
          <w:szCs w:val="24"/>
        </w:rPr>
        <w:t xml:space="preserve">fully </w:t>
      </w:r>
      <w:r w:rsidR="00B9195B" w:rsidRPr="00BA30B9">
        <w:rPr>
          <w:rFonts w:asciiTheme="majorHAnsi" w:hAnsiTheme="majorHAnsi"/>
          <w:sz w:val="24"/>
          <w:szCs w:val="24"/>
        </w:rPr>
        <w:t>effective and</w:t>
      </w:r>
      <w:r w:rsidR="003D3B09" w:rsidRPr="00BA30B9">
        <w:rPr>
          <w:rFonts w:asciiTheme="majorHAnsi" w:hAnsiTheme="majorHAnsi"/>
          <w:sz w:val="24"/>
          <w:szCs w:val="24"/>
        </w:rPr>
        <w:t xml:space="preserve"> </w:t>
      </w:r>
      <w:r w:rsidR="00001C62" w:rsidRPr="00BA30B9">
        <w:rPr>
          <w:rFonts w:asciiTheme="majorHAnsi" w:hAnsiTheme="majorHAnsi"/>
          <w:sz w:val="24"/>
          <w:szCs w:val="24"/>
        </w:rPr>
        <w:t xml:space="preserve">some </w:t>
      </w:r>
      <w:r w:rsidR="003D3B09" w:rsidRPr="00BA30B9">
        <w:rPr>
          <w:rFonts w:asciiTheme="majorHAnsi" w:hAnsiTheme="majorHAnsi"/>
          <w:sz w:val="24"/>
          <w:szCs w:val="24"/>
        </w:rPr>
        <w:t xml:space="preserve">children </w:t>
      </w:r>
      <w:r w:rsidR="00B9195B" w:rsidRPr="00BA30B9">
        <w:rPr>
          <w:rFonts w:asciiTheme="majorHAnsi" w:hAnsiTheme="majorHAnsi"/>
          <w:sz w:val="24"/>
          <w:szCs w:val="24"/>
        </w:rPr>
        <w:t xml:space="preserve">reported </w:t>
      </w:r>
      <w:r w:rsidR="003D3B09" w:rsidRPr="00BA30B9">
        <w:rPr>
          <w:rFonts w:asciiTheme="majorHAnsi" w:hAnsiTheme="majorHAnsi"/>
          <w:sz w:val="24"/>
          <w:szCs w:val="24"/>
        </w:rPr>
        <w:t xml:space="preserve">moderate </w:t>
      </w:r>
      <w:r w:rsidR="00B9195B" w:rsidRPr="00BA30B9">
        <w:rPr>
          <w:rFonts w:asciiTheme="majorHAnsi" w:hAnsiTheme="majorHAnsi"/>
          <w:sz w:val="24"/>
          <w:szCs w:val="24"/>
        </w:rPr>
        <w:t>hunger after lunch</w:t>
      </w:r>
      <w:r w:rsidR="002C1C8B" w:rsidRPr="00BA30B9">
        <w:rPr>
          <w:rFonts w:asciiTheme="majorHAnsi" w:hAnsiTheme="majorHAnsi"/>
          <w:sz w:val="24"/>
          <w:szCs w:val="24"/>
        </w:rPr>
        <w:t xml:space="preserve">, which might </w:t>
      </w:r>
      <w:r w:rsidR="00001C62" w:rsidRPr="00BA30B9">
        <w:rPr>
          <w:rFonts w:asciiTheme="majorHAnsi" w:hAnsiTheme="majorHAnsi"/>
          <w:sz w:val="24"/>
          <w:szCs w:val="24"/>
        </w:rPr>
        <w:t xml:space="preserve">help to </w:t>
      </w:r>
      <w:r w:rsidR="002C1C8B" w:rsidRPr="00BA30B9">
        <w:rPr>
          <w:rFonts w:asciiTheme="majorHAnsi" w:hAnsiTheme="majorHAnsi"/>
          <w:sz w:val="24"/>
          <w:szCs w:val="24"/>
        </w:rPr>
        <w:t>explain</w:t>
      </w:r>
      <w:r w:rsidR="00B119CA" w:rsidRPr="00BA30B9">
        <w:rPr>
          <w:rFonts w:asciiTheme="majorHAnsi" w:hAnsiTheme="majorHAnsi"/>
          <w:sz w:val="24"/>
          <w:szCs w:val="24"/>
        </w:rPr>
        <w:t xml:space="preserve"> why these findings are inconsistent with the current study</w:t>
      </w:r>
      <w:r w:rsidR="00044680" w:rsidRPr="00BA30B9">
        <w:rPr>
          <w:rFonts w:asciiTheme="majorHAnsi" w:hAnsiTheme="majorHAnsi"/>
          <w:sz w:val="24"/>
          <w:szCs w:val="24"/>
        </w:rPr>
        <w:t>.</w:t>
      </w:r>
      <w:r w:rsidR="00B119CA" w:rsidRPr="00BA30B9">
        <w:rPr>
          <w:rFonts w:asciiTheme="majorHAnsi" w:hAnsiTheme="majorHAnsi"/>
          <w:sz w:val="24"/>
          <w:szCs w:val="24"/>
        </w:rPr>
        <w:t xml:space="preserve"> The findings of the current study are </w:t>
      </w:r>
      <w:r w:rsidR="000D6645" w:rsidRPr="00BA30B9">
        <w:rPr>
          <w:rFonts w:asciiTheme="majorHAnsi" w:hAnsiTheme="majorHAnsi"/>
          <w:sz w:val="24"/>
          <w:szCs w:val="24"/>
        </w:rPr>
        <w:t>consistent</w:t>
      </w:r>
      <w:r w:rsidR="00B119CA" w:rsidRPr="00BA30B9">
        <w:rPr>
          <w:rFonts w:asciiTheme="majorHAnsi" w:hAnsiTheme="majorHAnsi"/>
          <w:sz w:val="24"/>
          <w:szCs w:val="24"/>
        </w:rPr>
        <w:t xml:space="preserve"> with a</w:t>
      </w:r>
      <w:r w:rsidR="003D3B09" w:rsidRPr="00BA30B9">
        <w:rPr>
          <w:rFonts w:asciiTheme="majorHAnsi" w:hAnsiTheme="majorHAnsi"/>
          <w:sz w:val="24"/>
          <w:szCs w:val="24"/>
        </w:rPr>
        <w:t>n earlier study in</w:t>
      </w:r>
      <w:r w:rsidR="000B3AB9" w:rsidRPr="00BA30B9">
        <w:rPr>
          <w:rFonts w:asciiTheme="majorHAnsi" w:hAnsiTheme="majorHAnsi"/>
          <w:sz w:val="24"/>
          <w:szCs w:val="24"/>
        </w:rPr>
        <w:t xml:space="preserve"> adult</w:t>
      </w:r>
      <w:r w:rsidR="000D6645" w:rsidRPr="00BA30B9">
        <w:rPr>
          <w:rFonts w:asciiTheme="majorHAnsi" w:hAnsiTheme="majorHAnsi"/>
          <w:sz w:val="24"/>
          <w:szCs w:val="24"/>
        </w:rPr>
        <w:t>s, which</w:t>
      </w:r>
      <w:r w:rsidR="000B3AB9" w:rsidRPr="00BA30B9">
        <w:rPr>
          <w:rFonts w:asciiTheme="majorHAnsi" w:hAnsiTheme="majorHAnsi"/>
          <w:sz w:val="24"/>
          <w:szCs w:val="24"/>
        </w:rPr>
        <w:t xml:space="preserve"> </w:t>
      </w:r>
      <w:r w:rsidR="00044680" w:rsidRPr="00BA30B9">
        <w:rPr>
          <w:rFonts w:asciiTheme="majorHAnsi" w:hAnsiTheme="majorHAnsi"/>
          <w:sz w:val="24"/>
          <w:szCs w:val="24"/>
        </w:rPr>
        <w:t>showed</w:t>
      </w:r>
      <w:r w:rsidR="000B3AB9" w:rsidRPr="00BA30B9">
        <w:rPr>
          <w:rFonts w:asciiTheme="majorHAnsi" w:hAnsiTheme="majorHAnsi"/>
          <w:sz w:val="24"/>
          <w:szCs w:val="24"/>
        </w:rPr>
        <w:t xml:space="preserve"> that i</w:t>
      </w:r>
      <w:r w:rsidR="003C7DEC" w:rsidRPr="00BA30B9">
        <w:rPr>
          <w:rFonts w:asciiTheme="majorHAnsi" w:hAnsiTheme="majorHAnsi"/>
          <w:sz w:val="24"/>
          <w:szCs w:val="24"/>
        </w:rPr>
        <w:t>nhibitory control may play a larger role in influencing eating behaviours</w:t>
      </w:r>
      <w:r w:rsidR="000E2B32" w:rsidRPr="00BA30B9">
        <w:rPr>
          <w:rFonts w:asciiTheme="majorHAnsi" w:hAnsiTheme="majorHAnsi"/>
          <w:sz w:val="24"/>
          <w:szCs w:val="24"/>
        </w:rPr>
        <w:t xml:space="preserve"> </w:t>
      </w:r>
      <w:r w:rsidR="000B3AB9" w:rsidRPr="00BA30B9">
        <w:rPr>
          <w:rFonts w:asciiTheme="majorHAnsi" w:hAnsiTheme="majorHAnsi"/>
          <w:sz w:val="24"/>
          <w:szCs w:val="24"/>
        </w:rPr>
        <w:t>when</w:t>
      </w:r>
      <w:r w:rsidR="009B2870" w:rsidRPr="00BA30B9">
        <w:rPr>
          <w:rFonts w:asciiTheme="majorHAnsi" w:hAnsiTheme="majorHAnsi"/>
          <w:sz w:val="24"/>
          <w:szCs w:val="24"/>
        </w:rPr>
        <w:t xml:space="preserve"> people report feeling</w:t>
      </w:r>
      <w:r w:rsidR="000B3AB9" w:rsidRPr="00BA30B9">
        <w:rPr>
          <w:rFonts w:asciiTheme="majorHAnsi" w:hAnsiTheme="majorHAnsi"/>
          <w:sz w:val="24"/>
          <w:szCs w:val="24"/>
        </w:rPr>
        <w:t xml:space="preserve"> hungry, but not in the absence of hunger </w:t>
      </w:r>
      <w:r w:rsidR="0056237E" w:rsidRPr="00BA30B9">
        <w:rPr>
          <w:rFonts w:asciiTheme="majorHAnsi" w:hAnsiTheme="majorHAnsi"/>
          <w:sz w:val="24"/>
          <w:szCs w:val="24"/>
        </w:rPr>
        <w:fldChar w:fldCharType="begin"/>
      </w:r>
      <w:r w:rsidR="00975EF1" w:rsidRPr="00BA30B9">
        <w:rPr>
          <w:rFonts w:asciiTheme="majorHAnsi" w:hAnsiTheme="majorHAnsi"/>
          <w:sz w:val="24"/>
          <w:szCs w:val="24"/>
        </w:rPr>
        <w:instrText xml:space="preserve"> ADDIN EN.CITE &lt;EndNote&gt;&lt;Cite&gt;&lt;Author&gt;Nederkoorn&lt;/Author&gt;&lt;Year&gt;2009&lt;/Year&gt;&lt;RecNum&gt;3970&lt;/RecNum&gt;&lt;DisplayText&gt;(16)&lt;/DisplayText&gt;&lt;record&gt;&lt;rec-number&gt;3970&lt;/rec-number&gt;&lt;foreign-keys&gt;&lt;key app="EN" db-id="0f2e9sdeazdvrherf235awvfaa0t9w0xweez" timestamp="1509416426"&gt;3970&lt;/key&gt;&lt;/foreign-keys&gt;&lt;ref-type name="Journal Article"&gt;17&lt;/ref-type&gt;&lt;contributors&gt;&lt;authors&gt;&lt;author&gt;Nederkoorn, C&lt;/author&gt;&lt;author&gt;Guerrieri, R&lt;/author&gt;&lt;author&gt;Havermans, RC&lt;/author&gt;&lt;author&gt;Roefs, A&lt;/author&gt;&lt;author&gt;Jansen, A&lt;/author&gt;&lt;/authors&gt;&lt;/contributors&gt;&lt;titles&gt;&lt;title&gt;The interactive effect of hunger and impulsivity on food intake and purchase in a virtual supermarket&lt;/title&gt;&lt;secondary-title&gt;International Journal of Obesity&lt;/secondary-title&gt;&lt;/titles&gt;&lt;periodical&gt;&lt;full-title&gt;International Journal of Obesity&lt;/full-title&gt;&lt;/periodical&gt;&lt;pages&gt;905-912&lt;/pages&gt;&lt;volume&gt;33&lt;/volume&gt;&lt;number&gt;8&lt;/number&gt;&lt;dates&gt;&lt;year&gt;2009&lt;/year&gt;&lt;/dates&gt;&lt;isbn&gt;0307-0565&lt;/isbn&gt;&lt;urls&gt;&lt;/urls&gt;&lt;/record&gt;&lt;/Cite&gt;&lt;/EndNote&gt;</w:instrText>
      </w:r>
      <w:r w:rsidR="0056237E" w:rsidRPr="00BA30B9">
        <w:rPr>
          <w:rFonts w:asciiTheme="majorHAnsi" w:hAnsiTheme="majorHAnsi"/>
          <w:sz w:val="24"/>
          <w:szCs w:val="24"/>
        </w:rPr>
        <w:fldChar w:fldCharType="separate"/>
      </w:r>
      <w:r w:rsidR="00975EF1" w:rsidRPr="00BA30B9">
        <w:rPr>
          <w:rFonts w:asciiTheme="majorHAnsi" w:hAnsiTheme="majorHAnsi"/>
          <w:noProof/>
          <w:sz w:val="24"/>
          <w:szCs w:val="24"/>
        </w:rPr>
        <w:t>(16)</w:t>
      </w:r>
      <w:r w:rsidR="0056237E" w:rsidRPr="00BA30B9">
        <w:rPr>
          <w:rFonts w:asciiTheme="majorHAnsi" w:hAnsiTheme="majorHAnsi"/>
          <w:sz w:val="24"/>
          <w:szCs w:val="24"/>
        </w:rPr>
        <w:fldChar w:fldCharType="end"/>
      </w:r>
      <w:r w:rsidR="00982B2A" w:rsidRPr="00BA30B9">
        <w:rPr>
          <w:rFonts w:asciiTheme="majorHAnsi" w:hAnsiTheme="majorHAnsi"/>
          <w:sz w:val="24"/>
          <w:szCs w:val="24"/>
        </w:rPr>
        <w:t>. C</w:t>
      </w:r>
      <w:r w:rsidR="00BD4416" w:rsidRPr="00BA30B9">
        <w:rPr>
          <w:rFonts w:asciiTheme="majorHAnsi" w:hAnsiTheme="majorHAnsi"/>
          <w:sz w:val="24"/>
          <w:szCs w:val="24"/>
        </w:rPr>
        <w:t>hildren with lower inhibitory control</w:t>
      </w:r>
      <w:r w:rsidR="00193B83" w:rsidRPr="00BA30B9">
        <w:rPr>
          <w:rFonts w:asciiTheme="majorHAnsi" w:hAnsiTheme="majorHAnsi"/>
          <w:sz w:val="24"/>
          <w:szCs w:val="24"/>
        </w:rPr>
        <w:t xml:space="preserve"> tended to</w:t>
      </w:r>
      <w:r w:rsidR="00BD4416" w:rsidRPr="00BA30B9">
        <w:rPr>
          <w:rFonts w:asciiTheme="majorHAnsi" w:hAnsiTheme="majorHAnsi"/>
          <w:sz w:val="24"/>
          <w:szCs w:val="24"/>
        </w:rPr>
        <w:t xml:space="preserve"> select larger</w:t>
      </w:r>
      <w:r w:rsidR="00B93E40" w:rsidRPr="00BA30B9">
        <w:rPr>
          <w:rFonts w:asciiTheme="majorHAnsi" w:hAnsiTheme="majorHAnsi"/>
          <w:sz w:val="24"/>
          <w:szCs w:val="24"/>
        </w:rPr>
        <w:t>,</w:t>
      </w:r>
      <w:r w:rsidR="00BD4416" w:rsidRPr="00BA30B9">
        <w:rPr>
          <w:rFonts w:asciiTheme="majorHAnsi" w:hAnsiTheme="majorHAnsi"/>
          <w:sz w:val="24"/>
          <w:szCs w:val="24"/>
        </w:rPr>
        <w:t xml:space="preserve"> </w:t>
      </w:r>
      <w:r w:rsidR="00B93E40" w:rsidRPr="00BA30B9">
        <w:rPr>
          <w:rFonts w:asciiTheme="majorHAnsi" w:hAnsiTheme="majorHAnsi"/>
          <w:sz w:val="24"/>
          <w:szCs w:val="24"/>
        </w:rPr>
        <w:t xml:space="preserve">and </w:t>
      </w:r>
      <w:r w:rsidR="00B119CA" w:rsidRPr="00BA30B9">
        <w:rPr>
          <w:rFonts w:asciiTheme="majorHAnsi" w:hAnsiTheme="majorHAnsi"/>
          <w:sz w:val="24"/>
          <w:szCs w:val="24"/>
        </w:rPr>
        <w:t>multiple</w:t>
      </w:r>
      <w:r w:rsidR="00B93E40" w:rsidRPr="00BA30B9">
        <w:rPr>
          <w:rFonts w:asciiTheme="majorHAnsi" w:hAnsiTheme="majorHAnsi"/>
          <w:sz w:val="24"/>
          <w:szCs w:val="24"/>
        </w:rPr>
        <w:t xml:space="preserve"> </w:t>
      </w:r>
      <w:r w:rsidR="00BD4416" w:rsidRPr="00BA30B9">
        <w:rPr>
          <w:rFonts w:asciiTheme="majorHAnsi" w:hAnsiTheme="majorHAnsi"/>
          <w:sz w:val="24"/>
          <w:szCs w:val="24"/>
        </w:rPr>
        <w:t>food portions after a fasting period</w:t>
      </w:r>
      <w:r w:rsidR="000D6645" w:rsidRPr="00BA30B9">
        <w:rPr>
          <w:rFonts w:asciiTheme="majorHAnsi" w:hAnsiTheme="majorHAnsi"/>
          <w:sz w:val="24"/>
          <w:szCs w:val="24"/>
        </w:rPr>
        <w:t>,</w:t>
      </w:r>
      <w:r w:rsidR="00BD4416" w:rsidRPr="00BA30B9">
        <w:rPr>
          <w:rFonts w:asciiTheme="majorHAnsi" w:hAnsiTheme="majorHAnsi"/>
          <w:sz w:val="24"/>
          <w:szCs w:val="24"/>
        </w:rPr>
        <w:t xml:space="preserve"> and consumed food at faster rates, but did not consume more </w:t>
      </w:r>
      <w:r w:rsidR="00E3385E" w:rsidRPr="00BA30B9">
        <w:rPr>
          <w:rFonts w:asciiTheme="majorHAnsi" w:hAnsiTheme="majorHAnsi"/>
          <w:sz w:val="24"/>
          <w:szCs w:val="24"/>
        </w:rPr>
        <w:t>energy at lunch, when hunger sensations progressively subsided</w:t>
      </w:r>
      <w:r w:rsidR="00B524BB" w:rsidRPr="00BA30B9">
        <w:rPr>
          <w:rFonts w:asciiTheme="majorHAnsi" w:hAnsiTheme="majorHAnsi"/>
          <w:sz w:val="24"/>
          <w:szCs w:val="24"/>
        </w:rPr>
        <w:t>,</w:t>
      </w:r>
      <w:r w:rsidR="00E3385E" w:rsidRPr="00BA30B9">
        <w:rPr>
          <w:rFonts w:asciiTheme="majorHAnsi" w:hAnsiTheme="majorHAnsi"/>
          <w:sz w:val="24"/>
          <w:szCs w:val="24"/>
        </w:rPr>
        <w:t xml:space="preserve"> or more energy during the EAH task</w:t>
      </w:r>
      <w:r w:rsidR="00BD4416" w:rsidRPr="00BA30B9">
        <w:rPr>
          <w:rFonts w:asciiTheme="majorHAnsi" w:hAnsiTheme="majorHAnsi"/>
          <w:sz w:val="24"/>
          <w:szCs w:val="24"/>
        </w:rPr>
        <w:t>, a</w:t>
      </w:r>
      <w:r w:rsidR="00E3385E" w:rsidRPr="00BA30B9">
        <w:rPr>
          <w:rFonts w:asciiTheme="majorHAnsi" w:hAnsiTheme="majorHAnsi"/>
          <w:sz w:val="24"/>
          <w:szCs w:val="24"/>
        </w:rPr>
        <w:t>fter they reported feeling full</w:t>
      </w:r>
      <w:r w:rsidR="00DC161F" w:rsidRPr="00BA30B9">
        <w:rPr>
          <w:rFonts w:asciiTheme="majorHAnsi" w:hAnsiTheme="majorHAnsi"/>
          <w:sz w:val="24"/>
          <w:szCs w:val="24"/>
        </w:rPr>
        <w:t>.</w:t>
      </w:r>
      <w:r w:rsidR="001F0604" w:rsidRPr="00BA30B9">
        <w:rPr>
          <w:rFonts w:asciiTheme="majorHAnsi" w:hAnsiTheme="majorHAnsi"/>
          <w:sz w:val="24"/>
          <w:szCs w:val="24"/>
        </w:rPr>
        <w:t xml:space="preserve"> </w:t>
      </w:r>
      <w:r w:rsidR="005C3991" w:rsidRPr="00BA30B9">
        <w:rPr>
          <w:rFonts w:asciiTheme="majorHAnsi" w:hAnsiTheme="majorHAnsi"/>
          <w:sz w:val="24"/>
          <w:szCs w:val="24"/>
        </w:rPr>
        <w:t xml:space="preserve">It is possible </w:t>
      </w:r>
      <w:r w:rsidR="001F0604" w:rsidRPr="00BA30B9">
        <w:rPr>
          <w:rFonts w:asciiTheme="majorHAnsi" w:hAnsiTheme="majorHAnsi"/>
          <w:sz w:val="24"/>
          <w:szCs w:val="24"/>
        </w:rPr>
        <w:t xml:space="preserve">that lower inhibitory control </w:t>
      </w:r>
      <w:r w:rsidR="005C3991" w:rsidRPr="00BA30B9">
        <w:rPr>
          <w:rFonts w:asciiTheme="majorHAnsi" w:hAnsiTheme="majorHAnsi"/>
          <w:sz w:val="24"/>
          <w:szCs w:val="24"/>
        </w:rPr>
        <w:t xml:space="preserve">has a stronger influence over </w:t>
      </w:r>
      <w:r w:rsidR="001F0604" w:rsidRPr="00BA30B9">
        <w:rPr>
          <w:rFonts w:asciiTheme="majorHAnsi" w:hAnsiTheme="majorHAnsi"/>
          <w:sz w:val="24"/>
          <w:szCs w:val="24"/>
        </w:rPr>
        <w:t xml:space="preserve">decision making </w:t>
      </w:r>
      <w:r w:rsidR="003539F5" w:rsidRPr="00BA30B9">
        <w:rPr>
          <w:rFonts w:asciiTheme="majorHAnsi" w:hAnsiTheme="majorHAnsi"/>
          <w:sz w:val="24"/>
          <w:szCs w:val="24"/>
        </w:rPr>
        <w:t xml:space="preserve">at the </w:t>
      </w:r>
      <w:r w:rsidR="000611C6" w:rsidRPr="00BA30B9">
        <w:rPr>
          <w:rFonts w:asciiTheme="majorHAnsi" w:hAnsiTheme="majorHAnsi"/>
          <w:sz w:val="24"/>
          <w:szCs w:val="24"/>
        </w:rPr>
        <w:t>initial phases of the meal</w:t>
      </w:r>
      <w:r w:rsidR="004B0869" w:rsidRPr="00BA30B9">
        <w:rPr>
          <w:rFonts w:asciiTheme="majorHAnsi" w:hAnsiTheme="majorHAnsi"/>
          <w:sz w:val="24"/>
          <w:szCs w:val="24"/>
        </w:rPr>
        <w:t xml:space="preserve">. </w:t>
      </w:r>
      <w:r w:rsidR="00A51DB0" w:rsidRPr="00BA30B9">
        <w:rPr>
          <w:rFonts w:asciiTheme="majorHAnsi" w:hAnsiTheme="majorHAnsi"/>
          <w:sz w:val="24"/>
          <w:szCs w:val="24"/>
        </w:rPr>
        <w:t xml:space="preserve">It should be noted that the majority of children in this sample consumed some snacks </w:t>
      </w:r>
      <w:r w:rsidR="00A51DB0" w:rsidRPr="00BA30B9">
        <w:rPr>
          <w:rFonts w:asciiTheme="majorHAnsi" w:hAnsiTheme="majorHAnsi"/>
          <w:sz w:val="24"/>
          <w:szCs w:val="24"/>
        </w:rPr>
        <w:lastRenderedPageBreak/>
        <w:t>during the EAH task (89.5%)</w:t>
      </w:r>
      <w:r w:rsidR="00AA1DC7" w:rsidRPr="00BA30B9">
        <w:rPr>
          <w:rFonts w:asciiTheme="majorHAnsi" w:hAnsiTheme="majorHAnsi"/>
          <w:sz w:val="24"/>
          <w:szCs w:val="24"/>
        </w:rPr>
        <w:t>, highlighting</w:t>
      </w:r>
      <w:r w:rsidR="000D6645" w:rsidRPr="00BA30B9">
        <w:rPr>
          <w:rFonts w:asciiTheme="majorHAnsi" w:hAnsiTheme="majorHAnsi"/>
          <w:sz w:val="24"/>
          <w:szCs w:val="24"/>
        </w:rPr>
        <w:t xml:space="preserve"> children’s general tendency to </w:t>
      </w:r>
      <w:r w:rsidR="00CE15F0" w:rsidRPr="00BA30B9">
        <w:rPr>
          <w:rFonts w:asciiTheme="majorHAnsi" w:hAnsiTheme="majorHAnsi"/>
          <w:sz w:val="24"/>
          <w:szCs w:val="24"/>
        </w:rPr>
        <w:t>respond</w:t>
      </w:r>
      <w:r w:rsidR="00AA1DC7" w:rsidRPr="00BA30B9">
        <w:rPr>
          <w:rFonts w:asciiTheme="majorHAnsi" w:hAnsiTheme="majorHAnsi"/>
          <w:sz w:val="24"/>
          <w:szCs w:val="24"/>
        </w:rPr>
        <w:t xml:space="preserve"> to palatable snack</w:t>
      </w:r>
      <w:r w:rsidR="00CE15F0" w:rsidRPr="00BA30B9">
        <w:rPr>
          <w:rFonts w:asciiTheme="majorHAnsi" w:hAnsiTheme="majorHAnsi"/>
          <w:sz w:val="24"/>
          <w:szCs w:val="24"/>
        </w:rPr>
        <w:t xml:space="preserve"> food cues</w:t>
      </w:r>
      <w:r w:rsidR="00001C62" w:rsidRPr="00BA30B9">
        <w:rPr>
          <w:rFonts w:asciiTheme="majorHAnsi" w:hAnsiTheme="majorHAnsi"/>
          <w:sz w:val="24"/>
          <w:szCs w:val="24"/>
        </w:rPr>
        <w:t xml:space="preserve"> even when satiated</w:t>
      </w:r>
      <w:r w:rsidR="00AA1DC7" w:rsidRPr="00BA30B9">
        <w:rPr>
          <w:rFonts w:asciiTheme="majorHAnsi" w:hAnsiTheme="majorHAnsi"/>
          <w:sz w:val="24"/>
          <w:szCs w:val="24"/>
        </w:rPr>
        <w:t xml:space="preserve">, </w:t>
      </w:r>
      <w:r w:rsidR="00FC2145" w:rsidRPr="00BA30B9">
        <w:rPr>
          <w:rFonts w:asciiTheme="majorHAnsi" w:hAnsiTheme="majorHAnsi"/>
          <w:sz w:val="24"/>
          <w:szCs w:val="24"/>
        </w:rPr>
        <w:t xml:space="preserve">also observed in other studies </w:t>
      </w:r>
      <w:r w:rsidR="00EF2B51" w:rsidRPr="00BA30B9">
        <w:rPr>
          <w:rFonts w:asciiTheme="majorHAnsi" w:hAnsiTheme="majorHAnsi"/>
          <w:sz w:val="24"/>
          <w:szCs w:val="24"/>
        </w:rPr>
        <w:fldChar w:fldCharType="begin"/>
      </w:r>
      <w:r w:rsidR="00EF2B51" w:rsidRPr="00BA30B9">
        <w:rPr>
          <w:rFonts w:asciiTheme="majorHAnsi" w:hAnsiTheme="majorHAnsi"/>
          <w:sz w:val="24"/>
          <w:szCs w:val="24"/>
        </w:rPr>
        <w:instrText xml:space="preserve"> ADDIN EN.CITE &lt;EndNote&gt;&lt;Cite&gt;&lt;Author&gt;Hill&lt;/Author&gt;&lt;Year&gt;2008&lt;/Year&gt;&lt;RecNum&gt;3925&lt;/RecNum&gt;&lt;DisplayText&gt;(44, 45)&lt;/DisplayText&gt;&lt;record&gt;&lt;rec-number&gt;3925&lt;/rec-number&gt;&lt;foreign-keys&gt;&lt;key app="EN" db-id="0f2e9sdeazdvrherf235awvfaa0t9w0xweez" timestamp="1503835405"&gt;3925&lt;/key&gt;&lt;/foreign-keys&gt;&lt;ref-type name="Journal Article"&gt;17&lt;/ref-type&gt;&lt;contributors&gt;&lt;authors&gt;&lt;author&gt;Hill, Claire&lt;/author&gt;&lt;author&gt;Llewellyn, Clare H&lt;/author&gt;&lt;author&gt;Saxton, J&lt;/author&gt;&lt;author&gt;Webber, Laura&lt;/author&gt;&lt;author&gt;Semmler, Carnell&lt;/author&gt;&lt;author&gt;Carnell, Susan&lt;/author&gt;&lt;author&gt;Van Jaarsveld, CHM&lt;/author&gt;&lt;author&gt;Boniface, D&lt;/author&gt;&lt;author&gt;Wardle, J&lt;/author&gt;&lt;/authors&gt;&lt;/contributors&gt;&lt;titles&gt;&lt;title&gt;Adiposity and&amp;apos;eating in the absence of hunger&amp;apos;in children&lt;/title&gt;&lt;secondary-title&gt;International Journal of Obesity&lt;/secondary-title&gt;&lt;/titles&gt;&lt;periodical&gt;&lt;full-title&gt;International Journal of Obesity&lt;/full-title&gt;&lt;/periodical&gt;&lt;pages&gt;1499&lt;/pages&gt;&lt;volume&gt;32&lt;/volume&gt;&lt;number&gt;10&lt;/number&gt;&lt;dates&gt;&lt;year&gt;2008&lt;/year&gt;&lt;/dates&gt;&lt;isbn&gt;0307-0565&lt;/isbn&gt;&lt;urls&gt;&lt;related-urls&gt;&lt;url&gt;https://www.nature.com/articles/ijo2008113.pdf&lt;/url&gt;&lt;/related-urls&gt;&lt;/urls&gt;&lt;/record&gt;&lt;/Cite&gt;&lt;Cite&gt;&lt;Author&gt;Moens&lt;/Author&gt;&lt;Year&gt;2007&lt;/Year&gt;&lt;RecNum&gt;3918&lt;/RecNum&gt;&lt;record&gt;&lt;rec-number&gt;3918&lt;/rec-number&gt;&lt;foreign-keys&gt;&lt;key app="EN" db-id="0f2e9sdeazdvrherf235awvfaa0t9w0xweez" timestamp="1503828120"&gt;3918&lt;/key&gt;&lt;/foreign-keys&gt;&lt;ref-type name="Journal Article"&gt;17&lt;/ref-type&gt;&lt;contributors&gt;&lt;authors&gt;&lt;author&gt;Moens, Ellen&lt;/author&gt;&lt;author&gt;Braet, Caroline&lt;/author&gt;&lt;/authors&gt;&lt;/contributors&gt;&lt;titles&gt;&lt;title&gt;Predictors of disinhibited eating in children with and without overweight&lt;/title&gt;&lt;secondary-title&gt;Behaviour research and therapy&lt;/secondary-title&gt;&lt;/titles&gt;&lt;periodical&gt;&lt;full-title&gt;Behaviour Research and Therapy&lt;/full-title&gt;&lt;/periodical&gt;&lt;pages&gt;1357-1368&lt;/pages&gt;&lt;volume&gt;45&lt;/volume&gt;&lt;number&gt;6&lt;/number&gt;&lt;dates&gt;&lt;year&gt;2007&lt;/year&gt;&lt;/dates&gt;&lt;isbn&gt;0005-7967&lt;/isbn&gt;&lt;urls&gt;&lt;/urls&gt;&lt;/record&gt;&lt;/Cite&gt;&lt;/EndNote&gt;</w:instrText>
      </w:r>
      <w:r w:rsidR="00EF2B51" w:rsidRPr="00BA30B9">
        <w:rPr>
          <w:rFonts w:asciiTheme="majorHAnsi" w:hAnsiTheme="majorHAnsi"/>
          <w:sz w:val="24"/>
          <w:szCs w:val="24"/>
        </w:rPr>
        <w:fldChar w:fldCharType="separate"/>
      </w:r>
      <w:r w:rsidR="00EF2B51" w:rsidRPr="00BA30B9">
        <w:rPr>
          <w:rFonts w:asciiTheme="majorHAnsi" w:hAnsiTheme="majorHAnsi"/>
          <w:noProof/>
          <w:sz w:val="24"/>
          <w:szCs w:val="24"/>
        </w:rPr>
        <w:t>(44, 45)</w:t>
      </w:r>
      <w:r w:rsidR="00EF2B51" w:rsidRPr="00BA30B9">
        <w:rPr>
          <w:rFonts w:asciiTheme="majorHAnsi" w:hAnsiTheme="majorHAnsi"/>
          <w:sz w:val="24"/>
          <w:szCs w:val="24"/>
        </w:rPr>
        <w:fldChar w:fldCharType="end"/>
      </w:r>
      <w:r w:rsidR="00EF2B51" w:rsidRPr="00BA30B9">
        <w:rPr>
          <w:rFonts w:asciiTheme="majorHAnsi" w:hAnsiTheme="majorHAnsi"/>
          <w:sz w:val="24"/>
          <w:szCs w:val="24"/>
        </w:rPr>
        <w:t xml:space="preserve">. </w:t>
      </w:r>
      <w:r w:rsidR="00B119CA" w:rsidRPr="00BA30B9">
        <w:rPr>
          <w:rFonts w:asciiTheme="majorHAnsi" w:hAnsiTheme="majorHAnsi"/>
          <w:sz w:val="24"/>
          <w:szCs w:val="24"/>
        </w:rPr>
        <w:t xml:space="preserve">Consequently, it is possible that low data variability </w:t>
      </w:r>
      <w:r w:rsidR="002E0D12" w:rsidRPr="00BA30B9">
        <w:rPr>
          <w:rFonts w:asciiTheme="majorHAnsi" w:hAnsiTheme="majorHAnsi"/>
          <w:sz w:val="24"/>
          <w:szCs w:val="24"/>
        </w:rPr>
        <w:t xml:space="preserve">or time limits on this task </w:t>
      </w:r>
      <w:r w:rsidR="00B119CA" w:rsidRPr="00BA30B9">
        <w:rPr>
          <w:rFonts w:asciiTheme="majorHAnsi" w:hAnsiTheme="majorHAnsi"/>
          <w:sz w:val="24"/>
          <w:szCs w:val="24"/>
        </w:rPr>
        <w:t xml:space="preserve">affected </w:t>
      </w:r>
      <w:r w:rsidR="00C93D80" w:rsidRPr="00BA30B9">
        <w:rPr>
          <w:rFonts w:asciiTheme="majorHAnsi" w:hAnsiTheme="majorHAnsi"/>
          <w:sz w:val="24"/>
          <w:szCs w:val="24"/>
        </w:rPr>
        <w:t>sensitivity of t</w:t>
      </w:r>
      <w:r w:rsidR="00B119CA" w:rsidRPr="00BA30B9">
        <w:rPr>
          <w:rFonts w:asciiTheme="majorHAnsi" w:hAnsiTheme="majorHAnsi"/>
          <w:sz w:val="24"/>
          <w:szCs w:val="24"/>
        </w:rPr>
        <w:t>he t</w:t>
      </w:r>
      <w:r w:rsidR="00C93D80" w:rsidRPr="00BA30B9">
        <w:rPr>
          <w:rFonts w:asciiTheme="majorHAnsi" w:hAnsiTheme="majorHAnsi"/>
          <w:sz w:val="24"/>
          <w:szCs w:val="24"/>
        </w:rPr>
        <w:t>ests to detect</w:t>
      </w:r>
      <w:r w:rsidR="000D6645" w:rsidRPr="00BA30B9">
        <w:rPr>
          <w:rFonts w:asciiTheme="majorHAnsi" w:hAnsiTheme="majorHAnsi"/>
          <w:sz w:val="24"/>
          <w:szCs w:val="24"/>
        </w:rPr>
        <w:t xml:space="preserve"> individual differences.</w:t>
      </w:r>
    </w:p>
    <w:p w14:paraId="39282622" w14:textId="4DC8914D" w:rsidR="001E6D60" w:rsidRPr="00BA30B9" w:rsidRDefault="00E51084" w:rsidP="00083CA5">
      <w:pPr>
        <w:spacing w:line="480" w:lineRule="auto"/>
        <w:ind w:firstLine="1134"/>
        <w:rPr>
          <w:rFonts w:asciiTheme="majorHAnsi" w:hAnsiTheme="majorHAnsi"/>
          <w:sz w:val="24"/>
          <w:szCs w:val="24"/>
        </w:rPr>
      </w:pPr>
      <w:r w:rsidRPr="00BA30B9">
        <w:rPr>
          <w:rFonts w:asciiTheme="majorHAnsi" w:hAnsiTheme="majorHAnsi"/>
          <w:sz w:val="24"/>
          <w:szCs w:val="24"/>
        </w:rPr>
        <w:t>I</w:t>
      </w:r>
      <w:r w:rsidR="00D10938" w:rsidRPr="00BA30B9">
        <w:rPr>
          <w:rFonts w:asciiTheme="majorHAnsi" w:hAnsiTheme="majorHAnsi"/>
          <w:sz w:val="24"/>
          <w:szCs w:val="24"/>
        </w:rPr>
        <w:t>nhibitory control</w:t>
      </w:r>
      <w:r w:rsidR="00002657" w:rsidRPr="00BA30B9">
        <w:rPr>
          <w:rFonts w:asciiTheme="majorHAnsi" w:hAnsiTheme="majorHAnsi"/>
          <w:sz w:val="24"/>
          <w:szCs w:val="24"/>
        </w:rPr>
        <w:t xml:space="preserve"> </w:t>
      </w:r>
      <w:r w:rsidR="00B45409" w:rsidRPr="00BA30B9">
        <w:rPr>
          <w:rFonts w:asciiTheme="majorHAnsi" w:hAnsiTheme="majorHAnsi"/>
          <w:sz w:val="24"/>
          <w:szCs w:val="24"/>
        </w:rPr>
        <w:t>was not associated with</w:t>
      </w:r>
      <w:r w:rsidR="00002657" w:rsidRPr="00BA30B9">
        <w:rPr>
          <w:rFonts w:asciiTheme="majorHAnsi" w:hAnsiTheme="majorHAnsi"/>
          <w:sz w:val="24"/>
          <w:szCs w:val="24"/>
        </w:rPr>
        <w:t xml:space="preserve"> </w:t>
      </w:r>
      <w:r w:rsidR="00A66606" w:rsidRPr="00BA30B9">
        <w:rPr>
          <w:rFonts w:asciiTheme="majorHAnsi" w:hAnsiTheme="majorHAnsi"/>
          <w:sz w:val="24"/>
          <w:szCs w:val="24"/>
        </w:rPr>
        <w:t>measures of body compos</w:t>
      </w:r>
      <w:r w:rsidR="00F06A62" w:rsidRPr="00BA30B9">
        <w:rPr>
          <w:rFonts w:asciiTheme="majorHAnsi" w:hAnsiTheme="majorHAnsi"/>
          <w:sz w:val="24"/>
          <w:szCs w:val="24"/>
        </w:rPr>
        <w:t>i</w:t>
      </w:r>
      <w:r w:rsidR="00A66606" w:rsidRPr="00BA30B9">
        <w:rPr>
          <w:rFonts w:asciiTheme="majorHAnsi" w:hAnsiTheme="majorHAnsi"/>
          <w:sz w:val="24"/>
          <w:szCs w:val="24"/>
        </w:rPr>
        <w:t>tion</w:t>
      </w:r>
      <w:r w:rsidR="00A4352C" w:rsidRPr="00BA30B9">
        <w:rPr>
          <w:rFonts w:asciiTheme="majorHAnsi" w:hAnsiTheme="majorHAnsi"/>
          <w:sz w:val="24"/>
          <w:szCs w:val="24"/>
        </w:rPr>
        <w:t xml:space="preserve"> in </w:t>
      </w:r>
      <w:r w:rsidR="00526F47" w:rsidRPr="00BA30B9">
        <w:rPr>
          <w:rFonts w:asciiTheme="majorHAnsi" w:hAnsiTheme="majorHAnsi"/>
          <w:sz w:val="24"/>
          <w:szCs w:val="24"/>
        </w:rPr>
        <w:t>this</w:t>
      </w:r>
      <w:r w:rsidRPr="00BA30B9">
        <w:rPr>
          <w:rFonts w:asciiTheme="majorHAnsi" w:hAnsiTheme="majorHAnsi"/>
          <w:sz w:val="24"/>
          <w:szCs w:val="24"/>
        </w:rPr>
        <w:t xml:space="preserve"> </w:t>
      </w:r>
      <w:r w:rsidR="00A4352C" w:rsidRPr="00BA30B9">
        <w:rPr>
          <w:rFonts w:asciiTheme="majorHAnsi" w:hAnsiTheme="majorHAnsi"/>
          <w:sz w:val="24"/>
          <w:szCs w:val="24"/>
        </w:rPr>
        <w:t>sample</w:t>
      </w:r>
      <w:r w:rsidR="00175E1F" w:rsidRPr="00BA30B9">
        <w:rPr>
          <w:rFonts w:asciiTheme="majorHAnsi" w:hAnsiTheme="majorHAnsi"/>
          <w:sz w:val="24"/>
          <w:szCs w:val="24"/>
        </w:rPr>
        <w:t>.</w:t>
      </w:r>
      <w:r w:rsidR="00550C52" w:rsidRPr="00BA30B9">
        <w:rPr>
          <w:rFonts w:asciiTheme="majorHAnsi" w:hAnsiTheme="majorHAnsi"/>
          <w:sz w:val="24"/>
          <w:szCs w:val="24"/>
        </w:rPr>
        <w:t xml:space="preserve"> This is in line with</w:t>
      </w:r>
      <w:r w:rsidR="00175E1F" w:rsidRPr="00BA30B9">
        <w:rPr>
          <w:rFonts w:asciiTheme="majorHAnsi" w:hAnsiTheme="majorHAnsi"/>
          <w:sz w:val="24"/>
          <w:szCs w:val="24"/>
        </w:rPr>
        <w:t xml:space="preserve"> </w:t>
      </w:r>
      <w:r w:rsidR="004D73FD" w:rsidRPr="00BA30B9">
        <w:rPr>
          <w:rFonts w:asciiTheme="majorHAnsi" w:hAnsiTheme="majorHAnsi"/>
          <w:sz w:val="24"/>
          <w:szCs w:val="24"/>
        </w:rPr>
        <w:t>another</w:t>
      </w:r>
      <w:r w:rsidR="00175E1F" w:rsidRPr="00BA30B9">
        <w:rPr>
          <w:rFonts w:asciiTheme="majorHAnsi" w:hAnsiTheme="majorHAnsi"/>
          <w:sz w:val="24"/>
          <w:szCs w:val="24"/>
        </w:rPr>
        <w:t xml:space="preserve"> study conducted </w:t>
      </w:r>
      <w:r w:rsidR="004D73FD" w:rsidRPr="00BA30B9">
        <w:rPr>
          <w:rFonts w:asciiTheme="majorHAnsi" w:hAnsiTheme="majorHAnsi"/>
          <w:sz w:val="24"/>
          <w:szCs w:val="24"/>
        </w:rPr>
        <w:t xml:space="preserve">in children of similar age </w:t>
      </w:r>
      <w:r w:rsidR="00B45409" w:rsidRPr="00BA30B9">
        <w:rPr>
          <w:rFonts w:asciiTheme="majorHAnsi" w:hAnsiTheme="majorHAnsi"/>
          <w:sz w:val="24"/>
          <w:szCs w:val="24"/>
        </w:rPr>
        <w:fldChar w:fldCharType="begin"/>
      </w:r>
      <w:r w:rsidR="00975EF1" w:rsidRPr="00BA30B9">
        <w:rPr>
          <w:rFonts w:asciiTheme="majorHAnsi" w:hAnsiTheme="majorHAnsi"/>
          <w:sz w:val="24"/>
          <w:szCs w:val="24"/>
        </w:rPr>
        <w:instrText xml:space="preserve"> ADDIN EN.CITE &lt;EndNote&gt;&lt;Cite&gt;&lt;Author&gt;Nederkoorn&lt;/Author&gt;&lt;Year&gt;2015&lt;/Year&gt;&lt;RecNum&gt;3947&lt;/RecNum&gt;&lt;DisplayText&gt;(17)&lt;/DisplayText&gt;&lt;record&gt;&lt;rec-number&gt;3947&lt;/rec-number&gt;&lt;foreign-keys&gt;&lt;key app="EN" db-id="0f2e9sdeazdvrherf235awvfaa0t9w0xweez" timestamp="1508124313"&gt;3947&lt;/key&gt;&lt;/foreign-keys&gt;&lt;ref-type name="Journal Article"&gt;17&lt;/ref-type&gt;&lt;contributors&gt;&lt;authors&gt;&lt;author&gt;Nederkoorn, Chantal&lt;/author&gt;&lt;author&gt;Dassen, Fania C. M.&lt;/author&gt;&lt;author&gt;Franken, Loes&lt;/author&gt;&lt;author&gt;Resch, Christine&lt;/author&gt;&lt;author&gt;Houben, Katrijn&lt;/author&gt;&lt;/authors&gt;&lt;/contributors&gt;&lt;titles&gt;&lt;title&gt;Impulsivity and overeating in children in the absence and presence of hunger&lt;/title&gt;&lt;secondary-title&gt;Appetite&lt;/secondary-title&gt;&lt;/titles&gt;&lt;periodical&gt;&lt;full-title&gt;Appetite&lt;/full-title&gt;&lt;abbr-1&gt;Appetite&lt;/abbr-1&gt;&lt;/periodical&gt;&lt;pages&gt;57-61&lt;/pages&gt;&lt;volume&gt;93&lt;/volume&gt;&lt;number&gt;Supplement C&lt;/number&gt;&lt;keywords&gt;&lt;keyword&gt;Response inhibition&lt;/keyword&gt;&lt;keyword&gt;Impulsivity&lt;/keyword&gt;&lt;keyword&gt;Food intake&lt;/keyword&gt;&lt;keyword&gt;Overeating&lt;/keyword&gt;&lt;keyword&gt;Hunger&lt;/keyword&gt;&lt;keyword&gt;Satiety&lt;/keyword&gt;&lt;/keywords&gt;&lt;dates&gt;&lt;year&gt;2015&lt;/year&gt;&lt;pub-dates&gt;&lt;date&gt;2015/10/01/&lt;/date&gt;&lt;/pub-dates&gt;&lt;/dates&gt;&lt;isbn&gt;0195-6663&lt;/isbn&gt;&lt;urls&gt;&lt;related-urls&gt;&lt;url&gt;http://www.sciencedirect.com/science/article/pii/S019566631500135X&lt;/url&gt;&lt;/related-urls&gt;&lt;/urls&gt;&lt;electronic-resource-num&gt;https://doi.org/10.1016/j.appet.2015.03.032&lt;/electronic-resource-num&gt;&lt;/record&gt;&lt;/Cite&gt;&lt;/EndNote&gt;</w:instrText>
      </w:r>
      <w:r w:rsidR="00B45409" w:rsidRPr="00BA30B9">
        <w:rPr>
          <w:rFonts w:asciiTheme="majorHAnsi" w:hAnsiTheme="majorHAnsi"/>
          <w:sz w:val="24"/>
          <w:szCs w:val="24"/>
        </w:rPr>
        <w:fldChar w:fldCharType="separate"/>
      </w:r>
      <w:r w:rsidR="00975EF1" w:rsidRPr="00BA30B9">
        <w:rPr>
          <w:rFonts w:asciiTheme="majorHAnsi" w:hAnsiTheme="majorHAnsi"/>
          <w:noProof/>
          <w:sz w:val="24"/>
          <w:szCs w:val="24"/>
        </w:rPr>
        <w:t>(17)</w:t>
      </w:r>
      <w:r w:rsidR="00B45409" w:rsidRPr="00BA30B9">
        <w:rPr>
          <w:rFonts w:asciiTheme="majorHAnsi" w:hAnsiTheme="majorHAnsi"/>
          <w:sz w:val="24"/>
          <w:szCs w:val="24"/>
        </w:rPr>
        <w:fldChar w:fldCharType="end"/>
      </w:r>
      <w:r w:rsidR="00175E1F" w:rsidRPr="00BA30B9">
        <w:rPr>
          <w:rFonts w:asciiTheme="majorHAnsi" w:hAnsiTheme="majorHAnsi"/>
          <w:sz w:val="24"/>
          <w:szCs w:val="24"/>
        </w:rPr>
        <w:t xml:space="preserve">, </w:t>
      </w:r>
      <w:r w:rsidR="00AB66B7" w:rsidRPr="00BA30B9">
        <w:rPr>
          <w:rFonts w:asciiTheme="majorHAnsi" w:hAnsiTheme="majorHAnsi"/>
          <w:sz w:val="24"/>
          <w:szCs w:val="24"/>
        </w:rPr>
        <w:t xml:space="preserve">and </w:t>
      </w:r>
      <w:r w:rsidR="008D04DC" w:rsidRPr="00BA30B9">
        <w:rPr>
          <w:rFonts w:asciiTheme="majorHAnsi" w:hAnsiTheme="majorHAnsi"/>
          <w:noProof/>
          <w:sz w:val="24"/>
          <w:szCs w:val="24"/>
        </w:rPr>
        <w:t>in a slightly younger sample</w:t>
      </w:r>
      <w:r w:rsidR="000C4A66" w:rsidRPr="00BA30B9">
        <w:rPr>
          <w:rFonts w:asciiTheme="majorHAnsi" w:hAnsiTheme="majorHAnsi"/>
          <w:noProof/>
          <w:sz w:val="24"/>
          <w:szCs w:val="24"/>
        </w:rPr>
        <w:t xml:space="preserve"> </w:t>
      </w:r>
      <w:r w:rsidRPr="00BA30B9">
        <w:rPr>
          <w:rFonts w:asciiTheme="majorHAnsi" w:hAnsiTheme="majorHAnsi"/>
          <w:noProof/>
          <w:sz w:val="24"/>
          <w:szCs w:val="24"/>
        </w:rPr>
        <w:t xml:space="preserve">where this association was seen among girls but not boys </w:t>
      </w:r>
      <w:r w:rsidR="000C4A66" w:rsidRPr="00BA30B9">
        <w:rPr>
          <w:rFonts w:asciiTheme="majorHAnsi" w:hAnsiTheme="majorHAnsi"/>
          <w:noProof/>
          <w:sz w:val="24"/>
          <w:szCs w:val="24"/>
        </w:rPr>
        <w:fldChar w:fldCharType="begin"/>
      </w:r>
      <w:r w:rsidR="00975EF1" w:rsidRPr="00BA30B9">
        <w:rPr>
          <w:rFonts w:asciiTheme="majorHAnsi" w:hAnsiTheme="majorHAnsi"/>
          <w:noProof/>
          <w:sz w:val="24"/>
          <w:szCs w:val="24"/>
        </w:rPr>
        <w:instrText xml:space="preserve"> ADDIN EN.CITE &lt;EndNote&gt;&lt;Cite&gt;&lt;Author&gt;Levitan&lt;/Author&gt;&lt;Year&gt;2015&lt;/Year&gt;&lt;RecNum&gt;4010&lt;/RecNum&gt;&lt;DisplayText&gt;(13)&lt;/DisplayText&gt;&lt;record&gt;&lt;rec-number&gt;4010&lt;/rec-number&gt;&lt;foreign-keys&gt;&lt;key app="EN" db-id="0f2e9sdeazdvrherf235awvfaa0t9w0xweez" timestamp="1511146664"&gt;4010&lt;/key&gt;&lt;/foreign-keys&gt;&lt;ref-type name="Journal Article"&gt;17&lt;/ref-type&gt;&lt;contributors&gt;&lt;authors&gt;&lt;author&gt;Levitan, RD&lt;/author&gt;&lt;author&gt;Rivera, J&lt;/author&gt;&lt;author&gt;Silveira, PP&lt;/author&gt;&lt;author&gt;Steiner, M&lt;/author&gt;&lt;author&gt;Gaudreau, H&lt;/author&gt;&lt;author&gt;Hamilton, J&lt;/author&gt;&lt;author&gt;Kennedy, JL&lt;/author&gt;&lt;author&gt;Davis, C&lt;/author&gt;&lt;author&gt;Dube, L&lt;/author&gt;&lt;author&gt;Fellows, L&lt;/author&gt;&lt;/authors&gt;&lt;/contributors&gt;&lt;titles&gt;&lt;title&gt;Gender differences in the association between stop-signal reaction times, body mass indices and/or spontaneous food intake in pre-school children: an early model of compromised inhibitory control and obesity&lt;/title&gt;&lt;secondary-title&gt;International Journal of Obesity&lt;/secondary-title&gt;&lt;/titles&gt;&lt;periodical&gt;&lt;full-title&gt;International Journal of Obesity&lt;/full-title&gt;&lt;/periodical&gt;&lt;pages&gt;614-619&lt;/pages&gt;&lt;volume&gt;39&lt;/volume&gt;&lt;number&gt;4&lt;/number&gt;&lt;dates&gt;&lt;year&gt;2015&lt;/year&gt;&lt;/dates&gt;&lt;isbn&gt;0307-0565&lt;/isbn&gt;&lt;urls&gt;&lt;/urls&gt;&lt;/record&gt;&lt;/Cite&gt;&lt;/EndNote&gt;</w:instrText>
      </w:r>
      <w:r w:rsidR="000C4A66" w:rsidRPr="00BA30B9">
        <w:rPr>
          <w:rFonts w:asciiTheme="majorHAnsi" w:hAnsiTheme="majorHAnsi"/>
          <w:noProof/>
          <w:sz w:val="24"/>
          <w:szCs w:val="24"/>
        </w:rPr>
        <w:fldChar w:fldCharType="separate"/>
      </w:r>
      <w:r w:rsidR="00975EF1" w:rsidRPr="00BA30B9">
        <w:rPr>
          <w:rFonts w:asciiTheme="majorHAnsi" w:hAnsiTheme="majorHAnsi"/>
          <w:noProof/>
          <w:sz w:val="24"/>
          <w:szCs w:val="24"/>
        </w:rPr>
        <w:t>(13)</w:t>
      </w:r>
      <w:r w:rsidR="000C4A66" w:rsidRPr="00BA30B9">
        <w:rPr>
          <w:rFonts w:asciiTheme="majorHAnsi" w:hAnsiTheme="majorHAnsi"/>
          <w:noProof/>
          <w:sz w:val="24"/>
          <w:szCs w:val="24"/>
        </w:rPr>
        <w:fldChar w:fldCharType="end"/>
      </w:r>
      <w:r w:rsidR="008D04DC" w:rsidRPr="00BA30B9">
        <w:rPr>
          <w:rFonts w:asciiTheme="majorHAnsi" w:hAnsiTheme="majorHAnsi"/>
          <w:noProof/>
          <w:sz w:val="24"/>
          <w:szCs w:val="24"/>
        </w:rPr>
        <w:t>.</w:t>
      </w:r>
      <w:r w:rsidR="001C60E9" w:rsidRPr="00BA30B9">
        <w:rPr>
          <w:rFonts w:asciiTheme="majorHAnsi" w:hAnsiTheme="majorHAnsi"/>
          <w:noProof/>
          <w:sz w:val="24"/>
          <w:szCs w:val="24"/>
        </w:rPr>
        <w:t xml:space="preserve"> </w:t>
      </w:r>
      <w:r w:rsidR="00550C52" w:rsidRPr="00BA30B9">
        <w:rPr>
          <w:rFonts w:asciiTheme="majorHAnsi" w:hAnsiTheme="majorHAnsi"/>
          <w:noProof/>
          <w:sz w:val="24"/>
          <w:szCs w:val="24"/>
        </w:rPr>
        <w:t xml:space="preserve">Research in older age groups generally supports the link between poorer inhibitory control and adiposity </w:t>
      </w:r>
      <w:r w:rsidR="00550C52" w:rsidRPr="00BA30B9">
        <w:rPr>
          <w:rFonts w:asciiTheme="majorHAnsi" w:hAnsiTheme="majorHAnsi"/>
          <w:noProof/>
          <w:sz w:val="24"/>
          <w:szCs w:val="24"/>
        </w:rPr>
        <w:fldChar w:fldCharType="begin"/>
      </w:r>
      <w:r w:rsidR="00975EF1" w:rsidRPr="00BA30B9">
        <w:rPr>
          <w:rFonts w:asciiTheme="majorHAnsi" w:hAnsiTheme="majorHAnsi"/>
          <w:noProof/>
          <w:sz w:val="24"/>
          <w:szCs w:val="24"/>
        </w:rPr>
        <w:instrText xml:space="preserve"> ADDIN EN.CITE &lt;EndNote&gt;&lt;Cite&gt;&lt;Author&gt;Reinert&lt;/Author&gt;&lt;Year&gt;2013&lt;/Year&gt;&lt;RecNum&gt;3884&lt;/RecNum&gt;&lt;DisplayText&gt;(10)&lt;/DisplayText&gt;&lt;record&gt;&lt;rec-number&gt;3884&lt;/rec-number&gt;&lt;foreign-keys&gt;&lt;key app="EN" db-id="0f2e9sdeazdvrherf235awvfaa0t9w0xweez" timestamp="1498526385"&gt;3884&lt;/key&gt;&lt;/foreign-keys&gt;&lt;ref-type name="Journal Article"&gt;17&lt;/ref-type&gt;&lt;contributors&gt;&lt;authors&gt;&lt;author&gt;Reinert, Kaela R. S.&lt;/author&gt;&lt;author&gt;Po&amp;apos;e, Eli K.&lt;/author&gt;&lt;author&gt;Barkin, Shari L&lt;/author&gt;&lt;/authors&gt;&lt;/contributors&gt;&lt;titles&gt;&lt;title&gt;The relationship between executive function and obesity in children and adolescents: a systematic literature review&lt;/title&gt;&lt;secondary-title&gt;Journal of Obesity&lt;/secondary-title&gt;&lt;/titles&gt;&lt;periodical&gt;&lt;full-title&gt;Journal of Obesity&lt;/full-title&gt;&lt;/periodical&gt;&lt;volume&gt;2013&lt;/volume&gt;&lt;dates&gt;&lt;year&gt;2013&lt;/year&gt;&lt;/dates&gt;&lt;isbn&gt;2090-0708&lt;/isbn&gt;&lt;urls&gt;&lt;/urls&gt;&lt;custom7&gt; 820956&lt;/custom7&gt;&lt;/record&gt;&lt;/Cite&gt;&lt;/EndNote&gt;</w:instrText>
      </w:r>
      <w:r w:rsidR="00550C52" w:rsidRPr="00BA30B9">
        <w:rPr>
          <w:rFonts w:asciiTheme="majorHAnsi" w:hAnsiTheme="majorHAnsi"/>
          <w:noProof/>
          <w:sz w:val="24"/>
          <w:szCs w:val="24"/>
        </w:rPr>
        <w:fldChar w:fldCharType="separate"/>
      </w:r>
      <w:r w:rsidR="00975EF1" w:rsidRPr="00BA30B9">
        <w:rPr>
          <w:rFonts w:asciiTheme="majorHAnsi" w:hAnsiTheme="majorHAnsi"/>
          <w:noProof/>
          <w:sz w:val="24"/>
          <w:szCs w:val="24"/>
        </w:rPr>
        <w:t>(10)</w:t>
      </w:r>
      <w:r w:rsidR="00550C52" w:rsidRPr="00BA30B9">
        <w:rPr>
          <w:rFonts w:asciiTheme="majorHAnsi" w:hAnsiTheme="majorHAnsi"/>
          <w:noProof/>
          <w:sz w:val="24"/>
          <w:szCs w:val="24"/>
        </w:rPr>
        <w:fldChar w:fldCharType="end"/>
      </w:r>
      <w:r w:rsidR="00550C52" w:rsidRPr="00BA30B9">
        <w:rPr>
          <w:rFonts w:asciiTheme="majorHAnsi" w:hAnsiTheme="majorHAnsi"/>
          <w:noProof/>
          <w:sz w:val="24"/>
          <w:szCs w:val="24"/>
        </w:rPr>
        <w:t xml:space="preserve">, suggesting </w:t>
      </w:r>
      <w:r w:rsidR="00550C52" w:rsidRPr="00BA30B9">
        <w:rPr>
          <w:rFonts w:asciiTheme="majorHAnsi" w:hAnsiTheme="majorHAnsi"/>
          <w:sz w:val="24"/>
          <w:szCs w:val="24"/>
        </w:rPr>
        <w:t xml:space="preserve">that these associations might emerge </w:t>
      </w:r>
      <w:r w:rsidR="000D6645" w:rsidRPr="00BA30B9">
        <w:rPr>
          <w:rFonts w:asciiTheme="majorHAnsi" w:hAnsiTheme="majorHAnsi"/>
          <w:sz w:val="24"/>
          <w:szCs w:val="24"/>
        </w:rPr>
        <w:t>in later stages of development</w:t>
      </w:r>
      <w:r w:rsidR="00CC40FF" w:rsidRPr="00BA30B9">
        <w:rPr>
          <w:rFonts w:asciiTheme="majorHAnsi" w:hAnsiTheme="majorHAnsi"/>
          <w:sz w:val="24"/>
          <w:szCs w:val="24"/>
        </w:rPr>
        <w:t>,</w:t>
      </w:r>
      <w:r w:rsidR="00550C52" w:rsidRPr="00BA30B9">
        <w:rPr>
          <w:rFonts w:asciiTheme="majorHAnsi" w:hAnsiTheme="majorHAnsi"/>
          <w:sz w:val="24"/>
          <w:szCs w:val="24"/>
        </w:rPr>
        <w:t xml:space="preserve"> when children have greater control over their food environment</w:t>
      </w:r>
      <w:r w:rsidR="00083CA5" w:rsidRPr="00BA30B9">
        <w:rPr>
          <w:rFonts w:asciiTheme="majorHAnsi" w:hAnsiTheme="majorHAnsi"/>
          <w:sz w:val="24"/>
          <w:szCs w:val="24"/>
        </w:rPr>
        <w:t xml:space="preserve">, </w:t>
      </w:r>
      <w:r w:rsidR="00805FDE" w:rsidRPr="00BA30B9">
        <w:rPr>
          <w:rFonts w:asciiTheme="majorHAnsi" w:hAnsiTheme="majorHAnsi"/>
          <w:sz w:val="24"/>
          <w:szCs w:val="24"/>
        </w:rPr>
        <w:t xml:space="preserve">opportunities to habitually </w:t>
      </w:r>
      <w:r w:rsidR="00CC40FF" w:rsidRPr="00BA30B9">
        <w:rPr>
          <w:rFonts w:asciiTheme="majorHAnsi" w:hAnsiTheme="majorHAnsi"/>
          <w:sz w:val="24"/>
          <w:szCs w:val="24"/>
        </w:rPr>
        <w:t>express this trait</w:t>
      </w:r>
      <w:r w:rsidR="00083CA5" w:rsidRPr="00BA30B9">
        <w:rPr>
          <w:rFonts w:asciiTheme="majorHAnsi" w:hAnsiTheme="majorHAnsi"/>
          <w:sz w:val="24"/>
          <w:szCs w:val="24"/>
        </w:rPr>
        <w:t xml:space="preserve">, and when they want to make active attempts to control their food intake for weight management. </w:t>
      </w:r>
    </w:p>
    <w:p w14:paraId="544BB088" w14:textId="7608F590" w:rsidR="00CD6091" w:rsidRPr="00BA30B9" w:rsidRDefault="007E7DD3" w:rsidP="001E6D60">
      <w:pPr>
        <w:spacing w:line="480" w:lineRule="auto"/>
        <w:ind w:firstLine="1134"/>
        <w:rPr>
          <w:rFonts w:asciiTheme="majorHAnsi" w:hAnsiTheme="majorHAnsi"/>
          <w:sz w:val="24"/>
          <w:szCs w:val="24"/>
        </w:rPr>
      </w:pPr>
      <w:r w:rsidRPr="00BA30B9">
        <w:rPr>
          <w:rFonts w:asciiTheme="majorHAnsi" w:hAnsiTheme="majorHAnsi"/>
          <w:sz w:val="24"/>
          <w:szCs w:val="24"/>
        </w:rPr>
        <w:t xml:space="preserve">One unexpected aspect of this study was that </w:t>
      </w:r>
      <w:r w:rsidR="00FC7BBB" w:rsidRPr="00BA30B9">
        <w:rPr>
          <w:rFonts w:asciiTheme="majorHAnsi" w:hAnsiTheme="majorHAnsi"/>
          <w:sz w:val="24"/>
          <w:szCs w:val="24"/>
        </w:rPr>
        <w:t xml:space="preserve">post-hoc </w:t>
      </w:r>
      <w:r w:rsidR="00572BBB" w:rsidRPr="00BA30B9">
        <w:rPr>
          <w:rFonts w:asciiTheme="majorHAnsi" w:hAnsiTheme="majorHAnsi"/>
          <w:sz w:val="24"/>
          <w:szCs w:val="24"/>
        </w:rPr>
        <w:t>analysis of SST data revea</w:t>
      </w:r>
      <w:r w:rsidR="002A3A7A" w:rsidRPr="00BA30B9">
        <w:rPr>
          <w:rFonts w:asciiTheme="majorHAnsi" w:hAnsiTheme="majorHAnsi"/>
          <w:sz w:val="24"/>
          <w:szCs w:val="24"/>
        </w:rPr>
        <w:t>led that 2</w:t>
      </w:r>
      <w:r w:rsidR="007A1BAD" w:rsidRPr="00BA30B9">
        <w:rPr>
          <w:rFonts w:asciiTheme="majorHAnsi" w:hAnsiTheme="majorHAnsi"/>
          <w:sz w:val="24"/>
          <w:szCs w:val="24"/>
        </w:rPr>
        <w:t>0% of children</w:t>
      </w:r>
      <w:r w:rsidR="00BB77FA" w:rsidRPr="00BA30B9">
        <w:rPr>
          <w:rFonts w:asciiTheme="majorHAnsi" w:hAnsiTheme="majorHAnsi"/>
          <w:sz w:val="24"/>
          <w:szCs w:val="24"/>
        </w:rPr>
        <w:t xml:space="preserve"> in the sample showed</w:t>
      </w:r>
      <w:r w:rsidR="006E13EE" w:rsidRPr="00BA30B9">
        <w:rPr>
          <w:rFonts w:asciiTheme="majorHAnsi" w:hAnsiTheme="majorHAnsi"/>
          <w:sz w:val="24"/>
          <w:szCs w:val="24"/>
        </w:rPr>
        <w:t xml:space="preserve"> some characteristics of behaviour </w:t>
      </w:r>
      <w:r w:rsidR="00CF467D" w:rsidRPr="00BA30B9">
        <w:rPr>
          <w:rFonts w:asciiTheme="majorHAnsi" w:hAnsiTheme="majorHAnsi"/>
          <w:sz w:val="24"/>
          <w:szCs w:val="24"/>
        </w:rPr>
        <w:t>described as</w:t>
      </w:r>
      <w:r w:rsidR="00BB77FA" w:rsidRPr="00BA30B9">
        <w:rPr>
          <w:rFonts w:asciiTheme="majorHAnsi" w:hAnsiTheme="majorHAnsi"/>
          <w:sz w:val="24"/>
          <w:szCs w:val="24"/>
        </w:rPr>
        <w:t xml:space="preserve"> ‘</w:t>
      </w:r>
      <w:r w:rsidR="00CB23FC" w:rsidRPr="00BA30B9">
        <w:rPr>
          <w:rFonts w:asciiTheme="majorHAnsi" w:hAnsiTheme="majorHAnsi"/>
          <w:sz w:val="24"/>
          <w:szCs w:val="24"/>
        </w:rPr>
        <w:t>restless</w:t>
      </w:r>
      <w:r w:rsidR="00BB77FA" w:rsidRPr="00BA30B9">
        <w:rPr>
          <w:rFonts w:asciiTheme="majorHAnsi" w:hAnsiTheme="majorHAnsi"/>
          <w:sz w:val="24"/>
          <w:szCs w:val="24"/>
        </w:rPr>
        <w:t>’</w:t>
      </w:r>
      <w:r w:rsidR="00FC7BBB" w:rsidRPr="00BA30B9">
        <w:rPr>
          <w:rFonts w:asciiTheme="majorHAnsi" w:hAnsiTheme="majorHAnsi"/>
          <w:sz w:val="24"/>
          <w:szCs w:val="24"/>
        </w:rPr>
        <w:t xml:space="preserve">. </w:t>
      </w:r>
      <w:r w:rsidR="00EC4761" w:rsidRPr="00BA30B9">
        <w:rPr>
          <w:rFonts w:asciiTheme="majorHAnsi" w:hAnsiTheme="majorHAnsi"/>
          <w:sz w:val="24"/>
          <w:szCs w:val="24"/>
        </w:rPr>
        <w:t>A</w:t>
      </w:r>
      <w:r w:rsidR="0053086E" w:rsidRPr="00BA30B9">
        <w:rPr>
          <w:rFonts w:asciiTheme="majorHAnsi" w:hAnsiTheme="majorHAnsi"/>
          <w:sz w:val="24"/>
          <w:szCs w:val="24"/>
        </w:rPr>
        <w:t xml:space="preserve">nalysis of </w:t>
      </w:r>
      <w:r w:rsidR="00472B95" w:rsidRPr="00BA30B9">
        <w:rPr>
          <w:rFonts w:asciiTheme="majorHAnsi" w:hAnsiTheme="majorHAnsi"/>
          <w:sz w:val="24"/>
          <w:szCs w:val="24"/>
        </w:rPr>
        <w:t xml:space="preserve">their </w:t>
      </w:r>
      <w:r w:rsidR="0053086E" w:rsidRPr="00BA30B9">
        <w:rPr>
          <w:rFonts w:asciiTheme="majorHAnsi" w:hAnsiTheme="majorHAnsi"/>
          <w:sz w:val="24"/>
          <w:szCs w:val="24"/>
        </w:rPr>
        <w:t xml:space="preserve">SST parameters </w:t>
      </w:r>
      <w:r w:rsidR="001B4DC6" w:rsidRPr="00BA30B9">
        <w:rPr>
          <w:rFonts w:asciiTheme="majorHAnsi" w:hAnsiTheme="majorHAnsi"/>
          <w:sz w:val="24"/>
          <w:szCs w:val="24"/>
        </w:rPr>
        <w:t xml:space="preserve">indicated </w:t>
      </w:r>
      <w:r w:rsidR="0053086E" w:rsidRPr="00BA30B9">
        <w:rPr>
          <w:rFonts w:asciiTheme="majorHAnsi" w:hAnsiTheme="majorHAnsi"/>
          <w:sz w:val="24"/>
          <w:szCs w:val="24"/>
        </w:rPr>
        <w:t xml:space="preserve">that these children had </w:t>
      </w:r>
      <w:r w:rsidR="00195653" w:rsidRPr="00BA30B9">
        <w:rPr>
          <w:rFonts w:asciiTheme="majorHAnsi" w:hAnsiTheme="majorHAnsi"/>
          <w:sz w:val="24"/>
          <w:szCs w:val="24"/>
        </w:rPr>
        <w:t xml:space="preserve">lower inhibitory control, </w:t>
      </w:r>
      <w:r w:rsidR="0053086E" w:rsidRPr="00BA30B9">
        <w:rPr>
          <w:rFonts w:asciiTheme="majorHAnsi" w:hAnsiTheme="majorHAnsi"/>
          <w:sz w:val="24"/>
          <w:szCs w:val="24"/>
        </w:rPr>
        <w:t>poorer attentiveness</w:t>
      </w:r>
      <w:r w:rsidR="00195653" w:rsidRPr="00BA30B9">
        <w:rPr>
          <w:rFonts w:asciiTheme="majorHAnsi" w:hAnsiTheme="majorHAnsi"/>
          <w:sz w:val="24"/>
          <w:szCs w:val="24"/>
        </w:rPr>
        <w:t xml:space="preserve"> and were </w:t>
      </w:r>
      <w:r w:rsidR="0053086E" w:rsidRPr="00BA30B9">
        <w:rPr>
          <w:rFonts w:asciiTheme="majorHAnsi" w:hAnsiTheme="majorHAnsi"/>
          <w:sz w:val="24"/>
          <w:szCs w:val="24"/>
        </w:rPr>
        <w:t>over-active</w:t>
      </w:r>
      <w:r w:rsidR="001B4DC6" w:rsidRPr="00BA30B9">
        <w:rPr>
          <w:rFonts w:asciiTheme="majorHAnsi" w:hAnsiTheme="majorHAnsi"/>
          <w:sz w:val="24"/>
          <w:szCs w:val="24"/>
        </w:rPr>
        <w:t xml:space="preserve"> during the test session</w:t>
      </w:r>
      <w:r w:rsidR="008A4F38" w:rsidRPr="00BA30B9">
        <w:rPr>
          <w:rFonts w:asciiTheme="majorHAnsi" w:hAnsiTheme="majorHAnsi"/>
          <w:sz w:val="24"/>
          <w:szCs w:val="24"/>
        </w:rPr>
        <w:t xml:space="preserve">, </w:t>
      </w:r>
      <w:r w:rsidR="00F47045" w:rsidRPr="00BA30B9">
        <w:rPr>
          <w:rFonts w:asciiTheme="majorHAnsi" w:hAnsiTheme="majorHAnsi"/>
          <w:sz w:val="24"/>
          <w:szCs w:val="24"/>
        </w:rPr>
        <w:t xml:space="preserve">providing </w:t>
      </w:r>
      <w:r w:rsidR="004F06BE" w:rsidRPr="00BA30B9">
        <w:rPr>
          <w:rFonts w:asciiTheme="majorHAnsi" w:hAnsiTheme="majorHAnsi"/>
          <w:sz w:val="24"/>
          <w:szCs w:val="24"/>
        </w:rPr>
        <w:t xml:space="preserve">quantitative </w:t>
      </w:r>
      <w:r w:rsidR="00472B95" w:rsidRPr="00BA30B9">
        <w:rPr>
          <w:rFonts w:asciiTheme="majorHAnsi" w:hAnsiTheme="majorHAnsi"/>
          <w:sz w:val="24"/>
          <w:szCs w:val="24"/>
        </w:rPr>
        <w:t>support for the split</w:t>
      </w:r>
      <w:r w:rsidR="00CE38B9" w:rsidRPr="00BA30B9">
        <w:rPr>
          <w:rFonts w:asciiTheme="majorHAnsi" w:hAnsiTheme="majorHAnsi"/>
          <w:sz w:val="24"/>
          <w:szCs w:val="24"/>
        </w:rPr>
        <w:t xml:space="preserve"> of children to ‘</w:t>
      </w:r>
      <w:r w:rsidR="003B1A9A" w:rsidRPr="00BA30B9">
        <w:rPr>
          <w:rFonts w:asciiTheme="majorHAnsi" w:hAnsiTheme="majorHAnsi"/>
          <w:sz w:val="24"/>
          <w:szCs w:val="24"/>
        </w:rPr>
        <w:t>restless’</w:t>
      </w:r>
      <w:r w:rsidR="00CB23FC" w:rsidRPr="00BA30B9">
        <w:rPr>
          <w:rFonts w:asciiTheme="majorHAnsi" w:hAnsiTheme="majorHAnsi"/>
          <w:sz w:val="24"/>
          <w:szCs w:val="24"/>
        </w:rPr>
        <w:t xml:space="preserve"> and </w:t>
      </w:r>
      <w:r w:rsidR="003B1A9A" w:rsidRPr="00BA30B9">
        <w:rPr>
          <w:rFonts w:asciiTheme="majorHAnsi" w:hAnsiTheme="majorHAnsi"/>
          <w:sz w:val="24"/>
          <w:szCs w:val="24"/>
        </w:rPr>
        <w:t>‘typical’</w:t>
      </w:r>
      <w:r w:rsidR="00CE38B9" w:rsidRPr="00BA30B9">
        <w:rPr>
          <w:rFonts w:asciiTheme="majorHAnsi" w:hAnsiTheme="majorHAnsi"/>
          <w:sz w:val="24"/>
          <w:szCs w:val="24"/>
        </w:rPr>
        <w:t xml:space="preserve"> b</w:t>
      </w:r>
      <w:r w:rsidR="00F47045" w:rsidRPr="00BA30B9">
        <w:rPr>
          <w:rFonts w:asciiTheme="majorHAnsi" w:hAnsiTheme="majorHAnsi"/>
          <w:sz w:val="24"/>
          <w:szCs w:val="24"/>
        </w:rPr>
        <w:t>ehaviour groups that</w:t>
      </w:r>
      <w:r w:rsidR="00CE38B9" w:rsidRPr="00BA30B9">
        <w:rPr>
          <w:rFonts w:asciiTheme="majorHAnsi" w:hAnsiTheme="majorHAnsi"/>
          <w:sz w:val="24"/>
          <w:szCs w:val="24"/>
        </w:rPr>
        <w:t xml:space="preserve"> was</w:t>
      </w:r>
      <w:r w:rsidR="00472B95" w:rsidRPr="00BA30B9">
        <w:rPr>
          <w:rFonts w:asciiTheme="majorHAnsi" w:hAnsiTheme="majorHAnsi"/>
          <w:sz w:val="24"/>
          <w:szCs w:val="24"/>
        </w:rPr>
        <w:t xml:space="preserve"> </w:t>
      </w:r>
      <w:r w:rsidR="007C468B" w:rsidRPr="00BA30B9">
        <w:rPr>
          <w:rFonts w:asciiTheme="majorHAnsi" w:hAnsiTheme="majorHAnsi"/>
          <w:sz w:val="24"/>
          <w:szCs w:val="24"/>
        </w:rPr>
        <w:t>initially</w:t>
      </w:r>
      <w:r w:rsidR="00CE38B9" w:rsidRPr="00BA30B9">
        <w:rPr>
          <w:rFonts w:asciiTheme="majorHAnsi" w:hAnsiTheme="majorHAnsi"/>
          <w:sz w:val="24"/>
          <w:szCs w:val="24"/>
        </w:rPr>
        <w:t xml:space="preserve"> based on</w:t>
      </w:r>
      <w:r w:rsidR="00472B95" w:rsidRPr="00BA30B9">
        <w:rPr>
          <w:rFonts w:asciiTheme="majorHAnsi" w:hAnsiTheme="majorHAnsi"/>
          <w:sz w:val="24"/>
          <w:szCs w:val="24"/>
        </w:rPr>
        <w:t xml:space="preserve"> a </w:t>
      </w:r>
      <w:r w:rsidR="00CE38B9" w:rsidRPr="00BA30B9">
        <w:rPr>
          <w:rFonts w:asciiTheme="majorHAnsi" w:hAnsiTheme="majorHAnsi"/>
          <w:sz w:val="24"/>
          <w:szCs w:val="24"/>
        </w:rPr>
        <w:t xml:space="preserve">qualitative comparison. </w:t>
      </w:r>
      <w:r w:rsidR="00952BF1" w:rsidRPr="00BA30B9">
        <w:rPr>
          <w:rFonts w:asciiTheme="majorHAnsi" w:hAnsiTheme="majorHAnsi"/>
          <w:sz w:val="24"/>
          <w:szCs w:val="24"/>
        </w:rPr>
        <w:t xml:space="preserve">The </w:t>
      </w:r>
      <w:r w:rsidR="00F22E12" w:rsidRPr="00BA30B9">
        <w:rPr>
          <w:rFonts w:asciiTheme="majorHAnsi" w:hAnsiTheme="majorHAnsi"/>
          <w:sz w:val="24"/>
          <w:szCs w:val="24"/>
        </w:rPr>
        <w:t xml:space="preserve">SST is a cognitively demanding task that requires </w:t>
      </w:r>
      <w:r w:rsidR="001B4DC6" w:rsidRPr="00BA30B9">
        <w:rPr>
          <w:rFonts w:asciiTheme="majorHAnsi" w:hAnsiTheme="majorHAnsi"/>
          <w:sz w:val="24"/>
          <w:szCs w:val="24"/>
        </w:rPr>
        <w:t xml:space="preserve">the </w:t>
      </w:r>
      <w:r w:rsidR="00B47F12" w:rsidRPr="00BA30B9">
        <w:rPr>
          <w:rFonts w:asciiTheme="majorHAnsi" w:hAnsiTheme="majorHAnsi"/>
          <w:sz w:val="24"/>
          <w:szCs w:val="24"/>
        </w:rPr>
        <w:t>child’s</w:t>
      </w:r>
      <w:r w:rsidR="00F22E12" w:rsidRPr="00BA30B9">
        <w:rPr>
          <w:rFonts w:asciiTheme="majorHAnsi" w:hAnsiTheme="majorHAnsi"/>
          <w:sz w:val="24"/>
          <w:szCs w:val="24"/>
        </w:rPr>
        <w:t xml:space="preserve"> attention and focus</w:t>
      </w:r>
      <w:r w:rsidR="001B4DC6" w:rsidRPr="00BA30B9">
        <w:rPr>
          <w:rFonts w:asciiTheme="majorHAnsi" w:hAnsiTheme="majorHAnsi"/>
          <w:sz w:val="24"/>
          <w:szCs w:val="24"/>
        </w:rPr>
        <w:t xml:space="preserve">. This may </w:t>
      </w:r>
      <w:r w:rsidR="00F22E12" w:rsidRPr="00BA30B9">
        <w:rPr>
          <w:rFonts w:asciiTheme="majorHAnsi" w:hAnsiTheme="majorHAnsi"/>
          <w:sz w:val="24"/>
          <w:szCs w:val="24"/>
        </w:rPr>
        <w:t xml:space="preserve">be </w:t>
      </w:r>
      <w:r w:rsidR="0054664E" w:rsidRPr="00BA30B9">
        <w:rPr>
          <w:rFonts w:asciiTheme="majorHAnsi" w:hAnsiTheme="majorHAnsi"/>
          <w:sz w:val="24"/>
          <w:szCs w:val="24"/>
        </w:rPr>
        <w:t xml:space="preserve">to some extent </w:t>
      </w:r>
      <w:r w:rsidR="00F22E12" w:rsidRPr="00BA30B9">
        <w:rPr>
          <w:rFonts w:asciiTheme="majorHAnsi" w:hAnsiTheme="majorHAnsi"/>
          <w:sz w:val="24"/>
          <w:szCs w:val="24"/>
        </w:rPr>
        <w:t xml:space="preserve">challenging </w:t>
      </w:r>
      <w:r w:rsidR="00825ACD" w:rsidRPr="00BA30B9">
        <w:rPr>
          <w:rFonts w:asciiTheme="majorHAnsi" w:hAnsiTheme="majorHAnsi"/>
          <w:sz w:val="24"/>
          <w:szCs w:val="24"/>
        </w:rPr>
        <w:t>for</w:t>
      </w:r>
      <w:r w:rsidR="007017B2" w:rsidRPr="00BA30B9">
        <w:rPr>
          <w:rFonts w:asciiTheme="majorHAnsi" w:hAnsiTheme="majorHAnsi"/>
          <w:sz w:val="24"/>
          <w:szCs w:val="24"/>
        </w:rPr>
        <w:t xml:space="preserve"> children who </w:t>
      </w:r>
      <w:r w:rsidR="00964DBC" w:rsidRPr="00BA30B9">
        <w:rPr>
          <w:rFonts w:asciiTheme="majorHAnsi" w:hAnsiTheme="majorHAnsi"/>
          <w:sz w:val="24"/>
          <w:szCs w:val="24"/>
        </w:rPr>
        <w:t>are over</w:t>
      </w:r>
      <w:r w:rsidR="005318B5" w:rsidRPr="00BA30B9">
        <w:rPr>
          <w:rFonts w:asciiTheme="majorHAnsi" w:hAnsiTheme="majorHAnsi"/>
          <w:sz w:val="24"/>
          <w:szCs w:val="24"/>
        </w:rPr>
        <w:t>-</w:t>
      </w:r>
      <w:r w:rsidR="00964DBC" w:rsidRPr="00BA30B9">
        <w:rPr>
          <w:rFonts w:asciiTheme="majorHAnsi" w:hAnsiTheme="majorHAnsi"/>
          <w:sz w:val="24"/>
          <w:szCs w:val="24"/>
        </w:rPr>
        <w:t>active</w:t>
      </w:r>
      <w:r w:rsidR="005243CB" w:rsidRPr="00BA30B9">
        <w:rPr>
          <w:rFonts w:asciiTheme="majorHAnsi" w:hAnsiTheme="majorHAnsi"/>
          <w:sz w:val="24"/>
          <w:szCs w:val="24"/>
        </w:rPr>
        <w:t xml:space="preserve">, impulsive or </w:t>
      </w:r>
      <w:r w:rsidR="00B67BD3" w:rsidRPr="00BA30B9">
        <w:rPr>
          <w:rFonts w:asciiTheme="majorHAnsi" w:hAnsiTheme="majorHAnsi"/>
          <w:sz w:val="24"/>
          <w:szCs w:val="24"/>
        </w:rPr>
        <w:t xml:space="preserve">have </w:t>
      </w:r>
      <w:r w:rsidR="00825ACD" w:rsidRPr="00BA30B9">
        <w:rPr>
          <w:rFonts w:asciiTheme="majorHAnsi" w:hAnsiTheme="majorHAnsi"/>
          <w:sz w:val="24"/>
          <w:szCs w:val="24"/>
        </w:rPr>
        <w:t>a shorter</w:t>
      </w:r>
      <w:r w:rsidR="007A1042" w:rsidRPr="00BA30B9">
        <w:rPr>
          <w:rFonts w:asciiTheme="majorHAnsi" w:hAnsiTheme="majorHAnsi"/>
          <w:sz w:val="24"/>
          <w:szCs w:val="24"/>
        </w:rPr>
        <w:t xml:space="preserve"> attenti</w:t>
      </w:r>
      <w:r w:rsidR="00BA4BA7" w:rsidRPr="00BA30B9">
        <w:rPr>
          <w:rFonts w:asciiTheme="majorHAnsi" w:hAnsiTheme="majorHAnsi"/>
          <w:sz w:val="24"/>
          <w:szCs w:val="24"/>
        </w:rPr>
        <w:t>on span</w:t>
      </w:r>
      <w:r w:rsidR="00565ADF" w:rsidRPr="00BA30B9">
        <w:rPr>
          <w:rFonts w:asciiTheme="majorHAnsi" w:hAnsiTheme="majorHAnsi"/>
          <w:sz w:val="24"/>
          <w:szCs w:val="24"/>
        </w:rPr>
        <w:t xml:space="preserve">. </w:t>
      </w:r>
      <w:r w:rsidR="0026592C" w:rsidRPr="00BA30B9">
        <w:rPr>
          <w:rFonts w:asciiTheme="majorHAnsi" w:hAnsiTheme="majorHAnsi"/>
          <w:sz w:val="24"/>
          <w:szCs w:val="24"/>
        </w:rPr>
        <w:t>T</w:t>
      </w:r>
      <w:r w:rsidR="003C3C8B" w:rsidRPr="00BA30B9">
        <w:rPr>
          <w:rFonts w:asciiTheme="majorHAnsi" w:hAnsiTheme="majorHAnsi"/>
          <w:sz w:val="24"/>
          <w:szCs w:val="24"/>
        </w:rPr>
        <w:t>hese children</w:t>
      </w:r>
      <w:r w:rsidR="000D5504" w:rsidRPr="00BA30B9">
        <w:rPr>
          <w:rFonts w:asciiTheme="majorHAnsi" w:hAnsiTheme="majorHAnsi"/>
          <w:sz w:val="24"/>
          <w:szCs w:val="24"/>
        </w:rPr>
        <w:t xml:space="preserve"> consumed more energy in the EAH</w:t>
      </w:r>
      <w:r w:rsidR="00936E05" w:rsidRPr="00BA30B9">
        <w:rPr>
          <w:rFonts w:asciiTheme="majorHAnsi" w:hAnsiTheme="majorHAnsi"/>
          <w:sz w:val="24"/>
          <w:szCs w:val="24"/>
        </w:rPr>
        <w:t xml:space="preserve"> task,</w:t>
      </w:r>
      <w:r w:rsidR="000D5504" w:rsidRPr="00BA30B9">
        <w:rPr>
          <w:rFonts w:asciiTheme="majorHAnsi" w:hAnsiTheme="majorHAnsi"/>
          <w:sz w:val="24"/>
          <w:szCs w:val="24"/>
        </w:rPr>
        <w:t xml:space="preserve"> </w:t>
      </w:r>
      <w:r w:rsidR="003C3C8B" w:rsidRPr="00BA30B9">
        <w:rPr>
          <w:rFonts w:asciiTheme="majorHAnsi" w:hAnsiTheme="majorHAnsi"/>
          <w:sz w:val="24"/>
          <w:szCs w:val="24"/>
        </w:rPr>
        <w:t xml:space="preserve">highlighting </w:t>
      </w:r>
      <w:r w:rsidR="000D5504" w:rsidRPr="00BA30B9">
        <w:rPr>
          <w:rFonts w:asciiTheme="majorHAnsi" w:hAnsiTheme="majorHAnsi"/>
          <w:sz w:val="24"/>
          <w:szCs w:val="24"/>
        </w:rPr>
        <w:t xml:space="preserve">potential links between </w:t>
      </w:r>
      <w:r w:rsidR="00995B15" w:rsidRPr="00BA30B9">
        <w:rPr>
          <w:rFonts w:asciiTheme="majorHAnsi" w:hAnsiTheme="majorHAnsi"/>
          <w:sz w:val="24"/>
          <w:szCs w:val="24"/>
        </w:rPr>
        <w:t>executive function</w:t>
      </w:r>
      <w:r w:rsidR="00BA4BA7" w:rsidRPr="00BA30B9">
        <w:rPr>
          <w:rFonts w:asciiTheme="majorHAnsi" w:hAnsiTheme="majorHAnsi"/>
          <w:sz w:val="24"/>
          <w:szCs w:val="24"/>
        </w:rPr>
        <w:t xml:space="preserve"> </w:t>
      </w:r>
      <w:r w:rsidR="00952BF1" w:rsidRPr="00BA30B9">
        <w:rPr>
          <w:rFonts w:asciiTheme="majorHAnsi" w:hAnsiTheme="majorHAnsi"/>
          <w:sz w:val="24"/>
          <w:szCs w:val="24"/>
        </w:rPr>
        <w:t>trait</w:t>
      </w:r>
      <w:r w:rsidR="00BA4BA7" w:rsidRPr="00BA30B9">
        <w:rPr>
          <w:rFonts w:asciiTheme="majorHAnsi" w:hAnsiTheme="majorHAnsi"/>
          <w:sz w:val="24"/>
          <w:szCs w:val="24"/>
        </w:rPr>
        <w:t>s such as</w:t>
      </w:r>
      <w:r w:rsidR="0076223D" w:rsidRPr="00BA30B9">
        <w:rPr>
          <w:rFonts w:asciiTheme="majorHAnsi" w:hAnsiTheme="majorHAnsi"/>
          <w:sz w:val="24"/>
          <w:szCs w:val="24"/>
        </w:rPr>
        <w:t xml:space="preserve"> over</w:t>
      </w:r>
      <w:r w:rsidR="00952BF1" w:rsidRPr="00BA30B9">
        <w:rPr>
          <w:rFonts w:asciiTheme="majorHAnsi" w:hAnsiTheme="majorHAnsi"/>
          <w:sz w:val="24"/>
          <w:szCs w:val="24"/>
        </w:rPr>
        <w:t>-activity</w:t>
      </w:r>
      <w:r w:rsidR="0076223D" w:rsidRPr="00BA30B9">
        <w:rPr>
          <w:rFonts w:asciiTheme="majorHAnsi" w:hAnsiTheme="majorHAnsi"/>
          <w:sz w:val="24"/>
          <w:szCs w:val="24"/>
        </w:rPr>
        <w:t>/inattenti</w:t>
      </w:r>
      <w:r w:rsidR="00BA4BA7" w:rsidRPr="00BA30B9">
        <w:rPr>
          <w:rFonts w:asciiTheme="majorHAnsi" w:hAnsiTheme="majorHAnsi"/>
          <w:sz w:val="24"/>
          <w:szCs w:val="24"/>
        </w:rPr>
        <w:t>on</w:t>
      </w:r>
      <w:r w:rsidR="00371830" w:rsidRPr="00BA30B9">
        <w:rPr>
          <w:rFonts w:asciiTheme="majorHAnsi" w:hAnsiTheme="majorHAnsi"/>
          <w:sz w:val="24"/>
          <w:szCs w:val="24"/>
        </w:rPr>
        <w:t>,</w:t>
      </w:r>
      <w:r w:rsidR="009D7531" w:rsidRPr="00BA30B9">
        <w:rPr>
          <w:rFonts w:asciiTheme="majorHAnsi" w:hAnsiTheme="majorHAnsi"/>
          <w:sz w:val="24"/>
          <w:szCs w:val="24"/>
        </w:rPr>
        <w:t xml:space="preserve"> poor inhibitory control,</w:t>
      </w:r>
      <w:r w:rsidR="00AE147A" w:rsidRPr="00BA30B9">
        <w:rPr>
          <w:rFonts w:asciiTheme="majorHAnsi" w:hAnsiTheme="majorHAnsi"/>
          <w:sz w:val="24"/>
          <w:szCs w:val="24"/>
        </w:rPr>
        <w:t xml:space="preserve"> and</w:t>
      </w:r>
      <w:r w:rsidRPr="00BA30B9">
        <w:rPr>
          <w:rFonts w:asciiTheme="majorHAnsi" w:hAnsiTheme="majorHAnsi"/>
          <w:sz w:val="24"/>
          <w:szCs w:val="24"/>
        </w:rPr>
        <w:t xml:space="preserve"> </w:t>
      </w:r>
      <w:r w:rsidR="00826D5D" w:rsidRPr="00BA30B9">
        <w:rPr>
          <w:rFonts w:asciiTheme="majorHAnsi" w:hAnsiTheme="majorHAnsi"/>
          <w:sz w:val="24"/>
          <w:szCs w:val="24"/>
        </w:rPr>
        <w:t>vulnerability to external food cues</w:t>
      </w:r>
      <w:r w:rsidR="00C73B11" w:rsidRPr="00BA30B9">
        <w:rPr>
          <w:rFonts w:asciiTheme="majorHAnsi" w:hAnsiTheme="majorHAnsi"/>
          <w:sz w:val="24"/>
          <w:szCs w:val="24"/>
        </w:rPr>
        <w:t xml:space="preserve">. </w:t>
      </w:r>
      <w:r w:rsidR="0043591D" w:rsidRPr="00BA30B9">
        <w:rPr>
          <w:rFonts w:asciiTheme="majorHAnsi" w:hAnsiTheme="majorHAnsi"/>
          <w:sz w:val="24"/>
          <w:szCs w:val="24"/>
        </w:rPr>
        <w:t xml:space="preserve">It has previously </w:t>
      </w:r>
      <w:r w:rsidR="00EC4761" w:rsidRPr="00BA30B9">
        <w:rPr>
          <w:rFonts w:asciiTheme="majorHAnsi" w:hAnsiTheme="majorHAnsi"/>
          <w:sz w:val="24"/>
          <w:szCs w:val="24"/>
        </w:rPr>
        <w:t xml:space="preserve">been </w:t>
      </w:r>
      <w:r w:rsidR="0043591D" w:rsidRPr="00BA30B9">
        <w:rPr>
          <w:rFonts w:asciiTheme="majorHAnsi" w:hAnsiTheme="majorHAnsi"/>
          <w:sz w:val="24"/>
          <w:szCs w:val="24"/>
        </w:rPr>
        <w:t>suggested that higher</w:t>
      </w:r>
      <w:r w:rsidR="0053086E" w:rsidRPr="00BA30B9">
        <w:rPr>
          <w:rFonts w:asciiTheme="majorHAnsi" w:hAnsiTheme="majorHAnsi"/>
          <w:sz w:val="24"/>
          <w:szCs w:val="24"/>
        </w:rPr>
        <w:t xml:space="preserve"> </w:t>
      </w:r>
      <w:r w:rsidR="0043591D" w:rsidRPr="00BA30B9">
        <w:rPr>
          <w:rFonts w:asciiTheme="majorHAnsi" w:hAnsiTheme="majorHAnsi"/>
          <w:sz w:val="24"/>
          <w:szCs w:val="24"/>
        </w:rPr>
        <w:t xml:space="preserve">levels of </w:t>
      </w:r>
      <w:r w:rsidR="0076223D" w:rsidRPr="00BA30B9">
        <w:rPr>
          <w:rFonts w:asciiTheme="majorHAnsi" w:hAnsiTheme="majorHAnsi"/>
          <w:sz w:val="24"/>
          <w:szCs w:val="24"/>
        </w:rPr>
        <w:t>over-activity</w:t>
      </w:r>
      <w:r w:rsidR="0043591D" w:rsidRPr="00BA30B9">
        <w:rPr>
          <w:rFonts w:asciiTheme="majorHAnsi" w:hAnsiTheme="majorHAnsi"/>
          <w:sz w:val="24"/>
          <w:szCs w:val="24"/>
        </w:rPr>
        <w:t xml:space="preserve"> and </w:t>
      </w:r>
      <w:r w:rsidR="00EB0BDC" w:rsidRPr="00BA30B9">
        <w:rPr>
          <w:rFonts w:asciiTheme="majorHAnsi" w:hAnsiTheme="majorHAnsi"/>
          <w:sz w:val="24"/>
          <w:szCs w:val="24"/>
        </w:rPr>
        <w:t>inattention</w:t>
      </w:r>
      <w:r w:rsidR="0043591D" w:rsidRPr="00BA30B9">
        <w:rPr>
          <w:rFonts w:asciiTheme="majorHAnsi" w:hAnsiTheme="majorHAnsi"/>
          <w:sz w:val="24"/>
          <w:szCs w:val="24"/>
        </w:rPr>
        <w:t xml:space="preserve"> </w:t>
      </w:r>
      <w:r w:rsidR="00347B5B" w:rsidRPr="00BA30B9">
        <w:rPr>
          <w:rFonts w:asciiTheme="majorHAnsi" w:hAnsiTheme="majorHAnsi"/>
          <w:sz w:val="24"/>
          <w:szCs w:val="24"/>
        </w:rPr>
        <w:t>a</w:t>
      </w:r>
      <w:r w:rsidR="009D4E1D" w:rsidRPr="00BA30B9">
        <w:rPr>
          <w:rFonts w:asciiTheme="majorHAnsi" w:hAnsiTheme="majorHAnsi"/>
          <w:sz w:val="24"/>
          <w:szCs w:val="24"/>
        </w:rPr>
        <w:t xml:space="preserve">re facets of higher </w:t>
      </w:r>
      <w:r w:rsidR="009D4E1D" w:rsidRPr="00BA30B9">
        <w:rPr>
          <w:rFonts w:asciiTheme="majorHAnsi" w:hAnsiTheme="majorHAnsi"/>
          <w:sz w:val="24"/>
          <w:szCs w:val="24"/>
        </w:rPr>
        <w:lastRenderedPageBreak/>
        <w:t>impulsivity</w:t>
      </w:r>
      <w:r w:rsidR="00347B5B" w:rsidRPr="00BA30B9">
        <w:rPr>
          <w:rFonts w:asciiTheme="majorHAnsi" w:hAnsiTheme="majorHAnsi"/>
          <w:sz w:val="24"/>
          <w:szCs w:val="24"/>
        </w:rPr>
        <w:t xml:space="preserve"> </w:t>
      </w:r>
      <w:r w:rsidR="00CB2E47" w:rsidRPr="00BA30B9">
        <w:rPr>
          <w:rFonts w:asciiTheme="majorHAnsi" w:hAnsiTheme="majorHAnsi"/>
          <w:sz w:val="24"/>
          <w:szCs w:val="24"/>
        </w:rPr>
        <w:fldChar w:fldCharType="begin"/>
      </w:r>
      <w:r w:rsidR="00B119CA" w:rsidRPr="00BA30B9">
        <w:rPr>
          <w:rFonts w:asciiTheme="majorHAnsi" w:hAnsiTheme="majorHAnsi"/>
          <w:sz w:val="24"/>
          <w:szCs w:val="24"/>
        </w:rPr>
        <w:instrText xml:space="preserve"> ADDIN EN.CITE &lt;EndNote&gt;&lt;Cite&gt;&lt;Author&gt;Braet&lt;/Author&gt;&lt;Year&gt;2007&lt;/Year&gt;&lt;RecNum&gt;3886&lt;/RecNum&gt;&lt;DisplayText&gt;(9, 46)&lt;/DisplayText&gt;&lt;record&gt;&lt;rec-number&gt;3886&lt;/rec-number&gt;&lt;foreign-keys&gt;&lt;key app="EN" db-id="0f2e9sdeazdvrherf235awvfaa0t9w0xweez" timestamp="1498526534"&gt;3886&lt;/key&gt;&lt;/foreign-keys&gt;&lt;ref-type name="Journal Article"&gt;17&lt;/ref-type&gt;&lt;contributors&gt;&lt;authors&gt;&lt;author&gt;Braet, Caroline&lt;/author&gt;&lt;author&gt;Claus, Line&lt;/author&gt;&lt;author&gt;Verbeken, Sandra&lt;/author&gt;&lt;author&gt;Van Vlierberghe, Leen&lt;/author&gt;&lt;/authors&gt;&lt;/contributors&gt;&lt;titles&gt;&lt;title&gt;Impulsivity in overweight children&lt;/title&gt;&lt;secondary-title&gt;European Child &amp;amp; Adolescent Psychiatry&lt;/secondary-title&gt;&lt;/titles&gt;&lt;periodical&gt;&lt;full-title&gt;European child &amp;amp; adolescent psychiatry&lt;/full-title&gt;&lt;/periodical&gt;&lt;pages&gt;473-483&lt;/pages&gt;&lt;volume&gt;16&lt;/volume&gt;&lt;number&gt;8&lt;/number&gt;&lt;dates&gt;&lt;year&gt;2007&lt;/year&gt;&lt;/dates&gt;&lt;isbn&gt;1018-8827&lt;/isbn&gt;&lt;urls&gt;&lt;/urls&gt;&lt;/record&gt;&lt;/Cite&gt;&lt;Cite&gt;&lt;Author&gt;Pauli-Pott&lt;/Author&gt;&lt;Year&gt;2010&lt;/Year&gt;&lt;RecNum&gt;3895&lt;/RecNum&gt;&lt;record&gt;&lt;rec-number&gt;3895&lt;/rec-number&gt;&lt;foreign-keys&gt;&lt;key app="EN" db-id="0f2e9sdeazdvrherf235awvfaa0t9w0xweez" timestamp="1498526845"&gt;3895&lt;/key&gt;&lt;/foreign-keys&gt;&lt;ref-type name="Journal Article"&gt;17&lt;/ref-type&gt;&lt;contributors&gt;&lt;authors&gt;&lt;author&gt;Pauli-Pott, Ursula&lt;/author&gt;&lt;author&gt;Albayrak, Özgür&lt;/author&gt;&lt;author&gt;Hebebrand, Johannes&lt;/author&gt;&lt;author&gt;Pott, Wilfried&lt;/author&gt;&lt;/authors&gt;&lt;/contributors&gt;&lt;titles&gt;&lt;title&gt;Association between inhibitory control capacity and body weight in overweight and obese children and adolescents: dependence on age and inhibitory control component&lt;/title&gt;&lt;secondary-title&gt;Child Neuropsychology&lt;/secondary-title&gt;&lt;/titles&gt;&lt;periodical&gt;&lt;full-title&gt;Child Neuropsychology&lt;/full-title&gt;&lt;/periodical&gt;&lt;pages&gt;592-603&lt;/pages&gt;&lt;volume&gt;16&lt;/volume&gt;&lt;number&gt;6&lt;/number&gt;&lt;dates&gt;&lt;year&gt;2010&lt;/year&gt;&lt;/dates&gt;&lt;isbn&gt;0929-7049&lt;/isbn&gt;&lt;urls&gt;&lt;/urls&gt;&lt;/record&gt;&lt;/Cite&gt;&lt;/EndNote&gt;</w:instrText>
      </w:r>
      <w:r w:rsidR="00CB2E47" w:rsidRPr="00BA30B9">
        <w:rPr>
          <w:rFonts w:asciiTheme="majorHAnsi" w:hAnsiTheme="majorHAnsi"/>
          <w:sz w:val="24"/>
          <w:szCs w:val="24"/>
        </w:rPr>
        <w:fldChar w:fldCharType="separate"/>
      </w:r>
      <w:r w:rsidR="00B119CA" w:rsidRPr="00BA30B9">
        <w:rPr>
          <w:rFonts w:asciiTheme="majorHAnsi" w:hAnsiTheme="majorHAnsi"/>
          <w:noProof/>
          <w:sz w:val="24"/>
          <w:szCs w:val="24"/>
        </w:rPr>
        <w:t>(9, 46)</w:t>
      </w:r>
      <w:r w:rsidR="00CB2E47" w:rsidRPr="00BA30B9">
        <w:rPr>
          <w:rFonts w:asciiTheme="majorHAnsi" w:hAnsiTheme="majorHAnsi"/>
          <w:sz w:val="24"/>
          <w:szCs w:val="24"/>
        </w:rPr>
        <w:fldChar w:fldCharType="end"/>
      </w:r>
      <w:r w:rsidR="00D01381" w:rsidRPr="00BA30B9">
        <w:rPr>
          <w:rFonts w:asciiTheme="majorHAnsi" w:hAnsiTheme="majorHAnsi"/>
          <w:sz w:val="24"/>
          <w:szCs w:val="24"/>
        </w:rPr>
        <w:t xml:space="preserve">. These traits have been linked to </w:t>
      </w:r>
      <w:r w:rsidR="0002418A" w:rsidRPr="00BA30B9">
        <w:rPr>
          <w:rFonts w:asciiTheme="majorHAnsi" w:hAnsiTheme="majorHAnsi"/>
          <w:sz w:val="24"/>
          <w:szCs w:val="24"/>
        </w:rPr>
        <w:t>both</w:t>
      </w:r>
      <w:r w:rsidR="00A35E88" w:rsidRPr="00BA30B9">
        <w:rPr>
          <w:rFonts w:asciiTheme="majorHAnsi" w:hAnsiTheme="majorHAnsi"/>
          <w:sz w:val="24"/>
          <w:szCs w:val="24"/>
        </w:rPr>
        <w:t xml:space="preserve"> faster and slower eating rates, higher intakes of fast food and soft drinks, and higher obesity</w:t>
      </w:r>
      <w:r w:rsidR="00BA4BA7" w:rsidRPr="00BA30B9">
        <w:rPr>
          <w:rFonts w:asciiTheme="majorHAnsi" w:hAnsiTheme="majorHAnsi"/>
          <w:sz w:val="24"/>
          <w:szCs w:val="24"/>
        </w:rPr>
        <w:t xml:space="preserve"> risk</w:t>
      </w:r>
      <w:r w:rsidR="00D01381" w:rsidRPr="00BA30B9">
        <w:rPr>
          <w:rFonts w:asciiTheme="majorHAnsi" w:hAnsiTheme="majorHAnsi"/>
          <w:sz w:val="24"/>
          <w:szCs w:val="24"/>
        </w:rPr>
        <w:t xml:space="preserve"> in clinical</w:t>
      </w:r>
      <w:r w:rsidR="00AC32EB" w:rsidRPr="00BA30B9">
        <w:rPr>
          <w:rFonts w:asciiTheme="majorHAnsi" w:hAnsiTheme="majorHAnsi"/>
          <w:sz w:val="24"/>
          <w:szCs w:val="24"/>
        </w:rPr>
        <w:t xml:space="preserve"> samples of children with ADHD</w:t>
      </w:r>
      <w:r w:rsidR="00D01381" w:rsidRPr="00BA30B9">
        <w:rPr>
          <w:rFonts w:asciiTheme="majorHAnsi" w:hAnsiTheme="majorHAnsi"/>
          <w:sz w:val="24"/>
          <w:szCs w:val="24"/>
        </w:rPr>
        <w:t xml:space="preserve"> and non-clinical populations</w:t>
      </w:r>
      <w:r w:rsidR="00995B15" w:rsidRPr="00BA30B9">
        <w:rPr>
          <w:rFonts w:asciiTheme="majorHAnsi" w:hAnsiTheme="majorHAnsi"/>
          <w:sz w:val="24"/>
          <w:szCs w:val="24"/>
        </w:rPr>
        <w:t xml:space="preserve"> </w:t>
      </w:r>
      <w:r w:rsidR="00A372A3" w:rsidRPr="00BA30B9">
        <w:rPr>
          <w:rFonts w:asciiTheme="majorHAnsi" w:hAnsiTheme="majorHAnsi"/>
          <w:sz w:val="24"/>
          <w:szCs w:val="24"/>
        </w:rPr>
        <w:fldChar w:fldCharType="begin">
          <w:fldData xml:space="preserve">PEVuZE5vdGU+PENpdGU+PEF1dGhvcj5NY1dpbGxpYW1zPC9BdXRob3I+PFllYXI+MjAxMzwvWWVh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</w:fldData>
        </w:fldChar>
      </w:r>
      <w:r w:rsidR="00B119CA" w:rsidRPr="00BA30B9">
        <w:rPr>
          <w:rFonts w:asciiTheme="majorHAnsi" w:hAnsiTheme="majorHAnsi"/>
          <w:sz w:val="24"/>
          <w:szCs w:val="24"/>
        </w:rPr>
        <w:instrText xml:space="preserve"> ADDIN EN.CITE </w:instrText>
      </w:r>
      <w:r w:rsidR="00B119CA" w:rsidRPr="00BA30B9">
        <w:rPr>
          <w:rFonts w:asciiTheme="majorHAnsi" w:hAnsiTheme="majorHAnsi"/>
          <w:sz w:val="24"/>
          <w:szCs w:val="24"/>
        </w:rPr>
        <w:fldChar w:fldCharType="begin">
          <w:fldData xml:space="preserve">PEVuZE5vdGU+PENpdGU+PEF1dGhvcj5NY1dpbGxpYW1zPC9BdXRob3I+PFllYXI+MjAxMzwvWWVh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</w:fldData>
        </w:fldChar>
      </w:r>
      <w:r w:rsidR="00B119CA" w:rsidRPr="00BA30B9">
        <w:rPr>
          <w:rFonts w:asciiTheme="majorHAnsi" w:hAnsiTheme="majorHAnsi"/>
          <w:sz w:val="24"/>
          <w:szCs w:val="24"/>
        </w:rPr>
        <w:instrText xml:space="preserve"> ADDIN EN.CITE.DATA </w:instrText>
      </w:r>
      <w:r w:rsidR="00B119CA" w:rsidRPr="00BA30B9">
        <w:rPr>
          <w:rFonts w:asciiTheme="majorHAnsi" w:hAnsiTheme="majorHAnsi"/>
          <w:sz w:val="24"/>
          <w:szCs w:val="24"/>
        </w:rPr>
      </w:r>
      <w:r w:rsidR="00B119CA" w:rsidRPr="00BA30B9">
        <w:rPr>
          <w:rFonts w:asciiTheme="majorHAnsi" w:hAnsiTheme="majorHAnsi"/>
          <w:sz w:val="24"/>
          <w:szCs w:val="24"/>
        </w:rPr>
        <w:fldChar w:fldCharType="end"/>
      </w:r>
      <w:r w:rsidR="00A372A3" w:rsidRPr="00BA30B9">
        <w:rPr>
          <w:rFonts w:asciiTheme="majorHAnsi" w:hAnsiTheme="majorHAnsi"/>
          <w:sz w:val="24"/>
          <w:szCs w:val="24"/>
        </w:rPr>
      </w:r>
      <w:r w:rsidR="00A372A3" w:rsidRPr="00BA30B9">
        <w:rPr>
          <w:rFonts w:asciiTheme="majorHAnsi" w:hAnsiTheme="majorHAnsi"/>
          <w:sz w:val="24"/>
          <w:szCs w:val="24"/>
        </w:rPr>
        <w:fldChar w:fldCharType="separate"/>
      </w:r>
      <w:r w:rsidR="00B119CA" w:rsidRPr="00BA30B9">
        <w:rPr>
          <w:rFonts w:asciiTheme="majorHAnsi" w:hAnsiTheme="majorHAnsi"/>
          <w:noProof/>
          <w:sz w:val="24"/>
          <w:szCs w:val="24"/>
        </w:rPr>
        <w:t>(47-49)</w:t>
      </w:r>
      <w:r w:rsidR="00A372A3" w:rsidRPr="00BA30B9">
        <w:rPr>
          <w:rFonts w:asciiTheme="majorHAnsi" w:hAnsiTheme="majorHAnsi"/>
          <w:sz w:val="24"/>
          <w:szCs w:val="24"/>
        </w:rPr>
        <w:fldChar w:fldCharType="end"/>
      </w:r>
      <w:r w:rsidR="0002418A" w:rsidRPr="00BA30B9">
        <w:rPr>
          <w:rFonts w:asciiTheme="majorHAnsi" w:hAnsiTheme="majorHAnsi"/>
          <w:sz w:val="24"/>
          <w:szCs w:val="24"/>
        </w:rPr>
        <w:t>.</w:t>
      </w:r>
      <w:r w:rsidR="000D6645" w:rsidRPr="00BA30B9">
        <w:rPr>
          <w:rFonts w:asciiTheme="majorHAnsi" w:hAnsiTheme="majorHAnsi"/>
          <w:sz w:val="24"/>
          <w:szCs w:val="24"/>
        </w:rPr>
        <w:t xml:space="preserve"> These results suggest that a sub-group of children who are both over-active/inattentive and have lower inhibitory control might be the most susceptible to EAH. </w:t>
      </w:r>
      <w:r w:rsidR="00083AFE" w:rsidRPr="00BA30B9">
        <w:rPr>
          <w:rFonts w:asciiTheme="majorHAnsi" w:hAnsiTheme="majorHAnsi"/>
          <w:sz w:val="24"/>
          <w:szCs w:val="24"/>
        </w:rPr>
        <w:t xml:space="preserve"> As these were unplanned exploratory comparisons the results should be interpreted with caution. </w:t>
      </w:r>
    </w:p>
    <w:p w14:paraId="76C02480" w14:textId="6ADCF452" w:rsidR="007C2D05" w:rsidRPr="00BA30B9" w:rsidRDefault="007E7DD3" w:rsidP="004561C7">
      <w:pPr>
        <w:spacing w:line="480" w:lineRule="auto"/>
        <w:ind w:firstLine="1134"/>
        <w:rPr>
          <w:rFonts w:asciiTheme="majorHAnsi" w:hAnsiTheme="majorHAnsi"/>
          <w:sz w:val="24"/>
          <w:szCs w:val="24"/>
        </w:rPr>
      </w:pPr>
      <w:r w:rsidRPr="00BA30B9">
        <w:rPr>
          <w:rFonts w:asciiTheme="majorHAnsi" w:hAnsiTheme="majorHAnsi"/>
          <w:sz w:val="24"/>
          <w:szCs w:val="24"/>
        </w:rPr>
        <w:t xml:space="preserve">Perhaps the most salient take-home point from these data is the </w:t>
      </w:r>
      <w:r w:rsidR="00296172" w:rsidRPr="00BA30B9">
        <w:rPr>
          <w:rFonts w:asciiTheme="majorHAnsi" w:hAnsiTheme="majorHAnsi"/>
          <w:sz w:val="24"/>
          <w:szCs w:val="24"/>
        </w:rPr>
        <w:t>need for</w:t>
      </w:r>
      <w:r w:rsidR="00DF4B1D" w:rsidRPr="00BA30B9">
        <w:rPr>
          <w:rFonts w:asciiTheme="majorHAnsi" w:hAnsiTheme="majorHAnsi"/>
          <w:sz w:val="24"/>
          <w:szCs w:val="24"/>
        </w:rPr>
        <w:t xml:space="preserve"> </w:t>
      </w:r>
      <w:r w:rsidR="00296172" w:rsidRPr="00BA30B9">
        <w:rPr>
          <w:rFonts w:asciiTheme="majorHAnsi" w:hAnsiTheme="majorHAnsi"/>
          <w:sz w:val="24"/>
          <w:szCs w:val="24"/>
        </w:rPr>
        <w:t xml:space="preserve">intervention </w:t>
      </w:r>
      <w:r w:rsidR="00AF3CFE" w:rsidRPr="00BA30B9">
        <w:rPr>
          <w:rFonts w:asciiTheme="majorHAnsi" w:hAnsiTheme="majorHAnsi"/>
          <w:sz w:val="24"/>
          <w:szCs w:val="24"/>
        </w:rPr>
        <w:t xml:space="preserve">strategies </w:t>
      </w:r>
      <w:r w:rsidR="00E66CEB" w:rsidRPr="00BA30B9">
        <w:rPr>
          <w:rFonts w:asciiTheme="majorHAnsi" w:hAnsiTheme="majorHAnsi"/>
          <w:sz w:val="24"/>
          <w:szCs w:val="24"/>
        </w:rPr>
        <w:t xml:space="preserve">that </w:t>
      </w:r>
      <w:r w:rsidR="005C3991" w:rsidRPr="00BA30B9">
        <w:rPr>
          <w:rFonts w:asciiTheme="majorHAnsi" w:hAnsiTheme="majorHAnsi"/>
          <w:sz w:val="24"/>
          <w:szCs w:val="24"/>
        </w:rPr>
        <w:t>target multiple behaviours.</w:t>
      </w:r>
      <w:r w:rsidR="00FE434D" w:rsidRPr="00BA30B9">
        <w:rPr>
          <w:rFonts w:asciiTheme="majorHAnsi" w:hAnsiTheme="majorHAnsi"/>
          <w:sz w:val="24"/>
          <w:szCs w:val="24"/>
        </w:rPr>
        <w:t xml:space="preserve"> </w:t>
      </w:r>
      <w:r w:rsidR="00DF4B1D" w:rsidRPr="00BA30B9">
        <w:rPr>
          <w:rFonts w:asciiTheme="majorHAnsi" w:hAnsiTheme="majorHAnsi"/>
          <w:sz w:val="24"/>
          <w:szCs w:val="24"/>
        </w:rPr>
        <w:t>I</w:t>
      </w:r>
      <w:r w:rsidR="00AF3CFE" w:rsidRPr="00BA30B9">
        <w:rPr>
          <w:rFonts w:asciiTheme="majorHAnsi" w:hAnsiTheme="majorHAnsi"/>
          <w:sz w:val="24"/>
          <w:szCs w:val="24"/>
        </w:rPr>
        <w:t>nhibitory control training</w:t>
      </w:r>
      <w:r w:rsidR="00BF31AD" w:rsidRPr="00BA30B9">
        <w:rPr>
          <w:rFonts w:asciiTheme="majorHAnsi" w:hAnsiTheme="majorHAnsi"/>
          <w:sz w:val="24"/>
          <w:szCs w:val="24"/>
        </w:rPr>
        <w:t xml:space="preserve"> has been </w:t>
      </w:r>
      <w:r w:rsidR="00E66CEB" w:rsidRPr="00BA30B9">
        <w:rPr>
          <w:rFonts w:asciiTheme="majorHAnsi" w:hAnsiTheme="majorHAnsi"/>
          <w:sz w:val="24"/>
          <w:szCs w:val="24"/>
        </w:rPr>
        <w:t xml:space="preserve">shown to be </w:t>
      </w:r>
      <w:r w:rsidR="00BF31AD" w:rsidRPr="00BA30B9">
        <w:rPr>
          <w:rFonts w:asciiTheme="majorHAnsi" w:hAnsiTheme="majorHAnsi"/>
          <w:sz w:val="24"/>
          <w:szCs w:val="24"/>
        </w:rPr>
        <w:t>effective in reducing</w:t>
      </w:r>
      <w:r w:rsidR="00605DBF" w:rsidRPr="00BA30B9">
        <w:rPr>
          <w:rFonts w:asciiTheme="majorHAnsi" w:hAnsiTheme="majorHAnsi"/>
          <w:sz w:val="24"/>
          <w:szCs w:val="24"/>
        </w:rPr>
        <w:t xml:space="preserve"> short-term</w:t>
      </w:r>
      <w:r w:rsidR="00BF31AD" w:rsidRPr="00BA30B9">
        <w:rPr>
          <w:rFonts w:asciiTheme="majorHAnsi" w:hAnsiTheme="majorHAnsi"/>
          <w:sz w:val="24"/>
          <w:szCs w:val="24"/>
        </w:rPr>
        <w:t xml:space="preserve"> energy intakes</w:t>
      </w:r>
      <w:r w:rsidR="00A86735" w:rsidRPr="00BA30B9">
        <w:rPr>
          <w:rFonts w:asciiTheme="majorHAnsi" w:hAnsiTheme="majorHAnsi"/>
          <w:sz w:val="24"/>
          <w:szCs w:val="24"/>
        </w:rPr>
        <w:t xml:space="preserve"> in laboratory tasks</w:t>
      </w:r>
      <w:r w:rsidR="005C3991" w:rsidRPr="00BA30B9">
        <w:rPr>
          <w:rFonts w:asciiTheme="majorHAnsi" w:hAnsiTheme="majorHAnsi"/>
          <w:sz w:val="24"/>
          <w:szCs w:val="24"/>
        </w:rPr>
        <w:t xml:space="preserve"> </w:t>
      </w:r>
      <w:r w:rsidR="00BE684E" w:rsidRPr="00BA30B9">
        <w:rPr>
          <w:rFonts w:asciiTheme="majorHAnsi" w:hAnsiTheme="majorHAnsi"/>
          <w:sz w:val="24"/>
          <w:szCs w:val="24"/>
        </w:rPr>
        <w:fldChar w:fldCharType="begin">
          <w:fldData xml:space="preserve">PEVuZE5vdGU+PENpdGU+PEF1dGhvcj5Kb25lczwvQXV0aG9yPjxZZWFyPjIwMTY8L1llYXI+PFJl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</w:fldData>
        </w:fldChar>
      </w:r>
      <w:r w:rsidR="00B119CA" w:rsidRPr="00BA30B9">
        <w:rPr>
          <w:rFonts w:asciiTheme="majorHAnsi" w:hAnsiTheme="majorHAnsi"/>
          <w:sz w:val="24"/>
          <w:szCs w:val="24"/>
        </w:rPr>
        <w:instrText xml:space="preserve"> ADDIN EN.CITE </w:instrText>
      </w:r>
      <w:r w:rsidR="00B119CA" w:rsidRPr="00BA30B9">
        <w:rPr>
          <w:rFonts w:asciiTheme="majorHAnsi" w:hAnsiTheme="majorHAnsi"/>
          <w:sz w:val="24"/>
          <w:szCs w:val="24"/>
        </w:rPr>
        <w:fldChar w:fldCharType="begin">
          <w:fldData xml:space="preserve">PEVuZE5vdGU+PENpdGU+PEF1dGhvcj5Kb25lczwvQXV0aG9yPjxZZWFyPjIwMTY8L1llYXI+PFJl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</w:fldData>
        </w:fldChar>
      </w:r>
      <w:r w:rsidR="00B119CA" w:rsidRPr="00BA30B9">
        <w:rPr>
          <w:rFonts w:asciiTheme="majorHAnsi" w:hAnsiTheme="majorHAnsi"/>
          <w:sz w:val="24"/>
          <w:szCs w:val="24"/>
        </w:rPr>
        <w:instrText xml:space="preserve"> ADDIN EN.CITE.DATA </w:instrText>
      </w:r>
      <w:r w:rsidR="00B119CA" w:rsidRPr="00BA30B9">
        <w:rPr>
          <w:rFonts w:asciiTheme="majorHAnsi" w:hAnsiTheme="majorHAnsi"/>
          <w:sz w:val="24"/>
          <w:szCs w:val="24"/>
        </w:rPr>
      </w:r>
      <w:r w:rsidR="00B119CA" w:rsidRPr="00BA30B9">
        <w:rPr>
          <w:rFonts w:asciiTheme="majorHAnsi" w:hAnsiTheme="majorHAnsi"/>
          <w:sz w:val="24"/>
          <w:szCs w:val="24"/>
        </w:rPr>
        <w:fldChar w:fldCharType="end"/>
      </w:r>
      <w:r w:rsidR="00BE684E" w:rsidRPr="00BA30B9">
        <w:rPr>
          <w:rFonts w:asciiTheme="majorHAnsi" w:hAnsiTheme="majorHAnsi"/>
          <w:sz w:val="24"/>
          <w:szCs w:val="24"/>
        </w:rPr>
      </w:r>
      <w:r w:rsidR="00BE684E" w:rsidRPr="00BA30B9">
        <w:rPr>
          <w:rFonts w:asciiTheme="majorHAnsi" w:hAnsiTheme="majorHAnsi"/>
          <w:sz w:val="24"/>
          <w:szCs w:val="24"/>
        </w:rPr>
        <w:fldChar w:fldCharType="separate"/>
      </w:r>
      <w:r w:rsidR="00B119CA" w:rsidRPr="00BA30B9">
        <w:rPr>
          <w:rFonts w:asciiTheme="majorHAnsi" w:hAnsiTheme="majorHAnsi"/>
          <w:noProof/>
          <w:sz w:val="24"/>
          <w:szCs w:val="24"/>
        </w:rPr>
        <w:t>(50, 51)</w:t>
      </w:r>
      <w:r w:rsidR="00BE684E" w:rsidRPr="00BA30B9">
        <w:rPr>
          <w:rFonts w:asciiTheme="majorHAnsi" w:hAnsiTheme="majorHAnsi"/>
          <w:sz w:val="24"/>
          <w:szCs w:val="24"/>
        </w:rPr>
        <w:fldChar w:fldCharType="end"/>
      </w:r>
      <w:r w:rsidR="00E66CEB" w:rsidRPr="00BA30B9">
        <w:rPr>
          <w:rFonts w:asciiTheme="majorHAnsi" w:hAnsiTheme="majorHAnsi"/>
          <w:sz w:val="24"/>
          <w:szCs w:val="24"/>
        </w:rPr>
        <w:t xml:space="preserve">. </w:t>
      </w:r>
      <w:r w:rsidR="00DF4B1D" w:rsidRPr="00BA30B9">
        <w:rPr>
          <w:rFonts w:asciiTheme="majorHAnsi" w:hAnsiTheme="majorHAnsi"/>
          <w:sz w:val="24"/>
          <w:szCs w:val="24"/>
        </w:rPr>
        <w:t xml:space="preserve">However, </w:t>
      </w:r>
      <w:r w:rsidR="00E66CEB" w:rsidRPr="00BA30B9">
        <w:rPr>
          <w:rFonts w:asciiTheme="majorHAnsi" w:hAnsiTheme="majorHAnsi"/>
          <w:sz w:val="24"/>
          <w:szCs w:val="24"/>
        </w:rPr>
        <w:t xml:space="preserve">our results </w:t>
      </w:r>
      <w:r w:rsidR="00840DC4" w:rsidRPr="00BA30B9">
        <w:rPr>
          <w:rFonts w:asciiTheme="majorHAnsi" w:hAnsiTheme="majorHAnsi"/>
          <w:sz w:val="24"/>
          <w:szCs w:val="24"/>
        </w:rPr>
        <w:t xml:space="preserve">also </w:t>
      </w:r>
      <w:r w:rsidR="00E66CEB" w:rsidRPr="00BA30B9">
        <w:rPr>
          <w:rFonts w:asciiTheme="majorHAnsi" w:hAnsiTheme="majorHAnsi"/>
          <w:sz w:val="24"/>
          <w:szCs w:val="24"/>
        </w:rPr>
        <w:t xml:space="preserve">demonstrate a </w:t>
      </w:r>
      <w:r w:rsidR="00DF4B1D" w:rsidRPr="00BA30B9">
        <w:rPr>
          <w:rFonts w:asciiTheme="majorHAnsi" w:hAnsiTheme="majorHAnsi"/>
          <w:sz w:val="24"/>
          <w:szCs w:val="24"/>
        </w:rPr>
        <w:t>need to target specific eating behaviours</w:t>
      </w:r>
      <w:r w:rsidR="00A86735" w:rsidRPr="00BA30B9">
        <w:rPr>
          <w:rFonts w:asciiTheme="majorHAnsi" w:hAnsiTheme="majorHAnsi"/>
          <w:sz w:val="24"/>
          <w:szCs w:val="24"/>
        </w:rPr>
        <w:t xml:space="preserve"> that affect energy intakes</w:t>
      </w:r>
      <w:r w:rsidR="00AE5428" w:rsidRPr="00BA30B9">
        <w:rPr>
          <w:rFonts w:asciiTheme="majorHAnsi" w:hAnsiTheme="majorHAnsi"/>
          <w:sz w:val="24"/>
          <w:szCs w:val="24"/>
        </w:rPr>
        <w:t xml:space="preserve">, such as </w:t>
      </w:r>
      <w:r w:rsidR="00DE1656" w:rsidRPr="00BA30B9">
        <w:rPr>
          <w:rFonts w:asciiTheme="majorHAnsi" w:hAnsiTheme="majorHAnsi"/>
          <w:sz w:val="24"/>
          <w:szCs w:val="24"/>
        </w:rPr>
        <w:t>selecting</w:t>
      </w:r>
      <w:r w:rsidR="00AE5428" w:rsidRPr="00BA30B9">
        <w:rPr>
          <w:rFonts w:asciiTheme="majorHAnsi" w:hAnsiTheme="majorHAnsi"/>
          <w:sz w:val="24"/>
          <w:szCs w:val="24"/>
        </w:rPr>
        <w:t xml:space="preserve"> larger food portions</w:t>
      </w:r>
      <w:r w:rsidR="00D37117" w:rsidRPr="00BA30B9">
        <w:rPr>
          <w:rFonts w:asciiTheme="majorHAnsi" w:hAnsiTheme="majorHAnsi"/>
          <w:sz w:val="24"/>
          <w:szCs w:val="24"/>
        </w:rPr>
        <w:t>,</w:t>
      </w:r>
      <w:r w:rsidR="00575F91" w:rsidRPr="00BA30B9">
        <w:rPr>
          <w:rFonts w:asciiTheme="majorHAnsi" w:hAnsiTheme="majorHAnsi"/>
          <w:sz w:val="24"/>
          <w:szCs w:val="24"/>
        </w:rPr>
        <w:t xml:space="preserve"> opportunities </w:t>
      </w:r>
      <w:r w:rsidR="00DE1656" w:rsidRPr="00BA30B9">
        <w:rPr>
          <w:rFonts w:asciiTheme="majorHAnsi" w:hAnsiTheme="majorHAnsi"/>
          <w:sz w:val="24"/>
          <w:szCs w:val="24"/>
        </w:rPr>
        <w:t>for children to have multiple food servings</w:t>
      </w:r>
      <w:r w:rsidR="00D37117" w:rsidRPr="00BA30B9">
        <w:rPr>
          <w:rFonts w:asciiTheme="majorHAnsi" w:hAnsiTheme="majorHAnsi"/>
          <w:sz w:val="24"/>
          <w:szCs w:val="24"/>
        </w:rPr>
        <w:t xml:space="preserve"> </w:t>
      </w:r>
      <w:r w:rsidR="00E66CEB" w:rsidRPr="00BA30B9">
        <w:rPr>
          <w:rFonts w:asciiTheme="majorHAnsi" w:hAnsiTheme="majorHAnsi"/>
          <w:sz w:val="24"/>
          <w:szCs w:val="24"/>
        </w:rPr>
        <w:t xml:space="preserve">and </w:t>
      </w:r>
      <w:r w:rsidR="00AE5428" w:rsidRPr="00BA30B9">
        <w:rPr>
          <w:rFonts w:asciiTheme="majorHAnsi" w:hAnsiTheme="majorHAnsi"/>
          <w:sz w:val="24"/>
          <w:szCs w:val="24"/>
        </w:rPr>
        <w:t>fast</w:t>
      </w:r>
      <w:r w:rsidR="00E66CEB" w:rsidRPr="00BA30B9">
        <w:rPr>
          <w:rFonts w:asciiTheme="majorHAnsi" w:hAnsiTheme="majorHAnsi"/>
          <w:sz w:val="24"/>
          <w:szCs w:val="24"/>
        </w:rPr>
        <w:t>er</w:t>
      </w:r>
      <w:r w:rsidR="00AE5428" w:rsidRPr="00BA30B9">
        <w:rPr>
          <w:rFonts w:asciiTheme="majorHAnsi" w:hAnsiTheme="majorHAnsi"/>
          <w:sz w:val="24"/>
          <w:szCs w:val="24"/>
        </w:rPr>
        <w:t xml:space="preserve"> eating</w:t>
      </w:r>
      <w:r w:rsidR="00DF4B1D" w:rsidRPr="00BA30B9">
        <w:rPr>
          <w:rFonts w:asciiTheme="majorHAnsi" w:hAnsiTheme="majorHAnsi"/>
          <w:sz w:val="24"/>
          <w:szCs w:val="24"/>
        </w:rPr>
        <w:t xml:space="preserve"> rates</w:t>
      </w:r>
      <w:r w:rsidR="00AC32EB" w:rsidRPr="00BA30B9">
        <w:rPr>
          <w:rFonts w:asciiTheme="majorHAnsi" w:hAnsiTheme="majorHAnsi"/>
          <w:sz w:val="24"/>
          <w:szCs w:val="24"/>
        </w:rPr>
        <w:t>.</w:t>
      </w:r>
      <w:r w:rsidR="004561C7" w:rsidRPr="00BA30B9">
        <w:rPr>
          <w:rFonts w:asciiTheme="majorHAnsi" w:hAnsiTheme="majorHAnsi"/>
          <w:sz w:val="24"/>
          <w:szCs w:val="24"/>
        </w:rPr>
        <w:t xml:space="preserve"> </w:t>
      </w:r>
      <w:r w:rsidR="00E66CEB" w:rsidRPr="00BA30B9">
        <w:rPr>
          <w:rFonts w:asciiTheme="majorHAnsi" w:hAnsiTheme="majorHAnsi"/>
          <w:sz w:val="24"/>
          <w:szCs w:val="24"/>
        </w:rPr>
        <w:t xml:space="preserve">Previous research has shown that both </w:t>
      </w:r>
      <w:r w:rsidR="004561C7" w:rsidRPr="00BA30B9">
        <w:rPr>
          <w:rFonts w:asciiTheme="majorHAnsi" w:hAnsiTheme="majorHAnsi"/>
          <w:sz w:val="24"/>
          <w:szCs w:val="24"/>
        </w:rPr>
        <w:t>eating rate</w:t>
      </w:r>
      <w:r w:rsidR="00E66CEB" w:rsidRPr="00BA30B9">
        <w:rPr>
          <w:rFonts w:asciiTheme="majorHAnsi" w:hAnsiTheme="majorHAnsi"/>
          <w:sz w:val="24"/>
          <w:szCs w:val="24"/>
        </w:rPr>
        <w:t xml:space="preserve"> and energy intake </w:t>
      </w:r>
      <w:r w:rsidR="004561C7" w:rsidRPr="00BA30B9">
        <w:rPr>
          <w:rFonts w:asciiTheme="majorHAnsi" w:hAnsiTheme="majorHAnsi"/>
          <w:sz w:val="24"/>
          <w:szCs w:val="24"/>
        </w:rPr>
        <w:t xml:space="preserve">can be reduced when children receive </w:t>
      </w:r>
      <w:r w:rsidR="004260E7" w:rsidRPr="00BA30B9">
        <w:rPr>
          <w:rFonts w:asciiTheme="majorHAnsi" w:hAnsiTheme="majorHAnsi"/>
          <w:sz w:val="24"/>
          <w:szCs w:val="24"/>
        </w:rPr>
        <w:t xml:space="preserve">within-meal </w:t>
      </w:r>
      <w:r w:rsidR="004561C7" w:rsidRPr="00BA30B9">
        <w:rPr>
          <w:rFonts w:asciiTheme="majorHAnsi" w:hAnsiTheme="majorHAnsi"/>
          <w:sz w:val="24"/>
          <w:szCs w:val="24"/>
        </w:rPr>
        <w:t xml:space="preserve">feedback from </w:t>
      </w:r>
      <w:r w:rsidR="004260E7" w:rsidRPr="00BA30B9">
        <w:rPr>
          <w:rFonts w:asciiTheme="majorHAnsi" w:hAnsiTheme="majorHAnsi"/>
          <w:sz w:val="24"/>
          <w:szCs w:val="24"/>
        </w:rPr>
        <w:t xml:space="preserve">external prompters of eating rates </w:t>
      </w:r>
      <w:r w:rsidR="004F176E" w:rsidRPr="00BA30B9">
        <w:rPr>
          <w:rFonts w:asciiTheme="majorHAnsi" w:hAnsiTheme="majorHAnsi"/>
          <w:sz w:val="24"/>
          <w:szCs w:val="24"/>
        </w:rPr>
        <w:fldChar w:fldCharType="begin">
          <w:fldData xml:space="preserve">PEVuZE5vdGU+PENpdGU+PEF1dGhvcj5TYWxhemFyIFbDoXpxdWV6PC9BdXRob3I+PFllYXI+MjAx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</w:fldData>
        </w:fldChar>
      </w:r>
      <w:r w:rsidR="00BC5BDD" w:rsidRPr="00BA30B9">
        <w:rPr>
          <w:rFonts w:asciiTheme="majorHAnsi" w:hAnsiTheme="majorHAnsi"/>
          <w:sz w:val="24"/>
          <w:szCs w:val="24"/>
        </w:rPr>
        <w:instrText xml:space="preserve"> ADDIN EN.CITE </w:instrText>
      </w:r>
      <w:r w:rsidR="00BC5BDD" w:rsidRPr="00BA30B9">
        <w:rPr>
          <w:rFonts w:asciiTheme="majorHAnsi" w:hAnsiTheme="majorHAnsi"/>
          <w:sz w:val="24"/>
          <w:szCs w:val="24"/>
        </w:rPr>
        <w:fldChar w:fldCharType="begin">
          <w:fldData xml:space="preserve">PEVuZE5vdGU+PENpdGU+PEF1dGhvcj5TYWxhemFyIFbDoXpxdWV6PC9BdXRob3I+PFllYXI+MjAx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</w:fldData>
        </w:fldChar>
      </w:r>
      <w:r w:rsidR="00BC5BDD" w:rsidRPr="00BA30B9">
        <w:rPr>
          <w:rFonts w:asciiTheme="majorHAnsi" w:hAnsiTheme="majorHAnsi"/>
          <w:sz w:val="24"/>
          <w:szCs w:val="24"/>
        </w:rPr>
        <w:instrText xml:space="preserve"> ADDIN EN.CITE.DATA </w:instrText>
      </w:r>
      <w:r w:rsidR="00BC5BDD" w:rsidRPr="00BA30B9">
        <w:rPr>
          <w:rFonts w:asciiTheme="majorHAnsi" w:hAnsiTheme="majorHAnsi"/>
          <w:sz w:val="24"/>
          <w:szCs w:val="24"/>
        </w:rPr>
      </w:r>
      <w:r w:rsidR="00BC5BDD" w:rsidRPr="00BA30B9">
        <w:rPr>
          <w:rFonts w:asciiTheme="majorHAnsi" w:hAnsiTheme="majorHAnsi"/>
          <w:sz w:val="24"/>
          <w:szCs w:val="24"/>
        </w:rPr>
        <w:fldChar w:fldCharType="end"/>
      </w:r>
      <w:r w:rsidR="004F176E" w:rsidRPr="00BA30B9">
        <w:rPr>
          <w:rFonts w:asciiTheme="majorHAnsi" w:hAnsiTheme="majorHAnsi"/>
          <w:sz w:val="24"/>
          <w:szCs w:val="24"/>
        </w:rPr>
      </w:r>
      <w:r w:rsidR="004F176E" w:rsidRPr="00BA30B9">
        <w:rPr>
          <w:rFonts w:asciiTheme="majorHAnsi" w:hAnsiTheme="majorHAnsi"/>
          <w:sz w:val="24"/>
          <w:szCs w:val="24"/>
        </w:rPr>
        <w:fldChar w:fldCharType="separate"/>
      </w:r>
      <w:r w:rsidR="00BC5BDD" w:rsidRPr="00BA30B9">
        <w:rPr>
          <w:rFonts w:asciiTheme="majorHAnsi" w:hAnsiTheme="majorHAnsi"/>
          <w:noProof/>
          <w:sz w:val="24"/>
          <w:szCs w:val="24"/>
        </w:rPr>
        <w:t>(52-54)</w:t>
      </w:r>
      <w:r w:rsidR="004F176E" w:rsidRPr="00BA30B9">
        <w:rPr>
          <w:rFonts w:asciiTheme="majorHAnsi" w:hAnsiTheme="majorHAnsi"/>
          <w:sz w:val="24"/>
          <w:szCs w:val="24"/>
        </w:rPr>
        <w:fldChar w:fldCharType="end"/>
      </w:r>
      <w:r w:rsidR="000C7F75" w:rsidRPr="00BA30B9">
        <w:rPr>
          <w:rFonts w:asciiTheme="majorHAnsi" w:hAnsiTheme="majorHAnsi"/>
          <w:sz w:val="24"/>
          <w:szCs w:val="24"/>
        </w:rPr>
        <w:t xml:space="preserve">. An alternative </w:t>
      </w:r>
      <w:r w:rsidR="00C84F68" w:rsidRPr="00BA30B9">
        <w:rPr>
          <w:rFonts w:asciiTheme="majorHAnsi" w:hAnsiTheme="majorHAnsi"/>
          <w:sz w:val="24"/>
          <w:szCs w:val="24"/>
        </w:rPr>
        <w:t xml:space="preserve">method </w:t>
      </w:r>
      <w:r w:rsidR="004F176E" w:rsidRPr="00BA30B9">
        <w:rPr>
          <w:rFonts w:asciiTheme="majorHAnsi" w:hAnsiTheme="majorHAnsi"/>
          <w:sz w:val="24"/>
          <w:szCs w:val="24"/>
        </w:rPr>
        <w:t xml:space="preserve">is </w:t>
      </w:r>
      <w:r w:rsidR="000C7F75" w:rsidRPr="00BA30B9">
        <w:rPr>
          <w:rFonts w:asciiTheme="majorHAnsi" w:hAnsiTheme="majorHAnsi"/>
          <w:sz w:val="24"/>
          <w:szCs w:val="24"/>
        </w:rPr>
        <w:t xml:space="preserve">to </w:t>
      </w:r>
      <w:r w:rsidR="00840DC4" w:rsidRPr="00BA30B9">
        <w:rPr>
          <w:rFonts w:asciiTheme="majorHAnsi" w:hAnsiTheme="majorHAnsi"/>
          <w:sz w:val="24"/>
          <w:szCs w:val="24"/>
        </w:rPr>
        <w:t xml:space="preserve">modify food texture to produce ‘slower foods’ that </w:t>
      </w:r>
      <w:r w:rsidR="000C7F75" w:rsidRPr="00BA30B9">
        <w:rPr>
          <w:rFonts w:asciiTheme="majorHAnsi" w:hAnsiTheme="majorHAnsi"/>
          <w:sz w:val="24"/>
          <w:szCs w:val="24"/>
        </w:rPr>
        <w:t>promote smaller bites and encourage longer chewing cycles</w:t>
      </w:r>
      <w:r w:rsidR="00D37117" w:rsidRPr="00BA30B9">
        <w:rPr>
          <w:rFonts w:asciiTheme="majorHAnsi" w:hAnsiTheme="majorHAnsi"/>
          <w:sz w:val="24"/>
          <w:szCs w:val="24"/>
        </w:rPr>
        <w:t>,</w:t>
      </w:r>
      <w:r w:rsidR="00FF24E3" w:rsidRPr="00BA30B9">
        <w:rPr>
          <w:rFonts w:asciiTheme="majorHAnsi" w:hAnsiTheme="majorHAnsi"/>
          <w:sz w:val="24"/>
          <w:szCs w:val="24"/>
        </w:rPr>
        <w:t xml:space="preserve"> or by promoting foods that are naturally ‘slow’ </w:t>
      </w:r>
      <w:r w:rsidR="00840DC4" w:rsidRPr="00BA30B9">
        <w:rPr>
          <w:rFonts w:asciiTheme="majorHAnsi" w:hAnsiTheme="majorHAnsi"/>
          <w:sz w:val="24"/>
          <w:szCs w:val="24"/>
        </w:rPr>
        <w:fldChar w:fldCharType="begin"/>
      </w:r>
      <w:r w:rsidR="00BC5BDD" w:rsidRPr="00BA30B9">
        <w:rPr>
          <w:rFonts w:asciiTheme="majorHAnsi" w:hAnsiTheme="majorHAnsi"/>
          <w:sz w:val="24"/>
          <w:szCs w:val="24"/>
        </w:rPr>
        <w:instrText xml:space="preserve"> ADDIN EN.CITE &lt;EndNote&gt;&lt;Cite&gt;&lt;Author&gt;Forde&lt;/Author&gt;&lt;Year&gt;2017&lt;/Year&gt;&lt;RecNum&gt;4040&lt;/RecNum&gt;&lt;DisplayText&gt;(55)&lt;/DisplayText&gt;&lt;record&gt;&lt;rec-number&gt;4040&lt;/rec-number&gt;&lt;foreign-keys&gt;&lt;key app="EN" db-id="0f2e9sdeazdvrherf235awvfaa0t9w0xweez" timestamp="1522894305"&gt;4040&lt;/key&gt;&lt;/foreign-keys&gt;&lt;ref-type name="Journal Article"&gt;17&lt;/ref-type&gt;&lt;contributors&gt;&lt;authors&gt;&lt;author&gt;Forde, CG&lt;/author&gt;&lt;author&gt;Leong, C&lt;/author&gt;&lt;author&gt;Chia-Ming, E&lt;/author&gt;&lt;author&gt;McCrickerd, K&lt;/author&gt;&lt;/authors&gt;&lt;/contributors&gt;&lt;titles&gt;&lt;title&gt;Fast or slow-foods? Describing natural variations in oral processing characteristics across a wide range of Asian foods&lt;/title&gt;&lt;secondary-title&gt;Food &amp;amp; Function&lt;/secondary-title&gt;&lt;/titles&gt;&lt;periodical&gt;&lt;full-title&gt;Food &amp;amp; function&lt;/full-title&gt;&lt;/periodical&gt;&lt;pages&gt;595-606&lt;/pages&gt;&lt;volume&gt;8&lt;/volume&gt;&lt;number&gt;2&lt;/number&gt;&lt;dates&gt;&lt;year&gt;2017&lt;/year&gt;&lt;/dates&gt;&lt;urls&gt;&lt;/urls&gt;&lt;/record&gt;&lt;/Cite&gt;&lt;/EndNote&gt;</w:instrText>
      </w:r>
      <w:r w:rsidR="00840DC4" w:rsidRPr="00BA30B9">
        <w:rPr>
          <w:rFonts w:asciiTheme="majorHAnsi" w:hAnsiTheme="majorHAnsi"/>
          <w:sz w:val="24"/>
          <w:szCs w:val="24"/>
        </w:rPr>
        <w:fldChar w:fldCharType="separate"/>
      </w:r>
      <w:r w:rsidR="00BC5BDD" w:rsidRPr="00BA30B9">
        <w:rPr>
          <w:rFonts w:asciiTheme="majorHAnsi" w:hAnsiTheme="majorHAnsi"/>
          <w:noProof/>
          <w:sz w:val="24"/>
          <w:szCs w:val="24"/>
        </w:rPr>
        <w:t>(55)</w:t>
      </w:r>
      <w:r w:rsidR="00840DC4" w:rsidRPr="00BA30B9">
        <w:rPr>
          <w:rFonts w:asciiTheme="majorHAnsi" w:hAnsiTheme="majorHAnsi"/>
          <w:sz w:val="24"/>
          <w:szCs w:val="24"/>
        </w:rPr>
        <w:fldChar w:fldCharType="end"/>
      </w:r>
      <w:r w:rsidR="00840DC4" w:rsidRPr="00BA30B9">
        <w:rPr>
          <w:rFonts w:asciiTheme="majorHAnsi" w:hAnsiTheme="majorHAnsi"/>
          <w:sz w:val="24"/>
          <w:szCs w:val="24"/>
        </w:rPr>
        <w:t xml:space="preserve">, </w:t>
      </w:r>
      <w:r w:rsidR="000C7F75" w:rsidRPr="00BA30B9">
        <w:rPr>
          <w:rFonts w:asciiTheme="majorHAnsi" w:hAnsiTheme="majorHAnsi"/>
          <w:sz w:val="24"/>
          <w:szCs w:val="24"/>
        </w:rPr>
        <w:t>which has been effective in reducing eating rates and energy intake</w:t>
      </w:r>
      <w:r w:rsidR="004260E7" w:rsidRPr="00BA30B9">
        <w:rPr>
          <w:rFonts w:asciiTheme="majorHAnsi" w:hAnsiTheme="majorHAnsi"/>
          <w:sz w:val="24"/>
          <w:szCs w:val="24"/>
        </w:rPr>
        <w:t>s</w:t>
      </w:r>
      <w:r w:rsidR="000C7F75" w:rsidRPr="00BA30B9">
        <w:rPr>
          <w:rFonts w:asciiTheme="majorHAnsi" w:hAnsiTheme="majorHAnsi"/>
          <w:sz w:val="24"/>
          <w:szCs w:val="24"/>
        </w:rPr>
        <w:t xml:space="preserve"> in adults </w:t>
      </w:r>
      <w:r w:rsidR="000C7F75" w:rsidRPr="00BA30B9">
        <w:rPr>
          <w:rFonts w:asciiTheme="majorHAnsi" w:hAnsiTheme="majorHAnsi"/>
          <w:sz w:val="24"/>
          <w:szCs w:val="24"/>
        </w:rPr>
        <w:fldChar w:fldCharType="begin"/>
      </w:r>
      <w:r w:rsidR="00BC5BDD" w:rsidRPr="00BA30B9">
        <w:rPr>
          <w:rFonts w:asciiTheme="majorHAnsi" w:hAnsiTheme="majorHAnsi"/>
          <w:sz w:val="24"/>
          <w:szCs w:val="24"/>
        </w:rPr>
        <w:instrText xml:space="preserve"> ADDIN EN.CITE &lt;EndNote&gt;&lt;Cite&gt;&lt;Author&gt;McCrickerd&lt;/Author&gt;&lt;Year&gt;2017&lt;/Year&gt;&lt;RecNum&gt;4029&lt;/RecNum&gt;&lt;DisplayText&gt;(56)&lt;/DisplayText&gt;&lt;record&gt;&lt;rec-number&gt;4029&lt;/rec-number&gt;&lt;foreign-keys&gt;&lt;key app="EN" db-id="0f2e9sdeazdvrherf235awvfaa0t9w0xweez" timestamp="1519270365"&gt;4029&lt;/key&gt;&lt;/foreign-keys&gt;&lt;ref-type name="Journal Article"&gt;17&lt;/ref-type&gt;&lt;contributors&gt;&lt;authors&gt;&lt;author&gt;McCrickerd, Keri&lt;/author&gt;&lt;author&gt;Lim, Charlotte M. H.&lt;/author&gt;&lt;author&gt;Leong, Claudia&lt;/author&gt;&lt;author&gt;Chia, Edwin M.&lt;/author&gt;&lt;author&gt;Forde, Ciaran G.&lt;/author&gt;&lt;/authors&gt;&lt;/contributors&gt;&lt;titles&gt;&lt;title&gt;Texture-Based Differences in Eating Rate Reduce the Impact of Increased Energy Density and Large Portions on Meal Size in Adults&lt;/title&gt;&lt;secondary-title&gt;The Journal of Nutrition&lt;/secondary-title&gt;&lt;/titles&gt;&lt;periodical&gt;&lt;full-title&gt;The Journal of Nutrition&lt;/full-title&gt;&lt;/periodical&gt;&lt;pages&gt;1208-1217&lt;/pages&gt;&lt;volume&gt;147&lt;/volume&gt;&lt;number&gt;6&lt;/number&gt;&lt;dates&gt;&lt;year&gt;2017&lt;/year&gt;&lt;/dates&gt;&lt;isbn&gt;0022-3166&lt;/isbn&gt;&lt;urls&gt;&lt;related-urls&gt;&lt;url&gt;http://dx.doi.org/10.3945/jn.116.244251&lt;/url&gt;&lt;/related-urls&gt;&lt;/urls&gt;&lt;electronic-resource-num&gt;10.3945/jn.116.244251&lt;/electronic-resource-num&gt;&lt;/record&gt;&lt;/Cite&gt;&lt;/EndNote&gt;</w:instrText>
      </w:r>
      <w:r w:rsidR="000C7F75" w:rsidRPr="00BA30B9">
        <w:rPr>
          <w:rFonts w:asciiTheme="majorHAnsi" w:hAnsiTheme="majorHAnsi"/>
          <w:sz w:val="24"/>
          <w:szCs w:val="24"/>
        </w:rPr>
        <w:fldChar w:fldCharType="separate"/>
      </w:r>
      <w:r w:rsidR="00BC5BDD" w:rsidRPr="00BA30B9">
        <w:rPr>
          <w:rFonts w:asciiTheme="majorHAnsi" w:hAnsiTheme="majorHAnsi"/>
          <w:noProof/>
          <w:sz w:val="24"/>
          <w:szCs w:val="24"/>
        </w:rPr>
        <w:t>(56)</w:t>
      </w:r>
      <w:r w:rsidR="000C7F75" w:rsidRPr="00BA30B9">
        <w:rPr>
          <w:rFonts w:asciiTheme="majorHAnsi" w:hAnsiTheme="majorHAnsi"/>
          <w:sz w:val="24"/>
          <w:szCs w:val="24"/>
        </w:rPr>
        <w:fldChar w:fldCharType="end"/>
      </w:r>
      <w:r w:rsidR="00840DC4" w:rsidRPr="00BA30B9">
        <w:rPr>
          <w:rFonts w:asciiTheme="majorHAnsi" w:hAnsiTheme="majorHAnsi"/>
          <w:sz w:val="24"/>
          <w:szCs w:val="24"/>
        </w:rPr>
        <w:t>.</w:t>
      </w:r>
      <w:r w:rsidR="005A3C00" w:rsidRPr="00BA30B9">
        <w:rPr>
          <w:rFonts w:asciiTheme="majorHAnsi" w:hAnsiTheme="majorHAnsi"/>
          <w:sz w:val="24"/>
          <w:szCs w:val="24"/>
        </w:rPr>
        <w:t xml:space="preserve"> </w:t>
      </w:r>
      <w:r w:rsidR="00E66CEB" w:rsidRPr="00BA30B9">
        <w:rPr>
          <w:rFonts w:asciiTheme="majorHAnsi" w:hAnsiTheme="majorHAnsi"/>
          <w:sz w:val="24"/>
          <w:szCs w:val="24"/>
        </w:rPr>
        <w:t xml:space="preserve">Future research should focus on combined </w:t>
      </w:r>
      <w:r w:rsidR="001A22AB" w:rsidRPr="00BA30B9">
        <w:rPr>
          <w:rFonts w:asciiTheme="majorHAnsi" w:hAnsiTheme="majorHAnsi"/>
          <w:sz w:val="24"/>
          <w:szCs w:val="24"/>
        </w:rPr>
        <w:t xml:space="preserve">strategies </w:t>
      </w:r>
      <w:r w:rsidR="00840BCA" w:rsidRPr="00BA30B9">
        <w:rPr>
          <w:rFonts w:asciiTheme="majorHAnsi" w:hAnsiTheme="majorHAnsi"/>
          <w:sz w:val="24"/>
          <w:szCs w:val="24"/>
        </w:rPr>
        <w:t xml:space="preserve">to attenuate the risk of increased </w:t>
      </w:r>
      <w:r w:rsidR="00E66CEB" w:rsidRPr="00BA30B9">
        <w:rPr>
          <w:rFonts w:asciiTheme="majorHAnsi" w:hAnsiTheme="majorHAnsi"/>
          <w:sz w:val="24"/>
          <w:szCs w:val="24"/>
        </w:rPr>
        <w:t xml:space="preserve">energy intake </w:t>
      </w:r>
      <w:r w:rsidR="001A22AB" w:rsidRPr="00BA30B9">
        <w:rPr>
          <w:rFonts w:asciiTheme="majorHAnsi" w:hAnsiTheme="majorHAnsi"/>
          <w:sz w:val="24"/>
          <w:szCs w:val="24"/>
        </w:rPr>
        <w:t>among children with lower inhibitory control.</w:t>
      </w:r>
    </w:p>
    <w:p w14:paraId="44452D33" w14:textId="2033ACAC" w:rsidR="001036D9" w:rsidRPr="00BA30B9" w:rsidRDefault="00B542A7" w:rsidP="001E1A2F">
      <w:pPr>
        <w:spacing w:line="480" w:lineRule="auto"/>
        <w:ind w:firstLine="1134"/>
        <w:rPr>
          <w:rFonts w:asciiTheme="majorHAnsi" w:hAnsiTheme="majorHAnsi"/>
          <w:sz w:val="24"/>
          <w:szCs w:val="24"/>
        </w:rPr>
      </w:pPr>
      <w:r w:rsidRPr="00BA30B9">
        <w:rPr>
          <w:rFonts w:asciiTheme="majorHAnsi" w:hAnsiTheme="majorHAnsi"/>
          <w:sz w:val="24"/>
          <w:szCs w:val="24"/>
        </w:rPr>
        <w:t>Th</w:t>
      </w:r>
      <w:r w:rsidR="00E66CEB" w:rsidRPr="00BA30B9">
        <w:rPr>
          <w:rFonts w:asciiTheme="majorHAnsi" w:hAnsiTheme="majorHAnsi"/>
          <w:sz w:val="24"/>
          <w:szCs w:val="24"/>
        </w:rPr>
        <w:t>e current</w:t>
      </w:r>
      <w:r w:rsidRPr="00BA30B9">
        <w:rPr>
          <w:rFonts w:asciiTheme="majorHAnsi" w:hAnsiTheme="majorHAnsi"/>
          <w:sz w:val="24"/>
          <w:szCs w:val="24"/>
        </w:rPr>
        <w:t xml:space="preserve"> study had a few limitations worth noting. Firstly, children were offered</w:t>
      </w:r>
      <w:r w:rsidR="00E66CEB" w:rsidRPr="00BA30B9">
        <w:rPr>
          <w:rFonts w:asciiTheme="majorHAnsi" w:hAnsiTheme="majorHAnsi"/>
          <w:sz w:val="24"/>
          <w:szCs w:val="24"/>
        </w:rPr>
        <w:t xml:space="preserve"> only </w:t>
      </w:r>
      <w:r w:rsidR="00E2615C" w:rsidRPr="00BA30B9">
        <w:rPr>
          <w:rFonts w:asciiTheme="majorHAnsi" w:hAnsiTheme="majorHAnsi"/>
          <w:sz w:val="24"/>
          <w:szCs w:val="24"/>
        </w:rPr>
        <w:t>a single food item</w:t>
      </w:r>
      <w:r w:rsidRPr="00BA30B9">
        <w:rPr>
          <w:rFonts w:asciiTheme="majorHAnsi" w:hAnsiTheme="majorHAnsi"/>
          <w:sz w:val="24"/>
          <w:szCs w:val="24"/>
        </w:rPr>
        <w:t xml:space="preserve"> at lunch</w:t>
      </w:r>
      <w:r w:rsidR="00E66CEB" w:rsidRPr="00BA30B9">
        <w:rPr>
          <w:rFonts w:asciiTheme="majorHAnsi" w:hAnsiTheme="majorHAnsi"/>
          <w:sz w:val="24"/>
          <w:szCs w:val="24"/>
        </w:rPr>
        <w:t>, and s</w:t>
      </w:r>
      <w:r w:rsidR="00B7253B" w:rsidRPr="00BA30B9">
        <w:rPr>
          <w:rFonts w:asciiTheme="majorHAnsi" w:hAnsiTheme="majorHAnsi"/>
          <w:sz w:val="24"/>
          <w:szCs w:val="24"/>
        </w:rPr>
        <w:t>ome</w:t>
      </w:r>
      <w:r w:rsidR="00651E9D" w:rsidRPr="00BA30B9">
        <w:rPr>
          <w:rFonts w:asciiTheme="majorHAnsi" w:hAnsiTheme="majorHAnsi"/>
          <w:sz w:val="24"/>
          <w:szCs w:val="24"/>
        </w:rPr>
        <w:t xml:space="preserve"> </w:t>
      </w:r>
      <w:r w:rsidRPr="00BA30B9">
        <w:rPr>
          <w:rFonts w:asciiTheme="majorHAnsi" w:hAnsiTheme="majorHAnsi"/>
          <w:sz w:val="24"/>
          <w:szCs w:val="24"/>
        </w:rPr>
        <w:t>children</w:t>
      </w:r>
      <w:r w:rsidR="00EC2A41" w:rsidRPr="00BA30B9">
        <w:rPr>
          <w:rFonts w:asciiTheme="majorHAnsi" w:hAnsiTheme="majorHAnsi"/>
          <w:sz w:val="24"/>
          <w:szCs w:val="24"/>
        </w:rPr>
        <w:t xml:space="preserve"> </w:t>
      </w:r>
      <w:r w:rsidRPr="00BA30B9">
        <w:rPr>
          <w:rFonts w:asciiTheme="majorHAnsi" w:hAnsiTheme="majorHAnsi"/>
          <w:sz w:val="24"/>
          <w:szCs w:val="24"/>
        </w:rPr>
        <w:t xml:space="preserve">did not consume </w:t>
      </w:r>
      <w:r w:rsidR="00651E9D" w:rsidRPr="00BA30B9">
        <w:rPr>
          <w:rFonts w:asciiTheme="majorHAnsi" w:hAnsiTheme="majorHAnsi"/>
          <w:sz w:val="24"/>
          <w:szCs w:val="24"/>
        </w:rPr>
        <w:t>a sufficient amount</w:t>
      </w:r>
      <w:r w:rsidR="00840DC4" w:rsidRPr="00BA30B9">
        <w:rPr>
          <w:rFonts w:asciiTheme="majorHAnsi" w:hAnsiTheme="majorHAnsi"/>
          <w:sz w:val="24"/>
          <w:szCs w:val="24"/>
        </w:rPr>
        <w:t xml:space="preserve"> </w:t>
      </w:r>
      <w:r w:rsidRPr="00BA30B9">
        <w:rPr>
          <w:rFonts w:asciiTheme="majorHAnsi" w:hAnsiTheme="majorHAnsi"/>
          <w:sz w:val="24"/>
          <w:szCs w:val="24"/>
        </w:rPr>
        <w:t xml:space="preserve">and </w:t>
      </w:r>
      <w:r w:rsidR="00A70049" w:rsidRPr="00BA30B9">
        <w:rPr>
          <w:rFonts w:asciiTheme="majorHAnsi" w:hAnsiTheme="majorHAnsi"/>
          <w:sz w:val="24"/>
          <w:szCs w:val="24"/>
        </w:rPr>
        <w:t xml:space="preserve">were </w:t>
      </w:r>
      <w:r w:rsidRPr="00BA30B9">
        <w:rPr>
          <w:rFonts w:asciiTheme="majorHAnsi" w:hAnsiTheme="majorHAnsi"/>
          <w:sz w:val="24"/>
          <w:szCs w:val="24"/>
        </w:rPr>
        <w:t xml:space="preserve">excluded from </w:t>
      </w:r>
      <w:r w:rsidR="00E66CEB" w:rsidRPr="00BA30B9">
        <w:rPr>
          <w:rFonts w:asciiTheme="majorHAnsi" w:hAnsiTheme="majorHAnsi"/>
          <w:sz w:val="24"/>
          <w:szCs w:val="24"/>
        </w:rPr>
        <w:t xml:space="preserve">our </w:t>
      </w:r>
      <w:r w:rsidR="00A70049" w:rsidRPr="00BA30B9">
        <w:rPr>
          <w:rFonts w:asciiTheme="majorHAnsi" w:hAnsiTheme="majorHAnsi"/>
          <w:sz w:val="24"/>
          <w:szCs w:val="24"/>
        </w:rPr>
        <w:t>analysis</w:t>
      </w:r>
      <w:r w:rsidRPr="00BA30B9">
        <w:rPr>
          <w:rFonts w:asciiTheme="majorHAnsi" w:hAnsiTheme="majorHAnsi"/>
          <w:sz w:val="24"/>
          <w:szCs w:val="24"/>
        </w:rPr>
        <w:t xml:space="preserve">. </w:t>
      </w:r>
      <w:r w:rsidR="00EC591F" w:rsidRPr="00BA30B9">
        <w:rPr>
          <w:rFonts w:asciiTheme="majorHAnsi" w:hAnsiTheme="majorHAnsi"/>
          <w:sz w:val="24"/>
          <w:szCs w:val="24"/>
        </w:rPr>
        <w:t>It is possible that t</w:t>
      </w:r>
      <w:r w:rsidR="00AD6B7D" w:rsidRPr="00BA30B9">
        <w:rPr>
          <w:rFonts w:asciiTheme="majorHAnsi" w:hAnsiTheme="majorHAnsi"/>
          <w:sz w:val="24"/>
          <w:szCs w:val="24"/>
        </w:rPr>
        <w:t>h</w:t>
      </w:r>
      <w:r w:rsidR="00EC591F" w:rsidRPr="00BA30B9">
        <w:rPr>
          <w:rFonts w:asciiTheme="majorHAnsi" w:hAnsiTheme="majorHAnsi"/>
          <w:sz w:val="24"/>
          <w:szCs w:val="24"/>
        </w:rPr>
        <w:t>e</w:t>
      </w:r>
      <w:r w:rsidR="00AD6B7D" w:rsidRPr="00BA30B9">
        <w:rPr>
          <w:rFonts w:asciiTheme="majorHAnsi" w:hAnsiTheme="majorHAnsi"/>
          <w:sz w:val="24"/>
          <w:szCs w:val="24"/>
        </w:rPr>
        <w:t xml:space="preserve"> </w:t>
      </w:r>
      <w:r w:rsidR="00C3797D" w:rsidRPr="00BA30B9">
        <w:rPr>
          <w:rFonts w:asciiTheme="majorHAnsi" w:hAnsiTheme="majorHAnsi"/>
          <w:sz w:val="24"/>
          <w:szCs w:val="24"/>
        </w:rPr>
        <w:t>single</w:t>
      </w:r>
      <w:r w:rsidR="00840DC4" w:rsidRPr="00BA30B9">
        <w:rPr>
          <w:rFonts w:asciiTheme="majorHAnsi" w:hAnsiTheme="majorHAnsi"/>
          <w:sz w:val="24"/>
          <w:szCs w:val="24"/>
        </w:rPr>
        <w:t xml:space="preserve"> </w:t>
      </w:r>
      <w:r w:rsidR="00EC591F" w:rsidRPr="00BA30B9">
        <w:rPr>
          <w:rFonts w:asciiTheme="majorHAnsi" w:hAnsiTheme="majorHAnsi"/>
          <w:sz w:val="24"/>
          <w:szCs w:val="24"/>
        </w:rPr>
        <w:t>lunch</w:t>
      </w:r>
      <w:r w:rsidR="00840DC4" w:rsidRPr="00BA30B9">
        <w:rPr>
          <w:rFonts w:asciiTheme="majorHAnsi" w:hAnsiTheme="majorHAnsi"/>
          <w:sz w:val="24"/>
          <w:szCs w:val="24"/>
        </w:rPr>
        <w:t xml:space="preserve"> option </w:t>
      </w:r>
      <w:r w:rsidR="00EC591F" w:rsidRPr="00BA30B9">
        <w:rPr>
          <w:rFonts w:asciiTheme="majorHAnsi" w:hAnsiTheme="majorHAnsi"/>
          <w:sz w:val="24"/>
          <w:szCs w:val="24"/>
        </w:rPr>
        <w:t xml:space="preserve">may have reduced the sensitivity of the lunch meal and subsequent EAH task as tools to detect differences in intake between children varying in inhibitory control who remained in the study. </w:t>
      </w:r>
      <w:r w:rsidR="004433BB" w:rsidRPr="00BA30B9">
        <w:rPr>
          <w:rFonts w:asciiTheme="majorHAnsi" w:hAnsiTheme="majorHAnsi"/>
          <w:sz w:val="24"/>
          <w:szCs w:val="24"/>
        </w:rPr>
        <w:t xml:space="preserve">The lack of variety at </w:t>
      </w:r>
      <w:r w:rsidR="004433BB" w:rsidRPr="00BA30B9">
        <w:rPr>
          <w:rFonts w:asciiTheme="majorHAnsi" w:hAnsiTheme="majorHAnsi"/>
          <w:sz w:val="24"/>
          <w:szCs w:val="24"/>
        </w:rPr>
        <w:lastRenderedPageBreak/>
        <w:t xml:space="preserve">lunch may have prompted children to eat more in the EAH task, which could explain why </w:t>
      </w:r>
      <w:r w:rsidR="00EC591F" w:rsidRPr="00BA30B9">
        <w:rPr>
          <w:rFonts w:asciiTheme="majorHAnsi" w:hAnsiTheme="majorHAnsi"/>
          <w:sz w:val="24"/>
          <w:szCs w:val="24"/>
        </w:rPr>
        <w:t xml:space="preserve">the majority of children in our sample showed some level of EAH. </w:t>
      </w:r>
      <w:r w:rsidRPr="00BA30B9">
        <w:rPr>
          <w:rFonts w:asciiTheme="majorHAnsi" w:hAnsiTheme="majorHAnsi"/>
          <w:sz w:val="24"/>
          <w:szCs w:val="24"/>
        </w:rPr>
        <w:t xml:space="preserve">Nevertheless, </w:t>
      </w:r>
      <w:r w:rsidR="004F06BE" w:rsidRPr="00BA30B9">
        <w:rPr>
          <w:rFonts w:asciiTheme="majorHAnsi" w:hAnsiTheme="majorHAnsi"/>
          <w:sz w:val="24"/>
          <w:szCs w:val="24"/>
        </w:rPr>
        <w:t>l</w:t>
      </w:r>
      <w:r w:rsidR="000B6182" w:rsidRPr="00BA30B9">
        <w:rPr>
          <w:rFonts w:asciiTheme="majorHAnsi" w:hAnsiTheme="majorHAnsi"/>
          <w:sz w:val="24"/>
          <w:szCs w:val="24"/>
        </w:rPr>
        <w:t xml:space="preserve">imiting the number of </w:t>
      </w:r>
      <w:r w:rsidR="00EC591F" w:rsidRPr="00BA30B9">
        <w:rPr>
          <w:rFonts w:asciiTheme="majorHAnsi" w:hAnsiTheme="majorHAnsi"/>
          <w:sz w:val="24"/>
          <w:szCs w:val="24"/>
        </w:rPr>
        <w:t xml:space="preserve">lunch </w:t>
      </w:r>
      <w:r w:rsidR="004F06BE" w:rsidRPr="00BA30B9">
        <w:rPr>
          <w:rFonts w:asciiTheme="majorHAnsi" w:hAnsiTheme="majorHAnsi"/>
          <w:sz w:val="24"/>
          <w:szCs w:val="24"/>
        </w:rPr>
        <w:t xml:space="preserve">food </w:t>
      </w:r>
      <w:r w:rsidR="000B6182" w:rsidRPr="00BA30B9">
        <w:rPr>
          <w:rFonts w:asciiTheme="majorHAnsi" w:hAnsiTheme="majorHAnsi"/>
          <w:sz w:val="24"/>
          <w:szCs w:val="24"/>
        </w:rPr>
        <w:t xml:space="preserve">choices allowed for </w:t>
      </w:r>
      <w:r w:rsidR="00B7253B" w:rsidRPr="00BA30B9">
        <w:rPr>
          <w:rFonts w:asciiTheme="majorHAnsi" w:hAnsiTheme="majorHAnsi"/>
          <w:sz w:val="24"/>
          <w:szCs w:val="24"/>
        </w:rPr>
        <w:t xml:space="preserve">a </w:t>
      </w:r>
      <w:r w:rsidR="000B6182" w:rsidRPr="00BA30B9">
        <w:rPr>
          <w:rFonts w:asciiTheme="majorHAnsi" w:hAnsiTheme="majorHAnsi"/>
          <w:sz w:val="24"/>
          <w:szCs w:val="24"/>
        </w:rPr>
        <w:t>more accurate comparison of eating behaviours across the sample</w:t>
      </w:r>
      <w:r w:rsidR="001D223E" w:rsidRPr="00BA30B9">
        <w:rPr>
          <w:rFonts w:asciiTheme="majorHAnsi" w:hAnsiTheme="majorHAnsi"/>
          <w:sz w:val="24"/>
          <w:szCs w:val="24"/>
        </w:rPr>
        <w:t xml:space="preserve">. </w:t>
      </w:r>
      <w:r w:rsidR="002C6B12" w:rsidRPr="00BA30B9">
        <w:rPr>
          <w:rFonts w:asciiTheme="majorHAnsi" w:hAnsiTheme="majorHAnsi"/>
          <w:sz w:val="24"/>
          <w:szCs w:val="24"/>
        </w:rPr>
        <w:t xml:space="preserve">Due to cross-sectional design, </w:t>
      </w:r>
      <w:r w:rsidR="00CE15F0" w:rsidRPr="00BA30B9">
        <w:rPr>
          <w:rFonts w:asciiTheme="majorHAnsi" w:hAnsiTheme="majorHAnsi"/>
          <w:sz w:val="24"/>
          <w:szCs w:val="24"/>
        </w:rPr>
        <w:t xml:space="preserve">a </w:t>
      </w:r>
      <w:r w:rsidR="001B0105" w:rsidRPr="00BA30B9">
        <w:rPr>
          <w:rFonts w:asciiTheme="majorHAnsi" w:hAnsiTheme="majorHAnsi"/>
          <w:sz w:val="24"/>
          <w:szCs w:val="24"/>
        </w:rPr>
        <w:t xml:space="preserve">causal relationship between the variables of interest cannot be </w:t>
      </w:r>
      <w:r w:rsidR="00840BCA" w:rsidRPr="00BA30B9">
        <w:rPr>
          <w:rFonts w:asciiTheme="majorHAnsi" w:hAnsiTheme="majorHAnsi"/>
          <w:sz w:val="24"/>
          <w:szCs w:val="24"/>
        </w:rPr>
        <w:t>established</w:t>
      </w:r>
      <w:r w:rsidR="001B0105" w:rsidRPr="00BA30B9">
        <w:rPr>
          <w:rFonts w:asciiTheme="majorHAnsi" w:hAnsiTheme="majorHAnsi"/>
          <w:sz w:val="24"/>
          <w:szCs w:val="24"/>
        </w:rPr>
        <w:t xml:space="preserve">. </w:t>
      </w:r>
      <w:r w:rsidR="005304A0" w:rsidRPr="00BA30B9">
        <w:rPr>
          <w:rFonts w:asciiTheme="majorHAnsi" w:hAnsiTheme="majorHAnsi"/>
          <w:sz w:val="24"/>
          <w:szCs w:val="24"/>
        </w:rPr>
        <w:t>Furthermore, this study utilised a single measure of inhibitory control</w:t>
      </w:r>
      <w:r w:rsidR="001E1A2F" w:rsidRPr="00BA30B9">
        <w:rPr>
          <w:rFonts w:asciiTheme="majorHAnsi" w:hAnsiTheme="majorHAnsi"/>
          <w:sz w:val="24"/>
          <w:szCs w:val="24"/>
        </w:rPr>
        <w:t xml:space="preserve"> and measured eating behaviours in the laboratory on one occasion, which might not reflect child’s usual eating patterns. These associations should be additionally examined with alternatives measures of inhibitory control </w:t>
      </w:r>
      <w:r w:rsidR="005304A0" w:rsidRPr="00BA30B9">
        <w:rPr>
          <w:rFonts w:asciiTheme="majorHAnsi" w:hAnsiTheme="majorHAnsi"/>
          <w:sz w:val="24"/>
          <w:szCs w:val="24"/>
        </w:rPr>
        <w:t xml:space="preserve">such as the Go/No-Go or </w:t>
      </w:r>
      <w:proofErr w:type="spellStart"/>
      <w:r w:rsidR="005304A0" w:rsidRPr="00BA30B9">
        <w:rPr>
          <w:rFonts w:asciiTheme="majorHAnsi" w:hAnsiTheme="majorHAnsi"/>
          <w:sz w:val="24"/>
          <w:szCs w:val="24"/>
        </w:rPr>
        <w:t>Stroop</w:t>
      </w:r>
      <w:proofErr w:type="spellEnd"/>
      <w:r w:rsidR="005304A0" w:rsidRPr="00BA30B9">
        <w:rPr>
          <w:rFonts w:asciiTheme="majorHAnsi" w:hAnsiTheme="majorHAnsi"/>
          <w:sz w:val="24"/>
          <w:szCs w:val="24"/>
        </w:rPr>
        <w:t xml:space="preserve"> test</w:t>
      </w:r>
      <w:r w:rsidR="001E1A2F" w:rsidRPr="00BA30B9">
        <w:rPr>
          <w:rFonts w:asciiTheme="majorHAnsi" w:hAnsiTheme="majorHAnsi"/>
          <w:sz w:val="24"/>
          <w:szCs w:val="24"/>
        </w:rPr>
        <w:t>, as they might</w:t>
      </w:r>
      <w:r w:rsidR="005304A0" w:rsidRPr="00BA30B9">
        <w:rPr>
          <w:rFonts w:asciiTheme="majorHAnsi" w:hAnsiTheme="majorHAnsi"/>
          <w:sz w:val="24"/>
          <w:szCs w:val="24"/>
        </w:rPr>
        <w:t xml:space="preserve"> show different associations with eating behaviours. </w:t>
      </w:r>
      <w:r w:rsidR="00EC591F" w:rsidRPr="00BA30B9">
        <w:rPr>
          <w:rFonts w:asciiTheme="majorHAnsi" w:hAnsiTheme="majorHAnsi"/>
          <w:sz w:val="24"/>
          <w:szCs w:val="24"/>
        </w:rPr>
        <w:t>Finally</w:t>
      </w:r>
      <w:r w:rsidR="008C13BC" w:rsidRPr="00BA30B9">
        <w:rPr>
          <w:rFonts w:asciiTheme="majorHAnsi" w:hAnsiTheme="majorHAnsi"/>
          <w:sz w:val="24"/>
          <w:szCs w:val="24"/>
        </w:rPr>
        <w:t>,</w:t>
      </w:r>
      <w:r w:rsidR="008168A7" w:rsidRPr="00BA30B9">
        <w:rPr>
          <w:rFonts w:asciiTheme="majorHAnsi" w:hAnsiTheme="majorHAnsi"/>
          <w:sz w:val="24"/>
          <w:szCs w:val="24"/>
        </w:rPr>
        <w:t xml:space="preserve"> although representative of the Singaporean population, there </w:t>
      </w:r>
      <w:r w:rsidR="005425D1" w:rsidRPr="00BA30B9">
        <w:rPr>
          <w:rFonts w:asciiTheme="majorHAnsi" w:hAnsiTheme="majorHAnsi"/>
          <w:sz w:val="24"/>
          <w:szCs w:val="24"/>
        </w:rPr>
        <w:t>was</w:t>
      </w:r>
      <w:r w:rsidR="008168A7" w:rsidRPr="00BA30B9">
        <w:rPr>
          <w:rFonts w:asciiTheme="majorHAnsi" w:hAnsiTheme="majorHAnsi"/>
          <w:sz w:val="24"/>
          <w:szCs w:val="24"/>
        </w:rPr>
        <w:t xml:space="preserve"> a relatively sma</w:t>
      </w:r>
      <w:r w:rsidR="005425D1" w:rsidRPr="00BA30B9">
        <w:rPr>
          <w:rFonts w:asciiTheme="majorHAnsi" w:hAnsiTheme="majorHAnsi"/>
          <w:sz w:val="24"/>
          <w:szCs w:val="24"/>
        </w:rPr>
        <w:t xml:space="preserve">ll number of children with </w:t>
      </w:r>
      <w:proofErr w:type="spellStart"/>
      <w:r w:rsidR="005425D1" w:rsidRPr="00BA30B9">
        <w:rPr>
          <w:rFonts w:asciiTheme="majorHAnsi" w:hAnsiTheme="majorHAnsi"/>
          <w:sz w:val="24"/>
          <w:szCs w:val="24"/>
        </w:rPr>
        <w:t>BMIz</w:t>
      </w:r>
      <w:proofErr w:type="spellEnd"/>
      <w:r w:rsidR="005425D1" w:rsidRPr="00BA30B9">
        <w:rPr>
          <w:rFonts w:asciiTheme="majorHAnsi" w:hAnsiTheme="majorHAnsi"/>
          <w:sz w:val="24"/>
          <w:szCs w:val="24"/>
        </w:rPr>
        <w:t xml:space="preserve"> </w:t>
      </w:r>
      <w:r w:rsidR="008168A7" w:rsidRPr="00BA30B9">
        <w:rPr>
          <w:rFonts w:asciiTheme="majorHAnsi" w:hAnsiTheme="majorHAnsi"/>
          <w:sz w:val="24"/>
          <w:szCs w:val="24"/>
        </w:rPr>
        <w:t>over the 85</w:t>
      </w:r>
      <w:r w:rsidR="008168A7" w:rsidRPr="00BA30B9">
        <w:rPr>
          <w:rFonts w:asciiTheme="majorHAnsi" w:hAnsiTheme="majorHAnsi"/>
          <w:sz w:val="24"/>
          <w:szCs w:val="24"/>
          <w:vertAlign w:val="superscript"/>
        </w:rPr>
        <w:t>th</w:t>
      </w:r>
      <w:r w:rsidR="008168A7" w:rsidRPr="00BA30B9">
        <w:rPr>
          <w:rFonts w:asciiTheme="majorHAnsi" w:hAnsiTheme="majorHAnsi"/>
          <w:sz w:val="24"/>
          <w:szCs w:val="24"/>
        </w:rPr>
        <w:t xml:space="preserve"> centile, which limited comparisons </w:t>
      </w:r>
      <w:r w:rsidR="000F692E" w:rsidRPr="00BA30B9">
        <w:rPr>
          <w:rFonts w:asciiTheme="majorHAnsi" w:hAnsiTheme="majorHAnsi"/>
          <w:sz w:val="24"/>
          <w:szCs w:val="24"/>
        </w:rPr>
        <w:t>of</w:t>
      </w:r>
      <w:r w:rsidR="008168A7" w:rsidRPr="00BA30B9">
        <w:rPr>
          <w:rFonts w:asciiTheme="majorHAnsi" w:hAnsiTheme="majorHAnsi"/>
          <w:sz w:val="24"/>
          <w:szCs w:val="24"/>
        </w:rPr>
        <w:t xml:space="preserve"> child adiposity</w:t>
      </w:r>
      <w:r w:rsidR="00376B62" w:rsidRPr="00BA30B9">
        <w:rPr>
          <w:rFonts w:asciiTheme="majorHAnsi" w:hAnsiTheme="majorHAnsi"/>
          <w:sz w:val="24"/>
          <w:szCs w:val="24"/>
        </w:rPr>
        <w:t xml:space="preserve"> in the extreme range</w:t>
      </w:r>
      <w:r w:rsidR="006C2900" w:rsidRPr="00BA30B9">
        <w:rPr>
          <w:rFonts w:asciiTheme="majorHAnsi" w:hAnsiTheme="majorHAnsi"/>
          <w:sz w:val="24"/>
          <w:szCs w:val="24"/>
        </w:rPr>
        <w:t xml:space="preserve">. </w:t>
      </w:r>
    </w:p>
    <w:p w14:paraId="2CE3CA2E" w14:textId="48EFAABC" w:rsidR="007604B0" w:rsidRPr="00BA30B9" w:rsidRDefault="00CF69A4" w:rsidP="00BB527D">
      <w:pPr>
        <w:spacing w:line="480" w:lineRule="auto"/>
        <w:ind w:firstLine="1134"/>
        <w:rPr>
          <w:rFonts w:asciiTheme="majorHAnsi" w:hAnsiTheme="majorHAnsi"/>
          <w:sz w:val="24"/>
          <w:szCs w:val="24"/>
        </w:rPr>
      </w:pPr>
      <w:r w:rsidRPr="00BA30B9">
        <w:rPr>
          <w:rFonts w:asciiTheme="majorHAnsi" w:hAnsiTheme="majorHAnsi"/>
          <w:sz w:val="24"/>
          <w:szCs w:val="24"/>
        </w:rPr>
        <w:t>To conclude, c</w:t>
      </w:r>
      <w:r w:rsidR="00943CAA" w:rsidRPr="00BA30B9">
        <w:rPr>
          <w:rFonts w:asciiTheme="majorHAnsi" w:hAnsiTheme="majorHAnsi"/>
          <w:sz w:val="24"/>
          <w:szCs w:val="24"/>
        </w:rPr>
        <w:t xml:space="preserve">hildren with </w:t>
      </w:r>
      <w:r w:rsidR="00642ECF" w:rsidRPr="00BA30B9">
        <w:rPr>
          <w:rFonts w:asciiTheme="majorHAnsi" w:hAnsiTheme="majorHAnsi"/>
          <w:sz w:val="24"/>
          <w:szCs w:val="24"/>
        </w:rPr>
        <w:t>lower</w:t>
      </w:r>
      <w:r w:rsidR="001F27AF" w:rsidRPr="00BA30B9">
        <w:rPr>
          <w:rFonts w:asciiTheme="majorHAnsi" w:hAnsiTheme="majorHAnsi"/>
          <w:sz w:val="24"/>
          <w:szCs w:val="24"/>
        </w:rPr>
        <w:t xml:space="preserve"> </w:t>
      </w:r>
      <w:r w:rsidR="00943CAA" w:rsidRPr="00BA30B9">
        <w:rPr>
          <w:rFonts w:asciiTheme="majorHAnsi" w:hAnsiTheme="majorHAnsi"/>
          <w:sz w:val="24"/>
          <w:szCs w:val="24"/>
        </w:rPr>
        <w:t>inhibitory control</w:t>
      </w:r>
      <w:r w:rsidR="008553BE" w:rsidRPr="00BA30B9">
        <w:rPr>
          <w:rFonts w:asciiTheme="majorHAnsi" w:hAnsiTheme="majorHAnsi"/>
          <w:sz w:val="24"/>
          <w:szCs w:val="24"/>
        </w:rPr>
        <w:t xml:space="preserve"> </w:t>
      </w:r>
      <w:r w:rsidR="00D33ADD" w:rsidRPr="00BA30B9">
        <w:rPr>
          <w:rFonts w:asciiTheme="majorHAnsi" w:hAnsiTheme="majorHAnsi"/>
          <w:sz w:val="24"/>
          <w:szCs w:val="24"/>
        </w:rPr>
        <w:t xml:space="preserve">took </w:t>
      </w:r>
      <w:r w:rsidR="00DC044D" w:rsidRPr="00BA30B9">
        <w:rPr>
          <w:rFonts w:asciiTheme="majorHAnsi" w:hAnsiTheme="majorHAnsi"/>
          <w:sz w:val="24"/>
          <w:szCs w:val="24"/>
        </w:rPr>
        <w:t>multiple</w:t>
      </w:r>
      <w:r w:rsidR="00D33ADD" w:rsidRPr="00BA30B9">
        <w:rPr>
          <w:rFonts w:asciiTheme="majorHAnsi" w:hAnsiTheme="majorHAnsi"/>
          <w:sz w:val="24"/>
          <w:szCs w:val="24"/>
        </w:rPr>
        <w:t xml:space="preserve"> food</w:t>
      </w:r>
      <w:r w:rsidR="00DC044D" w:rsidRPr="00BA30B9">
        <w:rPr>
          <w:rFonts w:asciiTheme="majorHAnsi" w:hAnsiTheme="majorHAnsi"/>
          <w:sz w:val="24"/>
          <w:szCs w:val="24"/>
        </w:rPr>
        <w:t xml:space="preserve"> servings</w:t>
      </w:r>
      <w:r w:rsidR="00D33ADD" w:rsidRPr="00BA30B9">
        <w:rPr>
          <w:rFonts w:asciiTheme="majorHAnsi" w:hAnsiTheme="majorHAnsi"/>
          <w:sz w:val="24"/>
          <w:szCs w:val="24"/>
        </w:rPr>
        <w:t>,</w:t>
      </w:r>
      <w:r w:rsidR="00DC044D" w:rsidRPr="00BA30B9">
        <w:rPr>
          <w:rFonts w:asciiTheme="majorHAnsi" w:hAnsiTheme="majorHAnsi"/>
          <w:sz w:val="24"/>
          <w:szCs w:val="24"/>
        </w:rPr>
        <w:t xml:space="preserve"> </w:t>
      </w:r>
      <w:r w:rsidR="000D6645" w:rsidRPr="00BA30B9">
        <w:rPr>
          <w:rFonts w:asciiTheme="majorHAnsi" w:hAnsiTheme="majorHAnsi"/>
          <w:sz w:val="24"/>
          <w:szCs w:val="24"/>
        </w:rPr>
        <w:t xml:space="preserve">showed a trend </w:t>
      </w:r>
      <w:r w:rsidR="00BB527D" w:rsidRPr="00BA30B9">
        <w:rPr>
          <w:rFonts w:asciiTheme="majorHAnsi" w:hAnsiTheme="majorHAnsi"/>
          <w:sz w:val="24"/>
          <w:szCs w:val="24"/>
        </w:rPr>
        <w:t xml:space="preserve">to self-serve more energy at lunch </w:t>
      </w:r>
      <w:r w:rsidR="00A70049" w:rsidRPr="00BA30B9">
        <w:rPr>
          <w:rFonts w:asciiTheme="majorHAnsi" w:hAnsiTheme="majorHAnsi"/>
          <w:sz w:val="24"/>
          <w:szCs w:val="24"/>
        </w:rPr>
        <w:t xml:space="preserve">and </w:t>
      </w:r>
      <w:r w:rsidR="005B391F" w:rsidRPr="00BA30B9">
        <w:rPr>
          <w:rFonts w:asciiTheme="majorHAnsi" w:hAnsiTheme="majorHAnsi"/>
          <w:sz w:val="24"/>
          <w:szCs w:val="24"/>
        </w:rPr>
        <w:t xml:space="preserve">consumed </w:t>
      </w:r>
      <w:r w:rsidR="00BB7470" w:rsidRPr="00BA30B9">
        <w:rPr>
          <w:rFonts w:asciiTheme="majorHAnsi" w:hAnsiTheme="majorHAnsi"/>
          <w:sz w:val="24"/>
          <w:szCs w:val="24"/>
        </w:rPr>
        <w:t xml:space="preserve">their meal </w:t>
      </w:r>
      <w:r w:rsidR="005B391F" w:rsidRPr="00BA30B9">
        <w:rPr>
          <w:rFonts w:asciiTheme="majorHAnsi" w:hAnsiTheme="majorHAnsi"/>
          <w:sz w:val="24"/>
          <w:szCs w:val="24"/>
        </w:rPr>
        <w:t>at faster rates</w:t>
      </w:r>
      <w:r w:rsidR="00B22A1B" w:rsidRPr="00BA30B9">
        <w:rPr>
          <w:rFonts w:asciiTheme="majorHAnsi" w:hAnsiTheme="majorHAnsi"/>
          <w:sz w:val="24"/>
          <w:szCs w:val="24"/>
        </w:rPr>
        <w:t xml:space="preserve">, </w:t>
      </w:r>
      <w:r w:rsidR="007B2471" w:rsidRPr="00BA30B9">
        <w:rPr>
          <w:rFonts w:asciiTheme="majorHAnsi" w:hAnsiTheme="majorHAnsi"/>
          <w:sz w:val="24"/>
          <w:szCs w:val="24"/>
        </w:rPr>
        <w:t>highlighting potential behavioural manifestations of this trait.</w:t>
      </w:r>
      <w:r w:rsidR="00F15014" w:rsidRPr="00BA30B9">
        <w:rPr>
          <w:rFonts w:asciiTheme="majorHAnsi" w:hAnsiTheme="majorHAnsi"/>
          <w:sz w:val="24"/>
          <w:szCs w:val="24"/>
        </w:rPr>
        <w:t xml:space="preserve"> </w:t>
      </w:r>
      <w:r w:rsidR="008553BE" w:rsidRPr="00BA30B9">
        <w:rPr>
          <w:rFonts w:asciiTheme="majorHAnsi" w:hAnsiTheme="majorHAnsi"/>
          <w:sz w:val="24"/>
          <w:szCs w:val="24"/>
        </w:rPr>
        <w:t xml:space="preserve">However, </w:t>
      </w:r>
      <w:r w:rsidR="00F15014" w:rsidRPr="00BA30B9">
        <w:rPr>
          <w:rFonts w:asciiTheme="majorHAnsi" w:hAnsiTheme="majorHAnsi"/>
          <w:sz w:val="24"/>
          <w:szCs w:val="24"/>
        </w:rPr>
        <w:t xml:space="preserve">inhibitory control was unrelated to </w:t>
      </w:r>
      <w:r w:rsidR="008553BE" w:rsidRPr="00BA30B9">
        <w:rPr>
          <w:rFonts w:asciiTheme="majorHAnsi" w:hAnsiTheme="majorHAnsi"/>
          <w:sz w:val="24"/>
          <w:szCs w:val="24"/>
        </w:rPr>
        <w:t xml:space="preserve">the actual </w:t>
      </w:r>
      <w:r w:rsidR="00F15014" w:rsidRPr="00BA30B9">
        <w:rPr>
          <w:rFonts w:asciiTheme="majorHAnsi" w:hAnsiTheme="majorHAnsi"/>
          <w:sz w:val="24"/>
          <w:szCs w:val="24"/>
        </w:rPr>
        <w:t>energy consumed at lunch or during the EAH task</w:t>
      </w:r>
      <w:r w:rsidR="00D41314" w:rsidRPr="00BA30B9">
        <w:rPr>
          <w:rFonts w:asciiTheme="majorHAnsi" w:hAnsiTheme="majorHAnsi"/>
          <w:sz w:val="24"/>
          <w:szCs w:val="24"/>
        </w:rPr>
        <w:t>,</w:t>
      </w:r>
      <w:r w:rsidR="00F15014" w:rsidRPr="00BA30B9">
        <w:rPr>
          <w:rFonts w:asciiTheme="majorHAnsi" w:hAnsiTheme="majorHAnsi"/>
          <w:sz w:val="24"/>
          <w:szCs w:val="24"/>
        </w:rPr>
        <w:t xml:space="preserve"> and </w:t>
      </w:r>
      <w:r w:rsidR="00D41314" w:rsidRPr="00BA30B9">
        <w:rPr>
          <w:rFonts w:asciiTheme="majorHAnsi" w:hAnsiTheme="majorHAnsi"/>
          <w:sz w:val="24"/>
          <w:szCs w:val="24"/>
        </w:rPr>
        <w:t xml:space="preserve">was not </w:t>
      </w:r>
      <w:r w:rsidR="00BB7470" w:rsidRPr="00BA30B9">
        <w:rPr>
          <w:rFonts w:asciiTheme="majorHAnsi" w:hAnsiTheme="majorHAnsi"/>
          <w:sz w:val="24"/>
          <w:szCs w:val="24"/>
        </w:rPr>
        <w:t xml:space="preserve">associated with child </w:t>
      </w:r>
      <w:r w:rsidR="00F15014" w:rsidRPr="00BA30B9">
        <w:rPr>
          <w:rFonts w:asciiTheme="majorHAnsi" w:hAnsiTheme="majorHAnsi"/>
          <w:sz w:val="24"/>
          <w:szCs w:val="24"/>
        </w:rPr>
        <w:t>body composition.</w:t>
      </w:r>
      <w:r w:rsidR="00487047" w:rsidRPr="00BA30B9">
        <w:rPr>
          <w:rFonts w:asciiTheme="majorHAnsi" w:hAnsiTheme="majorHAnsi"/>
          <w:sz w:val="24"/>
          <w:szCs w:val="24"/>
        </w:rPr>
        <w:t xml:space="preserve"> Within the current sample, 20% of the children </w:t>
      </w:r>
      <w:r w:rsidR="00D41314" w:rsidRPr="00BA30B9">
        <w:rPr>
          <w:rFonts w:asciiTheme="majorHAnsi" w:hAnsiTheme="majorHAnsi"/>
          <w:sz w:val="24"/>
          <w:szCs w:val="24"/>
        </w:rPr>
        <w:t>showed behaviour characterised as ‘restless’</w:t>
      </w:r>
      <w:r w:rsidR="00487047" w:rsidRPr="00BA30B9">
        <w:rPr>
          <w:rFonts w:asciiTheme="majorHAnsi" w:hAnsiTheme="majorHAnsi"/>
          <w:sz w:val="24"/>
          <w:szCs w:val="24"/>
        </w:rPr>
        <w:t xml:space="preserve"> </w:t>
      </w:r>
      <w:r w:rsidR="00D41314" w:rsidRPr="00BA30B9">
        <w:rPr>
          <w:rFonts w:asciiTheme="majorHAnsi" w:hAnsiTheme="majorHAnsi"/>
          <w:sz w:val="24"/>
          <w:szCs w:val="24"/>
        </w:rPr>
        <w:t xml:space="preserve">during the SST, </w:t>
      </w:r>
      <w:r w:rsidR="00487047" w:rsidRPr="00BA30B9">
        <w:rPr>
          <w:rFonts w:asciiTheme="majorHAnsi" w:hAnsiTheme="majorHAnsi"/>
          <w:sz w:val="24"/>
          <w:szCs w:val="24"/>
        </w:rPr>
        <w:t>and these children had lower inhibitory control and consumed more energy during the EAH task</w:t>
      </w:r>
      <w:r w:rsidR="000D6645" w:rsidRPr="00BA30B9">
        <w:rPr>
          <w:rFonts w:asciiTheme="majorHAnsi" w:hAnsiTheme="majorHAnsi"/>
          <w:sz w:val="24"/>
          <w:szCs w:val="24"/>
        </w:rPr>
        <w:t>, highlighting a sub-group of children who may be particularly susceptible to high-energy snacks</w:t>
      </w:r>
      <w:r w:rsidR="00487047" w:rsidRPr="00BA30B9">
        <w:rPr>
          <w:rFonts w:asciiTheme="majorHAnsi" w:hAnsiTheme="majorHAnsi"/>
          <w:sz w:val="24"/>
          <w:szCs w:val="24"/>
        </w:rPr>
        <w:t>. The</w:t>
      </w:r>
      <w:r w:rsidR="00CF75F0" w:rsidRPr="00BA30B9">
        <w:rPr>
          <w:rFonts w:asciiTheme="majorHAnsi" w:hAnsiTheme="majorHAnsi"/>
          <w:sz w:val="24"/>
          <w:szCs w:val="24"/>
        </w:rPr>
        <w:t>se</w:t>
      </w:r>
      <w:r w:rsidR="00487047" w:rsidRPr="00BA30B9">
        <w:rPr>
          <w:rFonts w:asciiTheme="majorHAnsi" w:hAnsiTheme="majorHAnsi"/>
          <w:sz w:val="24"/>
          <w:szCs w:val="24"/>
        </w:rPr>
        <w:t xml:space="preserve"> results have implications for our understanding of </w:t>
      </w:r>
      <w:r w:rsidR="00CF75F0" w:rsidRPr="00BA30B9">
        <w:rPr>
          <w:rFonts w:asciiTheme="majorHAnsi" w:hAnsiTheme="majorHAnsi"/>
          <w:sz w:val="24"/>
          <w:szCs w:val="24"/>
        </w:rPr>
        <w:t xml:space="preserve">how individual differences in children’s inhibitory control are associated with their eating behaviours, </w:t>
      </w:r>
      <w:r w:rsidR="0070735B" w:rsidRPr="00BA30B9">
        <w:rPr>
          <w:rFonts w:asciiTheme="majorHAnsi" w:hAnsiTheme="majorHAnsi"/>
          <w:sz w:val="24"/>
          <w:szCs w:val="24"/>
        </w:rPr>
        <w:t xml:space="preserve">specifically </w:t>
      </w:r>
      <w:r w:rsidR="00CF75F0" w:rsidRPr="00BA30B9">
        <w:rPr>
          <w:rFonts w:asciiTheme="majorHAnsi" w:hAnsiTheme="majorHAnsi"/>
          <w:sz w:val="24"/>
          <w:szCs w:val="24"/>
        </w:rPr>
        <w:t>p</w:t>
      </w:r>
      <w:r w:rsidR="0040781B" w:rsidRPr="00BA30B9">
        <w:rPr>
          <w:rFonts w:asciiTheme="majorHAnsi" w:hAnsiTheme="majorHAnsi"/>
          <w:sz w:val="24"/>
          <w:szCs w:val="24"/>
        </w:rPr>
        <w:t xml:space="preserve">ortion selection </w:t>
      </w:r>
      <w:r w:rsidR="00CF75F0" w:rsidRPr="00BA30B9">
        <w:rPr>
          <w:rFonts w:asciiTheme="majorHAnsi" w:hAnsiTheme="majorHAnsi"/>
          <w:sz w:val="24"/>
          <w:szCs w:val="24"/>
        </w:rPr>
        <w:t>and eating rates</w:t>
      </w:r>
      <w:r w:rsidR="004831A5" w:rsidRPr="00BA30B9">
        <w:rPr>
          <w:rFonts w:asciiTheme="majorHAnsi" w:hAnsiTheme="majorHAnsi"/>
          <w:sz w:val="24"/>
          <w:szCs w:val="24"/>
        </w:rPr>
        <w:t>,</w:t>
      </w:r>
      <w:r w:rsidR="009111CF" w:rsidRPr="00BA30B9">
        <w:rPr>
          <w:rFonts w:asciiTheme="majorHAnsi" w:hAnsiTheme="majorHAnsi"/>
          <w:sz w:val="24"/>
          <w:szCs w:val="24"/>
        </w:rPr>
        <w:t xml:space="preserve"> </w:t>
      </w:r>
      <w:r w:rsidR="008D088E" w:rsidRPr="00BA30B9">
        <w:rPr>
          <w:rFonts w:asciiTheme="majorHAnsi" w:hAnsiTheme="majorHAnsi"/>
          <w:sz w:val="24"/>
          <w:szCs w:val="24"/>
        </w:rPr>
        <w:t>indicating</w:t>
      </w:r>
      <w:r w:rsidR="004831A5" w:rsidRPr="00BA30B9">
        <w:rPr>
          <w:rFonts w:asciiTheme="majorHAnsi" w:hAnsiTheme="majorHAnsi"/>
          <w:sz w:val="24"/>
          <w:szCs w:val="24"/>
        </w:rPr>
        <w:t xml:space="preserve"> that </w:t>
      </w:r>
      <w:r w:rsidR="000D6645" w:rsidRPr="00BA30B9">
        <w:rPr>
          <w:rFonts w:asciiTheme="majorHAnsi" w:hAnsiTheme="majorHAnsi"/>
          <w:sz w:val="24"/>
          <w:szCs w:val="24"/>
        </w:rPr>
        <w:t xml:space="preserve">a single individual trait may be linked to </w:t>
      </w:r>
      <w:r w:rsidR="004831A5" w:rsidRPr="00BA30B9">
        <w:rPr>
          <w:rFonts w:asciiTheme="majorHAnsi" w:hAnsiTheme="majorHAnsi"/>
          <w:sz w:val="24"/>
          <w:szCs w:val="24"/>
        </w:rPr>
        <w:t>multiple aspects of eating</w:t>
      </w:r>
      <w:r w:rsidR="000D6645" w:rsidRPr="00BA30B9">
        <w:rPr>
          <w:rFonts w:asciiTheme="majorHAnsi" w:hAnsiTheme="majorHAnsi"/>
          <w:sz w:val="24"/>
          <w:szCs w:val="24"/>
        </w:rPr>
        <w:t xml:space="preserve">. </w:t>
      </w:r>
    </w:p>
    <w:p w14:paraId="39D01995" w14:textId="77777777" w:rsidR="00425FDC" w:rsidRPr="00BA30B9" w:rsidRDefault="00425FDC" w:rsidP="00BC5AAA">
      <w:pPr>
        <w:spacing w:line="480" w:lineRule="auto"/>
        <w:rPr>
          <w:rFonts w:asciiTheme="majorHAnsi" w:hAnsiTheme="majorHAnsi"/>
          <w:sz w:val="24"/>
          <w:szCs w:val="24"/>
        </w:rPr>
      </w:pPr>
    </w:p>
    <w:p w14:paraId="35F31803" w14:textId="230E0D4D" w:rsidR="00BC5AAA" w:rsidRPr="00BA30B9" w:rsidRDefault="00BC5AAA" w:rsidP="00BC5AAA">
      <w:pPr>
        <w:spacing w:line="480" w:lineRule="auto"/>
        <w:rPr>
          <w:rFonts w:asciiTheme="majorHAnsi" w:hAnsiTheme="majorHAnsi"/>
          <w:sz w:val="24"/>
          <w:szCs w:val="24"/>
        </w:rPr>
      </w:pPr>
      <w:r w:rsidRPr="00BA30B9">
        <w:rPr>
          <w:rFonts w:asciiTheme="majorHAnsi" w:hAnsiTheme="majorHAnsi"/>
          <w:sz w:val="24"/>
          <w:szCs w:val="24"/>
        </w:rPr>
        <w:lastRenderedPageBreak/>
        <w:t>Supplementary information is available at the journal’s website.</w:t>
      </w:r>
    </w:p>
    <w:p w14:paraId="7F723EEB" w14:textId="77777777" w:rsidR="00425FDC" w:rsidRPr="00BA30B9" w:rsidRDefault="00425FDC" w:rsidP="00425FDC">
      <w:pPr>
        <w:spacing w:line="480" w:lineRule="auto"/>
        <w:ind w:firstLine="1134"/>
        <w:rPr>
          <w:rFonts w:asciiTheme="majorHAnsi" w:hAnsiTheme="majorHAnsi"/>
          <w:sz w:val="24"/>
          <w:szCs w:val="24"/>
        </w:rPr>
      </w:pPr>
    </w:p>
    <w:p w14:paraId="157FE01C" w14:textId="77777777" w:rsidR="00BC5AAA" w:rsidRPr="00BA30B9" w:rsidRDefault="00BC5AAA" w:rsidP="00425FDC">
      <w:pPr>
        <w:spacing w:line="480" w:lineRule="auto"/>
        <w:ind w:firstLine="1134"/>
        <w:rPr>
          <w:rFonts w:asciiTheme="majorHAnsi" w:hAnsiTheme="majorHAnsi"/>
          <w:sz w:val="24"/>
          <w:szCs w:val="24"/>
        </w:rPr>
      </w:pPr>
    </w:p>
    <w:p w14:paraId="12A043A6" w14:textId="77777777" w:rsidR="001D223E" w:rsidRPr="00BA30B9" w:rsidRDefault="001D223E" w:rsidP="00425FDC">
      <w:pPr>
        <w:spacing w:line="480" w:lineRule="auto"/>
        <w:ind w:firstLine="1134"/>
        <w:rPr>
          <w:rFonts w:asciiTheme="majorHAnsi" w:hAnsiTheme="majorHAnsi"/>
          <w:sz w:val="24"/>
          <w:szCs w:val="24"/>
        </w:rPr>
      </w:pPr>
    </w:p>
    <w:p w14:paraId="6358DE9B" w14:textId="77777777" w:rsidR="001D223E" w:rsidRPr="00BA30B9" w:rsidRDefault="001D223E" w:rsidP="00425FDC">
      <w:pPr>
        <w:spacing w:line="480" w:lineRule="auto"/>
        <w:ind w:firstLine="1134"/>
        <w:rPr>
          <w:rFonts w:asciiTheme="majorHAnsi" w:hAnsiTheme="majorHAnsi"/>
          <w:sz w:val="24"/>
          <w:szCs w:val="24"/>
        </w:rPr>
      </w:pPr>
    </w:p>
    <w:p w14:paraId="2D6FE36D" w14:textId="77777777" w:rsidR="001D223E" w:rsidRPr="00BA30B9" w:rsidRDefault="001D223E" w:rsidP="00425FDC">
      <w:pPr>
        <w:spacing w:line="480" w:lineRule="auto"/>
        <w:ind w:firstLine="1134"/>
        <w:rPr>
          <w:rFonts w:asciiTheme="majorHAnsi" w:hAnsiTheme="majorHAnsi"/>
          <w:sz w:val="24"/>
          <w:szCs w:val="24"/>
        </w:rPr>
      </w:pPr>
    </w:p>
    <w:p w14:paraId="609DD70A" w14:textId="77777777" w:rsidR="00BC5AAA" w:rsidRPr="00BA30B9" w:rsidRDefault="00BC5AAA" w:rsidP="00425FDC">
      <w:pPr>
        <w:spacing w:line="480" w:lineRule="auto"/>
        <w:ind w:firstLine="1134"/>
        <w:rPr>
          <w:rFonts w:asciiTheme="majorHAnsi" w:hAnsiTheme="majorHAnsi"/>
          <w:sz w:val="24"/>
          <w:szCs w:val="24"/>
        </w:rPr>
      </w:pPr>
    </w:p>
    <w:p w14:paraId="6EF13377" w14:textId="77777777" w:rsidR="00BC5AAA" w:rsidRPr="00BA30B9" w:rsidRDefault="00BC5AAA" w:rsidP="00425FDC">
      <w:pPr>
        <w:spacing w:line="480" w:lineRule="auto"/>
        <w:ind w:firstLine="1134"/>
        <w:rPr>
          <w:rFonts w:asciiTheme="majorHAnsi" w:hAnsiTheme="majorHAnsi"/>
          <w:sz w:val="24"/>
          <w:szCs w:val="24"/>
        </w:rPr>
      </w:pPr>
    </w:p>
    <w:p w14:paraId="5CE4BCBF" w14:textId="77777777" w:rsidR="00425FDC" w:rsidRPr="00BA30B9" w:rsidRDefault="00425FDC" w:rsidP="00425FDC">
      <w:pPr>
        <w:spacing w:line="480" w:lineRule="auto"/>
        <w:ind w:firstLine="1134"/>
        <w:rPr>
          <w:rFonts w:asciiTheme="majorHAnsi" w:hAnsiTheme="majorHAnsi"/>
          <w:sz w:val="24"/>
          <w:szCs w:val="24"/>
        </w:rPr>
      </w:pPr>
    </w:p>
    <w:p w14:paraId="4E29E37F" w14:textId="77777777" w:rsidR="001036D9" w:rsidRPr="00BA30B9" w:rsidRDefault="001036D9" w:rsidP="00425FDC">
      <w:pPr>
        <w:spacing w:line="480" w:lineRule="auto"/>
        <w:ind w:firstLine="1134"/>
        <w:rPr>
          <w:rFonts w:asciiTheme="majorHAnsi" w:hAnsiTheme="majorHAnsi"/>
          <w:sz w:val="24"/>
          <w:szCs w:val="24"/>
        </w:rPr>
      </w:pPr>
    </w:p>
    <w:p w14:paraId="38095F7F" w14:textId="77777777" w:rsidR="001036D9" w:rsidRPr="00BA30B9" w:rsidRDefault="001036D9" w:rsidP="00425FDC">
      <w:pPr>
        <w:spacing w:line="480" w:lineRule="auto"/>
        <w:ind w:firstLine="1134"/>
        <w:rPr>
          <w:rFonts w:asciiTheme="majorHAnsi" w:hAnsiTheme="majorHAnsi"/>
          <w:sz w:val="24"/>
          <w:szCs w:val="24"/>
        </w:rPr>
      </w:pPr>
    </w:p>
    <w:p w14:paraId="3A1CEE4B" w14:textId="77777777" w:rsidR="007C0EC5" w:rsidRPr="00BA30B9" w:rsidRDefault="007C0EC5" w:rsidP="00425FDC">
      <w:pPr>
        <w:spacing w:line="480" w:lineRule="auto"/>
        <w:ind w:firstLine="1134"/>
        <w:rPr>
          <w:rFonts w:asciiTheme="majorHAnsi" w:hAnsiTheme="majorHAnsi"/>
          <w:sz w:val="24"/>
          <w:szCs w:val="24"/>
        </w:rPr>
      </w:pPr>
    </w:p>
    <w:p w14:paraId="50B8498C" w14:textId="393B0013" w:rsidR="007C0EC5" w:rsidRPr="00BA30B9" w:rsidRDefault="007C0EC5" w:rsidP="00425FDC">
      <w:pPr>
        <w:spacing w:line="480" w:lineRule="auto"/>
        <w:ind w:firstLine="1134"/>
        <w:rPr>
          <w:rFonts w:asciiTheme="majorHAnsi" w:hAnsiTheme="majorHAnsi"/>
          <w:sz w:val="24"/>
          <w:szCs w:val="24"/>
        </w:rPr>
      </w:pPr>
    </w:p>
    <w:p w14:paraId="277EBB23" w14:textId="7CB36813" w:rsidR="00247FBB" w:rsidRPr="00BA30B9" w:rsidRDefault="00247FBB" w:rsidP="00425FDC">
      <w:pPr>
        <w:spacing w:line="480" w:lineRule="auto"/>
        <w:ind w:firstLine="1134"/>
        <w:rPr>
          <w:rFonts w:asciiTheme="majorHAnsi" w:hAnsiTheme="majorHAnsi"/>
          <w:sz w:val="24"/>
          <w:szCs w:val="24"/>
        </w:rPr>
      </w:pPr>
    </w:p>
    <w:p w14:paraId="09AC993E" w14:textId="77777777" w:rsidR="00247FBB" w:rsidRPr="00BA30B9" w:rsidRDefault="00247FBB" w:rsidP="00425FDC">
      <w:pPr>
        <w:spacing w:line="480" w:lineRule="auto"/>
        <w:ind w:firstLine="1134"/>
        <w:rPr>
          <w:rFonts w:asciiTheme="majorHAnsi" w:hAnsiTheme="majorHAnsi"/>
          <w:sz w:val="24"/>
          <w:szCs w:val="24"/>
        </w:rPr>
      </w:pPr>
    </w:p>
    <w:p w14:paraId="3EDF8AC9" w14:textId="77777777" w:rsidR="007C0EC5" w:rsidRPr="00BA30B9" w:rsidRDefault="007C0EC5" w:rsidP="00425FDC">
      <w:pPr>
        <w:spacing w:line="480" w:lineRule="auto"/>
        <w:ind w:firstLine="1134"/>
        <w:rPr>
          <w:rFonts w:asciiTheme="majorHAnsi" w:hAnsiTheme="majorHAnsi"/>
          <w:sz w:val="24"/>
          <w:szCs w:val="24"/>
        </w:rPr>
      </w:pPr>
    </w:p>
    <w:p w14:paraId="5AA1553D" w14:textId="77777777" w:rsidR="001036D9" w:rsidRPr="00BA30B9" w:rsidRDefault="001036D9" w:rsidP="00425FDC">
      <w:pPr>
        <w:spacing w:line="480" w:lineRule="auto"/>
        <w:ind w:firstLine="1134"/>
        <w:rPr>
          <w:rFonts w:asciiTheme="majorHAnsi" w:hAnsiTheme="majorHAnsi"/>
          <w:sz w:val="24"/>
          <w:szCs w:val="24"/>
        </w:rPr>
      </w:pPr>
    </w:p>
    <w:p w14:paraId="264B3324" w14:textId="3254C802" w:rsidR="008E53E1" w:rsidRPr="00BA30B9" w:rsidRDefault="008E53E1" w:rsidP="00425FDC">
      <w:pPr>
        <w:spacing w:line="480" w:lineRule="auto"/>
        <w:ind w:firstLine="1134"/>
        <w:rPr>
          <w:rFonts w:asciiTheme="majorHAnsi" w:hAnsiTheme="majorHAnsi"/>
          <w:sz w:val="24"/>
          <w:szCs w:val="24"/>
        </w:rPr>
      </w:pPr>
    </w:p>
    <w:p w14:paraId="61CF742B" w14:textId="77777777" w:rsidR="00CF69A4" w:rsidRPr="00BA30B9" w:rsidRDefault="007604B0" w:rsidP="00CF69A4">
      <w:pPr>
        <w:spacing w:before="100" w:beforeAutospacing="1" w:after="100" w:afterAutospacing="1" w:line="480" w:lineRule="auto"/>
        <w:rPr>
          <w:rFonts w:asciiTheme="majorHAnsi" w:eastAsia="Times New Roman" w:hAnsiTheme="majorHAnsi" w:cs="Times New Roman"/>
          <w:b/>
          <w:sz w:val="24"/>
          <w:szCs w:val="24"/>
          <w:lang w:eastAsia="en-SG"/>
        </w:rPr>
      </w:pPr>
      <w:r w:rsidRPr="00BA30B9">
        <w:rPr>
          <w:rFonts w:asciiTheme="majorHAnsi" w:eastAsia="Times New Roman" w:hAnsiTheme="majorHAnsi" w:cs="Times New Roman"/>
          <w:b/>
          <w:sz w:val="24"/>
          <w:szCs w:val="24"/>
          <w:lang w:eastAsia="en-SG"/>
        </w:rPr>
        <w:lastRenderedPageBreak/>
        <w:t>A</w:t>
      </w:r>
      <w:r w:rsidR="00CF69A4" w:rsidRPr="00BA30B9">
        <w:rPr>
          <w:rFonts w:asciiTheme="majorHAnsi" w:eastAsia="Times New Roman" w:hAnsiTheme="majorHAnsi" w:cs="Times New Roman"/>
          <w:b/>
          <w:sz w:val="24"/>
          <w:szCs w:val="24"/>
          <w:lang w:eastAsia="en-SG"/>
        </w:rPr>
        <w:t>cknowledgements</w:t>
      </w:r>
    </w:p>
    <w:p w14:paraId="0A9133BC" w14:textId="77777777" w:rsidR="00247FBB" w:rsidRPr="00BA30B9" w:rsidRDefault="00247FBB" w:rsidP="00247FBB">
      <w:pPr>
        <w:spacing w:line="480" w:lineRule="auto"/>
        <w:rPr>
          <w:rFonts w:asciiTheme="majorHAnsi" w:hAnsiTheme="majorHAnsi" w:cs="Times New Roman"/>
          <w:sz w:val="24"/>
          <w:szCs w:val="24"/>
        </w:rPr>
      </w:pPr>
      <w:r w:rsidRPr="00BA30B9">
        <w:rPr>
          <w:rFonts w:asciiTheme="majorHAnsi" w:hAnsiTheme="majorHAnsi" w:cs="Times New Roman"/>
          <w:sz w:val="24"/>
          <w:szCs w:val="24"/>
        </w:rPr>
        <w:t xml:space="preserve">The GUSTO study group includes Allan Sheppard, </w:t>
      </w:r>
      <w:proofErr w:type="spellStart"/>
      <w:r w:rsidRPr="00BA30B9">
        <w:rPr>
          <w:rFonts w:asciiTheme="majorHAnsi" w:hAnsiTheme="majorHAnsi" w:cs="Times New Roman"/>
          <w:sz w:val="24"/>
          <w:szCs w:val="24"/>
        </w:rPr>
        <w:t>Amutha</w:t>
      </w:r>
      <w:proofErr w:type="spellEnd"/>
      <w:r w:rsidRPr="00BA30B9">
        <w:rPr>
          <w:rFonts w:asciiTheme="majorHAnsi" w:hAnsiTheme="majorHAnsi" w:cs="Times New Roman"/>
          <w:sz w:val="24"/>
          <w:szCs w:val="24"/>
        </w:rPr>
        <w:t xml:space="preserve"> </w:t>
      </w:r>
      <w:proofErr w:type="spellStart"/>
      <w:r w:rsidRPr="00BA30B9">
        <w:rPr>
          <w:rFonts w:asciiTheme="majorHAnsi" w:hAnsiTheme="majorHAnsi" w:cs="Times New Roman"/>
          <w:sz w:val="24"/>
          <w:szCs w:val="24"/>
        </w:rPr>
        <w:t>Chinnadurai</w:t>
      </w:r>
      <w:proofErr w:type="spellEnd"/>
      <w:r w:rsidRPr="00BA30B9">
        <w:rPr>
          <w:rFonts w:asciiTheme="majorHAnsi" w:hAnsiTheme="majorHAnsi" w:cs="Times New Roman"/>
          <w:sz w:val="24"/>
          <w:szCs w:val="24"/>
        </w:rPr>
        <w:t xml:space="preserve">, Anne </w:t>
      </w:r>
      <w:proofErr w:type="spellStart"/>
      <w:r w:rsidRPr="00BA30B9">
        <w:rPr>
          <w:rFonts w:asciiTheme="majorHAnsi" w:hAnsiTheme="majorHAnsi" w:cs="Times New Roman"/>
          <w:sz w:val="24"/>
          <w:szCs w:val="24"/>
        </w:rPr>
        <w:t>Eng</w:t>
      </w:r>
      <w:proofErr w:type="spellEnd"/>
      <w:r w:rsidRPr="00BA30B9">
        <w:rPr>
          <w:rFonts w:asciiTheme="majorHAnsi" w:hAnsiTheme="majorHAnsi" w:cs="Times New Roman"/>
          <w:sz w:val="24"/>
          <w:szCs w:val="24"/>
        </w:rPr>
        <w:t xml:space="preserve"> Neo Goh, Anne Rifkin-</w:t>
      </w:r>
      <w:proofErr w:type="spellStart"/>
      <w:r w:rsidRPr="00BA30B9">
        <w:rPr>
          <w:rFonts w:asciiTheme="majorHAnsi" w:hAnsiTheme="majorHAnsi" w:cs="Times New Roman"/>
          <w:sz w:val="24"/>
          <w:szCs w:val="24"/>
        </w:rPr>
        <w:t>Graboi</w:t>
      </w:r>
      <w:proofErr w:type="spellEnd"/>
      <w:r w:rsidRPr="00BA30B9">
        <w:rPr>
          <w:rFonts w:asciiTheme="majorHAnsi" w:hAnsiTheme="majorHAnsi" w:cs="Times New Roman"/>
          <w:sz w:val="24"/>
          <w:szCs w:val="24"/>
        </w:rPr>
        <w:t xml:space="preserve">, </w:t>
      </w:r>
      <w:proofErr w:type="spellStart"/>
      <w:r w:rsidRPr="00BA30B9">
        <w:rPr>
          <w:rFonts w:asciiTheme="majorHAnsi" w:hAnsiTheme="majorHAnsi" w:cs="Times New Roman"/>
          <w:sz w:val="24"/>
          <w:szCs w:val="24"/>
        </w:rPr>
        <w:t>Anqi</w:t>
      </w:r>
      <w:proofErr w:type="spellEnd"/>
      <w:r w:rsidRPr="00BA30B9">
        <w:rPr>
          <w:rFonts w:asciiTheme="majorHAnsi" w:hAnsiTheme="majorHAnsi" w:cs="Times New Roman"/>
          <w:sz w:val="24"/>
          <w:szCs w:val="24"/>
        </w:rPr>
        <w:t xml:space="preserve"> </w:t>
      </w:r>
      <w:proofErr w:type="spellStart"/>
      <w:r w:rsidRPr="00BA30B9">
        <w:rPr>
          <w:rFonts w:asciiTheme="majorHAnsi" w:hAnsiTheme="majorHAnsi" w:cs="Times New Roman"/>
          <w:sz w:val="24"/>
          <w:szCs w:val="24"/>
        </w:rPr>
        <w:t>Qiu</w:t>
      </w:r>
      <w:proofErr w:type="spellEnd"/>
      <w:r w:rsidRPr="00BA30B9">
        <w:rPr>
          <w:rFonts w:asciiTheme="majorHAnsi" w:hAnsiTheme="majorHAnsi" w:cs="Times New Roman"/>
          <w:sz w:val="24"/>
          <w:szCs w:val="24"/>
        </w:rPr>
        <w:t xml:space="preserve">,  </w:t>
      </w:r>
      <w:proofErr w:type="spellStart"/>
      <w:r w:rsidRPr="00BA30B9">
        <w:rPr>
          <w:rFonts w:asciiTheme="majorHAnsi" w:hAnsiTheme="majorHAnsi" w:cs="Times New Roman"/>
          <w:sz w:val="24"/>
          <w:szCs w:val="24"/>
        </w:rPr>
        <w:t>Arijit</w:t>
      </w:r>
      <w:proofErr w:type="spellEnd"/>
      <w:r w:rsidRPr="00BA30B9">
        <w:rPr>
          <w:rFonts w:asciiTheme="majorHAnsi" w:hAnsiTheme="majorHAnsi" w:cs="Times New Roman"/>
          <w:sz w:val="24"/>
          <w:szCs w:val="24"/>
        </w:rPr>
        <w:t xml:space="preserve"> Biswas, Bee </w:t>
      </w:r>
      <w:proofErr w:type="spellStart"/>
      <w:r w:rsidRPr="00BA30B9">
        <w:rPr>
          <w:rFonts w:asciiTheme="majorHAnsi" w:hAnsiTheme="majorHAnsi" w:cs="Times New Roman"/>
          <w:sz w:val="24"/>
          <w:szCs w:val="24"/>
        </w:rPr>
        <w:t>Wah</w:t>
      </w:r>
      <w:proofErr w:type="spellEnd"/>
      <w:r w:rsidRPr="00BA30B9">
        <w:rPr>
          <w:rFonts w:asciiTheme="majorHAnsi" w:hAnsiTheme="majorHAnsi" w:cs="Times New Roman"/>
          <w:sz w:val="24"/>
          <w:szCs w:val="24"/>
        </w:rPr>
        <w:t xml:space="preserve"> Lee,  </w:t>
      </w:r>
      <w:proofErr w:type="spellStart"/>
      <w:r w:rsidRPr="00BA30B9">
        <w:rPr>
          <w:rFonts w:asciiTheme="majorHAnsi" w:hAnsiTheme="majorHAnsi" w:cs="Times New Roman"/>
          <w:sz w:val="24"/>
          <w:szCs w:val="24"/>
        </w:rPr>
        <w:t>Birit</w:t>
      </w:r>
      <w:proofErr w:type="spellEnd"/>
      <w:r w:rsidRPr="00BA30B9">
        <w:rPr>
          <w:rFonts w:asciiTheme="majorHAnsi" w:hAnsiTheme="majorHAnsi" w:cs="Times New Roman"/>
          <w:sz w:val="24"/>
          <w:szCs w:val="24"/>
        </w:rPr>
        <w:t xml:space="preserve"> F.P. </w:t>
      </w:r>
      <w:proofErr w:type="spellStart"/>
      <w:r w:rsidRPr="00BA30B9">
        <w:rPr>
          <w:rFonts w:asciiTheme="majorHAnsi" w:hAnsiTheme="majorHAnsi" w:cs="Times New Roman"/>
          <w:sz w:val="24"/>
          <w:szCs w:val="24"/>
        </w:rPr>
        <w:t>Broekman</w:t>
      </w:r>
      <w:proofErr w:type="spellEnd"/>
      <w:r w:rsidRPr="00BA30B9">
        <w:rPr>
          <w:rFonts w:asciiTheme="majorHAnsi" w:hAnsiTheme="majorHAnsi" w:cs="Times New Roman"/>
          <w:sz w:val="24"/>
          <w:szCs w:val="24"/>
        </w:rPr>
        <w:t xml:space="preserve">, Boon Long </w:t>
      </w:r>
      <w:proofErr w:type="spellStart"/>
      <w:r w:rsidRPr="00BA30B9">
        <w:rPr>
          <w:rFonts w:asciiTheme="majorHAnsi" w:hAnsiTheme="majorHAnsi" w:cs="Times New Roman"/>
          <w:sz w:val="24"/>
          <w:szCs w:val="24"/>
        </w:rPr>
        <w:t>Quah</w:t>
      </w:r>
      <w:proofErr w:type="spellEnd"/>
      <w:r w:rsidRPr="00BA30B9">
        <w:rPr>
          <w:rFonts w:asciiTheme="majorHAnsi" w:hAnsiTheme="majorHAnsi" w:cs="Times New Roman"/>
          <w:sz w:val="24"/>
          <w:szCs w:val="24"/>
        </w:rPr>
        <w:t xml:space="preserve">, </w:t>
      </w:r>
      <w:proofErr w:type="spellStart"/>
      <w:r w:rsidRPr="00BA30B9">
        <w:rPr>
          <w:rFonts w:asciiTheme="majorHAnsi" w:hAnsiTheme="majorHAnsi" w:cs="Times New Roman"/>
          <w:sz w:val="24"/>
          <w:szCs w:val="24"/>
        </w:rPr>
        <w:t>Borys</w:t>
      </w:r>
      <w:proofErr w:type="spellEnd"/>
      <w:r w:rsidRPr="00BA30B9">
        <w:rPr>
          <w:rFonts w:asciiTheme="majorHAnsi" w:hAnsiTheme="majorHAnsi" w:cs="Times New Roman"/>
          <w:sz w:val="24"/>
          <w:szCs w:val="24"/>
        </w:rPr>
        <w:t xml:space="preserve"> </w:t>
      </w:r>
      <w:proofErr w:type="spellStart"/>
      <w:r w:rsidRPr="00BA30B9">
        <w:rPr>
          <w:rFonts w:asciiTheme="majorHAnsi" w:hAnsiTheme="majorHAnsi" w:cs="Times New Roman"/>
          <w:sz w:val="24"/>
          <w:szCs w:val="24"/>
        </w:rPr>
        <w:t>Shuter</w:t>
      </w:r>
      <w:proofErr w:type="spellEnd"/>
      <w:r w:rsidRPr="00BA30B9">
        <w:rPr>
          <w:rFonts w:asciiTheme="majorHAnsi" w:hAnsiTheme="majorHAnsi" w:cs="Times New Roman"/>
          <w:sz w:val="24"/>
          <w:szCs w:val="24"/>
        </w:rPr>
        <w:t xml:space="preserve">, Chai </w:t>
      </w:r>
      <w:proofErr w:type="spellStart"/>
      <w:r w:rsidRPr="00BA30B9">
        <w:rPr>
          <w:rFonts w:asciiTheme="majorHAnsi" w:hAnsiTheme="majorHAnsi" w:cs="Times New Roman"/>
          <w:sz w:val="24"/>
          <w:szCs w:val="24"/>
        </w:rPr>
        <w:t>Kiat</w:t>
      </w:r>
      <w:proofErr w:type="spellEnd"/>
      <w:r w:rsidRPr="00BA30B9">
        <w:rPr>
          <w:rFonts w:asciiTheme="majorHAnsi" w:hAnsiTheme="majorHAnsi" w:cs="Times New Roman"/>
          <w:sz w:val="24"/>
          <w:szCs w:val="24"/>
        </w:rPr>
        <w:t xml:space="preserve"> </w:t>
      </w:r>
      <w:proofErr w:type="spellStart"/>
      <w:r w:rsidRPr="00BA30B9">
        <w:rPr>
          <w:rFonts w:asciiTheme="majorHAnsi" w:hAnsiTheme="majorHAnsi" w:cs="Times New Roman"/>
          <w:sz w:val="24"/>
          <w:szCs w:val="24"/>
        </w:rPr>
        <w:t>Chng</w:t>
      </w:r>
      <w:proofErr w:type="spellEnd"/>
      <w:r w:rsidRPr="00BA30B9">
        <w:rPr>
          <w:rFonts w:asciiTheme="majorHAnsi" w:hAnsiTheme="majorHAnsi" w:cs="Times New Roman"/>
          <w:sz w:val="24"/>
          <w:szCs w:val="24"/>
        </w:rPr>
        <w:t xml:space="preserve">, Cheryl Ngo, </w:t>
      </w:r>
      <w:proofErr w:type="spellStart"/>
      <w:r w:rsidRPr="00BA30B9">
        <w:rPr>
          <w:rFonts w:asciiTheme="majorHAnsi" w:hAnsiTheme="majorHAnsi" w:cs="Times New Roman"/>
          <w:sz w:val="24"/>
          <w:szCs w:val="24"/>
        </w:rPr>
        <w:t>Choon</w:t>
      </w:r>
      <w:proofErr w:type="spellEnd"/>
      <w:r w:rsidRPr="00BA30B9">
        <w:rPr>
          <w:rFonts w:asciiTheme="majorHAnsi" w:hAnsiTheme="majorHAnsi" w:cs="Times New Roman"/>
          <w:sz w:val="24"/>
          <w:szCs w:val="24"/>
        </w:rPr>
        <w:t xml:space="preserve"> </w:t>
      </w:r>
      <w:proofErr w:type="spellStart"/>
      <w:r w:rsidRPr="00BA30B9">
        <w:rPr>
          <w:rFonts w:asciiTheme="majorHAnsi" w:hAnsiTheme="majorHAnsi" w:cs="Times New Roman"/>
          <w:sz w:val="24"/>
          <w:szCs w:val="24"/>
        </w:rPr>
        <w:t>Looi</w:t>
      </w:r>
      <w:proofErr w:type="spellEnd"/>
      <w:r w:rsidRPr="00BA30B9">
        <w:rPr>
          <w:rFonts w:asciiTheme="majorHAnsi" w:hAnsiTheme="majorHAnsi" w:cs="Times New Roman"/>
          <w:sz w:val="24"/>
          <w:szCs w:val="24"/>
        </w:rPr>
        <w:t xml:space="preserve"> Bong, </w:t>
      </w:r>
      <w:proofErr w:type="spellStart"/>
      <w:r w:rsidRPr="00BA30B9">
        <w:rPr>
          <w:rFonts w:asciiTheme="majorHAnsi" w:hAnsiTheme="majorHAnsi" w:cs="Times New Roman"/>
          <w:sz w:val="24"/>
          <w:szCs w:val="24"/>
        </w:rPr>
        <w:t>Christiani</w:t>
      </w:r>
      <w:proofErr w:type="spellEnd"/>
      <w:r w:rsidRPr="00BA30B9">
        <w:rPr>
          <w:rFonts w:asciiTheme="majorHAnsi" w:hAnsiTheme="majorHAnsi" w:cs="Times New Roman"/>
          <w:sz w:val="24"/>
          <w:szCs w:val="24"/>
        </w:rPr>
        <w:t xml:space="preserve"> </w:t>
      </w:r>
      <w:proofErr w:type="spellStart"/>
      <w:r w:rsidRPr="00BA30B9">
        <w:rPr>
          <w:rFonts w:asciiTheme="majorHAnsi" w:hAnsiTheme="majorHAnsi" w:cs="Times New Roman"/>
          <w:sz w:val="24"/>
          <w:szCs w:val="24"/>
        </w:rPr>
        <w:t>Jeyakumar</w:t>
      </w:r>
      <w:proofErr w:type="spellEnd"/>
      <w:r w:rsidRPr="00BA30B9">
        <w:rPr>
          <w:rFonts w:asciiTheme="majorHAnsi" w:hAnsiTheme="majorHAnsi" w:cs="Times New Roman"/>
          <w:sz w:val="24"/>
          <w:szCs w:val="24"/>
        </w:rPr>
        <w:t xml:space="preserve"> Henry, Claudia Chi, Cornelia Yin </w:t>
      </w:r>
      <w:proofErr w:type="spellStart"/>
      <w:r w:rsidRPr="00BA30B9">
        <w:rPr>
          <w:rFonts w:asciiTheme="majorHAnsi" w:hAnsiTheme="majorHAnsi" w:cs="Times New Roman"/>
          <w:sz w:val="24"/>
          <w:szCs w:val="24"/>
        </w:rPr>
        <w:t>Ing</w:t>
      </w:r>
      <w:proofErr w:type="spellEnd"/>
      <w:r w:rsidRPr="00BA30B9">
        <w:rPr>
          <w:rFonts w:asciiTheme="majorHAnsi" w:hAnsiTheme="majorHAnsi" w:cs="Times New Roman"/>
          <w:sz w:val="24"/>
          <w:szCs w:val="24"/>
        </w:rPr>
        <w:t xml:space="preserve"> Chee, Yam </w:t>
      </w:r>
      <w:proofErr w:type="spellStart"/>
      <w:r w:rsidRPr="00BA30B9">
        <w:rPr>
          <w:rFonts w:asciiTheme="majorHAnsi" w:hAnsiTheme="majorHAnsi" w:cs="Times New Roman"/>
          <w:sz w:val="24"/>
          <w:szCs w:val="24"/>
        </w:rPr>
        <w:t>Thiam</w:t>
      </w:r>
      <w:proofErr w:type="spellEnd"/>
      <w:r w:rsidRPr="00BA30B9">
        <w:rPr>
          <w:rFonts w:asciiTheme="majorHAnsi" w:hAnsiTheme="majorHAnsi" w:cs="Times New Roman"/>
          <w:sz w:val="24"/>
          <w:szCs w:val="24"/>
        </w:rPr>
        <w:t xml:space="preserve"> Daniel Goh, Doris </w:t>
      </w:r>
      <w:proofErr w:type="spellStart"/>
      <w:r w:rsidRPr="00BA30B9">
        <w:rPr>
          <w:rFonts w:asciiTheme="majorHAnsi" w:hAnsiTheme="majorHAnsi" w:cs="Times New Roman"/>
          <w:sz w:val="24"/>
          <w:szCs w:val="24"/>
        </w:rPr>
        <w:t>Fok</w:t>
      </w:r>
      <w:proofErr w:type="spellEnd"/>
      <w:r w:rsidRPr="00BA30B9">
        <w:rPr>
          <w:rFonts w:asciiTheme="majorHAnsi" w:hAnsiTheme="majorHAnsi" w:cs="Times New Roman"/>
          <w:sz w:val="24"/>
          <w:szCs w:val="24"/>
        </w:rPr>
        <w:t xml:space="preserve">, E </w:t>
      </w:r>
      <w:proofErr w:type="spellStart"/>
      <w:r w:rsidRPr="00BA30B9">
        <w:rPr>
          <w:rFonts w:asciiTheme="majorHAnsi" w:hAnsiTheme="majorHAnsi" w:cs="Times New Roman"/>
          <w:sz w:val="24"/>
          <w:szCs w:val="24"/>
        </w:rPr>
        <w:t>Shyong</w:t>
      </w:r>
      <w:proofErr w:type="spellEnd"/>
      <w:r w:rsidRPr="00BA30B9">
        <w:rPr>
          <w:rFonts w:asciiTheme="majorHAnsi" w:hAnsiTheme="majorHAnsi" w:cs="Times New Roman"/>
          <w:sz w:val="24"/>
          <w:szCs w:val="24"/>
        </w:rPr>
        <w:t xml:space="preserve"> Tai, Elaine </w:t>
      </w:r>
      <w:proofErr w:type="spellStart"/>
      <w:r w:rsidRPr="00BA30B9">
        <w:rPr>
          <w:rFonts w:asciiTheme="majorHAnsi" w:hAnsiTheme="majorHAnsi" w:cs="Times New Roman"/>
          <w:sz w:val="24"/>
          <w:szCs w:val="24"/>
        </w:rPr>
        <w:t>Tham</w:t>
      </w:r>
      <w:proofErr w:type="spellEnd"/>
      <w:r w:rsidRPr="00BA30B9">
        <w:rPr>
          <w:rFonts w:asciiTheme="majorHAnsi" w:hAnsiTheme="majorHAnsi" w:cs="Times New Roman"/>
          <w:sz w:val="24"/>
          <w:szCs w:val="24"/>
        </w:rPr>
        <w:t xml:space="preserve">, Elaine </w:t>
      </w:r>
      <w:proofErr w:type="spellStart"/>
      <w:r w:rsidRPr="00BA30B9">
        <w:rPr>
          <w:rFonts w:asciiTheme="majorHAnsi" w:hAnsiTheme="majorHAnsi" w:cs="Times New Roman"/>
          <w:sz w:val="24"/>
          <w:szCs w:val="24"/>
        </w:rPr>
        <w:t>Quah</w:t>
      </w:r>
      <w:proofErr w:type="spellEnd"/>
      <w:r w:rsidRPr="00BA30B9">
        <w:rPr>
          <w:rFonts w:asciiTheme="majorHAnsi" w:hAnsiTheme="majorHAnsi" w:cs="Times New Roman"/>
          <w:sz w:val="24"/>
          <w:szCs w:val="24"/>
        </w:rPr>
        <w:t xml:space="preserve"> </w:t>
      </w:r>
      <w:proofErr w:type="spellStart"/>
      <w:r w:rsidRPr="00BA30B9">
        <w:rPr>
          <w:rFonts w:asciiTheme="majorHAnsi" w:hAnsiTheme="majorHAnsi" w:cs="Times New Roman"/>
          <w:sz w:val="24"/>
          <w:szCs w:val="24"/>
        </w:rPr>
        <w:t>Phaik</w:t>
      </w:r>
      <w:proofErr w:type="spellEnd"/>
      <w:r w:rsidRPr="00BA30B9">
        <w:rPr>
          <w:rFonts w:asciiTheme="majorHAnsi" w:hAnsiTheme="majorHAnsi" w:cs="Times New Roman"/>
          <w:sz w:val="24"/>
          <w:szCs w:val="24"/>
        </w:rPr>
        <w:t xml:space="preserve"> Ling, Evelyn Chung Ning Law, Evelyn </w:t>
      </w:r>
      <w:proofErr w:type="spellStart"/>
      <w:r w:rsidRPr="00BA30B9">
        <w:rPr>
          <w:rFonts w:asciiTheme="majorHAnsi" w:hAnsiTheme="majorHAnsi" w:cs="Times New Roman"/>
          <w:sz w:val="24"/>
          <w:szCs w:val="24"/>
        </w:rPr>
        <w:t>Xiu</w:t>
      </w:r>
      <w:proofErr w:type="spellEnd"/>
      <w:r w:rsidRPr="00BA30B9">
        <w:rPr>
          <w:rFonts w:asciiTheme="majorHAnsi" w:hAnsiTheme="majorHAnsi" w:cs="Times New Roman"/>
          <w:sz w:val="24"/>
          <w:szCs w:val="24"/>
        </w:rPr>
        <w:t xml:space="preserve"> Ling Loo, Fabian Yap, Falk Mueller-</w:t>
      </w:r>
      <w:proofErr w:type="spellStart"/>
      <w:r w:rsidRPr="00BA30B9">
        <w:rPr>
          <w:rFonts w:asciiTheme="majorHAnsi" w:hAnsiTheme="majorHAnsi" w:cs="Times New Roman"/>
          <w:sz w:val="24"/>
          <w:szCs w:val="24"/>
        </w:rPr>
        <w:t>Riemenschneider</w:t>
      </w:r>
      <w:proofErr w:type="spellEnd"/>
      <w:r w:rsidRPr="00BA30B9">
        <w:rPr>
          <w:rFonts w:asciiTheme="majorHAnsi" w:hAnsiTheme="majorHAnsi" w:cs="Times New Roman"/>
          <w:sz w:val="24"/>
          <w:szCs w:val="24"/>
        </w:rPr>
        <w:t xml:space="preserve">, George </w:t>
      </w:r>
      <w:proofErr w:type="spellStart"/>
      <w:r w:rsidRPr="00BA30B9">
        <w:rPr>
          <w:rFonts w:asciiTheme="majorHAnsi" w:hAnsiTheme="majorHAnsi" w:cs="Times New Roman"/>
          <w:sz w:val="24"/>
          <w:szCs w:val="24"/>
        </w:rPr>
        <w:t>Seow</w:t>
      </w:r>
      <w:proofErr w:type="spellEnd"/>
      <w:r w:rsidRPr="00BA30B9">
        <w:rPr>
          <w:rFonts w:asciiTheme="majorHAnsi" w:hAnsiTheme="majorHAnsi" w:cs="Times New Roman"/>
          <w:sz w:val="24"/>
          <w:szCs w:val="24"/>
        </w:rPr>
        <w:t xml:space="preserve"> </w:t>
      </w:r>
      <w:proofErr w:type="spellStart"/>
      <w:r w:rsidRPr="00BA30B9">
        <w:rPr>
          <w:rFonts w:asciiTheme="majorHAnsi" w:hAnsiTheme="majorHAnsi" w:cs="Times New Roman"/>
          <w:sz w:val="24"/>
          <w:szCs w:val="24"/>
        </w:rPr>
        <w:t>Heong</w:t>
      </w:r>
      <w:proofErr w:type="spellEnd"/>
      <w:r w:rsidRPr="00BA30B9">
        <w:rPr>
          <w:rFonts w:asciiTheme="majorHAnsi" w:hAnsiTheme="majorHAnsi" w:cs="Times New Roman"/>
          <w:sz w:val="24"/>
          <w:szCs w:val="24"/>
        </w:rPr>
        <w:t xml:space="preserve"> Yeo, Helen Chen, </w:t>
      </w:r>
      <w:proofErr w:type="spellStart"/>
      <w:r w:rsidRPr="00BA30B9">
        <w:rPr>
          <w:rFonts w:asciiTheme="majorHAnsi" w:hAnsiTheme="majorHAnsi" w:cs="Times New Roman"/>
          <w:sz w:val="24"/>
          <w:szCs w:val="24"/>
        </w:rPr>
        <w:t>Heng</w:t>
      </w:r>
      <w:proofErr w:type="spellEnd"/>
      <w:r w:rsidRPr="00BA30B9">
        <w:rPr>
          <w:rFonts w:asciiTheme="majorHAnsi" w:hAnsiTheme="majorHAnsi" w:cs="Times New Roman"/>
          <w:sz w:val="24"/>
          <w:szCs w:val="24"/>
        </w:rPr>
        <w:t xml:space="preserve"> </w:t>
      </w:r>
      <w:proofErr w:type="spellStart"/>
      <w:r w:rsidRPr="00BA30B9">
        <w:rPr>
          <w:rFonts w:asciiTheme="majorHAnsi" w:hAnsiTheme="majorHAnsi" w:cs="Times New Roman"/>
          <w:sz w:val="24"/>
          <w:szCs w:val="24"/>
        </w:rPr>
        <w:t>Hao</w:t>
      </w:r>
      <w:proofErr w:type="spellEnd"/>
      <w:r w:rsidRPr="00BA30B9">
        <w:rPr>
          <w:rFonts w:asciiTheme="majorHAnsi" w:hAnsiTheme="majorHAnsi" w:cs="Times New Roman"/>
          <w:sz w:val="24"/>
          <w:szCs w:val="24"/>
        </w:rPr>
        <w:t xml:space="preserve"> Tan, Hugo P S van </w:t>
      </w:r>
      <w:proofErr w:type="spellStart"/>
      <w:r w:rsidRPr="00BA30B9">
        <w:rPr>
          <w:rFonts w:asciiTheme="majorHAnsi" w:hAnsiTheme="majorHAnsi" w:cs="Times New Roman"/>
          <w:sz w:val="24"/>
          <w:szCs w:val="24"/>
        </w:rPr>
        <w:t>Bever</w:t>
      </w:r>
      <w:proofErr w:type="spellEnd"/>
      <w:r w:rsidRPr="00BA30B9">
        <w:rPr>
          <w:rFonts w:asciiTheme="majorHAnsi" w:hAnsiTheme="majorHAnsi" w:cs="Times New Roman"/>
          <w:sz w:val="24"/>
          <w:szCs w:val="24"/>
        </w:rPr>
        <w:t xml:space="preserve">, Iliana </w:t>
      </w:r>
      <w:proofErr w:type="spellStart"/>
      <w:r w:rsidRPr="00BA30B9">
        <w:rPr>
          <w:rFonts w:asciiTheme="majorHAnsi" w:hAnsiTheme="majorHAnsi" w:cs="Times New Roman"/>
          <w:sz w:val="24"/>
          <w:szCs w:val="24"/>
        </w:rPr>
        <w:t>Magiati</w:t>
      </w:r>
      <w:proofErr w:type="spellEnd"/>
      <w:r w:rsidRPr="00BA30B9">
        <w:rPr>
          <w:rFonts w:asciiTheme="majorHAnsi" w:hAnsiTheme="majorHAnsi" w:cs="Times New Roman"/>
          <w:sz w:val="24"/>
          <w:szCs w:val="24"/>
        </w:rPr>
        <w:t xml:space="preserve">,  Inez Bik Yun Wong, Ivy Yee-Man Lau, </w:t>
      </w:r>
      <w:proofErr w:type="spellStart"/>
      <w:r w:rsidRPr="00BA30B9">
        <w:rPr>
          <w:rFonts w:asciiTheme="majorHAnsi" w:hAnsiTheme="majorHAnsi" w:cs="Times New Roman"/>
          <w:sz w:val="24"/>
          <w:szCs w:val="24"/>
        </w:rPr>
        <w:t>Izzuddin</w:t>
      </w:r>
      <w:proofErr w:type="spellEnd"/>
      <w:r w:rsidRPr="00BA30B9">
        <w:rPr>
          <w:rFonts w:asciiTheme="majorHAnsi" w:hAnsiTheme="majorHAnsi" w:cs="Times New Roman"/>
          <w:sz w:val="24"/>
          <w:szCs w:val="24"/>
        </w:rPr>
        <w:t xml:space="preserve"> Bin </w:t>
      </w:r>
      <w:proofErr w:type="spellStart"/>
      <w:r w:rsidRPr="00BA30B9">
        <w:rPr>
          <w:rFonts w:asciiTheme="majorHAnsi" w:hAnsiTheme="majorHAnsi" w:cs="Times New Roman"/>
          <w:sz w:val="24"/>
          <w:szCs w:val="24"/>
        </w:rPr>
        <w:t>Mohd</w:t>
      </w:r>
      <w:proofErr w:type="spellEnd"/>
      <w:r w:rsidRPr="00BA30B9">
        <w:rPr>
          <w:rFonts w:asciiTheme="majorHAnsi" w:hAnsiTheme="majorHAnsi" w:cs="Times New Roman"/>
          <w:sz w:val="24"/>
          <w:szCs w:val="24"/>
        </w:rPr>
        <w:t xml:space="preserve"> </w:t>
      </w:r>
      <w:proofErr w:type="spellStart"/>
      <w:r w:rsidRPr="00BA30B9">
        <w:rPr>
          <w:rFonts w:asciiTheme="majorHAnsi" w:hAnsiTheme="majorHAnsi" w:cs="Times New Roman"/>
          <w:sz w:val="24"/>
          <w:szCs w:val="24"/>
        </w:rPr>
        <w:t>Aris</w:t>
      </w:r>
      <w:proofErr w:type="spellEnd"/>
      <w:r w:rsidRPr="00BA30B9">
        <w:rPr>
          <w:rFonts w:asciiTheme="majorHAnsi" w:hAnsiTheme="majorHAnsi" w:cs="Times New Roman"/>
          <w:sz w:val="24"/>
          <w:szCs w:val="24"/>
        </w:rPr>
        <w:t xml:space="preserve">, </w:t>
      </w:r>
      <w:proofErr w:type="spellStart"/>
      <w:r w:rsidRPr="00BA30B9">
        <w:rPr>
          <w:rFonts w:asciiTheme="majorHAnsi" w:hAnsiTheme="majorHAnsi" w:cs="Times New Roman"/>
          <w:sz w:val="24"/>
          <w:szCs w:val="24"/>
        </w:rPr>
        <w:t>Jeevesh</w:t>
      </w:r>
      <w:proofErr w:type="spellEnd"/>
      <w:r w:rsidRPr="00BA30B9">
        <w:rPr>
          <w:rFonts w:asciiTheme="majorHAnsi" w:hAnsiTheme="majorHAnsi" w:cs="Times New Roman"/>
          <w:sz w:val="24"/>
          <w:szCs w:val="24"/>
        </w:rPr>
        <w:t xml:space="preserve"> </w:t>
      </w:r>
      <w:proofErr w:type="spellStart"/>
      <w:r w:rsidRPr="00BA30B9">
        <w:rPr>
          <w:rFonts w:asciiTheme="majorHAnsi" w:hAnsiTheme="majorHAnsi" w:cs="Times New Roman"/>
          <w:sz w:val="24"/>
          <w:szCs w:val="24"/>
        </w:rPr>
        <w:t>Kapur</w:t>
      </w:r>
      <w:proofErr w:type="spellEnd"/>
      <w:r w:rsidRPr="00BA30B9">
        <w:rPr>
          <w:rFonts w:asciiTheme="majorHAnsi" w:hAnsiTheme="majorHAnsi" w:cs="Times New Roman"/>
          <w:sz w:val="24"/>
          <w:szCs w:val="24"/>
        </w:rPr>
        <w:t xml:space="preserve">, Jenny L. Richmond, Jerry </w:t>
      </w:r>
      <w:proofErr w:type="spellStart"/>
      <w:r w:rsidRPr="00BA30B9">
        <w:rPr>
          <w:rFonts w:asciiTheme="majorHAnsi" w:hAnsiTheme="majorHAnsi" w:cs="Times New Roman"/>
          <w:sz w:val="24"/>
          <w:szCs w:val="24"/>
        </w:rPr>
        <w:t>Kok</w:t>
      </w:r>
      <w:proofErr w:type="spellEnd"/>
      <w:r w:rsidRPr="00BA30B9">
        <w:rPr>
          <w:rFonts w:asciiTheme="majorHAnsi" w:hAnsiTheme="majorHAnsi" w:cs="Times New Roman"/>
          <w:sz w:val="24"/>
          <w:szCs w:val="24"/>
        </w:rPr>
        <w:t xml:space="preserve"> Yen Chan, Joanna D. Holbrook, Joanne </w:t>
      </w:r>
      <w:proofErr w:type="spellStart"/>
      <w:r w:rsidRPr="00BA30B9">
        <w:rPr>
          <w:rFonts w:asciiTheme="majorHAnsi" w:hAnsiTheme="majorHAnsi" w:cs="Times New Roman"/>
          <w:sz w:val="24"/>
          <w:szCs w:val="24"/>
        </w:rPr>
        <w:t>Yoong</w:t>
      </w:r>
      <w:proofErr w:type="spellEnd"/>
      <w:r w:rsidRPr="00BA30B9">
        <w:rPr>
          <w:rFonts w:asciiTheme="majorHAnsi" w:hAnsiTheme="majorHAnsi" w:cs="Times New Roman"/>
          <w:sz w:val="24"/>
          <w:szCs w:val="24"/>
        </w:rPr>
        <w:t xml:space="preserve">, Joao N. Ferreira., Jonathan </w:t>
      </w:r>
      <w:proofErr w:type="spellStart"/>
      <w:r w:rsidRPr="00BA30B9">
        <w:rPr>
          <w:rFonts w:asciiTheme="majorHAnsi" w:hAnsiTheme="majorHAnsi" w:cs="Times New Roman"/>
          <w:sz w:val="24"/>
          <w:szCs w:val="24"/>
        </w:rPr>
        <w:t>Tze</w:t>
      </w:r>
      <w:proofErr w:type="spellEnd"/>
      <w:r w:rsidRPr="00BA30B9">
        <w:rPr>
          <w:rFonts w:asciiTheme="majorHAnsi" w:hAnsiTheme="majorHAnsi" w:cs="Times New Roman"/>
          <w:sz w:val="24"/>
          <w:szCs w:val="24"/>
        </w:rPr>
        <w:t xml:space="preserve"> Liang Choo, Jonathan Y. Bernard, Joshua J. </w:t>
      </w:r>
      <w:proofErr w:type="spellStart"/>
      <w:r w:rsidRPr="00BA30B9">
        <w:rPr>
          <w:rFonts w:asciiTheme="majorHAnsi" w:hAnsiTheme="majorHAnsi" w:cs="Times New Roman"/>
          <w:sz w:val="24"/>
          <w:szCs w:val="24"/>
        </w:rPr>
        <w:t>Gooley</w:t>
      </w:r>
      <w:proofErr w:type="spellEnd"/>
      <w:r w:rsidRPr="00BA30B9">
        <w:rPr>
          <w:rFonts w:asciiTheme="majorHAnsi" w:hAnsiTheme="majorHAnsi" w:cs="Times New Roman"/>
          <w:sz w:val="24"/>
          <w:szCs w:val="24"/>
        </w:rPr>
        <w:t xml:space="preserve">, Keith M. Godfrey, Kenneth </w:t>
      </w:r>
      <w:proofErr w:type="spellStart"/>
      <w:r w:rsidRPr="00BA30B9">
        <w:rPr>
          <w:rFonts w:asciiTheme="majorHAnsi" w:hAnsiTheme="majorHAnsi" w:cs="Times New Roman"/>
          <w:sz w:val="24"/>
          <w:szCs w:val="24"/>
        </w:rPr>
        <w:t>Kwek</w:t>
      </w:r>
      <w:proofErr w:type="spellEnd"/>
      <w:r w:rsidRPr="00BA30B9">
        <w:rPr>
          <w:rFonts w:asciiTheme="majorHAnsi" w:hAnsiTheme="majorHAnsi" w:cs="Times New Roman"/>
          <w:sz w:val="24"/>
          <w:szCs w:val="24"/>
        </w:rPr>
        <w:t xml:space="preserve">, </w:t>
      </w:r>
      <w:proofErr w:type="spellStart"/>
      <w:r w:rsidRPr="00BA30B9">
        <w:rPr>
          <w:rFonts w:asciiTheme="majorHAnsi" w:hAnsiTheme="majorHAnsi" w:cs="Times New Roman"/>
          <w:sz w:val="24"/>
          <w:szCs w:val="24"/>
        </w:rPr>
        <w:t>Kok</w:t>
      </w:r>
      <w:proofErr w:type="spellEnd"/>
      <w:r w:rsidRPr="00BA30B9">
        <w:rPr>
          <w:rFonts w:asciiTheme="majorHAnsi" w:hAnsiTheme="majorHAnsi" w:cs="Times New Roman"/>
          <w:sz w:val="24"/>
          <w:szCs w:val="24"/>
        </w:rPr>
        <w:t xml:space="preserve"> </w:t>
      </w:r>
      <w:proofErr w:type="spellStart"/>
      <w:r w:rsidRPr="00BA30B9">
        <w:rPr>
          <w:rFonts w:asciiTheme="majorHAnsi" w:hAnsiTheme="majorHAnsi" w:cs="Times New Roman"/>
          <w:sz w:val="24"/>
          <w:szCs w:val="24"/>
        </w:rPr>
        <w:t>Hian</w:t>
      </w:r>
      <w:proofErr w:type="spellEnd"/>
      <w:r w:rsidRPr="00BA30B9">
        <w:rPr>
          <w:rFonts w:asciiTheme="majorHAnsi" w:hAnsiTheme="majorHAnsi" w:cs="Times New Roman"/>
          <w:sz w:val="24"/>
          <w:szCs w:val="24"/>
        </w:rPr>
        <w:t xml:space="preserve"> Tan, </w:t>
      </w:r>
      <w:proofErr w:type="spellStart"/>
      <w:r w:rsidRPr="00BA30B9">
        <w:rPr>
          <w:rFonts w:asciiTheme="majorHAnsi" w:hAnsiTheme="majorHAnsi" w:cs="Times New Roman"/>
          <w:sz w:val="24"/>
          <w:szCs w:val="24"/>
        </w:rPr>
        <w:t>Krishnamoorthy</w:t>
      </w:r>
      <w:proofErr w:type="spellEnd"/>
      <w:r w:rsidRPr="00BA30B9">
        <w:rPr>
          <w:rFonts w:asciiTheme="majorHAnsi" w:hAnsiTheme="majorHAnsi" w:cs="Times New Roman"/>
          <w:sz w:val="24"/>
          <w:szCs w:val="24"/>
        </w:rPr>
        <w:t xml:space="preserve"> </w:t>
      </w:r>
      <w:proofErr w:type="spellStart"/>
      <w:r w:rsidRPr="00BA30B9">
        <w:rPr>
          <w:rFonts w:asciiTheme="majorHAnsi" w:hAnsiTheme="majorHAnsi" w:cs="Times New Roman"/>
          <w:sz w:val="24"/>
          <w:szCs w:val="24"/>
        </w:rPr>
        <w:t>Niduvaje</w:t>
      </w:r>
      <w:proofErr w:type="spellEnd"/>
      <w:r w:rsidRPr="00BA30B9">
        <w:rPr>
          <w:rFonts w:asciiTheme="majorHAnsi" w:hAnsiTheme="majorHAnsi" w:cs="Times New Roman"/>
          <w:sz w:val="24"/>
          <w:szCs w:val="24"/>
        </w:rPr>
        <w:t xml:space="preserve">, </w:t>
      </w:r>
      <w:proofErr w:type="spellStart"/>
      <w:r w:rsidRPr="00BA30B9">
        <w:rPr>
          <w:rFonts w:asciiTheme="majorHAnsi" w:hAnsiTheme="majorHAnsi" w:cs="Times New Roman"/>
          <w:sz w:val="24"/>
          <w:szCs w:val="24"/>
        </w:rPr>
        <w:t>Kuan</w:t>
      </w:r>
      <w:proofErr w:type="spellEnd"/>
      <w:r w:rsidRPr="00BA30B9">
        <w:rPr>
          <w:rFonts w:asciiTheme="majorHAnsi" w:hAnsiTheme="majorHAnsi" w:cs="Times New Roman"/>
          <w:sz w:val="24"/>
          <w:szCs w:val="24"/>
        </w:rPr>
        <w:t xml:space="preserve"> </w:t>
      </w:r>
      <w:proofErr w:type="spellStart"/>
      <w:r w:rsidRPr="00BA30B9">
        <w:rPr>
          <w:rFonts w:asciiTheme="majorHAnsi" w:hAnsiTheme="majorHAnsi" w:cs="Times New Roman"/>
          <w:sz w:val="24"/>
          <w:szCs w:val="24"/>
        </w:rPr>
        <w:t>Jin</w:t>
      </w:r>
      <w:proofErr w:type="spellEnd"/>
      <w:r w:rsidRPr="00BA30B9">
        <w:rPr>
          <w:rFonts w:asciiTheme="majorHAnsi" w:hAnsiTheme="majorHAnsi" w:cs="Times New Roman"/>
          <w:sz w:val="24"/>
          <w:szCs w:val="24"/>
        </w:rPr>
        <w:t xml:space="preserve"> Lee, </w:t>
      </w:r>
      <w:proofErr w:type="spellStart"/>
      <w:r w:rsidRPr="00BA30B9">
        <w:rPr>
          <w:rFonts w:asciiTheme="majorHAnsi" w:hAnsiTheme="majorHAnsi" w:cs="Times New Roman"/>
          <w:sz w:val="24"/>
          <w:szCs w:val="24"/>
        </w:rPr>
        <w:t>Leher</w:t>
      </w:r>
      <w:proofErr w:type="spellEnd"/>
      <w:r w:rsidRPr="00BA30B9">
        <w:rPr>
          <w:rFonts w:asciiTheme="majorHAnsi" w:hAnsiTheme="majorHAnsi" w:cs="Times New Roman"/>
          <w:sz w:val="24"/>
          <w:szCs w:val="24"/>
        </w:rPr>
        <w:t xml:space="preserve"> Singh, </w:t>
      </w:r>
      <w:proofErr w:type="spellStart"/>
      <w:r w:rsidRPr="00BA30B9">
        <w:rPr>
          <w:rFonts w:asciiTheme="majorHAnsi" w:hAnsiTheme="majorHAnsi" w:cs="Times New Roman"/>
          <w:sz w:val="24"/>
          <w:szCs w:val="24"/>
        </w:rPr>
        <w:t>Lieng</w:t>
      </w:r>
      <w:proofErr w:type="spellEnd"/>
      <w:r w:rsidRPr="00BA30B9">
        <w:rPr>
          <w:rFonts w:asciiTheme="majorHAnsi" w:hAnsiTheme="majorHAnsi" w:cs="Times New Roman"/>
          <w:sz w:val="24"/>
          <w:szCs w:val="24"/>
        </w:rPr>
        <w:t xml:space="preserve"> </w:t>
      </w:r>
      <w:proofErr w:type="spellStart"/>
      <w:r w:rsidRPr="00BA30B9">
        <w:rPr>
          <w:rFonts w:asciiTheme="majorHAnsi" w:hAnsiTheme="majorHAnsi" w:cs="Times New Roman"/>
          <w:sz w:val="24"/>
          <w:szCs w:val="24"/>
        </w:rPr>
        <w:t>Hsi</w:t>
      </w:r>
      <w:proofErr w:type="spellEnd"/>
      <w:r w:rsidRPr="00BA30B9">
        <w:rPr>
          <w:rFonts w:asciiTheme="majorHAnsi" w:hAnsiTheme="majorHAnsi" w:cs="Times New Roman"/>
          <w:sz w:val="24"/>
          <w:szCs w:val="24"/>
        </w:rPr>
        <w:t xml:space="preserve"> Ling, Lin </w:t>
      </w:r>
      <w:proofErr w:type="spellStart"/>
      <w:r w:rsidRPr="00BA30B9">
        <w:rPr>
          <w:rFonts w:asciiTheme="majorHAnsi" w:hAnsiTheme="majorHAnsi" w:cs="Times New Roman"/>
          <w:sz w:val="24"/>
          <w:szCs w:val="24"/>
        </w:rPr>
        <w:t>Lin</w:t>
      </w:r>
      <w:proofErr w:type="spellEnd"/>
      <w:r w:rsidRPr="00BA30B9">
        <w:rPr>
          <w:rFonts w:asciiTheme="majorHAnsi" w:hAnsiTheme="majorHAnsi" w:cs="Times New Roman"/>
          <w:sz w:val="24"/>
          <w:szCs w:val="24"/>
        </w:rPr>
        <w:t xml:space="preserve"> Su, Ling-Wei Chen, Lourdes Mary Daniel,  Lynette P </w:t>
      </w:r>
      <w:proofErr w:type="spellStart"/>
      <w:r w:rsidRPr="00BA30B9">
        <w:rPr>
          <w:rFonts w:asciiTheme="majorHAnsi" w:hAnsiTheme="majorHAnsi" w:cs="Times New Roman"/>
          <w:sz w:val="24"/>
          <w:szCs w:val="24"/>
        </w:rPr>
        <w:t>Shek</w:t>
      </w:r>
      <w:proofErr w:type="spellEnd"/>
      <w:r w:rsidRPr="00BA30B9">
        <w:rPr>
          <w:rFonts w:asciiTheme="majorHAnsi" w:hAnsiTheme="majorHAnsi" w:cs="Times New Roman"/>
          <w:sz w:val="24"/>
          <w:szCs w:val="24"/>
        </w:rPr>
        <w:t xml:space="preserve">, </w:t>
      </w:r>
      <w:proofErr w:type="spellStart"/>
      <w:r w:rsidRPr="00BA30B9">
        <w:rPr>
          <w:rFonts w:asciiTheme="majorHAnsi" w:hAnsiTheme="majorHAnsi" w:cs="Times New Roman"/>
          <w:sz w:val="24"/>
          <w:szCs w:val="24"/>
        </w:rPr>
        <w:t>Marielle</w:t>
      </w:r>
      <w:proofErr w:type="spellEnd"/>
      <w:r w:rsidRPr="00BA30B9">
        <w:rPr>
          <w:rFonts w:asciiTheme="majorHAnsi" w:hAnsiTheme="majorHAnsi" w:cs="Times New Roman"/>
          <w:sz w:val="24"/>
          <w:szCs w:val="24"/>
        </w:rPr>
        <w:t xml:space="preserve"> V. Fortier, Mark Hanson, Mary </w:t>
      </w:r>
      <w:proofErr w:type="spellStart"/>
      <w:r w:rsidRPr="00BA30B9">
        <w:rPr>
          <w:rFonts w:asciiTheme="majorHAnsi" w:hAnsiTheme="majorHAnsi" w:cs="Times New Roman"/>
          <w:sz w:val="24"/>
          <w:szCs w:val="24"/>
        </w:rPr>
        <w:t>Foong</w:t>
      </w:r>
      <w:proofErr w:type="spellEnd"/>
      <w:r w:rsidRPr="00BA30B9">
        <w:rPr>
          <w:rFonts w:asciiTheme="majorHAnsi" w:hAnsiTheme="majorHAnsi" w:cs="Times New Roman"/>
          <w:sz w:val="24"/>
          <w:szCs w:val="24"/>
        </w:rPr>
        <w:t xml:space="preserve">-Fong Chong, Mary </w:t>
      </w:r>
      <w:proofErr w:type="spellStart"/>
      <w:r w:rsidRPr="00BA30B9">
        <w:rPr>
          <w:rFonts w:asciiTheme="majorHAnsi" w:hAnsiTheme="majorHAnsi" w:cs="Times New Roman"/>
          <w:sz w:val="24"/>
          <w:szCs w:val="24"/>
        </w:rPr>
        <w:t>Rauff</w:t>
      </w:r>
      <w:proofErr w:type="spellEnd"/>
      <w:r w:rsidRPr="00BA30B9">
        <w:rPr>
          <w:rFonts w:asciiTheme="majorHAnsi" w:hAnsiTheme="majorHAnsi" w:cs="Times New Roman"/>
          <w:sz w:val="24"/>
          <w:szCs w:val="24"/>
        </w:rPr>
        <w:t xml:space="preserve">, Mei </w:t>
      </w:r>
      <w:proofErr w:type="spellStart"/>
      <w:r w:rsidRPr="00BA30B9">
        <w:rPr>
          <w:rFonts w:asciiTheme="majorHAnsi" w:hAnsiTheme="majorHAnsi" w:cs="Times New Roman"/>
          <w:sz w:val="24"/>
          <w:szCs w:val="24"/>
        </w:rPr>
        <w:t>Chien</w:t>
      </w:r>
      <w:proofErr w:type="spellEnd"/>
      <w:r w:rsidRPr="00BA30B9">
        <w:rPr>
          <w:rFonts w:asciiTheme="majorHAnsi" w:hAnsiTheme="majorHAnsi" w:cs="Times New Roman"/>
          <w:sz w:val="24"/>
          <w:szCs w:val="24"/>
        </w:rPr>
        <w:t xml:space="preserve"> Chua, Melvin </w:t>
      </w:r>
      <w:proofErr w:type="spellStart"/>
      <w:r w:rsidRPr="00BA30B9">
        <w:rPr>
          <w:rFonts w:asciiTheme="majorHAnsi" w:hAnsiTheme="majorHAnsi" w:cs="Times New Roman"/>
          <w:sz w:val="24"/>
          <w:szCs w:val="24"/>
        </w:rPr>
        <w:t>Khee-Shing</w:t>
      </w:r>
      <w:proofErr w:type="spellEnd"/>
      <w:r w:rsidRPr="00BA30B9">
        <w:rPr>
          <w:rFonts w:asciiTheme="majorHAnsi" w:hAnsiTheme="majorHAnsi" w:cs="Times New Roman"/>
          <w:sz w:val="24"/>
          <w:szCs w:val="24"/>
        </w:rPr>
        <w:t xml:space="preserve"> </w:t>
      </w:r>
      <w:proofErr w:type="spellStart"/>
      <w:r w:rsidRPr="00BA30B9">
        <w:rPr>
          <w:rFonts w:asciiTheme="majorHAnsi" w:hAnsiTheme="majorHAnsi" w:cs="Times New Roman"/>
          <w:sz w:val="24"/>
          <w:szCs w:val="24"/>
        </w:rPr>
        <w:t>Leow</w:t>
      </w:r>
      <w:proofErr w:type="spellEnd"/>
      <w:r w:rsidRPr="00BA30B9">
        <w:rPr>
          <w:rFonts w:asciiTheme="majorHAnsi" w:hAnsiTheme="majorHAnsi" w:cs="Times New Roman"/>
          <w:sz w:val="24"/>
          <w:szCs w:val="24"/>
        </w:rPr>
        <w:t xml:space="preserve">, Michael </w:t>
      </w:r>
      <w:proofErr w:type="spellStart"/>
      <w:r w:rsidRPr="00BA30B9">
        <w:rPr>
          <w:rFonts w:asciiTheme="majorHAnsi" w:hAnsiTheme="majorHAnsi" w:cs="Times New Roman"/>
          <w:sz w:val="24"/>
          <w:szCs w:val="24"/>
        </w:rPr>
        <w:t>Meaney</w:t>
      </w:r>
      <w:proofErr w:type="spellEnd"/>
      <w:r w:rsidRPr="00BA30B9">
        <w:rPr>
          <w:rFonts w:asciiTheme="majorHAnsi" w:hAnsiTheme="majorHAnsi" w:cs="Times New Roman"/>
          <w:sz w:val="24"/>
          <w:szCs w:val="24"/>
        </w:rPr>
        <w:t xml:space="preserve">, Mya </w:t>
      </w:r>
      <w:proofErr w:type="spellStart"/>
      <w:r w:rsidRPr="00BA30B9">
        <w:rPr>
          <w:rFonts w:asciiTheme="majorHAnsi" w:hAnsiTheme="majorHAnsi" w:cs="Times New Roman"/>
          <w:sz w:val="24"/>
          <w:szCs w:val="24"/>
        </w:rPr>
        <w:t>Thway</w:t>
      </w:r>
      <w:proofErr w:type="spellEnd"/>
      <w:r w:rsidRPr="00BA30B9">
        <w:rPr>
          <w:rFonts w:asciiTheme="majorHAnsi" w:hAnsiTheme="majorHAnsi" w:cs="Times New Roman"/>
          <w:sz w:val="24"/>
          <w:szCs w:val="24"/>
        </w:rPr>
        <w:t xml:space="preserve"> Tint, </w:t>
      </w:r>
      <w:proofErr w:type="spellStart"/>
      <w:r w:rsidRPr="00BA30B9">
        <w:rPr>
          <w:rFonts w:asciiTheme="majorHAnsi" w:hAnsiTheme="majorHAnsi" w:cs="Times New Roman"/>
          <w:sz w:val="24"/>
          <w:szCs w:val="24"/>
        </w:rPr>
        <w:t>Neerja</w:t>
      </w:r>
      <w:proofErr w:type="spellEnd"/>
      <w:r w:rsidRPr="00BA30B9">
        <w:rPr>
          <w:rFonts w:asciiTheme="majorHAnsi" w:hAnsiTheme="majorHAnsi" w:cs="Times New Roman"/>
          <w:sz w:val="24"/>
          <w:szCs w:val="24"/>
        </w:rPr>
        <w:t xml:space="preserve"> </w:t>
      </w:r>
      <w:proofErr w:type="spellStart"/>
      <w:r w:rsidRPr="00BA30B9">
        <w:rPr>
          <w:rFonts w:asciiTheme="majorHAnsi" w:hAnsiTheme="majorHAnsi" w:cs="Times New Roman"/>
          <w:sz w:val="24"/>
          <w:szCs w:val="24"/>
        </w:rPr>
        <w:t>Karnani</w:t>
      </w:r>
      <w:proofErr w:type="spellEnd"/>
      <w:r w:rsidRPr="00BA30B9">
        <w:rPr>
          <w:rFonts w:asciiTheme="majorHAnsi" w:hAnsiTheme="majorHAnsi" w:cs="Times New Roman"/>
          <w:sz w:val="24"/>
          <w:szCs w:val="24"/>
        </w:rPr>
        <w:t xml:space="preserve">, Ngee </w:t>
      </w:r>
      <w:proofErr w:type="spellStart"/>
      <w:r w:rsidRPr="00BA30B9">
        <w:rPr>
          <w:rFonts w:asciiTheme="majorHAnsi" w:hAnsiTheme="majorHAnsi" w:cs="Times New Roman"/>
          <w:sz w:val="24"/>
          <w:szCs w:val="24"/>
        </w:rPr>
        <w:t>Lek</w:t>
      </w:r>
      <w:proofErr w:type="spellEnd"/>
      <w:r w:rsidRPr="00BA30B9">
        <w:rPr>
          <w:rFonts w:asciiTheme="majorHAnsi" w:hAnsiTheme="majorHAnsi" w:cs="Times New Roman"/>
          <w:sz w:val="24"/>
          <w:szCs w:val="24"/>
        </w:rPr>
        <w:t xml:space="preserve">, </w:t>
      </w:r>
      <w:proofErr w:type="spellStart"/>
      <w:r w:rsidRPr="00BA30B9">
        <w:rPr>
          <w:rFonts w:asciiTheme="majorHAnsi" w:hAnsiTheme="majorHAnsi" w:cs="Times New Roman"/>
          <w:sz w:val="24"/>
          <w:szCs w:val="24"/>
        </w:rPr>
        <w:t>Oon</w:t>
      </w:r>
      <w:proofErr w:type="spellEnd"/>
      <w:r w:rsidRPr="00BA30B9">
        <w:rPr>
          <w:rFonts w:asciiTheme="majorHAnsi" w:hAnsiTheme="majorHAnsi" w:cs="Times New Roman"/>
          <w:sz w:val="24"/>
          <w:szCs w:val="24"/>
        </w:rPr>
        <w:t xml:space="preserve"> Hoe Teoh, P. C. Wong, Paulin Tay </w:t>
      </w:r>
      <w:proofErr w:type="spellStart"/>
      <w:r w:rsidRPr="00BA30B9">
        <w:rPr>
          <w:rFonts w:asciiTheme="majorHAnsi" w:hAnsiTheme="majorHAnsi" w:cs="Times New Roman"/>
          <w:sz w:val="24"/>
          <w:szCs w:val="24"/>
        </w:rPr>
        <w:t>Straughan</w:t>
      </w:r>
      <w:proofErr w:type="spellEnd"/>
      <w:r w:rsidRPr="00BA30B9">
        <w:rPr>
          <w:rFonts w:asciiTheme="majorHAnsi" w:hAnsiTheme="majorHAnsi" w:cs="Times New Roman"/>
          <w:sz w:val="24"/>
          <w:szCs w:val="24"/>
        </w:rPr>
        <w:t xml:space="preserve">, Peter D. </w:t>
      </w:r>
      <w:proofErr w:type="spellStart"/>
      <w:r w:rsidRPr="00BA30B9">
        <w:rPr>
          <w:rFonts w:asciiTheme="majorHAnsi" w:hAnsiTheme="majorHAnsi" w:cs="Times New Roman"/>
          <w:sz w:val="24"/>
          <w:szCs w:val="24"/>
        </w:rPr>
        <w:t>Gluckman</w:t>
      </w:r>
      <w:proofErr w:type="spellEnd"/>
      <w:r w:rsidRPr="00BA30B9">
        <w:rPr>
          <w:rFonts w:asciiTheme="majorHAnsi" w:hAnsiTheme="majorHAnsi" w:cs="Times New Roman"/>
          <w:sz w:val="24"/>
          <w:szCs w:val="24"/>
        </w:rPr>
        <w:t xml:space="preserve">, </w:t>
      </w:r>
      <w:proofErr w:type="spellStart"/>
      <w:r w:rsidRPr="00BA30B9">
        <w:rPr>
          <w:rFonts w:asciiTheme="majorHAnsi" w:hAnsiTheme="majorHAnsi" w:cs="Times New Roman"/>
          <w:sz w:val="24"/>
          <w:szCs w:val="24"/>
        </w:rPr>
        <w:t>Pratibha</w:t>
      </w:r>
      <w:proofErr w:type="spellEnd"/>
      <w:r w:rsidRPr="00BA30B9">
        <w:rPr>
          <w:rFonts w:asciiTheme="majorHAnsi" w:hAnsiTheme="majorHAnsi" w:cs="Times New Roman"/>
          <w:sz w:val="24"/>
          <w:szCs w:val="24"/>
        </w:rPr>
        <w:t xml:space="preserve"> Agarwal, Queenie Ling Jun Li, Rob M. van Dam, Salome A. </w:t>
      </w:r>
      <w:proofErr w:type="spellStart"/>
      <w:r w:rsidRPr="00BA30B9">
        <w:rPr>
          <w:rFonts w:asciiTheme="majorHAnsi" w:hAnsiTheme="majorHAnsi" w:cs="Times New Roman"/>
          <w:sz w:val="24"/>
          <w:szCs w:val="24"/>
        </w:rPr>
        <w:t>Rebello</w:t>
      </w:r>
      <w:proofErr w:type="spellEnd"/>
      <w:r w:rsidRPr="00BA30B9">
        <w:rPr>
          <w:rFonts w:asciiTheme="majorHAnsi" w:hAnsiTheme="majorHAnsi" w:cs="Times New Roman"/>
          <w:sz w:val="24"/>
          <w:szCs w:val="24"/>
        </w:rPr>
        <w:t xml:space="preserve">, </w:t>
      </w:r>
      <w:proofErr w:type="spellStart"/>
      <w:r w:rsidRPr="00BA30B9">
        <w:rPr>
          <w:rFonts w:asciiTheme="majorHAnsi" w:hAnsiTheme="majorHAnsi" w:cs="Times New Roman"/>
          <w:sz w:val="24"/>
          <w:szCs w:val="24"/>
        </w:rPr>
        <w:t>Seang</w:t>
      </w:r>
      <w:proofErr w:type="spellEnd"/>
      <w:r w:rsidRPr="00BA30B9">
        <w:rPr>
          <w:rFonts w:asciiTheme="majorHAnsi" w:hAnsiTheme="majorHAnsi" w:cs="Times New Roman"/>
          <w:sz w:val="24"/>
          <w:szCs w:val="24"/>
        </w:rPr>
        <w:t xml:space="preserve">-Mei Saw, See Ling Loy, S. </w:t>
      </w:r>
      <w:proofErr w:type="spellStart"/>
      <w:r w:rsidRPr="00BA30B9">
        <w:rPr>
          <w:rFonts w:asciiTheme="majorHAnsi" w:hAnsiTheme="majorHAnsi" w:cs="Times New Roman"/>
          <w:sz w:val="24"/>
          <w:szCs w:val="24"/>
        </w:rPr>
        <w:t>Sendhil</w:t>
      </w:r>
      <w:proofErr w:type="spellEnd"/>
      <w:r w:rsidRPr="00BA30B9">
        <w:rPr>
          <w:rFonts w:asciiTheme="majorHAnsi" w:hAnsiTheme="majorHAnsi" w:cs="Times New Roman"/>
          <w:sz w:val="24"/>
          <w:szCs w:val="24"/>
        </w:rPr>
        <w:t xml:space="preserve"> </w:t>
      </w:r>
      <w:proofErr w:type="spellStart"/>
      <w:r w:rsidRPr="00BA30B9">
        <w:rPr>
          <w:rFonts w:asciiTheme="majorHAnsi" w:hAnsiTheme="majorHAnsi" w:cs="Times New Roman"/>
          <w:sz w:val="24"/>
          <w:szCs w:val="24"/>
        </w:rPr>
        <w:t>Velan</w:t>
      </w:r>
      <w:proofErr w:type="spellEnd"/>
      <w:r w:rsidRPr="00BA30B9">
        <w:rPr>
          <w:rFonts w:asciiTheme="majorHAnsi" w:hAnsiTheme="majorHAnsi" w:cs="Times New Roman"/>
          <w:sz w:val="24"/>
          <w:szCs w:val="24"/>
        </w:rPr>
        <w:t xml:space="preserve">, Seng Bin </w:t>
      </w:r>
      <w:proofErr w:type="spellStart"/>
      <w:r w:rsidRPr="00BA30B9">
        <w:rPr>
          <w:rFonts w:asciiTheme="majorHAnsi" w:hAnsiTheme="majorHAnsi" w:cs="Times New Roman"/>
          <w:sz w:val="24"/>
          <w:szCs w:val="24"/>
        </w:rPr>
        <w:t>Ang</w:t>
      </w:r>
      <w:proofErr w:type="spellEnd"/>
      <w:r w:rsidRPr="00BA30B9">
        <w:rPr>
          <w:rFonts w:asciiTheme="majorHAnsi" w:hAnsiTheme="majorHAnsi" w:cs="Times New Roman"/>
          <w:sz w:val="24"/>
          <w:szCs w:val="24"/>
        </w:rPr>
        <w:t xml:space="preserve">, Shang Chee Chong, Sharon Ng, </w:t>
      </w:r>
      <w:proofErr w:type="spellStart"/>
      <w:r w:rsidRPr="00BA30B9">
        <w:rPr>
          <w:rFonts w:asciiTheme="majorHAnsi" w:hAnsiTheme="majorHAnsi" w:cs="Times New Roman"/>
          <w:sz w:val="24"/>
          <w:szCs w:val="24"/>
        </w:rPr>
        <w:t>Shiao-Yng</w:t>
      </w:r>
      <w:proofErr w:type="spellEnd"/>
      <w:r w:rsidRPr="00BA30B9">
        <w:rPr>
          <w:rFonts w:asciiTheme="majorHAnsi" w:hAnsiTheme="majorHAnsi" w:cs="Times New Roman"/>
          <w:sz w:val="24"/>
          <w:szCs w:val="24"/>
        </w:rPr>
        <w:t xml:space="preserve"> Chan, Shirong Cai, Shu-E </w:t>
      </w:r>
      <w:proofErr w:type="spellStart"/>
      <w:r w:rsidRPr="00BA30B9">
        <w:rPr>
          <w:rFonts w:asciiTheme="majorHAnsi" w:hAnsiTheme="majorHAnsi" w:cs="Times New Roman"/>
          <w:sz w:val="24"/>
          <w:szCs w:val="24"/>
        </w:rPr>
        <w:t>Soh</w:t>
      </w:r>
      <w:proofErr w:type="spellEnd"/>
      <w:r w:rsidRPr="00BA30B9">
        <w:rPr>
          <w:rFonts w:asciiTheme="majorHAnsi" w:hAnsiTheme="majorHAnsi" w:cs="Times New Roman"/>
          <w:sz w:val="24"/>
          <w:szCs w:val="24"/>
        </w:rPr>
        <w:t xml:space="preserve">, </w:t>
      </w:r>
      <w:proofErr w:type="spellStart"/>
      <w:r w:rsidRPr="00BA30B9">
        <w:rPr>
          <w:rFonts w:asciiTheme="majorHAnsi" w:hAnsiTheme="majorHAnsi" w:cs="Times New Roman"/>
          <w:sz w:val="24"/>
          <w:szCs w:val="24"/>
        </w:rPr>
        <w:t>Sok</w:t>
      </w:r>
      <w:proofErr w:type="spellEnd"/>
      <w:r w:rsidRPr="00BA30B9">
        <w:rPr>
          <w:rFonts w:asciiTheme="majorHAnsi" w:hAnsiTheme="majorHAnsi" w:cs="Times New Roman"/>
          <w:sz w:val="24"/>
          <w:szCs w:val="24"/>
        </w:rPr>
        <w:t xml:space="preserve"> Bee Lim, Stella </w:t>
      </w:r>
      <w:proofErr w:type="spellStart"/>
      <w:r w:rsidRPr="00BA30B9">
        <w:rPr>
          <w:rFonts w:asciiTheme="majorHAnsi" w:hAnsiTheme="majorHAnsi" w:cs="Times New Roman"/>
          <w:sz w:val="24"/>
          <w:szCs w:val="24"/>
        </w:rPr>
        <w:t>Tsotsi</w:t>
      </w:r>
      <w:proofErr w:type="spellEnd"/>
      <w:r w:rsidRPr="00BA30B9">
        <w:rPr>
          <w:rFonts w:asciiTheme="majorHAnsi" w:hAnsiTheme="majorHAnsi" w:cs="Times New Roman"/>
          <w:sz w:val="24"/>
          <w:szCs w:val="24"/>
        </w:rPr>
        <w:t xml:space="preserve">, Chin-Ying Stephen Hsu, Sue Anne </w:t>
      </w:r>
      <w:proofErr w:type="spellStart"/>
      <w:r w:rsidRPr="00BA30B9">
        <w:rPr>
          <w:rFonts w:asciiTheme="majorHAnsi" w:hAnsiTheme="majorHAnsi" w:cs="Times New Roman"/>
          <w:sz w:val="24"/>
          <w:szCs w:val="24"/>
        </w:rPr>
        <w:t>Toh</w:t>
      </w:r>
      <w:proofErr w:type="spellEnd"/>
      <w:r w:rsidRPr="00BA30B9">
        <w:rPr>
          <w:rFonts w:asciiTheme="majorHAnsi" w:hAnsiTheme="majorHAnsi" w:cs="Times New Roman"/>
          <w:sz w:val="24"/>
          <w:szCs w:val="24"/>
        </w:rPr>
        <w:t xml:space="preserve">, </w:t>
      </w:r>
      <w:proofErr w:type="spellStart"/>
      <w:r w:rsidRPr="00BA30B9">
        <w:rPr>
          <w:rFonts w:asciiTheme="majorHAnsi" w:hAnsiTheme="majorHAnsi" w:cs="Times New Roman"/>
          <w:sz w:val="24"/>
          <w:szCs w:val="24"/>
        </w:rPr>
        <w:t>Swee</w:t>
      </w:r>
      <w:proofErr w:type="spellEnd"/>
      <w:r w:rsidRPr="00BA30B9">
        <w:rPr>
          <w:rFonts w:asciiTheme="majorHAnsi" w:hAnsiTheme="majorHAnsi" w:cs="Times New Roman"/>
          <w:sz w:val="24"/>
          <w:szCs w:val="24"/>
        </w:rPr>
        <w:t xml:space="preserve"> </w:t>
      </w:r>
      <w:proofErr w:type="spellStart"/>
      <w:r w:rsidRPr="00BA30B9">
        <w:rPr>
          <w:rFonts w:asciiTheme="majorHAnsi" w:hAnsiTheme="majorHAnsi" w:cs="Times New Roman"/>
          <w:sz w:val="24"/>
          <w:szCs w:val="24"/>
        </w:rPr>
        <w:t>Chye</w:t>
      </w:r>
      <w:proofErr w:type="spellEnd"/>
      <w:r w:rsidRPr="00BA30B9">
        <w:rPr>
          <w:rFonts w:asciiTheme="majorHAnsi" w:hAnsiTheme="majorHAnsi" w:cs="Times New Roman"/>
          <w:sz w:val="24"/>
          <w:szCs w:val="24"/>
        </w:rPr>
        <w:t xml:space="preserve"> </w:t>
      </w:r>
      <w:proofErr w:type="spellStart"/>
      <w:r w:rsidRPr="00BA30B9">
        <w:rPr>
          <w:rFonts w:asciiTheme="majorHAnsi" w:hAnsiTheme="majorHAnsi" w:cs="Times New Roman"/>
          <w:sz w:val="24"/>
          <w:szCs w:val="24"/>
        </w:rPr>
        <w:t>Quek</w:t>
      </w:r>
      <w:proofErr w:type="spellEnd"/>
      <w:r w:rsidRPr="00BA30B9">
        <w:rPr>
          <w:rFonts w:asciiTheme="majorHAnsi" w:hAnsiTheme="majorHAnsi" w:cs="Times New Roman"/>
          <w:sz w:val="24"/>
          <w:szCs w:val="24"/>
        </w:rPr>
        <w:t xml:space="preserve">, Victor Samuel </w:t>
      </w:r>
      <w:proofErr w:type="spellStart"/>
      <w:r w:rsidRPr="00BA30B9">
        <w:rPr>
          <w:rFonts w:asciiTheme="majorHAnsi" w:hAnsiTheme="majorHAnsi" w:cs="Times New Roman"/>
          <w:sz w:val="24"/>
          <w:szCs w:val="24"/>
        </w:rPr>
        <w:t>Rajadurai</w:t>
      </w:r>
      <w:proofErr w:type="spellEnd"/>
      <w:r w:rsidRPr="00BA30B9">
        <w:rPr>
          <w:rFonts w:asciiTheme="majorHAnsi" w:hAnsiTheme="majorHAnsi" w:cs="Times New Roman"/>
          <w:sz w:val="24"/>
          <w:szCs w:val="24"/>
        </w:rPr>
        <w:t xml:space="preserve">, Walter </w:t>
      </w:r>
      <w:proofErr w:type="spellStart"/>
      <w:r w:rsidRPr="00BA30B9">
        <w:rPr>
          <w:rFonts w:asciiTheme="majorHAnsi" w:hAnsiTheme="majorHAnsi" w:cs="Times New Roman"/>
          <w:sz w:val="24"/>
          <w:szCs w:val="24"/>
        </w:rPr>
        <w:t>Stunkel</w:t>
      </w:r>
      <w:proofErr w:type="spellEnd"/>
      <w:r w:rsidRPr="00BA30B9">
        <w:rPr>
          <w:rFonts w:asciiTheme="majorHAnsi" w:hAnsiTheme="majorHAnsi" w:cs="Times New Roman"/>
          <w:sz w:val="24"/>
          <w:szCs w:val="24"/>
        </w:rPr>
        <w:t xml:space="preserve">, Wayne </w:t>
      </w:r>
      <w:proofErr w:type="spellStart"/>
      <w:r w:rsidRPr="00BA30B9">
        <w:rPr>
          <w:rFonts w:asciiTheme="majorHAnsi" w:hAnsiTheme="majorHAnsi" w:cs="Times New Roman"/>
          <w:sz w:val="24"/>
          <w:szCs w:val="24"/>
        </w:rPr>
        <w:t>Cutfield</w:t>
      </w:r>
      <w:proofErr w:type="spellEnd"/>
      <w:r w:rsidRPr="00BA30B9">
        <w:rPr>
          <w:rFonts w:asciiTheme="majorHAnsi" w:hAnsiTheme="majorHAnsi" w:cs="Times New Roman"/>
          <w:sz w:val="24"/>
          <w:szCs w:val="24"/>
        </w:rPr>
        <w:t xml:space="preserve">, Wee </w:t>
      </w:r>
      <w:proofErr w:type="spellStart"/>
      <w:r w:rsidRPr="00BA30B9">
        <w:rPr>
          <w:rFonts w:asciiTheme="majorHAnsi" w:hAnsiTheme="majorHAnsi" w:cs="Times New Roman"/>
          <w:sz w:val="24"/>
          <w:szCs w:val="24"/>
        </w:rPr>
        <w:t>Meng</w:t>
      </w:r>
      <w:proofErr w:type="spellEnd"/>
      <w:r w:rsidRPr="00BA30B9">
        <w:rPr>
          <w:rFonts w:asciiTheme="majorHAnsi" w:hAnsiTheme="majorHAnsi" w:cs="Times New Roman"/>
          <w:sz w:val="24"/>
          <w:szCs w:val="24"/>
        </w:rPr>
        <w:t xml:space="preserve"> Han, Wei </w:t>
      </w:r>
      <w:proofErr w:type="spellStart"/>
      <w:r w:rsidRPr="00BA30B9">
        <w:rPr>
          <w:rFonts w:asciiTheme="majorHAnsi" w:hAnsiTheme="majorHAnsi" w:cs="Times New Roman"/>
          <w:sz w:val="24"/>
          <w:szCs w:val="24"/>
        </w:rPr>
        <w:t>Wei</w:t>
      </w:r>
      <w:proofErr w:type="spellEnd"/>
      <w:r w:rsidRPr="00BA30B9">
        <w:rPr>
          <w:rFonts w:asciiTheme="majorHAnsi" w:hAnsiTheme="majorHAnsi" w:cs="Times New Roman"/>
          <w:sz w:val="24"/>
          <w:szCs w:val="24"/>
        </w:rPr>
        <w:t xml:space="preserve"> Pang, Yap-Seng Chong, Yin Bun Cheung, </w:t>
      </w:r>
      <w:proofErr w:type="spellStart"/>
      <w:r w:rsidRPr="00BA30B9">
        <w:rPr>
          <w:rFonts w:asciiTheme="majorHAnsi" w:hAnsiTheme="majorHAnsi" w:cs="Times New Roman"/>
          <w:sz w:val="24"/>
          <w:szCs w:val="24"/>
        </w:rPr>
        <w:t>Yiong</w:t>
      </w:r>
      <w:proofErr w:type="spellEnd"/>
      <w:r w:rsidRPr="00BA30B9">
        <w:rPr>
          <w:rFonts w:asciiTheme="majorHAnsi" w:hAnsiTheme="majorHAnsi" w:cs="Times New Roman"/>
          <w:sz w:val="24"/>
          <w:szCs w:val="24"/>
        </w:rPr>
        <w:t xml:space="preserve"> </w:t>
      </w:r>
      <w:proofErr w:type="spellStart"/>
      <w:r w:rsidRPr="00BA30B9">
        <w:rPr>
          <w:rFonts w:asciiTheme="majorHAnsi" w:hAnsiTheme="majorHAnsi" w:cs="Times New Roman"/>
          <w:sz w:val="24"/>
          <w:szCs w:val="24"/>
        </w:rPr>
        <w:t>Huak</w:t>
      </w:r>
      <w:proofErr w:type="spellEnd"/>
      <w:r w:rsidRPr="00BA30B9">
        <w:rPr>
          <w:rFonts w:asciiTheme="majorHAnsi" w:hAnsiTheme="majorHAnsi" w:cs="Times New Roman"/>
          <w:sz w:val="24"/>
          <w:szCs w:val="24"/>
        </w:rPr>
        <w:t xml:space="preserve"> Chan and Yung Seng Lee.</w:t>
      </w:r>
    </w:p>
    <w:p w14:paraId="4E785729" w14:textId="77777777" w:rsidR="00CF69A4" w:rsidRPr="00BA30B9" w:rsidRDefault="00CF69A4" w:rsidP="00CF69A4">
      <w:pPr>
        <w:spacing w:line="480" w:lineRule="auto"/>
        <w:rPr>
          <w:rStyle w:val="Strong"/>
          <w:rFonts w:asciiTheme="majorHAnsi" w:hAnsiTheme="majorHAnsi" w:cs="Times New Roman"/>
          <w:sz w:val="24"/>
          <w:szCs w:val="24"/>
        </w:rPr>
      </w:pPr>
    </w:p>
    <w:p w14:paraId="79B499BB" w14:textId="77777777" w:rsidR="00CF69A4" w:rsidRPr="00BA30B9" w:rsidRDefault="00CF69A4" w:rsidP="00CF69A4">
      <w:pPr>
        <w:spacing w:line="480" w:lineRule="auto"/>
        <w:rPr>
          <w:rFonts w:asciiTheme="majorHAnsi" w:hAnsiTheme="majorHAnsi" w:cs="Times New Roman"/>
          <w:sz w:val="24"/>
          <w:szCs w:val="24"/>
        </w:rPr>
      </w:pPr>
      <w:r w:rsidRPr="00BA30B9">
        <w:rPr>
          <w:rStyle w:val="Strong"/>
          <w:rFonts w:asciiTheme="majorHAnsi" w:hAnsiTheme="majorHAnsi" w:cs="Times New Roman"/>
          <w:sz w:val="24"/>
          <w:szCs w:val="24"/>
        </w:rPr>
        <w:lastRenderedPageBreak/>
        <w:t xml:space="preserve">Sources of Support: </w:t>
      </w:r>
      <w:r w:rsidRPr="00BA30B9">
        <w:rPr>
          <w:rFonts w:asciiTheme="majorHAnsi" w:hAnsiTheme="majorHAnsi" w:cs="Times New Roman"/>
          <w:sz w:val="24"/>
          <w:szCs w:val="24"/>
        </w:rPr>
        <w:t xml:space="preserve">This work was supported by the Translational Clinical Research (TCR) Flagship Program on Developmental Pathways to Metabolic Disease funded by the National Research Foundation (NRF) and administered by the National Medical Research Council (NMRC), Singapore-NMRC/TCR/004-NUS/2008. Additional funding was provided by the Singapore Institute for Clinical Sciences, A*STAR and </w:t>
      </w:r>
      <w:proofErr w:type="spellStart"/>
      <w:r w:rsidRPr="00BA30B9">
        <w:rPr>
          <w:rFonts w:asciiTheme="majorHAnsi" w:hAnsiTheme="majorHAnsi" w:cs="Times New Roman"/>
          <w:sz w:val="24"/>
          <w:szCs w:val="24"/>
        </w:rPr>
        <w:t>Nestec</w:t>
      </w:r>
      <w:proofErr w:type="spellEnd"/>
      <w:r w:rsidRPr="00BA30B9">
        <w:rPr>
          <w:rFonts w:asciiTheme="majorHAnsi" w:hAnsiTheme="majorHAnsi" w:cs="Times New Roman"/>
          <w:sz w:val="24"/>
          <w:szCs w:val="24"/>
        </w:rPr>
        <w:t xml:space="preserve"> SA. KMG is supported by the UK Medical Research Council (MC_UU_12011/4), the National Institute for Health Research (as an NIHR Senior Investigator (NF-SI-0515-10042) and through the NIHR Southampton Biomedical Research Centre and by the European Union's Erasmus+ Capacity-Building </w:t>
      </w:r>
      <w:proofErr w:type="spellStart"/>
      <w:r w:rsidRPr="00BA30B9">
        <w:rPr>
          <w:rFonts w:asciiTheme="majorHAnsi" w:hAnsiTheme="majorHAnsi" w:cs="Times New Roman"/>
          <w:sz w:val="24"/>
          <w:szCs w:val="24"/>
        </w:rPr>
        <w:t>ENeA</w:t>
      </w:r>
      <w:r w:rsidRPr="00BA30B9">
        <w:rPr>
          <w:rFonts w:asciiTheme="majorHAnsi" w:hAnsiTheme="majorHAnsi" w:cs="Times New Roman"/>
          <w:sz w:val="24"/>
          <w:szCs w:val="24"/>
          <w:vertAlign w:val="superscript"/>
        </w:rPr>
        <w:t>SEA</w:t>
      </w:r>
      <w:proofErr w:type="spellEnd"/>
      <w:r w:rsidRPr="00BA30B9">
        <w:rPr>
          <w:rFonts w:asciiTheme="majorHAnsi" w:hAnsiTheme="majorHAnsi" w:cs="Times New Roman"/>
          <w:sz w:val="24"/>
          <w:szCs w:val="24"/>
        </w:rPr>
        <w:t xml:space="preserve"> Project and Seventh Framework Programme (FP7/2007-2013), project Early Nutrition under grant agreement n°289346.</w:t>
      </w:r>
      <w:r w:rsidRPr="00BA30B9">
        <w:rPr>
          <w:rFonts w:asciiTheme="majorHAnsi" w:hAnsiTheme="majorHAnsi"/>
        </w:rPr>
        <w:t xml:space="preserve"> </w:t>
      </w:r>
    </w:p>
    <w:p w14:paraId="207A92F9" w14:textId="6C42E865" w:rsidR="007A43F2" w:rsidRDefault="007A43F2">
      <w:pPr>
        <w:rPr>
          <w:rFonts w:asciiTheme="majorHAnsi" w:hAnsiTheme="majorHAnsi"/>
          <w:sz w:val="24"/>
          <w:szCs w:val="24"/>
        </w:rPr>
      </w:pPr>
    </w:p>
    <w:p w14:paraId="50D04DAC" w14:textId="77777777" w:rsidR="00567F8A" w:rsidRPr="00FA4603" w:rsidRDefault="00567F8A" w:rsidP="00567F8A">
      <w:pPr>
        <w:spacing w:line="480" w:lineRule="auto"/>
        <w:rPr>
          <w:rFonts w:asciiTheme="majorHAnsi" w:hAnsiTheme="majorHAnsi"/>
          <w:b/>
        </w:rPr>
      </w:pPr>
      <w:r w:rsidRPr="00FA4603">
        <w:rPr>
          <w:rFonts w:asciiTheme="majorHAnsi" w:hAnsiTheme="majorHAnsi"/>
          <w:b/>
        </w:rPr>
        <w:t>Availability of data</w:t>
      </w:r>
    </w:p>
    <w:p w14:paraId="6240AC34" w14:textId="77777777" w:rsidR="00567F8A" w:rsidRPr="00DD7B27" w:rsidRDefault="00567F8A" w:rsidP="00567F8A">
      <w:pPr>
        <w:spacing w:line="480" w:lineRule="auto"/>
        <w:rPr>
          <w:rFonts w:asciiTheme="majorHAnsi" w:hAnsiTheme="majorHAnsi" w:cs="Times New Roman"/>
          <w:sz w:val="24"/>
          <w:szCs w:val="24"/>
        </w:rPr>
      </w:pPr>
      <w:r w:rsidRPr="00FA4603">
        <w:rPr>
          <w:rFonts w:asciiTheme="majorHAnsi" w:hAnsiTheme="majorHAnsi" w:cs="Times New Roman"/>
          <w:sz w:val="24"/>
          <w:szCs w:val="24"/>
        </w:rPr>
        <w:t>The datasets generated and/or analysed during the current study are not publicly available yet due to ongoing data collection, but are available from the corresponding author on reasonable request.</w:t>
      </w:r>
    </w:p>
    <w:p w14:paraId="5DDA4D12" w14:textId="54D4E3F1" w:rsidR="00567F8A" w:rsidRDefault="00567F8A">
      <w:pPr>
        <w:rPr>
          <w:rFonts w:asciiTheme="majorHAnsi" w:hAnsiTheme="majorHAnsi"/>
          <w:b/>
          <w:sz w:val="24"/>
          <w:szCs w:val="24"/>
        </w:rPr>
      </w:pPr>
    </w:p>
    <w:p w14:paraId="06396B66" w14:textId="612AAD75" w:rsidR="00567F8A" w:rsidRDefault="00567F8A">
      <w:pPr>
        <w:rPr>
          <w:rFonts w:asciiTheme="majorHAnsi" w:hAnsiTheme="majorHAnsi"/>
          <w:b/>
          <w:sz w:val="24"/>
          <w:szCs w:val="24"/>
        </w:rPr>
      </w:pPr>
    </w:p>
    <w:p w14:paraId="3D4D5A5D" w14:textId="3F5B5EA7" w:rsidR="00567F8A" w:rsidRDefault="00567F8A">
      <w:pPr>
        <w:rPr>
          <w:rFonts w:asciiTheme="majorHAnsi" w:hAnsiTheme="majorHAnsi"/>
          <w:b/>
          <w:sz w:val="24"/>
          <w:szCs w:val="24"/>
        </w:rPr>
      </w:pPr>
    </w:p>
    <w:p w14:paraId="2F4AFFAF" w14:textId="43BC23BB" w:rsidR="00567F8A" w:rsidRDefault="00567F8A">
      <w:pPr>
        <w:rPr>
          <w:rFonts w:asciiTheme="majorHAnsi" w:hAnsiTheme="majorHAnsi"/>
          <w:b/>
          <w:sz w:val="24"/>
          <w:szCs w:val="24"/>
        </w:rPr>
      </w:pPr>
    </w:p>
    <w:p w14:paraId="23B3A503" w14:textId="009307E2" w:rsidR="00567F8A" w:rsidRDefault="00567F8A">
      <w:pPr>
        <w:rPr>
          <w:rFonts w:asciiTheme="majorHAnsi" w:hAnsiTheme="majorHAnsi"/>
          <w:b/>
          <w:sz w:val="24"/>
          <w:szCs w:val="24"/>
        </w:rPr>
      </w:pPr>
    </w:p>
    <w:p w14:paraId="23A214F0" w14:textId="4B3CD10D" w:rsidR="00567F8A" w:rsidRDefault="00567F8A">
      <w:pPr>
        <w:rPr>
          <w:rFonts w:asciiTheme="majorHAnsi" w:hAnsiTheme="majorHAnsi"/>
          <w:b/>
          <w:sz w:val="24"/>
          <w:szCs w:val="24"/>
        </w:rPr>
      </w:pPr>
    </w:p>
    <w:p w14:paraId="772CAA46" w14:textId="27F8B976" w:rsidR="00567F8A" w:rsidRDefault="00567F8A">
      <w:pPr>
        <w:rPr>
          <w:rFonts w:asciiTheme="majorHAnsi" w:hAnsiTheme="majorHAnsi"/>
          <w:b/>
          <w:sz w:val="24"/>
          <w:szCs w:val="24"/>
        </w:rPr>
      </w:pPr>
    </w:p>
    <w:p w14:paraId="0BEFB4B8" w14:textId="57E0BE7F" w:rsidR="00567F8A" w:rsidRDefault="00567F8A">
      <w:pPr>
        <w:rPr>
          <w:rFonts w:asciiTheme="majorHAnsi" w:hAnsiTheme="majorHAnsi"/>
          <w:b/>
          <w:sz w:val="24"/>
          <w:szCs w:val="24"/>
        </w:rPr>
      </w:pPr>
    </w:p>
    <w:p w14:paraId="63F8E19B" w14:textId="4CBE1366" w:rsidR="00567F8A" w:rsidRDefault="00567F8A">
      <w:pPr>
        <w:rPr>
          <w:rFonts w:asciiTheme="majorHAnsi" w:hAnsiTheme="majorHAnsi"/>
          <w:b/>
          <w:sz w:val="24"/>
          <w:szCs w:val="24"/>
        </w:rPr>
      </w:pPr>
    </w:p>
    <w:p w14:paraId="32FB0D7E" w14:textId="77777777" w:rsidR="00567F8A" w:rsidRPr="00567F8A" w:rsidRDefault="00567F8A">
      <w:pPr>
        <w:rPr>
          <w:rFonts w:asciiTheme="majorHAnsi" w:hAnsiTheme="majorHAnsi"/>
          <w:b/>
          <w:sz w:val="24"/>
          <w:szCs w:val="24"/>
        </w:rPr>
      </w:pPr>
    </w:p>
    <w:p w14:paraId="19650DA3" w14:textId="77777777" w:rsidR="002A36EB" w:rsidRPr="00BA30B9" w:rsidRDefault="009D4E1D" w:rsidP="009D4E1D">
      <w:pPr>
        <w:spacing w:line="480" w:lineRule="auto"/>
        <w:jc w:val="center"/>
        <w:rPr>
          <w:rFonts w:asciiTheme="majorHAnsi" w:hAnsiTheme="majorHAnsi"/>
          <w:b/>
          <w:sz w:val="24"/>
          <w:szCs w:val="24"/>
        </w:rPr>
      </w:pPr>
      <w:r w:rsidRPr="00BA30B9">
        <w:rPr>
          <w:rFonts w:asciiTheme="majorHAnsi" w:hAnsiTheme="majorHAnsi"/>
          <w:b/>
          <w:sz w:val="24"/>
          <w:szCs w:val="24"/>
        </w:rPr>
        <w:lastRenderedPageBreak/>
        <w:t>References</w:t>
      </w:r>
    </w:p>
    <w:p w14:paraId="4D7DD629" w14:textId="77777777" w:rsidR="007909FF" w:rsidRPr="00BA30B9" w:rsidRDefault="002A36EB" w:rsidP="007909FF">
      <w:pPr>
        <w:pStyle w:val="EndNoteBibliography"/>
        <w:spacing w:after="0"/>
      </w:pPr>
      <w:r w:rsidRPr="00BA30B9">
        <w:rPr>
          <w:rFonts w:asciiTheme="majorHAnsi" w:hAnsiTheme="majorHAnsi"/>
          <w:sz w:val="24"/>
          <w:szCs w:val="24"/>
        </w:rPr>
        <w:fldChar w:fldCharType="begin"/>
      </w:r>
      <w:r w:rsidRPr="00BA30B9">
        <w:rPr>
          <w:rFonts w:asciiTheme="majorHAnsi" w:hAnsiTheme="majorHAnsi"/>
          <w:sz w:val="24"/>
          <w:szCs w:val="24"/>
        </w:rPr>
        <w:instrText xml:space="preserve"> ADDIN EN.REFLIST </w:instrText>
      </w:r>
      <w:r w:rsidRPr="00BA30B9">
        <w:rPr>
          <w:rFonts w:asciiTheme="majorHAnsi" w:hAnsiTheme="majorHAnsi"/>
          <w:sz w:val="24"/>
          <w:szCs w:val="24"/>
        </w:rPr>
        <w:fldChar w:fldCharType="separate"/>
      </w:r>
      <w:r w:rsidR="007909FF" w:rsidRPr="00BA30B9">
        <w:t>1.</w:t>
      </w:r>
      <w:r w:rsidR="007909FF" w:rsidRPr="00BA30B9">
        <w:tab/>
        <w:t>Birch LL, Davison KK. Family environmental factors influencing the developing behavioral controls of food intake and childhood overweight. Pediatric Clinics. 2001;48(4):893-907.</w:t>
      </w:r>
    </w:p>
    <w:p w14:paraId="2DE77965" w14:textId="77777777" w:rsidR="007909FF" w:rsidRPr="00BA30B9" w:rsidRDefault="007909FF" w:rsidP="007909FF">
      <w:pPr>
        <w:pStyle w:val="EndNoteBibliography"/>
        <w:spacing w:after="0"/>
      </w:pPr>
      <w:r w:rsidRPr="00BA30B9">
        <w:t>2.</w:t>
      </w:r>
      <w:r w:rsidRPr="00BA30B9">
        <w:tab/>
        <w:t>Stunkard AJ, Berkowitz RI, Schoeller D, Maislin G, Stallings VA. Predictors of body size in the first 2 y of life: a high-risk study of human obesity. International journal of obesity and related metabolic disorders : journal of the International Association for the Study of Obesity. 2004;28(4):503-13.</w:t>
      </w:r>
    </w:p>
    <w:p w14:paraId="27F91791" w14:textId="77777777" w:rsidR="007909FF" w:rsidRPr="00BA30B9" w:rsidRDefault="007909FF" w:rsidP="007909FF">
      <w:pPr>
        <w:pStyle w:val="EndNoteBibliography"/>
        <w:spacing w:after="0"/>
      </w:pPr>
      <w:r w:rsidRPr="00BA30B9">
        <w:t>3.</w:t>
      </w:r>
      <w:r w:rsidRPr="00BA30B9">
        <w:tab/>
        <w:t>Llewellyn C, Wardle J. Behavioral susceptibility to obesity: Gene-environment interplay in the development of weight. Physiology &amp; Behavior. 2015;152(Pt B):494-501.</w:t>
      </w:r>
    </w:p>
    <w:p w14:paraId="7AD6C512" w14:textId="77777777" w:rsidR="007909FF" w:rsidRPr="00BA30B9" w:rsidRDefault="007909FF" w:rsidP="007909FF">
      <w:pPr>
        <w:pStyle w:val="EndNoteBibliography"/>
        <w:spacing w:after="0"/>
      </w:pPr>
      <w:r w:rsidRPr="00BA30B9">
        <w:t>4.</w:t>
      </w:r>
      <w:r w:rsidRPr="00BA30B9">
        <w:tab/>
        <w:t>Anderson SE, Whitaker RC. Association of Self-regulation With Obesity in Boys vs Girls in a US National Sample. JAMA Pediatrics. 2018.</w:t>
      </w:r>
    </w:p>
    <w:p w14:paraId="3E66A3B5" w14:textId="77777777" w:rsidR="007909FF" w:rsidRPr="00BA30B9" w:rsidRDefault="007909FF" w:rsidP="007909FF">
      <w:pPr>
        <w:pStyle w:val="EndNoteBibliography"/>
        <w:spacing w:after="0"/>
      </w:pPr>
      <w:r w:rsidRPr="00BA30B9">
        <w:t>5.</w:t>
      </w:r>
      <w:r w:rsidRPr="00BA30B9">
        <w:tab/>
        <w:t>Thamotharan S, Lange K, Zale EL, Huffhines L, Fields S. The role of impulsivity in pediatric obesity and weight status: a meta-analytic review. Clinical Psychology Review. 2013;33(2):253-62.</w:t>
      </w:r>
    </w:p>
    <w:p w14:paraId="1812CCC6" w14:textId="77777777" w:rsidR="007909FF" w:rsidRPr="00BA30B9" w:rsidRDefault="007909FF" w:rsidP="007909FF">
      <w:pPr>
        <w:pStyle w:val="EndNoteBibliography"/>
        <w:spacing w:after="0"/>
      </w:pPr>
      <w:r w:rsidRPr="00BA30B9">
        <w:t>6.</w:t>
      </w:r>
      <w:r w:rsidRPr="00BA30B9">
        <w:tab/>
        <w:t>Guerrieri R, Nederkoorn C, Jansen A. How impulsiveness and variety influence food intake in a sample of healthy women. Appetite. 2007;48(1):119-22.</w:t>
      </w:r>
    </w:p>
    <w:p w14:paraId="4D02B3A6" w14:textId="77777777" w:rsidR="007909FF" w:rsidRPr="00BA30B9" w:rsidRDefault="007909FF" w:rsidP="007909FF">
      <w:pPr>
        <w:pStyle w:val="EndNoteBibliography"/>
        <w:spacing w:after="0"/>
      </w:pPr>
      <w:r w:rsidRPr="00BA30B9">
        <w:t>7.</w:t>
      </w:r>
      <w:r w:rsidRPr="00BA30B9">
        <w:tab/>
        <w:t>Nederkoorn C, Braet C, Van Eijs Y, Tanghe A, Jansen A. Why obese children cannot resist food: the role of impulsivity. Eating Behaviors. 2006;7(4):315-22.</w:t>
      </w:r>
    </w:p>
    <w:p w14:paraId="14BC6DB3" w14:textId="77777777" w:rsidR="007909FF" w:rsidRPr="00BA30B9" w:rsidRDefault="007909FF" w:rsidP="007909FF">
      <w:pPr>
        <w:pStyle w:val="EndNoteBibliography"/>
        <w:spacing w:after="0"/>
      </w:pPr>
      <w:r w:rsidRPr="00BA30B9">
        <w:t>8.</w:t>
      </w:r>
      <w:r w:rsidRPr="00BA30B9">
        <w:tab/>
        <w:t>Kamijo K, Khan NA, Pontifex MB, Scudder MR, Drollette ES, Raine LB, et al. The relation of adiposity to cognitive control and scholastic achievement in preadolescent children. Obesity. 2012;20(12):2406-11.</w:t>
      </w:r>
    </w:p>
    <w:p w14:paraId="10F7781D" w14:textId="77777777" w:rsidR="007909FF" w:rsidRPr="00BA30B9" w:rsidRDefault="007909FF" w:rsidP="007909FF">
      <w:pPr>
        <w:pStyle w:val="EndNoteBibliography"/>
        <w:spacing w:after="0"/>
      </w:pPr>
      <w:r w:rsidRPr="00BA30B9">
        <w:t>9.</w:t>
      </w:r>
      <w:r w:rsidRPr="00BA30B9">
        <w:tab/>
        <w:t>Pauli-Pott U, Albayrak Ö, Hebebrand J, Pott W. Association between inhibitory control capacity and body weight in overweight and obese children and adolescents: dependence on age and inhibitory control component. Child Neuropsychology. 2010;16(6):592-603.</w:t>
      </w:r>
    </w:p>
    <w:p w14:paraId="5F61CEDF" w14:textId="77777777" w:rsidR="007909FF" w:rsidRPr="00BA30B9" w:rsidRDefault="007909FF" w:rsidP="007909FF">
      <w:pPr>
        <w:pStyle w:val="EndNoteBibliography"/>
        <w:spacing w:after="0"/>
      </w:pPr>
      <w:r w:rsidRPr="00BA30B9">
        <w:t>10.</w:t>
      </w:r>
      <w:r w:rsidRPr="00BA30B9">
        <w:tab/>
        <w:t>Reinert KRS, Po'e EK, Barkin SL. The relationship between executive function and obesity in children and adolescents: a systematic literature review. Journal of Obesity. 2013;2013.</w:t>
      </w:r>
    </w:p>
    <w:p w14:paraId="6392CBC1" w14:textId="77777777" w:rsidR="007909FF" w:rsidRPr="00BA30B9" w:rsidRDefault="007909FF" w:rsidP="007909FF">
      <w:pPr>
        <w:pStyle w:val="EndNoteBibliography"/>
        <w:spacing w:after="0"/>
      </w:pPr>
      <w:r w:rsidRPr="00BA30B9">
        <w:t>11.</w:t>
      </w:r>
      <w:r w:rsidRPr="00BA30B9">
        <w:tab/>
        <w:t>Lavagnino L, Arnone D, Cao B, Soares JC, Selvaraj S. Inhibitory control in obesity and binge eating disorder: A systematic review and meta-analysis of neurocognitive and neuroimaging studies. Neuroscience &amp; Biobehavioral Reviews. 2016;68:714-26.</w:t>
      </w:r>
    </w:p>
    <w:p w14:paraId="70AB6BA9" w14:textId="77777777" w:rsidR="007909FF" w:rsidRPr="00BA30B9" w:rsidRDefault="007909FF" w:rsidP="007909FF">
      <w:pPr>
        <w:pStyle w:val="EndNoteBibliography"/>
        <w:spacing w:after="0"/>
      </w:pPr>
      <w:r w:rsidRPr="00BA30B9">
        <w:t>12.</w:t>
      </w:r>
      <w:r w:rsidRPr="00BA30B9">
        <w:tab/>
        <w:t>Yang Y, Shields GS, Guo C, Liu Y. Executive function performance in obesity and overweight individuals: A meta-analysis and review. Neuroscience and Biobehavioural Reviews. 2018;84:225-44.</w:t>
      </w:r>
    </w:p>
    <w:p w14:paraId="6F6622EB" w14:textId="77777777" w:rsidR="007909FF" w:rsidRPr="00BA30B9" w:rsidRDefault="007909FF" w:rsidP="007909FF">
      <w:pPr>
        <w:pStyle w:val="EndNoteBibliography"/>
        <w:spacing w:after="0"/>
      </w:pPr>
      <w:r w:rsidRPr="00BA30B9">
        <w:t>13.</w:t>
      </w:r>
      <w:r w:rsidRPr="00BA30B9">
        <w:tab/>
        <w:t>Levitan R, Rivera J, Silveira P, Steiner M, Gaudreau H, Hamilton J, et al. Gender differences in the association between stop-signal reaction times, body mass indices and/or spontaneous food intake in pre-school children: an early model of compromised inhibitory control and obesity. International Journal of Obesity. 2015;39(4):614-9.</w:t>
      </w:r>
    </w:p>
    <w:p w14:paraId="3EA9AE16" w14:textId="77777777" w:rsidR="007909FF" w:rsidRPr="00BA30B9" w:rsidRDefault="007909FF" w:rsidP="007909FF">
      <w:pPr>
        <w:pStyle w:val="EndNoteBibliography"/>
        <w:spacing w:after="0"/>
      </w:pPr>
      <w:r w:rsidRPr="00BA30B9">
        <w:t>14.</w:t>
      </w:r>
      <w:r w:rsidRPr="00BA30B9">
        <w:tab/>
        <w:t>Guerrieri R, Nederkoorn C, Stankiewicz K, Alberts H, Geschwind N, Martijn C, et al. The influence of trait and induced state impulsivity on food intake in normal-weight healthy women. Appetite. 2007;49(1):66-73.</w:t>
      </w:r>
    </w:p>
    <w:p w14:paraId="33738414" w14:textId="77777777" w:rsidR="007909FF" w:rsidRPr="00BA30B9" w:rsidRDefault="007909FF" w:rsidP="007909FF">
      <w:pPr>
        <w:pStyle w:val="EndNoteBibliography"/>
        <w:spacing w:after="0"/>
      </w:pPr>
      <w:r w:rsidRPr="00BA30B9">
        <w:t>15.</w:t>
      </w:r>
      <w:r w:rsidRPr="00BA30B9">
        <w:tab/>
        <w:t>Nederkoorn C. Effects of sales promotions, weight status, and impulsivity on purchases in a supermarket. Obesity (Silver Spring, Md). 2014;22(5):E2-5.</w:t>
      </w:r>
    </w:p>
    <w:p w14:paraId="2A7D3CEF" w14:textId="77777777" w:rsidR="007909FF" w:rsidRPr="00BA30B9" w:rsidRDefault="007909FF" w:rsidP="007909FF">
      <w:pPr>
        <w:pStyle w:val="EndNoteBibliography"/>
        <w:spacing w:after="0"/>
      </w:pPr>
      <w:r w:rsidRPr="00BA30B9">
        <w:t>16.</w:t>
      </w:r>
      <w:r w:rsidRPr="00BA30B9">
        <w:tab/>
        <w:t>Nederkoorn C, Guerrieri R, Havermans R, Roefs A, Jansen A. The interactive effect of hunger and impulsivity on food intake and purchase in a virtual supermarket. International Journal of Obesity. 2009;33(8):905-12.</w:t>
      </w:r>
    </w:p>
    <w:p w14:paraId="464F1BDE" w14:textId="77777777" w:rsidR="007909FF" w:rsidRPr="00BA30B9" w:rsidRDefault="007909FF" w:rsidP="007909FF">
      <w:pPr>
        <w:pStyle w:val="EndNoteBibliography"/>
        <w:spacing w:after="0"/>
      </w:pPr>
      <w:r w:rsidRPr="00BA30B9">
        <w:t>17.</w:t>
      </w:r>
      <w:r w:rsidRPr="00BA30B9">
        <w:tab/>
        <w:t>Nederkoorn C, Dassen FCM, Franken L, Resch C, Houben K. Impulsivity and overeating in children in the absence and presence of hunger. Appetite. 2015;93(Supplement C):57-61.</w:t>
      </w:r>
    </w:p>
    <w:p w14:paraId="7EF27B93" w14:textId="77777777" w:rsidR="007909FF" w:rsidRPr="00BA30B9" w:rsidRDefault="007909FF" w:rsidP="007909FF">
      <w:pPr>
        <w:pStyle w:val="EndNoteBibliography"/>
        <w:spacing w:after="0"/>
      </w:pPr>
      <w:r w:rsidRPr="00BA30B9">
        <w:t>18.</w:t>
      </w:r>
      <w:r w:rsidRPr="00BA30B9">
        <w:tab/>
        <w:t>Fisher JO. Effects of Age on Children's Intake of Large and Self-selected Food Portions. Obesity. 2007;15(2):403-12.</w:t>
      </w:r>
    </w:p>
    <w:p w14:paraId="20BD029C" w14:textId="77777777" w:rsidR="007909FF" w:rsidRPr="00BA30B9" w:rsidRDefault="007909FF" w:rsidP="007909FF">
      <w:pPr>
        <w:pStyle w:val="EndNoteBibliography"/>
        <w:spacing w:after="0"/>
      </w:pPr>
      <w:r w:rsidRPr="00BA30B9">
        <w:t>19.</w:t>
      </w:r>
      <w:r w:rsidRPr="00BA30B9">
        <w:tab/>
        <w:t>Roe LS, Kling SM, Rolls BJ. What is eaten when all of the foods at a meal are served in large portions? Appetite. 2016;99:1-9.</w:t>
      </w:r>
    </w:p>
    <w:p w14:paraId="557CB446" w14:textId="77777777" w:rsidR="007909FF" w:rsidRPr="00BA30B9" w:rsidRDefault="007909FF" w:rsidP="007909FF">
      <w:pPr>
        <w:pStyle w:val="EndNoteBibliography"/>
        <w:spacing w:after="0"/>
      </w:pPr>
      <w:r w:rsidRPr="00BA30B9">
        <w:lastRenderedPageBreak/>
        <w:t>20.</w:t>
      </w:r>
      <w:r w:rsidRPr="00BA30B9">
        <w:tab/>
        <w:t>Kelly MT, Wallace JMW, Robson PJ, Rennie KL, Welch RW, Hannon-Fletcher MP, et al. Increased portion size leads to a sustained increase in energy intake over 4 d in normal-weight and overweight men and women. The British journal of nutrition. 2009;102(03):470-7.</w:t>
      </w:r>
    </w:p>
    <w:p w14:paraId="6B6D7DBC" w14:textId="77777777" w:rsidR="007909FF" w:rsidRPr="00BA30B9" w:rsidRDefault="007909FF" w:rsidP="007909FF">
      <w:pPr>
        <w:pStyle w:val="EndNoteBibliography"/>
        <w:spacing w:after="0"/>
      </w:pPr>
      <w:r w:rsidRPr="00BA30B9">
        <w:t>21.</w:t>
      </w:r>
      <w:r w:rsidRPr="00BA30B9">
        <w:tab/>
        <w:t>French SA, Mitchell NR, Wolfson J, Harnack LJ, Jeffery RW, Gerlach AF, et al. Portion size effects on weight gain in a free living setting. Obesity. 2014;22(6):1400-5.</w:t>
      </w:r>
    </w:p>
    <w:p w14:paraId="002D22C4" w14:textId="77777777" w:rsidR="007909FF" w:rsidRPr="00BA30B9" w:rsidRDefault="007909FF" w:rsidP="007909FF">
      <w:pPr>
        <w:pStyle w:val="EndNoteBibliography"/>
        <w:spacing w:after="0"/>
      </w:pPr>
      <w:r w:rsidRPr="00BA30B9">
        <w:t>22.</w:t>
      </w:r>
      <w:r w:rsidRPr="00BA30B9">
        <w:tab/>
        <w:t>Syrad H, Llewellyn CH, Johnson L, Boniface D, Jebb SA, Van Jaarsveld CH, et al. Meal size is a critical driver of weight gain in early childhood. Scientific reports. 2016;6:28368.</w:t>
      </w:r>
    </w:p>
    <w:p w14:paraId="0A51F026" w14:textId="77777777" w:rsidR="007909FF" w:rsidRPr="00BA30B9" w:rsidRDefault="007909FF" w:rsidP="007909FF">
      <w:pPr>
        <w:pStyle w:val="EndNoteBibliography"/>
        <w:spacing w:after="0"/>
      </w:pPr>
      <w:r w:rsidRPr="00BA30B9">
        <w:t>23.</w:t>
      </w:r>
      <w:r w:rsidRPr="00BA30B9">
        <w:tab/>
        <w:t>Birch LL, Johnson SL, Andresen G, Peters JC, Schulte MC. The variability of young children's energy intake. N Engl J Med. 1991;324(4):232-5.</w:t>
      </w:r>
    </w:p>
    <w:p w14:paraId="495E3038" w14:textId="77777777" w:rsidR="007909FF" w:rsidRPr="00BA30B9" w:rsidRDefault="007909FF" w:rsidP="007909FF">
      <w:pPr>
        <w:pStyle w:val="EndNoteBibliography"/>
        <w:spacing w:after="0"/>
      </w:pPr>
      <w:r w:rsidRPr="00BA30B9">
        <w:t>24.</w:t>
      </w:r>
      <w:r w:rsidRPr="00BA30B9">
        <w:tab/>
        <w:t>Savage JS, Haisfield L, Fisher JO, Marini M, Birch LL. Do children eat less at meals when allowed to serve themselves? American Journal of Clinical Nutrition. 2012;96(1):36-43.</w:t>
      </w:r>
    </w:p>
    <w:p w14:paraId="7BB242C9" w14:textId="77777777" w:rsidR="007909FF" w:rsidRPr="00BA30B9" w:rsidRDefault="007909FF" w:rsidP="007909FF">
      <w:pPr>
        <w:pStyle w:val="EndNoteBibliography"/>
        <w:spacing w:after="0"/>
      </w:pPr>
      <w:r w:rsidRPr="00BA30B9">
        <w:t>25.</w:t>
      </w:r>
      <w:r w:rsidRPr="00BA30B9">
        <w:tab/>
        <w:t>McCrickerd K, Leong C, Forde CG. Preschool children's sensitivity to teacher-served portion size is linked to age related differences in leftovers. Appetite. 2017;114(Supplement C):320-8.</w:t>
      </w:r>
    </w:p>
    <w:p w14:paraId="4FE03A89" w14:textId="77777777" w:rsidR="007909FF" w:rsidRPr="00BA30B9" w:rsidRDefault="007909FF" w:rsidP="007909FF">
      <w:pPr>
        <w:pStyle w:val="EndNoteBibliography"/>
        <w:spacing w:after="0"/>
      </w:pPr>
      <w:r w:rsidRPr="00BA30B9">
        <w:t>26.</w:t>
      </w:r>
      <w:r w:rsidRPr="00BA30B9">
        <w:tab/>
        <w:t>Fogel A, Goh AT, Fries LR, Sadananthan SA, Velan SS, Michael N, et al. Faster eating rates are associated with higher energy intakes during an ad libitum meal, higher BMI and greater adiposity among 4.5-year-old children: results from the Growing Up in Singapore Towards Healthy Outcomes (GUSTO) cohort. British Journal of Nutrition. 2017;117(7):1042-51.</w:t>
      </w:r>
    </w:p>
    <w:p w14:paraId="3473B9BE" w14:textId="77777777" w:rsidR="007909FF" w:rsidRPr="00BA30B9" w:rsidRDefault="007909FF" w:rsidP="007909FF">
      <w:pPr>
        <w:pStyle w:val="EndNoteBibliography"/>
        <w:spacing w:after="0"/>
      </w:pPr>
      <w:r w:rsidRPr="00BA30B9">
        <w:t>27.</w:t>
      </w:r>
      <w:r w:rsidRPr="00BA30B9">
        <w:tab/>
        <w:t>Fogel A, Fries LR, McCrickerd K, Goh AT, Quah PL, Chan MJ, et al. Oral processing behaviours that promote children's energy intake are associated with parent-reported appetitive traits: Results from the GUSTO cohort. Appetite. 2018;126:8-15.</w:t>
      </w:r>
    </w:p>
    <w:p w14:paraId="7608D215" w14:textId="77777777" w:rsidR="007909FF" w:rsidRPr="00BA30B9" w:rsidRDefault="007909FF" w:rsidP="007909FF">
      <w:pPr>
        <w:pStyle w:val="EndNoteBibliography"/>
        <w:spacing w:after="0"/>
      </w:pPr>
      <w:r w:rsidRPr="00BA30B9">
        <w:t>28.</w:t>
      </w:r>
      <w:r w:rsidRPr="00BA30B9">
        <w:tab/>
        <w:t>Fogel A, Goh AT, Fries LR, Sadananthan SA, Sendhil Velan S, Michael N, et al. A description of an ‘obesogenic’ eating style that promotes higher energy intake and is associated with greater adiposity in 4.5 year-old children: Results from the GUSTO cohort. Physiology &amp; Behavior. 2017;176:107-16.</w:t>
      </w:r>
    </w:p>
    <w:p w14:paraId="0BA6E57F" w14:textId="77777777" w:rsidR="007909FF" w:rsidRPr="00BA30B9" w:rsidRDefault="007909FF" w:rsidP="007909FF">
      <w:pPr>
        <w:pStyle w:val="EndNoteBibliography"/>
        <w:spacing w:after="0"/>
      </w:pPr>
      <w:r w:rsidRPr="00BA30B9">
        <w:t>29.</w:t>
      </w:r>
      <w:r w:rsidRPr="00BA30B9">
        <w:tab/>
        <w:t>Fisher JO, Rolls BJ, Birch LL. Children’s bite size and intake of an entrée are greater with large portions than with age-appropriate or self-selected portions. The American Journal of Clinical Nutrition. 2003;77(5):1164-70.</w:t>
      </w:r>
    </w:p>
    <w:p w14:paraId="33B4E70C" w14:textId="77777777" w:rsidR="007909FF" w:rsidRPr="00BA30B9" w:rsidRDefault="007909FF" w:rsidP="007909FF">
      <w:pPr>
        <w:pStyle w:val="EndNoteBibliography"/>
        <w:spacing w:after="0"/>
      </w:pPr>
      <w:r w:rsidRPr="00BA30B9">
        <w:t>30.</w:t>
      </w:r>
      <w:r w:rsidRPr="00BA30B9">
        <w:tab/>
        <w:t>Soh SE, Tint MT, Gluckman PD, Godfrey KM, Rifkin-Graboi A, Chan YH, et al. Cohort profile: Growing Up in Singapore Towards healthy Outcomes (GUSTO) birth cohort study. International journal of epidemiology. 2014;43(5):1401-9.</w:t>
      </w:r>
    </w:p>
    <w:p w14:paraId="1A043168" w14:textId="77777777" w:rsidR="007909FF" w:rsidRPr="00BA30B9" w:rsidRDefault="007909FF" w:rsidP="007909FF">
      <w:pPr>
        <w:pStyle w:val="EndNoteBibliography"/>
        <w:spacing w:after="0"/>
      </w:pPr>
      <w:r w:rsidRPr="00BA30B9">
        <w:t>31.</w:t>
      </w:r>
      <w:r w:rsidRPr="00BA30B9">
        <w:tab/>
        <w:t>Fisher JO, Birch LL. Eating in the absence of hunger and overweight in girls from 5 to 7 y of age. The American Journal of Clinical Nutrition. 2002;76(1):226-31.</w:t>
      </w:r>
    </w:p>
    <w:p w14:paraId="3ECF8F70" w14:textId="77777777" w:rsidR="007909FF" w:rsidRPr="00BA30B9" w:rsidRDefault="007909FF" w:rsidP="007909FF">
      <w:pPr>
        <w:pStyle w:val="EndNoteBibliography"/>
        <w:spacing w:after="0"/>
      </w:pPr>
      <w:r w:rsidRPr="00BA30B9">
        <w:t>32.</w:t>
      </w:r>
      <w:r w:rsidRPr="00BA30B9">
        <w:tab/>
        <w:t>Phua DY-L, Rifkin-Graboi A, Saw S-M, Meaney MJ, Qiu A. Executive functions of six-year-old boys with normal birth weight and gestational age. PloS one. 2012;7(4):e36502.</w:t>
      </w:r>
    </w:p>
    <w:p w14:paraId="54EE97E6" w14:textId="77777777" w:rsidR="007909FF" w:rsidRPr="00BA30B9" w:rsidRDefault="007909FF" w:rsidP="007909FF">
      <w:pPr>
        <w:pStyle w:val="EndNoteBibliography"/>
        <w:spacing w:after="0"/>
      </w:pPr>
      <w:r w:rsidRPr="00BA30B9">
        <w:t>33.</w:t>
      </w:r>
      <w:r w:rsidRPr="00BA30B9">
        <w:tab/>
        <w:t>Luciana M, Nelson CA. Assessment of neuropsychological function through use of the Cambridge Neuropsychological Testing Automated Battery: performance in 4-to 12-year-old children. Developmental Neuropsychology. 2002;22(3):595-624.</w:t>
      </w:r>
    </w:p>
    <w:p w14:paraId="08FD814B" w14:textId="77777777" w:rsidR="007909FF" w:rsidRPr="00BA30B9" w:rsidRDefault="007909FF" w:rsidP="007909FF">
      <w:pPr>
        <w:pStyle w:val="EndNoteBibliography"/>
        <w:spacing w:after="0"/>
      </w:pPr>
      <w:r w:rsidRPr="00BA30B9">
        <w:t>34.</w:t>
      </w:r>
      <w:r w:rsidRPr="00BA30B9">
        <w:tab/>
        <w:t>de Onis M, Onyango AW, Van den Broeck J, Chumlea CW, Martorell R. Measurement and standardization protocols for anthropometry used in the construction of a new international growth reference. Food and Nutrition Bulletin. 2004;25(1_suppl1):S27-S36.</w:t>
      </w:r>
    </w:p>
    <w:p w14:paraId="76661384" w14:textId="417B5976" w:rsidR="007909FF" w:rsidRPr="00BA30B9" w:rsidRDefault="007909FF" w:rsidP="007909FF">
      <w:pPr>
        <w:pStyle w:val="EndNoteBibliography"/>
        <w:spacing w:after="0"/>
      </w:pPr>
      <w:r w:rsidRPr="00BA30B9">
        <w:t>35.</w:t>
      </w:r>
      <w:r w:rsidRPr="00BA30B9">
        <w:tab/>
        <w:t xml:space="preserve">Phenxtoolkit. </w:t>
      </w:r>
      <w:hyperlink r:id="rId23" w:history="1">
        <w:r w:rsidRPr="00BA30B9">
          <w:rPr>
            <w:rStyle w:val="Hyperlink"/>
          </w:rPr>
          <w:t>https://www.phenxtoolkit.org</w:t>
        </w:r>
      </w:hyperlink>
      <w:r w:rsidRPr="00BA30B9">
        <w:t>.</w:t>
      </w:r>
    </w:p>
    <w:p w14:paraId="401A1407" w14:textId="1C202741" w:rsidR="007909FF" w:rsidRPr="00BA30B9" w:rsidRDefault="007909FF" w:rsidP="007909FF">
      <w:pPr>
        <w:pStyle w:val="EndNoteBibliography"/>
        <w:spacing w:after="0"/>
      </w:pPr>
      <w:r w:rsidRPr="00BA30B9">
        <w:t>36.</w:t>
      </w:r>
      <w:r w:rsidRPr="00BA30B9">
        <w:tab/>
        <w:t xml:space="preserve">WHO. Child Growth Standards 2003 [Available from: </w:t>
      </w:r>
      <w:hyperlink r:id="rId24" w:history="1">
        <w:r w:rsidRPr="00BA30B9">
          <w:rPr>
            <w:rStyle w:val="Hyperlink"/>
          </w:rPr>
          <w:t>http://www.who.int/childgrowth/standards/Technical_report.pdf</w:t>
        </w:r>
      </w:hyperlink>
      <w:r w:rsidRPr="00BA30B9">
        <w:t>.</w:t>
      </w:r>
    </w:p>
    <w:p w14:paraId="7D5F27BD" w14:textId="77777777" w:rsidR="007909FF" w:rsidRPr="00BA30B9" w:rsidRDefault="007909FF" w:rsidP="007909FF">
      <w:pPr>
        <w:pStyle w:val="EndNoteBibliography"/>
        <w:spacing w:after="0"/>
      </w:pPr>
      <w:r w:rsidRPr="00BA30B9">
        <w:t>37.</w:t>
      </w:r>
      <w:r w:rsidRPr="00BA30B9">
        <w:tab/>
        <w:t>Wang Y, Chen H-J. Use of percentiles and z-scores in anthropometry.  Handbook of anthropometry: Springer; 2012. p. 29-48.</w:t>
      </w:r>
    </w:p>
    <w:p w14:paraId="4548F885" w14:textId="36609F32" w:rsidR="007909FF" w:rsidRPr="00BA30B9" w:rsidRDefault="007909FF" w:rsidP="007909FF">
      <w:pPr>
        <w:pStyle w:val="EndNoteBibliography"/>
        <w:spacing w:after="0"/>
      </w:pPr>
      <w:r w:rsidRPr="00BA30B9">
        <w:t>38.</w:t>
      </w:r>
      <w:r w:rsidRPr="00BA30B9">
        <w:tab/>
        <w:t xml:space="preserve">CDC. Defining Childhood Obesity 2015 [Centres for Disease Control and Prevention]. Available from: </w:t>
      </w:r>
      <w:hyperlink r:id="rId25" w:history="1">
        <w:r w:rsidRPr="00BA30B9">
          <w:rPr>
            <w:rStyle w:val="Hyperlink"/>
          </w:rPr>
          <w:t>https://www.cdc.gov/obesity/childhood/defining.html</w:t>
        </w:r>
      </w:hyperlink>
      <w:r w:rsidRPr="00BA30B9">
        <w:t>.</w:t>
      </w:r>
    </w:p>
    <w:p w14:paraId="5BCF407F" w14:textId="77777777" w:rsidR="007909FF" w:rsidRPr="00BA30B9" w:rsidRDefault="007909FF" w:rsidP="007909FF">
      <w:pPr>
        <w:pStyle w:val="EndNoteBibliography"/>
        <w:spacing w:after="0"/>
      </w:pPr>
      <w:r w:rsidRPr="00BA30B9">
        <w:t>39.</w:t>
      </w:r>
      <w:r w:rsidRPr="00BA30B9">
        <w:tab/>
        <w:t>Berkowitz RI, Moore RH, Faith MS, Stallings VA, Kral TV, Stunkard AJ. Identification of an obese eating style in 4‐year‐old children born at high and low risk for obesity. Obesity. 2010;18(3):505-12.</w:t>
      </w:r>
    </w:p>
    <w:p w14:paraId="15B6543A" w14:textId="77777777" w:rsidR="007909FF" w:rsidRPr="00BA30B9" w:rsidRDefault="007909FF" w:rsidP="007909FF">
      <w:pPr>
        <w:pStyle w:val="EndNoteBibliography"/>
        <w:spacing w:after="0"/>
      </w:pPr>
      <w:r w:rsidRPr="00BA30B9">
        <w:t>40.</w:t>
      </w:r>
      <w:r w:rsidRPr="00BA30B9">
        <w:tab/>
        <w:t xml:space="preserve">Nightingale CM, Rudnicka AR, Owen CG, Cook DG, Whincup PH. Patterns of body size and adiposity among UK children of South Asian, black African-Caribbean and white European origin: Child </w:t>
      </w:r>
      <w:r w:rsidRPr="00BA30B9">
        <w:lastRenderedPageBreak/>
        <w:t>Heart And health Study in England (CHASE Study). International journal of epidemiology. 2011;40(1):33-44.</w:t>
      </w:r>
    </w:p>
    <w:p w14:paraId="3399B1FC" w14:textId="77777777" w:rsidR="007909FF" w:rsidRPr="00BA30B9" w:rsidRDefault="007909FF" w:rsidP="007909FF">
      <w:pPr>
        <w:pStyle w:val="EndNoteBibliography"/>
        <w:spacing w:after="0"/>
      </w:pPr>
      <w:r w:rsidRPr="00BA30B9">
        <w:t>41.</w:t>
      </w:r>
      <w:r w:rsidRPr="00BA30B9">
        <w:tab/>
        <w:t>Farrow CV. Do parental feeding practices moderate the relationships between impulsivity and eating in children? Eating Behaviors. 2012;13(2):150-3.</w:t>
      </w:r>
    </w:p>
    <w:p w14:paraId="0AE3611B" w14:textId="77777777" w:rsidR="007909FF" w:rsidRPr="00BA30B9" w:rsidRDefault="007909FF" w:rsidP="007909FF">
      <w:pPr>
        <w:pStyle w:val="EndNoteBibliography"/>
        <w:spacing w:after="0"/>
      </w:pPr>
      <w:r w:rsidRPr="00BA30B9">
        <w:t>42.</w:t>
      </w:r>
      <w:r w:rsidRPr="00BA30B9">
        <w:tab/>
        <w:t>Bennett C, Blissett J. Parental monitoring may protect impulsive children from overeating. Pediatric Obesity. 2017;12(5):414-21.</w:t>
      </w:r>
    </w:p>
    <w:p w14:paraId="7E9604DF" w14:textId="77777777" w:rsidR="007909FF" w:rsidRPr="00BA30B9" w:rsidRDefault="007909FF" w:rsidP="007909FF">
      <w:pPr>
        <w:pStyle w:val="EndNoteBibliography"/>
        <w:spacing w:after="0"/>
      </w:pPr>
      <w:r w:rsidRPr="00BA30B9">
        <w:t>43.</w:t>
      </w:r>
      <w:r w:rsidRPr="00BA30B9">
        <w:tab/>
        <w:t>Robinson E, Almiron-Roig E, Rutters F, de Graaf C, Forde CG, Tudur Smith C, et al. A systematic review and meta-analysis examining the effect of eating rate on energy intake and hunger. American Journal of Clinical Nutrition. 2014;100(1):123-51.</w:t>
      </w:r>
    </w:p>
    <w:p w14:paraId="44338974" w14:textId="77777777" w:rsidR="007909FF" w:rsidRPr="00BA30B9" w:rsidRDefault="007909FF" w:rsidP="007909FF">
      <w:pPr>
        <w:pStyle w:val="EndNoteBibliography"/>
        <w:spacing w:after="0"/>
      </w:pPr>
      <w:r w:rsidRPr="00BA30B9">
        <w:t>44.</w:t>
      </w:r>
      <w:r w:rsidRPr="00BA30B9">
        <w:tab/>
        <w:t>Hill C, Llewellyn CH, Saxton J, Webber L, Semmler C, Carnell S, et al. Adiposity and'eating in the absence of hunger'in children. International Journal of Obesity. 2008;32(10):1499.</w:t>
      </w:r>
    </w:p>
    <w:p w14:paraId="3F8051DB" w14:textId="77777777" w:rsidR="007909FF" w:rsidRPr="00BA30B9" w:rsidRDefault="007909FF" w:rsidP="007909FF">
      <w:pPr>
        <w:pStyle w:val="EndNoteBibliography"/>
        <w:spacing w:after="0"/>
      </w:pPr>
      <w:r w:rsidRPr="00BA30B9">
        <w:t>45.</w:t>
      </w:r>
      <w:r w:rsidRPr="00BA30B9">
        <w:tab/>
        <w:t>Moens E, Braet C. Predictors of disinhibited eating in children with and without overweight. Behaviour research and therapy. 2007;45(6):1357-68.</w:t>
      </w:r>
    </w:p>
    <w:p w14:paraId="4F99EA7B" w14:textId="77777777" w:rsidR="007909FF" w:rsidRPr="00BA30B9" w:rsidRDefault="007909FF" w:rsidP="007909FF">
      <w:pPr>
        <w:pStyle w:val="EndNoteBibliography"/>
        <w:spacing w:after="0"/>
      </w:pPr>
      <w:r w:rsidRPr="00BA30B9">
        <w:t>46.</w:t>
      </w:r>
      <w:r w:rsidRPr="00BA30B9">
        <w:tab/>
        <w:t>Braet C, Claus L, Verbeken S, Van Vlierberghe L. Impulsivity in overweight children. European Child &amp; Adolescent Psychiatry. 2007;16(8):473-83.</w:t>
      </w:r>
    </w:p>
    <w:p w14:paraId="4BB09E9F" w14:textId="77777777" w:rsidR="007909FF" w:rsidRPr="00BA30B9" w:rsidRDefault="007909FF" w:rsidP="007909FF">
      <w:pPr>
        <w:pStyle w:val="EndNoteBibliography"/>
        <w:spacing w:after="0"/>
      </w:pPr>
      <w:r w:rsidRPr="00BA30B9">
        <w:t>47.</w:t>
      </w:r>
      <w:r w:rsidRPr="00BA30B9">
        <w:tab/>
        <w:t>McWilliams L, Sayal K, Glazebrook C. Inattention and hyperactivity in children at risk of obesity: a community cross-sectional study. BMJ open. 2013;3(5):e002871.</w:t>
      </w:r>
    </w:p>
    <w:p w14:paraId="00EAE069" w14:textId="77777777" w:rsidR="007909FF" w:rsidRPr="00BA30B9" w:rsidRDefault="007909FF" w:rsidP="007909FF">
      <w:pPr>
        <w:pStyle w:val="EndNoteBibliography"/>
        <w:spacing w:after="0"/>
      </w:pPr>
      <w:r w:rsidRPr="00BA30B9">
        <w:t>48.</w:t>
      </w:r>
      <w:r w:rsidRPr="00BA30B9">
        <w:tab/>
        <w:t>Holtkamp K, Konrad K, Müller B, Heussen N, Herpertz S, Herpertz-Dahlmann B, et al. Overweight and obesity in children with attention-deficit/hyperactivity disorder. International journal of obesity. 2004;28(5):685-9.</w:t>
      </w:r>
    </w:p>
    <w:p w14:paraId="6C04E0B6" w14:textId="77777777" w:rsidR="007909FF" w:rsidRPr="00BA30B9" w:rsidRDefault="007909FF" w:rsidP="007909FF">
      <w:pPr>
        <w:pStyle w:val="EndNoteBibliography"/>
        <w:spacing w:after="0"/>
      </w:pPr>
      <w:r w:rsidRPr="00BA30B9">
        <w:t>49.</w:t>
      </w:r>
      <w:r w:rsidRPr="00BA30B9">
        <w:tab/>
        <w:t>Kim KM, Lim MH, Kwon H-J, Yoo S-J, Kim E-j, Kim JW, et al. Associations between attention-deficit/hyperactivity disorder symptoms and dietary habits in elementary school children. Appetite. 2018;127:274-9.</w:t>
      </w:r>
    </w:p>
    <w:p w14:paraId="34AAF9E8" w14:textId="77777777" w:rsidR="007909FF" w:rsidRPr="00BA30B9" w:rsidRDefault="007909FF" w:rsidP="007909FF">
      <w:pPr>
        <w:pStyle w:val="EndNoteBibliography"/>
        <w:spacing w:after="0"/>
      </w:pPr>
      <w:r w:rsidRPr="00BA30B9">
        <w:t>50.</w:t>
      </w:r>
      <w:r w:rsidRPr="00BA30B9">
        <w:tab/>
        <w:t>Jones A, Di Lemma LCG, Robinson E, Christiansen P, Nolan S, Tudur-Smith C, et al. Inhibitory control training for appetitive behaviour change: A meta-analytic investigation of mechanisms of action and moderators of effectiveness. Appetite. 2016;97:16-28.</w:t>
      </w:r>
    </w:p>
    <w:p w14:paraId="2BEF8A94" w14:textId="77777777" w:rsidR="007909FF" w:rsidRPr="00BA30B9" w:rsidRDefault="007909FF" w:rsidP="007909FF">
      <w:pPr>
        <w:pStyle w:val="EndNoteBibliography"/>
        <w:spacing w:after="0"/>
      </w:pPr>
      <w:r w:rsidRPr="00BA30B9">
        <w:t>51.</w:t>
      </w:r>
      <w:r w:rsidRPr="00BA30B9">
        <w:tab/>
        <w:t>Jiang Q, He D, Guan W, He X. “Happy goat says”: The effect of a food selection inhibitory control training game of children's response inhibition on eating behavior. Appetite. 2016;107:86-92.</w:t>
      </w:r>
    </w:p>
    <w:p w14:paraId="74D65662" w14:textId="77777777" w:rsidR="007909FF" w:rsidRPr="00BA30B9" w:rsidRDefault="007909FF" w:rsidP="007909FF">
      <w:pPr>
        <w:pStyle w:val="EndNoteBibliography"/>
        <w:spacing w:after="0"/>
      </w:pPr>
      <w:r w:rsidRPr="00BA30B9">
        <w:t>52.</w:t>
      </w:r>
      <w:r w:rsidRPr="00BA30B9">
        <w:tab/>
        <w:t>Salazar Vázquez B, Vázquez S, López Gutiérrez G, Acosta Rosales K, Cabrales P, Vadillo‐Ortega F, et al. Control of overweight and obesity in childhood through education in meal time habits. The ‘good manners for a healthy future’programme. Pediatric obesity. 2015.</w:t>
      </w:r>
    </w:p>
    <w:p w14:paraId="366E7F5B" w14:textId="77777777" w:rsidR="007909FF" w:rsidRPr="00BA30B9" w:rsidRDefault="007909FF" w:rsidP="007909FF">
      <w:pPr>
        <w:pStyle w:val="EndNoteBibliography"/>
        <w:spacing w:after="0"/>
      </w:pPr>
      <w:r w:rsidRPr="00BA30B9">
        <w:t>53.</w:t>
      </w:r>
      <w:r w:rsidRPr="00BA30B9">
        <w:tab/>
        <w:t>Hamilton-Shield J, Goodred J, Powell L, Thorn J, Banks J, Hollinghurst S, et al. Changing eating behaviours to treat childhood obesity in the community using Mandolean: the Community Mandolean randomised controlled trial (ComMando) - a pilot study. Health Technol Assess. 2014;18(47).</w:t>
      </w:r>
    </w:p>
    <w:p w14:paraId="4AA7F6CC" w14:textId="77777777" w:rsidR="007909FF" w:rsidRPr="00BA30B9" w:rsidRDefault="007909FF" w:rsidP="007909FF">
      <w:pPr>
        <w:pStyle w:val="EndNoteBibliography"/>
        <w:spacing w:after="0"/>
      </w:pPr>
      <w:r w:rsidRPr="00BA30B9">
        <w:t>54.</w:t>
      </w:r>
      <w:r w:rsidRPr="00BA30B9">
        <w:tab/>
        <w:t>Ford AL, Bergh C, Södersten P, Sabin MA, Hollinghurst S, Hunt LP, et al. Treatment of childhood obesity by retraining eating behaviour: Randomised controlled trial. BMJ (Online). 2010;340(7740):250.</w:t>
      </w:r>
    </w:p>
    <w:p w14:paraId="19E2B23B" w14:textId="77777777" w:rsidR="007909FF" w:rsidRPr="00BA30B9" w:rsidRDefault="007909FF" w:rsidP="007909FF">
      <w:pPr>
        <w:pStyle w:val="EndNoteBibliography"/>
        <w:spacing w:after="0"/>
      </w:pPr>
      <w:r w:rsidRPr="00BA30B9">
        <w:t>55.</w:t>
      </w:r>
      <w:r w:rsidRPr="00BA30B9">
        <w:tab/>
        <w:t>Forde C, Leong C, Chia-Ming E, McCrickerd K. Fast or slow-foods? Describing natural variations in oral processing characteristics across a wide range of Asian foods. Food &amp; Function. 2017;8(2):595-606.</w:t>
      </w:r>
    </w:p>
    <w:p w14:paraId="124EB096" w14:textId="77777777" w:rsidR="007909FF" w:rsidRPr="00BA30B9" w:rsidRDefault="007909FF" w:rsidP="007909FF">
      <w:pPr>
        <w:pStyle w:val="EndNoteBibliography"/>
      </w:pPr>
      <w:r w:rsidRPr="00BA30B9">
        <w:t>56.</w:t>
      </w:r>
      <w:r w:rsidRPr="00BA30B9">
        <w:tab/>
        <w:t>McCrickerd K, Lim CMH, Leong C, Chia EM, Forde CG. Texture-Based Differences in Eating Rate Reduce the Impact of Increased Energy Density and Large Portions on Meal Size in Adults. The Journal of Nutrition. 2017;147(6):1208-17.</w:t>
      </w:r>
    </w:p>
    <w:p w14:paraId="38189A71" w14:textId="238A78F2" w:rsidR="00AC6814" w:rsidRPr="00BA30B9" w:rsidRDefault="002A36EB" w:rsidP="00912B2C">
      <w:pPr>
        <w:spacing w:line="480" w:lineRule="auto"/>
        <w:rPr>
          <w:rFonts w:asciiTheme="majorHAnsi" w:hAnsiTheme="majorHAnsi"/>
          <w:sz w:val="24"/>
          <w:szCs w:val="24"/>
        </w:rPr>
      </w:pPr>
      <w:r w:rsidRPr="00BA30B9">
        <w:rPr>
          <w:rFonts w:asciiTheme="majorHAnsi" w:hAnsiTheme="majorHAnsi"/>
          <w:sz w:val="24"/>
          <w:szCs w:val="24"/>
        </w:rPr>
        <w:fldChar w:fldCharType="end"/>
      </w:r>
    </w:p>
    <w:p w14:paraId="48F0D7B9" w14:textId="4C60C382" w:rsidR="006B5A6F" w:rsidRPr="00BA30B9" w:rsidRDefault="006B5A6F" w:rsidP="00912B2C">
      <w:pPr>
        <w:spacing w:line="480" w:lineRule="auto"/>
        <w:rPr>
          <w:rFonts w:asciiTheme="majorHAnsi" w:hAnsiTheme="majorHAnsi"/>
          <w:sz w:val="24"/>
          <w:szCs w:val="24"/>
        </w:rPr>
      </w:pPr>
    </w:p>
    <w:p w14:paraId="37393F7A" w14:textId="77777777" w:rsidR="001757F8" w:rsidRPr="00BA30B9" w:rsidRDefault="001757F8" w:rsidP="00912B2C">
      <w:pPr>
        <w:spacing w:line="480" w:lineRule="auto"/>
        <w:rPr>
          <w:rFonts w:asciiTheme="majorHAnsi" w:hAnsiTheme="majorHAnsi"/>
          <w:sz w:val="24"/>
          <w:szCs w:val="24"/>
        </w:rPr>
      </w:pPr>
    </w:p>
    <w:p w14:paraId="22E9A8DF" w14:textId="77777777" w:rsidR="00912B2C" w:rsidRPr="00BA30B9" w:rsidRDefault="00912B2C" w:rsidP="00912B2C">
      <w:pPr>
        <w:spacing w:before="100" w:beforeAutospacing="1" w:after="100" w:afterAutospacing="1" w:line="480" w:lineRule="auto"/>
        <w:rPr>
          <w:rFonts w:asciiTheme="majorHAnsi" w:eastAsia="Times New Roman" w:hAnsiTheme="majorHAnsi" w:cs="Times New Roman"/>
          <w:b/>
          <w:sz w:val="24"/>
          <w:szCs w:val="24"/>
          <w:lang w:eastAsia="en-SG"/>
        </w:rPr>
      </w:pPr>
      <w:r w:rsidRPr="00BA30B9">
        <w:rPr>
          <w:rFonts w:asciiTheme="majorHAnsi" w:eastAsia="Times New Roman" w:hAnsiTheme="majorHAnsi" w:cs="Times New Roman"/>
          <w:b/>
          <w:sz w:val="24"/>
          <w:szCs w:val="24"/>
          <w:lang w:eastAsia="en-SG"/>
        </w:rPr>
        <w:lastRenderedPageBreak/>
        <w:t>Authors' contributions</w:t>
      </w:r>
    </w:p>
    <w:p w14:paraId="790026A2" w14:textId="4C126020" w:rsidR="00912B2C" w:rsidRPr="00DD7B27" w:rsidRDefault="00912B2C" w:rsidP="00912B2C">
      <w:pPr>
        <w:spacing w:after="0" w:line="480" w:lineRule="auto"/>
        <w:rPr>
          <w:rFonts w:asciiTheme="majorHAnsi" w:hAnsiTheme="majorHAnsi" w:cs="Times New Roman"/>
          <w:sz w:val="24"/>
          <w:szCs w:val="24"/>
        </w:rPr>
      </w:pPr>
      <w:r w:rsidRPr="00BA30B9">
        <w:rPr>
          <w:rFonts w:asciiTheme="majorHAnsi" w:hAnsiTheme="majorHAnsi" w:cs="Times New Roman"/>
          <w:sz w:val="24"/>
          <w:szCs w:val="24"/>
        </w:rPr>
        <w:t>This study was conceived and designed by AF,</w:t>
      </w:r>
      <w:r w:rsidR="006B6BE5" w:rsidRPr="00BA30B9">
        <w:rPr>
          <w:rFonts w:asciiTheme="majorHAnsi" w:hAnsiTheme="majorHAnsi" w:cs="Times New Roman"/>
          <w:sz w:val="24"/>
          <w:szCs w:val="24"/>
        </w:rPr>
        <w:t xml:space="preserve"> </w:t>
      </w:r>
      <w:r w:rsidRPr="00BA30B9">
        <w:rPr>
          <w:rFonts w:asciiTheme="majorHAnsi" w:hAnsiTheme="majorHAnsi" w:cs="Times New Roman"/>
          <w:sz w:val="24"/>
          <w:szCs w:val="24"/>
        </w:rPr>
        <w:t>KMC</w:t>
      </w:r>
      <w:r w:rsidR="00C3645C" w:rsidRPr="00BA30B9">
        <w:rPr>
          <w:rFonts w:asciiTheme="majorHAnsi" w:hAnsiTheme="majorHAnsi" w:cs="Times New Roman"/>
          <w:sz w:val="24"/>
          <w:szCs w:val="24"/>
        </w:rPr>
        <w:t xml:space="preserve"> and CGF</w:t>
      </w:r>
      <w:r w:rsidRPr="00BA30B9">
        <w:rPr>
          <w:rFonts w:asciiTheme="majorHAnsi" w:hAnsiTheme="majorHAnsi" w:cs="Times New Roman"/>
          <w:sz w:val="24"/>
          <w:szCs w:val="24"/>
        </w:rPr>
        <w:t>.</w:t>
      </w:r>
      <w:r w:rsidR="007A2CA8" w:rsidRPr="00BA30B9">
        <w:rPr>
          <w:rFonts w:asciiTheme="majorHAnsi" w:hAnsiTheme="majorHAnsi" w:cs="Times New Roman"/>
          <w:sz w:val="24"/>
          <w:szCs w:val="24"/>
        </w:rPr>
        <w:t xml:space="preserve"> </w:t>
      </w:r>
      <w:r w:rsidR="00390F46" w:rsidRPr="00BA30B9">
        <w:rPr>
          <w:rFonts w:asciiTheme="majorHAnsi" w:hAnsiTheme="majorHAnsi" w:cs="Times New Roman"/>
          <w:sz w:val="24"/>
          <w:szCs w:val="24"/>
        </w:rPr>
        <w:t xml:space="preserve">ATG, KMC and AF processed the data. </w:t>
      </w:r>
      <w:r w:rsidRPr="00BA30B9">
        <w:rPr>
          <w:rFonts w:asciiTheme="majorHAnsi" w:hAnsiTheme="majorHAnsi" w:cs="Times New Roman"/>
          <w:sz w:val="24"/>
          <w:szCs w:val="24"/>
        </w:rPr>
        <w:t>Analyses were performed and interpreted by AF. AF, KMC and CGF prepared the draft manuscri</w:t>
      </w:r>
      <w:r w:rsidR="00BE2730" w:rsidRPr="00BA30B9">
        <w:rPr>
          <w:rFonts w:asciiTheme="majorHAnsi" w:hAnsiTheme="majorHAnsi" w:cs="Times New Roman"/>
          <w:sz w:val="24"/>
          <w:szCs w:val="24"/>
        </w:rPr>
        <w:t>pt with input from LRF and MFFC</w:t>
      </w:r>
      <w:r w:rsidRPr="00BA30B9">
        <w:rPr>
          <w:rFonts w:asciiTheme="majorHAnsi" w:hAnsiTheme="majorHAnsi" w:cs="Times New Roman"/>
          <w:sz w:val="24"/>
          <w:szCs w:val="24"/>
        </w:rPr>
        <w:t>. YSC, KHT, FY, LPS, MJM, BFPB, YSL and KMG were responsible for conception and r</w:t>
      </w:r>
      <w:r w:rsidR="002A3F2E" w:rsidRPr="00BA30B9">
        <w:rPr>
          <w:rFonts w:asciiTheme="majorHAnsi" w:hAnsiTheme="majorHAnsi" w:cs="Times New Roman"/>
          <w:sz w:val="24"/>
          <w:szCs w:val="24"/>
        </w:rPr>
        <w:t>ecruitment for the GUSTO cohort</w:t>
      </w:r>
      <w:r w:rsidR="004F6893" w:rsidRPr="00BA30B9">
        <w:rPr>
          <w:rFonts w:asciiTheme="majorHAnsi" w:hAnsiTheme="majorHAnsi" w:cs="Times New Roman"/>
          <w:sz w:val="24"/>
          <w:szCs w:val="24"/>
        </w:rPr>
        <w:t>.</w:t>
      </w:r>
      <w:r w:rsidRPr="00BA30B9">
        <w:rPr>
          <w:rFonts w:asciiTheme="majorHAnsi" w:hAnsiTheme="majorHAnsi" w:cs="Times New Roman"/>
          <w:sz w:val="24"/>
          <w:szCs w:val="24"/>
        </w:rPr>
        <w:t xml:space="preserve"> </w:t>
      </w:r>
      <w:r w:rsidR="007A2CA8" w:rsidRPr="00BA30B9">
        <w:rPr>
          <w:rFonts w:asciiTheme="majorHAnsi" w:hAnsiTheme="majorHAnsi" w:cs="Times New Roman"/>
          <w:sz w:val="24"/>
          <w:szCs w:val="24"/>
        </w:rPr>
        <w:t>KMC and CGF des</w:t>
      </w:r>
      <w:r w:rsidR="001D69C7" w:rsidRPr="00BA30B9">
        <w:rPr>
          <w:rFonts w:asciiTheme="majorHAnsi" w:hAnsiTheme="majorHAnsi" w:cs="Times New Roman"/>
          <w:sz w:val="24"/>
          <w:szCs w:val="24"/>
        </w:rPr>
        <w:t>igned the eating behaviour measures</w:t>
      </w:r>
      <w:r w:rsidR="007A2CA8" w:rsidRPr="00BA30B9">
        <w:rPr>
          <w:rFonts w:asciiTheme="majorHAnsi" w:hAnsiTheme="majorHAnsi" w:cs="Times New Roman"/>
          <w:sz w:val="24"/>
          <w:szCs w:val="24"/>
        </w:rPr>
        <w:t xml:space="preserve">. </w:t>
      </w:r>
      <w:r w:rsidR="006B6BE5" w:rsidRPr="00BA30B9">
        <w:rPr>
          <w:rFonts w:asciiTheme="majorHAnsi" w:hAnsiTheme="majorHAnsi" w:cs="Times New Roman"/>
          <w:sz w:val="24"/>
          <w:szCs w:val="24"/>
        </w:rPr>
        <w:t>B</w:t>
      </w:r>
      <w:r w:rsidR="002A3F2E" w:rsidRPr="00BA30B9">
        <w:rPr>
          <w:rFonts w:asciiTheme="majorHAnsi" w:hAnsiTheme="majorHAnsi" w:cs="Times New Roman"/>
          <w:sz w:val="24"/>
          <w:szCs w:val="24"/>
        </w:rPr>
        <w:t>FPB, CS</w:t>
      </w:r>
      <w:r w:rsidR="001C215D" w:rsidRPr="00BA30B9">
        <w:rPr>
          <w:rFonts w:asciiTheme="majorHAnsi" w:hAnsiTheme="majorHAnsi" w:cs="Times New Roman"/>
          <w:sz w:val="24"/>
          <w:szCs w:val="24"/>
        </w:rPr>
        <w:t xml:space="preserve"> and PPS </w:t>
      </w:r>
      <w:r w:rsidR="00C3645C" w:rsidRPr="00BA30B9">
        <w:rPr>
          <w:rFonts w:asciiTheme="majorHAnsi" w:hAnsiTheme="majorHAnsi" w:cs="Times New Roman"/>
          <w:sz w:val="24"/>
          <w:szCs w:val="24"/>
        </w:rPr>
        <w:t xml:space="preserve">contributed to the design of </w:t>
      </w:r>
      <w:r w:rsidR="002A3F2E" w:rsidRPr="00BA30B9">
        <w:rPr>
          <w:rFonts w:asciiTheme="majorHAnsi" w:hAnsiTheme="majorHAnsi" w:cs="Times New Roman"/>
          <w:sz w:val="24"/>
          <w:szCs w:val="24"/>
        </w:rPr>
        <w:t>neurocognitive measures.</w:t>
      </w:r>
      <w:r w:rsidR="006B6BE5" w:rsidRPr="00BA30B9">
        <w:rPr>
          <w:rFonts w:asciiTheme="majorHAnsi" w:hAnsiTheme="majorHAnsi" w:cs="Times New Roman"/>
          <w:sz w:val="24"/>
          <w:szCs w:val="24"/>
        </w:rPr>
        <w:t xml:space="preserve"> </w:t>
      </w:r>
      <w:r w:rsidR="008D759D" w:rsidRPr="00BA30B9">
        <w:rPr>
          <w:rFonts w:asciiTheme="majorHAnsi" w:hAnsiTheme="majorHAnsi" w:cs="Times New Roman"/>
          <w:sz w:val="24"/>
          <w:szCs w:val="24"/>
        </w:rPr>
        <w:t xml:space="preserve">CGF had full access to the data and final responsibility for the decision to submit for publication. </w:t>
      </w:r>
      <w:r w:rsidRPr="00BA30B9">
        <w:rPr>
          <w:rFonts w:asciiTheme="majorHAnsi" w:hAnsiTheme="majorHAnsi" w:cs="Times New Roman"/>
          <w:sz w:val="24"/>
          <w:szCs w:val="24"/>
        </w:rPr>
        <w:t>All authors reviewed and approved the final draft.</w:t>
      </w:r>
      <w:r w:rsidRPr="00DD7B27">
        <w:rPr>
          <w:rFonts w:asciiTheme="majorHAnsi" w:hAnsiTheme="majorHAnsi" w:cs="Times New Roman"/>
          <w:sz w:val="24"/>
          <w:szCs w:val="24"/>
        </w:rPr>
        <w:t xml:space="preserve"> </w:t>
      </w:r>
    </w:p>
    <w:p w14:paraId="15D71AD4" w14:textId="1310AA3B" w:rsidR="00912B2C" w:rsidRPr="00DD7B27" w:rsidRDefault="00912B2C" w:rsidP="00912B2C">
      <w:pPr>
        <w:spacing w:line="480" w:lineRule="auto"/>
        <w:rPr>
          <w:rFonts w:asciiTheme="majorHAnsi" w:hAnsiTheme="majorHAnsi"/>
          <w:sz w:val="24"/>
          <w:szCs w:val="24"/>
        </w:rPr>
      </w:pPr>
    </w:p>
    <w:sectPr w:rsidR="00912B2C" w:rsidRPr="00DD7B27" w:rsidSect="006A6D59">
      <w:headerReference w:type="default" r:id="rId26"/>
      <w:footerReference w:type="default" r:id="rId27"/>
      <w:headerReference w:type="first" r:id="rId28"/>
      <w:pgSz w:w="11906" w:h="16838"/>
      <w:pgMar w:top="1701" w:right="1133" w:bottom="1440" w:left="1440" w:header="720" w:footer="720" w:gutter="0"/>
      <w:lnNumType w:countBy="1" w:restart="continuous"/>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B02D0D0" w16cid:durableId="1EE458BE"/>
  <w16cid:commentId w16cid:paraId="6611A5BC" w16cid:durableId="1EE45911"/>
  <w16cid:commentId w16cid:paraId="4E1005F9" w16cid:durableId="1EE45935"/>
  <w16cid:commentId w16cid:paraId="57C1F1C7" w16cid:durableId="1EE45958"/>
  <w16cid:commentId w16cid:paraId="466554B5" w16cid:durableId="1EE4597F"/>
  <w16cid:commentId w16cid:paraId="386F6F6F" w16cid:durableId="1EE459C5"/>
  <w16cid:commentId w16cid:paraId="2612BA56" w16cid:durableId="1EE45A10"/>
  <w16cid:commentId w16cid:paraId="378333E2" w16cid:durableId="1EE45B33"/>
  <w16cid:commentId w16cid:paraId="3F6A393F" w16cid:durableId="1EE45B72"/>
  <w16cid:commentId w16cid:paraId="6922FF0D" w16cid:durableId="1EE45C3D"/>
  <w16cid:commentId w16cid:paraId="7E9F7567" w16cid:durableId="1EE45C93"/>
  <w16cid:commentId w16cid:paraId="4667EEE6" w16cid:durableId="1EE45CFC"/>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C24B4DB" w14:textId="77777777" w:rsidR="00B83606" w:rsidRDefault="00B83606" w:rsidP="0000681F">
      <w:pPr>
        <w:spacing w:after="0" w:line="240" w:lineRule="auto"/>
      </w:pPr>
      <w:r>
        <w:separator/>
      </w:r>
    </w:p>
  </w:endnote>
  <w:endnote w:type="continuationSeparator" w:id="0">
    <w:p w14:paraId="3C4F75D1" w14:textId="77777777" w:rsidR="00B83606" w:rsidRDefault="00B83606" w:rsidP="0000681F">
      <w:pPr>
        <w:spacing w:after="0" w:line="240" w:lineRule="auto"/>
      </w:pPr>
      <w:r>
        <w:continuationSeparator/>
      </w:r>
    </w:p>
  </w:endnote>
  <w:endnote w:type="continuationNotice" w:id="1">
    <w:p w14:paraId="590519BC" w14:textId="77777777" w:rsidR="00B83606" w:rsidRDefault="00B8360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Times-Roman">
    <w:altName w:val="Times New Roman"/>
    <w:panose1 w:val="00000000000000000000"/>
    <w:charset w:val="00"/>
    <w:family w:val="roman"/>
    <w:notTrueType/>
    <w:pitch w:val="default"/>
  </w:font>
  <w:font w:name="Times-Italic">
    <w:altName w:val="Times New Roman"/>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87213177"/>
      <w:docPartObj>
        <w:docPartGallery w:val="Page Numbers (Bottom of Page)"/>
        <w:docPartUnique/>
      </w:docPartObj>
    </w:sdtPr>
    <w:sdtEndPr>
      <w:rPr>
        <w:noProof/>
      </w:rPr>
    </w:sdtEndPr>
    <w:sdtContent>
      <w:p w14:paraId="38E24C7F" w14:textId="718560DF" w:rsidR="009C4CBE" w:rsidRDefault="009C4CBE">
        <w:pPr>
          <w:pStyle w:val="Footer"/>
          <w:jc w:val="center"/>
        </w:pPr>
        <w:r>
          <w:fldChar w:fldCharType="begin"/>
        </w:r>
        <w:r>
          <w:instrText xml:space="preserve"> PAGE   \* MERGEFORMAT </w:instrText>
        </w:r>
        <w:r>
          <w:fldChar w:fldCharType="separate"/>
        </w:r>
        <w:r w:rsidR="009E02AE">
          <w:rPr>
            <w:noProof/>
          </w:rPr>
          <w:t>20</w:t>
        </w:r>
        <w:r>
          <w:rPr>
            <w:noProof/>
          </w:rPr>
          <w:fldChar w:fldCharType="end"/>
        </w:r>
      </w:p>
    </w:sdtContent>
  </w:sdt>
  <w:p w14:paraId="5C9D6FE3" w14:textId="77777777" w:rsidR="009C4CBE" w:rsidRDefault="009C4CBE">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D2203E6" w14:textId="77777777" w:rsidR="00B83606" w:rsidRDefault="00B83606" w:rsidP="0000681F">
      <w:pPr>
        <w:spacing w:after="0" w:line="240" w:lineRule="auto"/>
      </w:pPr>
      <w:r>
        <w:separator/>
      </w:r>
    </w:p>
  </w:footnote>
  <w:footnote w:type="continuationSeparator" w:id="0">
    <w:p w14:paraId="6A8B58DF" w14:textId="77777777" w:rsidR="00B83606" w:rsidRDefault="00B83606" w:rsidP="0000681F">
      <w:pPr>
        <w:spacing w:after="0" w:line="240" w:lineRule="auto"/>
      </w:pPr>
      <w:r>
        <w:continuationSeparator/>
      </w:r>
    </w:p>
  </w:footnote>
  <w:footnote w:type="continuationNotice" w:id="1">
    <w:p w14:paraId="08F5A30D" w14:textId="77777777" w:rsidR="00B83606" w:rsidRDefault="00B83606">
      <w:pPr>
        <w:spacing w:after="0" w:line="240" w:lineRule="auto"/>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76E9E8" w14:textId="77777777" w:rsidR="009C4CBE" w:rsidRDefault="009C4CBE">
    <w:pPr>
      <w:pStyle w:val="Header"/>
    </w:pPr>
    <w:r>
      <w:t>INHIBITORY CONTROL AND EATING BEHAVIOURS</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066AD3" w14:textId="4D6DB02E" w:rsidR="009C4CBE" w:rsidRDefault="009C4CBE">
    <w:pPr>
      <w:pStyle w:val="Header"/>
    </w:pPr>
    <w:r>
      <w:t>INHIBITORY CONTROL, EATING BEHAVIOURS AND ADIPOSITY</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73C9F"/>
    <w:multiLevelType w:val="hybridMultilevel"/>
    <w:tmpl w:val="9F26F574"/>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 w15:restartNumberingAfterBreak="0">
    <w:nsid w:val="053C7E2C"/>
    <w:multiLevelType w:val="hybridMultilevel"/>
    <w:tmpl w:val="0E623240"/>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 w15:restartNumberingAfterBreak="0">
    <w:nsid w:val="0FD100DD"/>
    <w:multiLevelType w:val="hybridMultilevel"/>
    <w:tmpl w:val="9F26F574"/>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3" w15:restartNumberingAfterBreak="0">
    <w:nsid w:val="231926A5"/>
    <w:multiLevelType w:val="hybridMultilevel"/>
    <w:tmpl w:val="8F7E4690"/>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4" w15:restartNumberingAfterBreak="0">
    <w:nsid w:val="2D6A0907"/>
    <w:multiLevelType w:val="hybridMultilevel"/>
    <w:tmpl w:val="9F26F574"/>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5" w15:restartNumberingAfterBreak="0">
    <w:nsid w:val="325A5520"/>
    <w:multiLevelType w:val="hybridMultilevel"/>
    <w:tmpl w:val="EBCED376"/>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6" w15:restartNumberingAfterBreak="0">
    <w:nsid w:val="38B654EC"/>
    <w:multiLevelType w:val="hybridMultilevel"/>
    <w:tmpl w:val="07022552"/>
    <w:lvl w:ilvl="0" w:tplc="8762473A">
      <w:start w:val="1"/>
      <w:numFmt w:val="lowerRoman"/>
      <w:lvlText w:val="%1."/>
      <w:lvlJc w:val="left"/>
      <w:pPr>
        <w:ind w:left="1080" w:hanging="72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7" w15:restartNumberingAfterBreak="0">
    <w:nsid w:val="3A7F5464"/>
    <w:multiLevelType w:val="hybridMultilevel"/>
    <w:tmpl w:val="51AC8B4C"/>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8" w15:restartNumberingAfterBreak="0">
    <w:nsid w:val="3D5815B1"/>
    <w:multiLevelType w:val="hybridMultilevel"/>
    <w:tmpl w:val="6F94EF96"/>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9" w15:restartNumberingAfterBreak="0">
    <w:nsid w:val="48EB33C7"/>
    <w:multiLevelType w:val="hybridMultilevel"/>
    <w:tmpl w:val="6860B5A8"/>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0" w15:restartNumberingAfterBreak="0">
    <w:nsid w:val="4D463A88"/>
    <w:multiLevelType w:val="multilevel"/>
    <w:tmpl w:val="49060200"/>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1" w15:restartNumberingAfterBreak="0">
    <w:nsid w:val="65134417"/>
    <w:multiLevelType w:val="hybridMultilevel"/>
    <w:tmpl w:val="B0F649BE"/>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2" w15:restartNumberingAfterBreak="0">
    <w:nsid w:val="657327CB"/>
    <w:multiLevelType w:val="hybridMultilevel"/>
    <w:tmpl w:val="A168AC48"/>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3" w15:restartNumberingAfterBreak="0">
    <w:nsid w:val="657D2E0E"/>
    <w:multiLevelType w:val="hybridMultilevel"/>
    <w:tmpl w:val="00842450"/>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4" w15:restartNumberingAfterBreak="0">
    <w:nsid w:val="662441D9"/>
    <w:multiLevelType w:val="hybridMultilevel"/>
    <w:tmpl w:val="0E623240"/>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5" w15:restartNumberingAfterBreak="0">
    <w:nsid w:val="6A340D96"/>
    <w:multiLevelType w:val="hybridMultilevel"/>
    <w:tmpl w:val="D60E5442"/>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6" w15:restartNumberingAfterBreak="0">
    <w:nsid w:val="6AFE63E8"/>
    <w:multiLevelType w:val="hybridMultilevel"/>
    <w:tmpl w:val="FC8E71E8"/>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num w:numId="1">
    <w:abstractNumId w:val="1"/>
  </w:num>
  <w:num w:numId="2">
    <w:abstractNumId w:val="14"/>
  </w:num>
  <w:num w:numId="3">
    <w:abstractNumId w:val="3"/>
  </w:num>
  <w:num w:numId="4">
    <w:abstractNumId w:val="16"/>
  </w:num>
  <w:num w:numId="5">
    <w:abstractNumId w:val="13"/>
  </w:num>
  <w:num w:numId="6">
    <w:abstractNumId w:val="5"/>
  </w:num>
  <w:num w:numId="7">
    <w:abstractNumId w:val="10"/>
  </w:num>
  <w:num w:numId="8">
    <w:abstractNumId w:val="2"/>
  </w:num>
  <w:num w:numId="9">
    <w:abstractNumId w:val="0"/>
  </w:num>
  <w:num w:numId="10">
    <w:abstractNumId w:val="15"/>
  </w:num>
  <w:num w:numId="11">
    <w:abstractNumId w:val="9"/>
  </w:num>
  <w:num w:numId="12">
    <w:abstractNumId w:val="4"/>
  </w:num>
  <w:num w:numId="13">
    <w:abstractNumId w:val="8"/>
  </w:num>
  <w:num w:numId="14">
    <w:abstractNumId w:val="11"/>
  </w:num>
  <w:num w:numId="15">
    <w:abstractNumId w:val="12"/>
  </w:num>
  <w:num w:numId="16">
    <w:abstractNumId w:val="7"/>
  </w:num>
  <w:num w:numId="1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2e9sdeazdvrherf235awvfaa0t9w0xweez&quot;&gt;Anna&lt;record-ids&gt;&lt;item&gt;712&lt;/item&gt;&lt;item&gt;975&lt;/item&gt;&lt;item&gt;1264&lt;/item&gt;&lt;item&gt;1426&lt;/item&gt;&lt;item&gt;3433&lt;/item&gt;&lt;item&gt;3453&lt;/item&gt;&lt;item&gt;3568&lt;/item&gt;&lt;item&gt;3593&lt;/item&gt;&lt;item&gt;3614&lt;/item&gt;&lt;item&gt;3624&lt;/item&gt;&lt;item&gt;3638&lt;/item&gt;&lt;item&gt;3648&lt;/item&gt;&lt;item&gt;3665&lt;/item&gt;&lt;item&gt;3671&lt;/item&gt;&lt;item&gt;3822&lt;/item&gt;&lt;item&gt;3839&lt;/item&gt;&lt;item&gt;3840&lt;/item&gt;&lt;item&gt;3879&lt;/item&gt;&lt;item&gt;3884&lt;/item&gt;&lt;item&gt;3886&lt;/item&gt;&lt;item&gt;3887&lt;/item&gt;&lt;item&gt;3894&lt;/item&gt;&lt;item&gt;3895&lt;/item&gt;&lt;item&gt;3906&lt;/item&gt;&lt;item&gt;3908&lt;/item&gt;&lt;item&gt;3918&lt;/item&gt;&lt;item&gt;3925&lt;/item&gt;&lt;item&gt;3939&lt;/item&gt;&lt;item&gt;3947&lt;/item&gt;&lt;item&gt;3950&lt;/item&gt;&lt;item&gt;3951&lt;/item&gt;&lt;item&gt;3962&lt;/item&gt;&lt;item&gt;3970&lt;/item&gt;&lt;item&gt;3978&lt;/item&gt;&lt;item&gt;3997&lt;/item&gt;&lt;item&gt;4007&lt;/item&gt;&lt;item&gt;4010&lt;/item&gt;&lt;item&gt;4012&lt;/item&gt;&lt;item&gt;4019&lt;/item&gt;&lt;item&gt;4022&lt;/item&gt;&lt;item&gt;4029&lt;/item&gt;&lt;item&gt;4036&lt;/item&gt;&lt;item&gt;4040&lt;/item&gt;&lt;item&gt;4044&lt;/item&gt;&lt;item&gt;4046&lt;/item&gt;&lt;item&gt;4048&lt;/item&gt;&lt;item&gt;4073&lt;/item&gt;&lt;item&gt;4075&lt;/item&gt;&lt;item&gt;4078&lt;/item&gt;&lt;item&gt;4079&lt;/item&gt;&lt;item&gt;4081&lt;/item&gt;&lt;item&gt;4125&lt;/item&gt;&lt;item&gt;4149&lt;/item&gt;&lt;item&gt;4150&lt;/item&gt;&lt;/record-ids&gt;&lt;/item&gt;&lt;/Libraries&gt;"/>
  </w:docVars>
  <w:rsids>
    <w:rsidRoot w:val="00CB35E8"/>
    <w:rsid w:val="00001123"/>
    <w:rsid w:val="00001387"/>
    <w:rsid w:val="00001566"/>
    <w:rsid w:val="00001616"/>
    <w:rsid w:val="00001C18"/>
    <w:rsid w:val="00001C62"/>
    <w:rsid w:val="00001E22"/>
    <w:rsid w:val="00002657"/>
    <w:rsid w:val="000034E2"/>
    <w:rsid w:val="00003B6D"/>
    <w:rsid w:val="00003C1C"/>
    <w:rsid w:val="00004393"/>
    <w:rsid w:val="000059EE"/>
    <w:rsid w:val="00005B36"/>
    <w:rsid w:val="0000681F"/>
    <w:rsid w:val="000069CE"/>
    <w:rsid w:val="00006B54"/>
    <w:rsid w:val="00006B91"/>
    <w:rsid w:val="00007370"/>
    <w:rsid w:val="00007721"/>
    <w:rsid w:val="0000773A"/>
    <w:rsid w:val="0001018A"/>
    <w:rsid w:val="00010469"/>
    <w:rsid w:val="0001107E"/>
    <w:rsid w:val="000115D6"/>
    <w:rsid w:val="00011798"/>
    <w:rsid w:val="00011B10"/>
    <w:rsid w:val="00011E09"/>
    <w:rsid w:val="00011F87"/>
    <w:rsid w:val="000122F6"/>
    <w:rsid w:val="0001254D"/>
    <w:rsid w:val="00012C89"/>
    <w:rsid w:val="00012D50"/>
    <w:rsid w:val="00013141"/>
    <w:rsid w:val="000135FD"/>
    <w:rsid w:val="00013AD7"/>
    <w:rsid w:val="00013D88"/>
    <w:rsid w:val="00014585"/>
    <w:rsid w:val="000146EC"/>
    <w:rsid w:val="00014ABB"/>
    <w:rsid w:val="00014D6D"/>
    <w:rsid w:val="00014EFB"/>
    <w:rsid w:val="0001523F"/>
    <w:rsid w:val="000154F4"/>
    <w:rsid w:val="0001603C"/>
    <w:rsid w:val="00016723"/>
    <w:rsid w:val="00016876"/>
    <w:rsid w:val="000168E9"/>
    <w:rsid w:val="00016B28"/>
    <w:rsid w:val="000176CA"/>
    <w:rsid w:val="000179B5"/>
    <w:rsid w:val="00017D43"/>
    <w:rsid w:val="00020667"/>
    <w:rsid w:val="0002077E"/>
    <w:rsid w:val="00020F26"/>
    <w:rsid w:val="00021156"/>
    <w:rsid w:val="000216B6"/>
    <w:rsid w:val="00021DE0"/>
    <w:rsid w:val="00021EFB"/>
    <w:rsid w:val="00022BC6"/>
    <w:rsid w:val="00022F36"/>
    <w:rsid w:val="000234B1"/>
    <w:rsid w:val="0002418A"/>
    <w:rsid w:val="00024996"/>
    <w:rsid w:val="00024C72"/>
    <w:rsid w:val="00024CD7"/>
    <w:rsid w:val="00024DB3"/>
    <w:rsid w:val="00024F9F"/>
    <w:rsid w:val="00025F93"/>
    <w:rsid w:val="00026692"/>
    <w:rsid w:val="0002671D"/>
    <w:rsid w:val="000273B5"/>
    <w:rsid w:val="00027A9E"/>
    <w:rsid w:val="00030ACA"/>
    <w:rsid w:val="00030E7A"/>
    <w:rsid w:val="000323F4"/>
    <w:rsid w:val="000329FC"/>
    <w:rsid w:val="00033922"/>
    <w:rsid w:val="000346F3"/>
    <w:rsid w:val="000348F5"/>
    <w:rsid w:val="00034BF8"/>
    <w:rsid w:val="00035085"/>
    <w:rsid w:val="00036E4A"/>
    <w:rsid w:val="00036FC5"/>
    <w:rsid w:val="000371F6"/>
    <w:rsid w:val="000379E0"/>
    <w:rsid w:val="000400D5"/>
    <w:rsid w:val="00040509"/>
    <w:rsid w:val="0004092E"/>
    <w:rsid w:val="00040D75"/>
    <w:rsid w:val="0004373F"/>
    <w:rsid w:val="00044680"/>
    <w:rsid w:val="000447A4"/>
    <w:rsid w:val="00044CD0"/>
    <w:rsid w:val="00044F44"/>
    <w:rsid w:val="000455B7"/>
    <w:rsid w:val="00045960"/>
    <w:rsid w:val="00045F87"/>
    <w:rsid w:val="00046060"/>
    <w:rsid w:val="00046555"/>
    <w:rsid w:val="00047518"/>
    <w:rsid w:val="00047C25"/>
    <w:rsid w:val="00047FD4"/>
    <w:rsid w:val="00050194"/>
    <w:rsid w:val="00050B56"/>
    <w:rsid w:val="00052CD7"/>
    <w:rsid w:val="00052E21"/>
    <w:rsid w:val="0005350B"/>
    <w:rsid w:val="00053760"/>
    <w:rsid w:val="00053BA4"/>
    <w:rsid w:val="000540B6"/>
    <w:rsid w:val="00054C39"/>
    <w:rsid w:val="00054F41"/>
    <w:rsid w:val="000552B5"/>
    <w:rsid w:val="000563DB"/>
    <w:rsid w:val="000566DA"/>
    <w:rsid w:val="000574EE"/>
    <w:rsid w:val="00057725"/>
    <w:rsid w:val="00057EE5"/>
    <w:rsid w:val="000602DB"/>
    <w:rsid w:val="0006037A"/>
    <w:rsid w:val="000611C6"/>
    <w:rsid w:val="00061C37"/>
    <w:rsid w:val="00061F5B"/>
    <w:rsid w:val="00062BEB"/>
    <w:rsid w:val="00062F8A"/>
    <w:rsid w:val="00063271"/>
    <w:rsid w:val="000636FC"/>
    <w:rsid w:val="00063CA7"/>
    <w:rsid w:val="00064586"/>
    <w:rsid w:val="000650C8"/>
    <w:rsid w:val="0006580B"/>
    <w:rsid w:val="00065814"/>
    <w:rsid w:val="00066D5C"/>
    <w:rsid w:val="0006759F"/>
    <w:rsid w:val="00070355"/>
    <w:rsid w:val="000707A1"/>
    <w:rsid w:val="0007100F"/>
    <w:rsid w:val="000725EB"/>
    <w:rsid w:val="00072834"/>
    <w:rsid w:val="00072BFE"/>
    <w:rsid w:val="00074DA6"/>
    <w:rsid w:val="0007587B"/>
    <w:rsid w:val="00075CF2"/>
    <w:rsid w:val="000760FF"/>
    <w:rsid w:val="0007672B"/>
    <w:rsid w:val="00076B37"/>
    <w:rsid w:val="00076BD8"/>
    <w:rsid w:val="00077593"/>
    <w:rsid w:val="000775B9"/>
    <w:rsid w:val="00077798"/>
    <w:rsid w:val="000804B8"/>
    <w:rsid w:val="000805B5"/>
    <w:rsid w:val="00080636"/>
    <w:rsid w:val="000807C6"/>
    <w:rsid w:val="000807E9"/>
    <w:rsid w:val="00081257"/>
    <w:rsid w:val="000816A6"/>
    <w:rsid w:val="00082216"/>
    <w:rsid w:val="0008262C"/>
    <w:rsid w:val="00083AFE"/>
    <w:rsid w:val="00083CA5"/>
    <w:rsid w:val="00084024"/>
    <w:rsid w:val="0008522E"/>
    <w:rsid w:val="00085555"/>
    <w:rsid w:val="00085573"/>
    <w:rsid w:val="0008596A"/>
    <w:rsid w:val="00085A70"/>
    <w:rsid w:val="00085AD2"/>
    <w:rsid w:val="00085CBF"/>
    <w:rsid w:val="00085E69"/>
    <w:rsid w:val="00086298"/>
    <w:rsid w:val="000866C8"/>
    <w:rsid w:val="000868FD"/>
    <w:rsid w:val="00086E4A"/>
    <w:rsid w:val="00087852"/>
    <w:rsid w:val="00087FC8"/>
    <w:rsid w:val="000908EB"/>
    <w:rsid w:val="00090C12"/>
    <w:rsid w:val="00090E7F"/>
    <w:rsid w:val="00091062"/>
    <w:rsid w:val="000910D1"/>
    <w:rsid w:val="000916EA"/>
    <w:rsid w:val="000922AC"/>
    <w:rsid w:val="00092907"/>
    <w:rsid w:val="00094054"/>
    <w:rsid w:val="00094EEE"/>
    <w:rsid w:val="00094F28"/>
    <w:rsid w:val="000950C2"/>
    <w:rsid w:val="00095790"/>
    <w:rsid w:val="00095850"/>
    <w:rsid w:val="00095B58"/>
    <w:rsid w:val="00095D25"/>
    <w:rsid w:val="00096BDB"/>
    <w:rsid w:val="00097CEF"/>
    <w:rsid w:val="00097F33"/>
    <w:rsid w:val="000A07F8"/>
    <w:rsid w:val="000A086E"/>
    <w:rsid w:val="000A09F8"/>
    <w:rsid w:val="000A0E8D"/>
    <w:rsid w:val="000A1F75"/>
    <w:rsid w:val="000A2DCD"/>
    <w:rsid w:val="000A372B"/>
    <w:rsid w:val="000A3A5E"/>
    <w:rsid w:val="000A3A84"/>
    <w:rsid w:val="000A3FA1"/>
    <w:rsid w:val="000A4C0A"/>
    <w:rsid w:val="000A4D2D"/>
    <w:rsid w:val="000A4FF2"/>
    <w:rsid w:val="000A5054"/>
    <w:rsid w:val="000A5B72"/>
    <w:rsid w:val="000A5C1B"/>
    <w:rsid w:val="000A5DE6"/>
    <w:rsid w:val="000A7F9B"/>
    <w:rsid w:val="000B09E4"/>
    <w:rsid w:val="000B0DDE"/>
    <w:rsid w:val="000B1726"/>
    <w:rsid w:val="000B1A36"/>
    <w:rsid w:val="000B1B66"/>
    <w:rsid w:val="000B2050"/>
    <w:rsid w:val="000B2666"/>
    <w:rsid w:val="000B26B4"/>
    <w:rsid w:val="000B33CA"/>
    <w:rsid w:val="000B3AB9"/>
    <w:rsid w:val="000B4772"/>
    <w:rsid w:val="000B495A"/>
    <w:rsid w:val="000B54E5"/>
    <w:rsid w:val="000B5CC6"/>
    <w:rsid w:val="000B6182"/>
    <w:rsid w:val="000B64E0"/>
    <w:rsid w:val="000B65A3"/>
    <w:rsid w:val="000B6F78"/>
    <w:rsid w:val="000B70A7"/>
    <w:rsid w:val="000B75A1"/>
    <w:rsid w:val="000B7857"/>
    <w:rsid w:val="000B7E88"/>
    <w:rsid w:val="000C04AD"/>
    <w:rsid w:val="000C05D1"/>
    <w:rsid w:val="000C0951"/>
    <w:rsid w:val="000C0F3E"/>
    <w:rsid w:val="000C0FC0"/>
    <w:rsid w:val="000C0FCE"/>
    <w:rsid w:val="000C12A0"/>
    <w:rsid w:val="000C1C3E"/>
    <w:rsid w:val="000C1F6F"/>
    <w:rsid w:val="000C27F4"/>
    <w:rsid w:val="000C3069"/>
    <w:rsid w:val="000C423A"/>
    <w:rsid w:val="000C452B"/>
    <w:rsid w:val="000C4540"/>
    <w:rsid w:val="000C4A66"/>
    <w:rsid w:val="000C4CC2"/>
    <w:rsid w:val="000C4F27"/>
    <w:rsid w:val="000C5595"/>
    <w:rsid w:val="000C5751"/>
    <w:rsid w:val="000C6E70"/>
    <w:rsid w:val="000C77C7"/>
    <w:rsid w:val="000C7860"/>
    <w:rsid w:val="000C7895"/>
    <w:rsid w:val="000C7D28"/>
    <w:rsid w:val="000C7F75"/>
    <w:rsid w:val="000D0A5C"/>
    <w:rsid w:val="000D12C9"/>
    <w:rsid w:val="000D1EA4"/>
    <w:rsid w:val="000D2E56"/>
    <w:rsid w:val="000D2EB0"/>
    <w:rsid w:val="000D346D"/>
    <w:rsid w:val="000D4175"/>
    <w:rsid w:val="000D48FB"/>
    <w:rsid w:val="000D4ABC"/>
    <w:rsid w:val="000D5504"/>
    <w:rsid w:val="000D58E7"/>
    <w:rsid w:val="000D5933"/>
    <w:rsid w:val="000D61A6"/>
    <w:rsid w:val="000D6645"/>
    <w:rsid w:val="000D6764"/>
    <w:rsid w:val="000D6EC3"/>
    <w:rsid w:val="000D7008"/>
    <w:rsid w:val="000D71AB"/>
    <w:rsid w:val="000D7339"/>
    <w:rsid w:val="000D7576"/>
    <w:rsid w:val="000D75AE"/>
    <w:rsid w:val="000D7707"/>
    <w:rsid w:val="000D7818"/>
    <w:rsid w:val="000D7CE5"/>
    <w:rsid w:val="000E0028"/>
    <w:rsid w:val="000E0A9F"/>
    <w:rsid w:val="000E1417"/>
    <w:rsid w:val="000E163B"/>
    <w:rsid w:val="000E1ABF"/>
    <w:rsid w:val="000E1D57"/>
    <w:rsid w:val="000E29F4"/>
    <w:rsid w:val="000E2B32"/>
    <w:rsid w:val="000E2CE7"/>
    <w:rsid w:val="000E3B76"/>
    <w:rsid w:val="000E3CFB"/>
    <w:rsid w:val="000E3ED2"/>
    <w:rsid w:val="000E4236"/>
    <w:rsid w:val="000E44B9"/>
    <w:rsid w:val="000E46C8"/>
    <w:rsid w:val="000E5879"/>
    <w:rsid w:val="000E6014"/>
    <w:rsid w:val="000E6675"/>
    <w:rsid w:val="000E6C48"/>
    <w:rsid w:val="000E6D71"/>
    <w:rsid w:val="000E7939"/>
    <w:rsid w:val="000F11DD"/>
    <w:rsid w:val="000F21B0"/>
    <w:rsid w:val="000F2811"/>
    <w:rsid w:val="000F3919"/>
    <w:rsid w:val="000F4153"/>
    <w:rsid w:val="000F605A"/>
    <w:rsid w:val="000F692E"/>
    <w:rsid w:val="000F6F9A"/>
    <w:rsid w:val="000F7730"/>
    <w:rsid w:val="000F7C2F"/>
    <w:rsid w:val="001002D2"/>
    <w:rsid w:val="001007B7"/>
    <w:rsid w:val="00100BCA"/>
    <w:rsid w:val="00100BE0"/>
    <w:rsid w:val="00100DCA"/>
    <w:rsid w:val="001010D3"/>
    <w:rsid w:val="00101135"/>
    <w:rsid w:val="00101A46"/>
    <w:rsid w:val="00101BAB"/>
    <w:rsid w:val="00101ECB"/>
    <w:rsid w:val="00101F91"/>
    <w:rsid w:val="00102922"/>
    <w:rsid w:val="001036D9"/>
    <w:rsid w:val="00103B89"/>
    <w:rsid w:val="00103DF6"/>
    <w:rsid w:val="00103E2A"/>
    <w:rsid w:val="001043B7"/>
    <w:rsid w:val="00104E4A"/>
    <w:rsid w:val="00106EB3"/>
    <w:rsid w:val="00106F9E"/>
    <w:rsid w:val="0010756D"/>
    <w:rsid w:val="00107645"/>
    <w:rsid w:val="00107CC3"/>
    <w:rsid w:val="00110746"/>
    <w:rsid w:val="00110C06"/>
    <w:rsid w:val="00111729"/>
    <w:rsid w:val="00111855"/>
    <w:rsid w:val="00111C7E"/>
    <w:rsid w:val="00112E4F"/>
    <w:rsid w:val="001134CF"/>
    <w:rsid w:val="0011384D"/>
    <w:rsid w:val="00113F79"/>
    <w:rsid w:val="00115937"/>
    <w:rsid w:val="00115C2B"/>
    <w:rsid w:val="0011627F"/>
    <w:rsid w:val="00116F8C"/>
    <w:rsid w:val="00117772"/>
    <w:rsid w:val="0012093A"/>
    <w:rsid w:val="00120DFE"/>
    <w:rsid w:val="0012169F"/>
    <w:rsid w:val="001216B2"/>
    <w:rsid w:val="0012180A"/>
    <w:rsid w:val="00121CDE"/>
    <w:rsid w:val="0012284C"/>
    <w:rsid w:val="00122E53"/>
    <w:rsid w:val="00122F0C"/>
    <w:rsid w:val="0012322E"/>
    <w:rsid w:val="0012392B"/>
    <w:rsid w:val="001239EC"/>
    <w:rsid w:val="001253BA"/>
    <w:rsid w:val="0012634E"/>
    <w:rsid w:val="00126979"/>
    <w:rsid w:val="001277C7"/>
    <w:rsid w:val="001318ED"/>
    <w:rsid w:val="00131DC4"/>
    <w:rsid w:val="00131E76"/>
    <w:rsid w:val="00132136"/>
    <w:rsid w:val="00132655"/>
    <w:rsid w:val="00132AE2"/>
    <w:rsid w:val="00132C1F"/>
    <w:rsid w:val="00133186"/>
    <w:rsid w:val="00133F2F"/>
    <w:rsid w:val="0013449B"/>
    <w:rsid w:val="0013455A"/>
    <w:rsid w:val="00134C6F"/>
    <w:rsid w:val="0013526F"/>
    <w:rsid w:val="0013587F"/>
    <w:rsid w:val="001359F1"/>
    <w:rsid w:val="0013625E"/>
    <w:rsid w:val="001363ED"/>
    <w:rsid w:val="001412A2"/>
    <w:rsid w:val="001412DB"/>
    <w:rsid w:val="00141749"/>
    <w:rsid w:val="0014196F"/>
    <w:rsid w:val="00141DD1"/>
    <w:rsid w:val="00142262"/>
    <w:rsid w:val="0014267D"/>
    <w:rsid w:val="001428CA"/>
    <w:rsid w:val="00143125"/>
    <w:rsid w:val="00143A2F"/>
    <w:rsid w:val="00143B13"/>
    <w:rsid w:val="00143B2D"/>
    <w:rsid w:val="00144A63"/>
    <w:rsid w:val="00144DC5"/>
    <w:rsid w:val="0014518C"/>
    <w:rsid w:val="0014548E"/>
    <w:rsid w:val="001458F9"/>
    <w:rsid w:val="00146577"/>
    <w:rsid w:val="001469E0"/>
    <w:rsid w:val="00150AE1"/>
    <w:rsid w:val="00151103"/>
    <w:rsid w:val="001518CE"/>
    <w:rsid w:val="00151C86"/>
    <w:rsid w:val="00151F59"/>
    <w:rsid w:val="001521B8"/>
    <w:rsid w:val="001521DE"/>
    <w:rsid w:val="00152466"/>
    <w:rsid w:val="001526E3"/>
    <w:rsid w:val="00153297"/>
    <w:rsid w:val="0015383E"/>
    <w:rsid w:val="00153896"/>
    <w:rsid w:val="00153E3C"/>
    <w:rsid w:val="00153F26"/>
    <w:rsid w:val="001540BC"/>
    <w:rsid w:val="00154A4E"/>
    <w:rsid w:val="0015553D"/>
    <w:rsid w:val="00156283"/>
    <w:rsid w:val="0015666C"/>
    <w:rsid w:val="00156D26"/>
    <w:rsid w:val="00157639"/>
    <w:rsid w:val="001604A0"/>
    <w:rsid w:val="001609E6"/>
    <w:rsid w:val="001615E3"/>
    <w:rsid w:val="001615E7"/>
    <w:rsid w:val="0016167E"/>
    <w:rsid w:val="00161C12"/>
    <w:rsid w:val="00161C30"/>
    <w:rsid w:val="00162FF7"/>
    <w:rsid w:val="00163660"/>
    <w:rsid w:val="001636FF"/>
    <w:rsid w:val="00163ABE"/>
    <w:rsid w:val="00163B1C"/>
    <w:rsid w:val="00163BED"/>
    <w:rsid w:val="001650AC"/>
    <w:rsid w:val="00165FA3"/>
    <w:rsid w:val="0016655C"/>
    <w:rsid w:val="00166AEE"/>
    <w:rsid w:val="00166B59"/>
    <w:rsid w:val="00167EA1"/>
    <w:rsid w:val="0017015A"/>
    <w:rsid w:val="001703AA"/>
    <w:rsid w:val="001705C6"/>
    <w:rsid w:val="00170EEF"/>
    <w:rsid w:val="00171247"/>
    <w:rsid w:val="001716FA"/>
    <w:rsid w:val="00171DEC"/>
    <w:rsid w:val="00172499"/>
    <w:rsid w:val="0017285C"/>
    <w:rsid w:val="00172F8C"/>
    <w:rsid w:val="0017330B"/>
    <w:rsid w:val="00173728"/>
    <w:rsid w:val="001740C2"/>
    <w:rsid w:val="001744CD"/>
    <w:rsid w:val="00174BD8"/>
    <w:rsid w:val="00174BFE"/>
    <w:rsid w:val="00174F94"/>
    <w:rsid w:val="00175162"/>
    <w:rsid w:val="00175239"/>
    <w:rsid w:val="001757F8"/>
    <w:rsid w:val="00175D50"/>
    <w:rsid w:val="00175E1F"/>
    <w:rsid w:val="00176236"/>
    <w:rsid w:val="00176563"/>
    <w:rsid w:val="00177A45"/>
    <w:rsid w:val="00180494"/>
    <w:rsid w:val="00181DC2"/>
    <w:rsid w:val="00181F3E"/>
    <w:rsid w:val="00182FF5"/>
    <w:rsid w:val="00183243"/>
    <w:rsid w:val="00183F9A"/>
    <w:rsid w:val="00184E47"/>
    <w:rsid w:val="001855A8"/>
    <w:rsid w:val="00185B6C"/>
    <w:rsid w:val="0018608C"/>
    <w:rsid w:val="0018662A"/>
    <w:rsid w:val="00186B2C"/>
    <w:rsid w:val="00186CF8"/>
    <w:rsid w:val="00186E30"/>
    <w:rsid w:val="001875B0"/>
    <w:rsid w:val="00187954"/>
    <w:rsid w:val="00187C87"/>
    <w:rsid w:val="00191020"/>
    <w:rsid w:val="00191BB6"/>
    <w:rsid w:val="00192A8F"/>
    <w:rsid w:val="00193182"/>
    <w:rsid w:val="001933C4"/>
    <w:rsid w:val="001934CB"/>
    <w:rsid w:val="00193885"/>
    <w:rsid w:val="00193B83"/>
    <w:rsid w:val="001946B9"/>
    <w:rsid w:val="00194DD2"/>
    <w:rsid w:val="00195653"/>
    <w:rsid w:val="001957F2"/>
    <w:rsid w:val="00197529"/>
    <w:rsid w:val="0019763C"/>
    <w:rsid w:val="00197CB0"/>
    <w:rsid w:val="001A0292"/>
    <w:rsid w:val="001A1127"/>
    <w:rsid w:val="001A11B2"/>
    <w:rsid w:val="001A19BF"/>
    <w:rsid w:val="001A1F5E"/>
    <w:rsid w:val="001A22AB"/>
    <w:rsid w:val="001A2DE0"/>
    <w:rsid w:val="001A38D1"/>
    <w:rsid w:val="001A3A81"/>
    <w:rsid w:val="001A42E5"/>
    <w:rsid w:val="001A48D1"/>
    <w:rsid w:val="001A57CF"/>
    <w:rsid w:val="001A5E15"/>
    <w:rsid w:val="001A65CB"/>
    <w:rsid w:val="001A7130"/>
    <w:rsid w:val="001A7314"/>
    <w:rsid w:val="001B0082"/>
    <w:rsid w:val="001B0105"/>
    <w:rsid w:val="001B06BC"/>
    <w:rsid w:val="001B0E72"/>
    <w:rsid w:val="001B0FCF"/>
    <w:rsid w:val="001B120A"/>
    <w:rsid w:val="001B129F"/>
    <w:rsid w:val="001B14F7"/>
    <w:rsid w:val="001B1F8E"/>
    <w:rsid w:val="001B2458"/>
    <w:rsid w:val="001B2CF6"/>
    <w:rsid w:val="001B4028"/>
    <w:rsid w:val="001B42B5"/>
    <w:rsid w:val="001B472A"/>
    <w:rsid w:val="001B4DC6"/>
    <w:rsid w:val="001B5B3A"/>
    <w:rsid w:val="001B5E58"/>
    <w:rsid w:val="001B6482"/>
    <w:rsid w:val="001B6E6A"/>
    <w:rsid w:val="001B76AA"/>
    <w:rsid w:val="001C0098"/>
    <w:rsid w:val="001C13EC"/>
    <w:rsid w:val="001C1982"/>
    <w:rsid w:val="001C203E"/>
    <w:rsid w:val="001C215D"/>
    <w:rsid w:val="001C21A0"/>
    <w:rsid w:val="001C22D2"/>
    <w:rsid w:val="001C26F4"/>
    <w:rsid w:val="001C2AEA"/>
    <w:rsid w:val="001C2CB3"/>
    <w:rsid w:val="001C363E"/>
    <w:rsid w:val="001C36E4"/>
    <w:rsid w:val="001C373F"/>
    <w:rsid w:val="001C54A6"/>
    <w:rsid w:val="001C55F9"/>
    <w:rsid w:val="001C5A5D"/>
    <w:rsid w:val="001C60E9"/>
    <w:rsid w:val="001C6227"/>
    <w:rsid w:val="001C7239"/>
    <w:rsid w:val="001C7AFA"/>
    <w:rsid w:val="001D1635"/>
    <w:rsid w:val="001D1748"/>
    <w:rsid w:val="001D1BA6"/>
    <w:rsid w:val="001D223E"/>
    <w:rsid w:val="001D2EDE"/>
    <w:rsid w:val="001D41C3"/>
    <w:rsid w:val="001D4DAE"/>
    <w:rsid w:val="001D4F04"/>
    <w:rsid w:val="001D51DF"/>
    <w:rsid w:val="001D5400"/>
    <w:rsid w:val="001D56CA"/>
    <w:rsid w:val="001D5A0B"/>
    <w:rsid w:val="001D5BFF"/>
    <w:rsid w:val="001D6038"/>
    <w:rsid w:val="001D6361"/>
    <w:rsid w:val="001D69C7"/>
    <w:rsid w:val="001D6D5B"/>
    <w:rsid w:val="001D6E4C"/>
    <w:rsid w:val="001D747E"/>
    <w:rsid w:val="001D7FD6"/>
    <w:rsid w:val="001E1A2F"/>
    <w:rsid w:val="001E24F5"/>
    <w:rsid w:val="001E2718"/>
    <w:rsid w:val="001E2BEF"/>
    <w:rsid w:val="001E375D"/>
    <w:rsid w:val="001E39C5"/>
    <w:rsid w:val="001E4361"/>
    <w:rsid w:val="001E5246"/>
    <w:rsid w:val="001E60DE"/>
    <w:rsid w:val="001E6374"/>
    <w:rsid w:val="001E65A6"/>
    <w:rsid w:val="001E6BB4"/>
    <w:rsid w:val="001E6D60"/>
    <w:rsid w:val="001E6D73"/>
    <w:rsid w:val="001E7732"/>
    <w:rsid w:val="001E7ADF"/>
    <w:rsid w:val="001F03E9"/>
    <w:rsid w:val="001F0604"/>
    <w:rsid w:val="001F22FF"/>
    <w:rsid w:val="001F232A"/>
    <w:rsid w:val="001F2749"/>
    <w:rsid w:val="001F27AF"/>
    <w:rsid w:val="001F2890"/>
    <w:rsid w:val="001F2B63"/>
    <w:rsid w:val="001F30F1"/>
    <w:rsid w:val="001F311B"/>
    <w:rsid w:val="001F330D"/>
    <w:rsid w:val="001F36E8"/>
    <w:rsid w:val="001F39EB"/>
    <w:rsid w:val="001F46DC"/>
    <w:rsid w:val="001F46F1"/>
    <w:rsid w:val="001F534A"/>
    <w:rsid w:val="001F5403"/>
    <w:rsid w:val="001F5B64"/>
    <w:rsid w:val="001F5CEE"/>
    <w:rsid w:val="001F5E4A"/>
    <w:rsid w:val="001F61EB"/>
    <w:rsid w:val="001F6C90"/>
    <w:rsid w:val="001F6E6C"/>
    <w:rsid w:val="001F78BA"/>
    <w:rsid w:val="002001B6"/>
    <w:rsid w:val="00200590"/>
    <w:rsid w:val="0020063F"/>
    <w:rsid w:val="00200834"/>
    <w:rsid w:val="0020192F"/>
    <w:rsid w:val="00201ECC"/>
    <w:rsid w:val="0020309B"/>
    <w:rsid w:val="002032FC"/>
    <w:rsid w:val="0020368B"/>
    <w:rsid w:val="0020423B"/>
    <w:rsid w:val="00204541"/>
    <w:rsid w:val="0020478B"/>
    <w:rsid w:val="00205A73"/>
    <w:rsid w:val="002063ED"/>
    <w:rsid w:val="0021042D"/>
    <w:rsid w:val="00210D19"/>
    <w:rsid w:val="00211537"/>
    <w:rsid w:val="0021199D"/>
    <w:rsid w:val="00211A06"/>
    <w:rsid w:val="00211CFE"/>
    <w:rsid w:val="00211DFC"/>
    <w:rsid w:val="002122D9"/>
    <w:rsid w:val="00212F49"/>
    <w:rsid w:val="00214328"/>
    <w:rsid w:val="00214527"/>
    <w:rsid w:val="002151A8"/>
    <w:rsid w:val="002152A4"/>
    <w:rsid w:val="00215485"/>
    <w:rsid w:val="0021609F"/>
    <w:rsid w:val="002162C3"/>
    <w:rsid w:val="0021643F"/>
    <w:rsid w:val="00216BB6"/>
    <w:rsid w:val="002177B8"/>
    <w:rsid w:val="00217D9A"/>
    <w:rsid w:val="00217E87"/>
    <w:rsid w:val="00220D19"/>
    <w:rsid w:val="00220FAC"/>
    <w:rsid w:val="00221159"/>
    <w:rsid w:val="00221891"/>
    <w:rsid w:val="00221ACE"/>
    <w:rsid w:val="0022212C"/>
    <w:rsid w:val="00222261"/>
    <w:rsid w:val="0022237A"/>
    <w:rsid w:val="0022284E"/>
    <w:rsid w:val="00222AD1"/>
    <w:rsid w:val="00222DA5"/>
    <w:rsid w:val="0022338A"/>
    <w:rsid w:val="00223AAE"/>
    <w:rsid w:val="00223D70"/>
    <w:rsid w:val="00223F2E"/>
    <w:rsid w:val="00224813"/>
    <w:rsid w:val="00225793"/>
    <w:rsid w:val="002261BB"/>
    <w:rsid w:val="00226BA9"/>
    <w:rsid w:val="00226D23"/>
    <w:rsid w:val="00227E68"/>
    <w:rsid w:val="00230337"/>
    <w:rsid w:val="00230582"/>
    <w:rsid w:val="00230DEA"/>
    <w:rsid w:val="002310EC"/>
    <w:rsid w:val="00231631"/>
    <w:rsid w:val="002317C3"/>
    <w:rsid w:val="00231CF6"/>
    <w:rsid w:val="0023245C"/>
    <w:rsid w:val="00233494"/>
    <w:rsid w:val="002338AB"/>
    <w:rsid w:val="00233DB4"/>
    <w:rsid w:val="0023401F"/>
    <w:rsid w:val="0023441B"/>
    <w:rsid w:val="002347BE"/>
    <w:rsid w:val="0023481C"/>
    <w:rsid w:val="002348A8"/>
    <w:rsid w:val="00234C0C"/>
    <w:rsid w:val="00234C64"/>
    <w:rsid w:val="00234CA2"/>
    <w:rsid w:val="00234E51"/>
    <w:rsid w:val="00235C6C"/>
    <w:rsid w:val="0023740C"/>
    <w:rsid w:val="002406DA"/>
    <w:rsid w:val="00240904"/>
    <w:rsid w:val="0024116E"/>
    <w:rsid w:val="00241607"/>
    <w:rsid w:val="00241B66"/>
    <w:rsid w:val="0024212A"/>
    <w:rsid w:val="002425CA"/>
    <w:rsid w:val="002427DE"/>
    <w:rsid w:val="002435F2"/>
    <w:rsid w:val="00243C3A"/>
    <w:rsid w:val="002444B1"/>
    <w:rsid w:val="002449DD"/>
    <w:rsid w:val="0024546D"/>
    <w:rsid w:val="002460C3"/>
    <w:rsid w:val="00246547"/>
    <w:rsid w:val="00246706"/>
    <w:rsid w:val="002468BB"/>
    <w:rsid w:val="002472DB"/>
    <w:rsid w:val="0024755B"/>
    <w:rsid w:val="00247868"/>
    <w:rsid w:val="00247D54"/>
    <w:rsid w:val="00247E02"/>
    <w:rsid w:val="00247FBB"/>
    <w:rsid w:val="0025051E"/>
    <w:rsid w:val="00250B25"/>
    <w:rsid w:val="00251B0E"/>
    <w:rsid w:val="00252A4A"/>
    <w:rsid w:val="00252B5C"/>
    <w:rsid w:val="0025306A"/>
    <w:rsid w:val="00254216"/>
    <w:rsid w:val="00254308"/>
    <w:rsid w:val="00254776"/>
    <w:rsid w:val="00254FCA"/>
    <w:rsid w:val="002550D9"/>
    <w:rsid w:val="002552F9"/>
    <w:rsid w:val="002554C5"/>
    <w:rsid w:val="00255EEC"/>
    <w:rsid w:val="00255FE1"/>
    <w:rsid w:val="00255FF3"/>
    <w:rsid w:val="00257414"/>
    <w:rsid w:val="002600C8"/>
    <w:rsid w:val="00260415"/>
    <w:rsid w:val="00260C7F"/>
    <w:rsid w:val="00261AB8"/>
    <w:rsid w:val="00261FC6"/>
    <w:rsid w:val="00262CD4"/>
    <w:rsid w:val="00263158"/>
    <w:rsid w:val="0026394E"/>
    <w:rsid w:val="002647CC"/>
    <w:rsid w:val="002650E4"/>
    <w:rsid w:val="00265478"/>
    <w:rsid w:val="0026592C"/>
    <w:rsid w:val="00266038"/>
    <w:rsid w:val="00266F59"/>
    <w:rsid w:val="00266FE6"/>
    <w:rsid w:val="00267237"/>
    <w:rsid w:val="00267407"/>
    <w:rsid w:val="00267672"/>
    <w:rsid w:val="00267915"/>
    <w:rsid w:val="002720B4"/>
    <w:rsid w:val="002721C1"/>
    <w:rsid w:val="002727F3"/>
    <w:rsid w:val="0027282B"/>
    <w:rsid w:val="00273284"/>
    <w:rsid w:val="002734B9"/>
    <w:rsid w:val="0027418C"/>
    <w:rsid w:val="00275965"/>
    <w:rsid w:val="00275D04"/>
    <w:rsid w:val="00276CC1"/>
    <w:rsid w:val="00277F05"/>
    <w:rsid w:val="002802C6"/>
    <w:rsid w:val="00280B99"/>
    <w:rsid w:val="00281687"/>
    <w:rsid w:val="00281AD3"/>
    <w:rsid w:val="00282D0C"/>
    <w:rsid w:val="00282F46"/>
    <w:rsid w:val="00284451"/>
    <w:rsid w:val="002845B0"/>
    <w:rsid w:val="00284820"/>
    <w:rsid w:val="0028485A"/>
    <w:rsid w:val="002848DD"/>
    <w:rsid w:val="002852B3"/>
    <w:rsid w:val="00285326"/>
    <w:rsid w:val="00285334"/>
    <w:rsid w:val="002857B3"/>
    <w:rsid w:val="00286540"/>
    <w:rsid w:val="0028668A"/>
    <w:rsid w:val="00290045"/>
    <w:rsid w:val="002908F6"/>
    <w:rsid w:val="00290FC3"/>
    <w:rsid w:val="002912BD"/>
    <w:rsid w:val="0029189F"/>
    <w:rsid w:val="00291E95"/>
    <w:rsid w:val="00291F36"/>
    <w:rsid w:val="002929C8"/>
    <w:rsid w:val="00292FCB"/>
    <w:rsid w:val="002938F0"/>
    <w:rsid w:val="00294189"/>
    <w:rsid w:val="0029420D"/>
    <w:rsid w:val="002958D0"/>
    <w:rsid w:val="00296172"/>
    <w:rsid w:val="002967F2"/>
    <w:rsid w:val="00296BB2"/>
    <w:rsid w:val="0029721B"/>
    <w:rsid w:val="00297277"/>
    <w:rsid w:val="00297284"/>
    <w:rsid w:val="002973ED"/>
    <w:rsid w:val="002A00CD"/>
    <w:rsid w:val="002A0B6D"/>
    <w:rsid w:val="002A0BD6"/>
    <w:rsid w:val="002A19A6"/>
    <w:rsid w:val="002A20B4"/>
    <w:rsid w:val="002A36EB"/>
    <w:rsid w:val="002A39B2"/>
    <w:rsid w:val="002A3A7A"/>
    <w:rsid w:val="002A3F2E"/>
    <w:rsid w:val="002A4AFD"/>
    <w:rsid w:val="002A4B93"/>
    <w:rsid w:val="002A4C01"/>
    <w:rsid w:val="002A4E53"/>
    <w:rsid w:val="002A5655"/>
    <w:rsid w:val="002A5825"/>
    <w:rsid w:val="002A67CA"/>
    <w:rsid w:val="002A6DF7"/>
    <w:rsid w:val="002A700C"/>
    <w:rsid w:val="002A72EB"/>
    <w:rsid w:val="002A762A"/>
    <w:rsid w:val="002A7A37"/>
    <w:rsid w:val="002A7B88"/>
    <w:rsid w:val="002A7C51"/>
    <w:rsid w:val="002A7CEE"/>
    <w:rsid w:val="002B0648"/>
    <w:rsid w:val="002B07F0"/>
    <w:rsid w:val="002B1034"/>
    <w:rsid w:val="002B1A6D"/>
    <w:rsid w:val="002B1CF3"/>
    <w:rsid w:val="002B2140"/>
    <w:rsid w:val="002B28F1"/>
    <w:rsid w:val="002B2DBD"/>
    <w:rsid w:val="002B2DF6"/>
    <w:rsid w:val="002B353A"/>
    <w:rsid w:val="002B3AE7"/>
    <w:rsid w:val="002B3B64"/>
    <w:rsid w:val="002B46CC"/>
    <w:rsid w:val="002B4834"/>
    <w:rsid w:val="002B4987"/>
    <w:rsid w:val="002B4C30"/>
    <w:rsid w:val="002B4FCB"/>
    <w:rsid w:val="002B505A"/>
    <w:rsid w:val="002B544A"/>
    <w:rsid w:val="002B5532"/>
    <w:rsid w:val="002B55CF"/>
    <w:rsid w:val="002B5A59"/>
    <w:rsid w:val="002B5AEE"/>
    <w:rsid w:val="002B6163"/>
    <w:rsid w:val="002B6984"/>
    <w:rsid w:val="002B6B7C"/>
    <w:rsid w:val="002B6EC9"/>
    <w:rsid w:val="002B75A5"/>
    <w:rsid w:val="002B7671"/>
    <w:rsid w:val="002C0122"/>
    <w:rsid w:val="002C0F0F"/>
    <w:rsid w:val="002C1116"/>
    <w:rsid w:val="002C123F"/>
    <w:rsid w:val="002C1A63"/>
    <w:rsid w:val="002C1C8B"/>
    <w:rsid w:val="002C2131"/>
    <w:rsid w:val="002C28B4"/>
    <w:rsid w:val="002C29F6"/>
    <w:rsid w:val="002C323C"/>
    <w:rsid w:val="002C34EE"/>
    <w:rsid w:val="002C575E"/>
    <w:rsid w:val="002C58B3"/>
    <w:rsid w:val="002C614E"/>
    <w:rsid w:val="002C6B12"/>
    <w:rsid w:val="002C723B"/>
    <w:rsid w:val="002C77A9"/>
    <w:rsid w:val="002C77C8"/>
    <w:rsid w:val="002C7B4C"/>
    <w:rsid w:val="002D089F"/>
    <w:rsid w:val="002D0AD9"/>
    <w:rsid w:val="002D110A"/>
    <w:rsid w:val="002D2450"/>
    <w:rsid w:val="002D2539"/>
    <w:rsid w:val="002D2A9F"/>
    <w:rsid w:val="002D2BB3"/>
    <w:rsid w:val="002D300C"/>
    <w:rsid w:val="002D3249"/>
    <w:rsid w:val="002D3A08"/>
    <w:rsid w:val="002D3A71"/>
    <w:rsid w:val="002D3ADF"/>
    <w:rsid w:val="002D404B"/>
    <w:rsid w:val="002D46A9"/>
    <w:rsid w:val="002D47FD"/>
    <w:rsid w:val="002D486C"/>
    <w:rsid w:val="002D48A1"/>
    <w:rsid w:val="002D4A48"/>
    <w:rsid w:val="002D4DFC"/>
    <w:rsid w:val="002D58CA"/>
    <w:rsid w:val="002D5C3B"/>
    <w:rsid w:val="002D5D3C"/>
    <w:rsid w:val="002D6291"/>
    <w:rsid w:val="002D62FB"/>
    <w:rsid w:val="002D6CCF"/>
    <w:rsid w:val="002D6F98"/>
    <w:rsid w:val="002D7A60"/>
    <w:rsid w:val="002D7DC4"/>
    <w:rsid w:val="002E0364"/>
    <w:rsid w:val="002E03AC"/>
    <w:rsid w:val="002E0685"/>
    <w:rsid w:val="002E081D"/>
    <w:rsid w:val="002E0D12"/>
    <w:rsid w:val="002E132E"/>
    <w:rsid w:val="002E18E0"/>
    <w:rsid w:val="002E193D"/>
    <w:rsid w:val="002E2445"/>
    <w:rsid w:val="002E27B9"/>
    <w:rsid w:val="002E4028"/>
    <w:rsid w:val="002E462D"/>
    <w:rsid w:val="002E471E"/>
    <w:rsid w:val="002E478F"/>
    <w:rsid w:val="002E4F3E"/>
    <w:rsid w:val="002E60EB"/>
    <w:rsid w:val="002E71E4"/>
    <w:rsid w:val="002E7566"/>
    <w:rsid w:val="002E76CD"/>
    <w:rsid w:val="002E7716"/>
    <w:rsid w:val="002E77C2"/>
    <w:rsid w:val="002F06D5"/>
    <w:rsid w:val="002F11EF"/>
    <w:rsid w:val="002F1E47"/>
    <w:rsid w:val="002F246A"/>
    <w:rsid w:val="002F2A59"/>
    <w:rsid w:val="002F2D08"/>
    <w:rsid w:val="002F342D"/>
    <w:rsid w:val="002F34BE"/>
    <w:rsid w:val="002F3D5E"/>
    <w:rsid w:val="002F42A6"/>
    <w:rsid w:val="002F4BA9"/>
    <w:rsid w:val="002F6371"/>
    <w:rsid w:val="00300243"/>
    <w:rsid w:val="003004C1"/>
    <w:rsid w:val="0030082D"/>
    <w:rsid w:val="003011B2"/>
    <w:rsid w:val="003013AD"/>
    <w:rsid w:val="003013F4"/>
    <w:rsid w:val="0030172D"/>
    <w:rsid w:val="003026B8"/>
    <w:rsid w:val="0030281D"/>
    <w:rsid w:val="00303775"/>
    <w:rsid w:val="003037A8"/>
    <w:rsid w:val="00303E13"/>
    <w:rsid w:val="003042D2"/>
    <w:rsid w:val="00304B72"/>
    <w:rsid w:val="003055AB"/>
    <w:rsid w:val="003056A9"/>
    <w:rsid w:val="0030588C"/>
    <w:rsid w:val="00306A68"/>
    <w:rsid w:val="00306C9A"/>
    <w:rsid w:val="00307BDD"/>
    <w:rsid w:val="00307E87"/>
    <w:rsid w:val="0031023E"/>
    <w:rsid w:val="0031123C"/>
    <w:rsid w:val="0031198A"/>
    <w:rsid w:val="00311E2C"/>
    <w:rsid w:val="003129B2"/>
    <w:rsid w:val="00312E50"/>
    <w:rsid w:val="00313361"/>
    <w:rsid w:val="003135EB"/>
    <w:rsid w:val="00313AD9"/>
    <w:rsid w:val="00313B6F"/>
    <w:rsid w:val="00313E70"/>
    <w:rsid w:val="00314783"/>
    <w:rsid w:val="00315C2D"/>
    <w:rsid w:val="0031611C"/>
    <w:rsid w:val="00316475"/>
    <w:rsid w:val="00317005"/>
    <w:rsid w:val="00317142"/>
    <w:rsid w:val="00317398"/>
    <w:rsid w:val="003178C6"/>
    <w:rsid w:val="003178F7"/>
    <w:rsid w:val="00317E52"/>
    <w:rsid w:val="003201AF"/>
    <w:rsid w:val="00320905"/>
    <w:rsid w:val="00321240"/>
    <w:rsid w:val="003214D6"/>
    <w:rsid w:val="00322992"/>
    <w:rsid w:val="003233F9"/>
    <w:rsid w:val="00323854"/>
    <w:rsid w:val="00323CA8"/>
    <w:rsid w:val="00323DEB"/>
    <w:rsid w:val="0032460B"/>
    <w:rsid w:val="00324EC1"/>
    <w:rsid w:val="0032504D"/>
    <w:rsid w:val="003251A7"/>
    <w:rsid w:val="00325698"/>
    <w:rsid w:val="003263A7"/>
    <w:rsid w:val="003266A0"/>
    <w:rsid w:val="00326B05"/>
    <w:rsid w:val="00326DAA"/>
    <w:rsid w:val="00326ECE"/>
    <w:rsid w:val="00327519"/>
    <w:rsid w:val="00327BA6"/>
    <w:rsid w:val="003304DB"/>
    <w:rsid w:val="003305BA"/>
    <w:rsid w:val="00330E43"/>
    <w:rsid w:val="003312A0"/>
    <w:rsid w:val="003317E9"/>
    <w:rsid w:val="00331870"/>
    <w:rsid w:val="00332794"/>
    <w:rsid w:val="00332A4E"/>
    <w:rsid w:val="00333587"/>
    <w:rsid w:val="003337C8"/>
    <w:rsid w:val="00333A00"/>
    <w:rsid w:val="003349FB"/>
    <w:rsid w:val="00334EE8"/>
    <w:rsid w:val="00335123"/>
    <w:rsid w:val="00335BA8"/>
    <w:rsid w:val="00335E10"/>
    <w:rsid w:val="00335E74"/>
    <w:rsid w:val="00336BAF"/>
    <w:rsid w:val="003376B3"/>
    <w:rsid w:val="00340032"/>
    <w:rsid w:val="00340091"/>
    <w:rsid w:val="003403CD"/>
    <w:rsid w:val="0034094A"/>
    <w:rsid w:val="00341298"/>
    <w:rsid w:val="00341DCD"/>
    <w:rsid w:val="00342933"/>
    <w:rsid w:val="003430A6"/>
    <w:rsid w:val="0034363E"/>
    <w:rsid w:val="00344123"/>
    <w:rsid w:val="003444F9"/>
    <w:rsid w:val="0034478C"/>
    <w:rsid w:val="00344F6D"/>
    <w:rsid w:val="0034553D"/>
    <w:rsid w:val="00346E59"/>
    <w:rsid w:val="003472E4"/>
    <w:rsid w:val="003473A3"/>
    <w:rsid w:val="0034746A"/>
    <w:rsid w:val="00347B5B"/>
    <w:rsid w:val="0035012A"/>
    <w:rsid w:val="00350F18"/>
    <w:rsid w:val="003511B3"/>
    <w:rsid w:val="00352607"/>
    <w:rsid w:val="0035287D"/>
    <w:rsid w:val="003539F5"/>
    <w:rsid w:val="00354606"/>
    <w:rsid w:val="00354777"/>
    <w:rsid w:val="003547C4"/>
    <w:rsid w:val="0035613B"/>
    <w:rsid w:val="003561A0"/>
    <w:rsid w:val="0035664C"/>
    <w:rsid w:val="00356986"/>
    <w:rsid w:val="00357027"/>
    <w:rsid w:val="0035767A"/>
    <w:rsid w:val="00360045"/>
    <w:rsid w:val="00361023"/>
    <w:rsid w:val="003611EE"/>
    <w:rsid w:val="00361B43"/>
    <w:rsid w:val="00361D07"/>
    <w:rsid w:val="003639AD"/>
    <w:rsid w:val="00363AD9"/>
    <w:rsid w:val="0036412F"/>
    <w:rsid w:val="00364180"/>
    <w:rsid w:val="0036446D"/>
    <w:rsid w:val="00364CC9"/>
    <w:rsid w:val="00365432"/>
    <w:rsid w:val="003654E7"/>
    <w:rsid w:val="00366BAC"/>
    <w:rsid w:val="0036702B"/>
    <w:rsid w:val="00370069"/>
    <w:rsid w:val="003700E5"/>
    <w:rsid w:val="003711AE"/>
    <w:rsid w:val="00371241"/>
    <w:rsid w:val="00371829"/>
    <w:rsid w:val="00371830"/>
    <w:rsid w:val="00372E98"/>
    <w:rsid w:val="003731DF"/>
    <w:rsid w:val="00373429"/>
    <w:rsid w:val="003736D7"/>
    <w:rsid w:val="003739C0"/>
    <w:rsid w:val="00373A0E"/>
    <w:rsid w:val="00373B51"/>
    <w:rsid w:val="003741AB"/>
    <w:rsid w:val="003745BC"/>
    <w:rsid w:val="003746A8"/>
    <w:rsid w:val="003754C9"/>
    <w:rsid w:val="003757CC"/>
    <w:rsid w:val="00375EB2"/>
    <w:rsid w:val="00375FF1"/>
    <w:rsid w:val="0037646A"/>
    <w:rsid w:val="00376747"/>
    <w:rsid w:val="00376B62"/>
    <w:rsid w:val="00377442"/>
    <w:rsid w:val="00377DE6"/>
    <w:rsid w:val="00380306"/>
    <w:rsid w:val="0038086C"/>
    <w:rsid w:val="003809F4"/>
    <w:rsid w:val="00380B07"/>
    <w:rsid w:val="00381D10"/>
    <w:rsid w:val="00382170"/>
    <w:rsid w:val="0038226B"/>
    <w:rsid w:val="003823CE"/>
    <w:rsid w:val="003825E6"/>
    <w:rsid w:val="003827A5"/>
    <w:rsid w:val="003829DD"/>
    <w:rsid w:val="003835D2"/>
    <w:rsid w:val="003835D5"/>
    <w:rsid w:val="00383910"/>
    <w:rsid w:val="00384EA5"/>
    <w:rsid w:val="00385F73"/>
    <w:rsid w:val="00386328"/>
    <w:rsid w:val="00386C76"/>
    <w:rsid w:val="0038726B"/>
    <w:rsid w:val="00387292"/>
    <w:rsid w:val="00390F46"/>
    <w:rsid w:val="003910D3"/>
    <w:rsid w:val="003916F2"/>
    <w:rsid w:val="00391719"/>
    <w:rsid w:val="003918BB"/>
    <w:rsid w:val="00391B7D"/>
    <w:rsid w:val="00391D1C"/>
    <w:rsid w:val="0039210F"/>
    <w:rsid w:val="00392A53"/>
    <w:rsid w:val="00393CAB"/>
    <w:rsid w:val="00393DE2"/>
    <w:rsid w:val="00393E96"/>
    <w:rsid w:val="00393FDE"/>
    <w:rsid w:val="00394139"/>
    <w:rsid w:val="003944B7"/>
    <w:rsid w:val="00395E3D"/>
    <w:rsid w:val="003969F6"/>
    <w:rsid w:val="00396AF0"/>
    <w:rsid w:val="003A01D1"/>
    <w:rsid w:val="003A1264"/>
    <w:rsid w:val="003A128C"/>
    <w:rsid w:val="003A2435"/>
    <w:rsid w:val="003A290F"/>
    <w:rsid w:val="003A2B62"/>
    <w:rsid w:val="003A31DB"/>
    <w:rsid w:val="003A389E"/>
    <w:rsid w:val="003A3D0A"/>
    <w:rsid w:val="003A44AD"/>
    <w:rsid w:val="003A49B0"/>
    <w:rsid w:val="003A51AE"/>
    <w:rsid w:val="003A542E"/>
    <w:rsid w:val="003A69ED"/>
    <w:rsid w:val="003A6A19"/>
    <w:rsid w:val="003A6F08"/>
    <w:rsid w:val="003A7369"/>
    <w:rsid w:val="003B0C9D"/>
    <w:rsid w:val="003B126A"/>
    <w:rsid w:val="003B1A9A"/>
    <w:rsid w:val="003B1CF1"/>
    <w:rsid w:val="003B27A2"/>
    <w:rsid w:val="003B3694"/>
    <w:rsid w:val="003B3868"/>
    <w:rsid w:val="003B4ADC"/>
    <w:rsid w:val="003B51B3"/>
    <w:rsid w:val="003B58C3"/>
    <w:rsid w:val="003B60D3"/>
    <w:rsid w:val="003B64D9"/>
    <w:rsid w:val="003B6F69"/>
    <w:rsid w:val="003B7843"/>
    <w:rsid w:val="003B7CC4"/>
    <w:rsid w:val="003C040A"/>
    <w:rsid w:val="003C04B6"/>
    <w:rsid w:val="003C13DE"/>
    <w:rsid w:val="003C19BF"/>
    <w:rsid w:val="003C1CDB"/>
    <w:rsid w:val="003C38B4"/>
    <w:rsid w:val="003C3C8B"/>
    <w:rsid w:val="003C5113"/>
    <w:rsid w:val="003C52E7"/>
    <w:rsid w:val="003C5582"/>
    <w:rsid w:val="003C57EF"/>
    <w:rsid w:val="003C59FA"/>
    <w:rsid w:val="003C5DE9"/>
    <w:rsid w:val="003C6046"/>
    <w:rsid w:val="003C6859"/>
    <w:rsid w:val="003C7A40"/>
    <w:rsid w:val="003C7DEC"/>
    <w:rsid w:val="003D0AE4"/>
    <w:rsid w:val="003D11DA"/>
    <w:rsid w:val="003D2869"/>
    <w:rsid w:val="003D2D33"/>
    <w:rsid w:val="003D3B09"/>
    <w:rsid w:val="003D3EE8"/>
    <w:rsid w:val="003D401A"/>
    <w:rsid w:val="003D4CFB"/>
    <w:rsid w:val="003D5618"/>
    <w:rsid w:val="003D572C"/>
    <w:rsid w:val="003D6A0D"/>
    <w:rsid w:val="003D70AC"/>
    <w:rsid w:val="003D725D"/>
    <w:rsid w:val="003D739F"/>
    <w:rsid w:val="003D7C82"/>
    <w:rsid w:val="003E0B3C"/>
    <w:rsid w:val="003E0DE1"/>
    <w:rsid w:val="003E1370"/>
    <w:rsid w:val="003E29F9"/>
    <w:rsid w:val="003E2B80"/>
    <w:rsid w:val="003E301D"/>
    <w:rsid w:val="003E35DF"/>
    <w:rsid w:val="003E3CA4"/>
    <w:rsid w:val="003E3E2B"/>
    <w:rsid w:val="003E4327"/>
    <w:rsid w:val="003E50D2"/>
    <w:rsid w:val="003E5233"/>
    <w:rsid w:val="003E612F"/>
    <w:rsid w:val="003E6BB7"/>
    <w:rsid w:val="003E6CCC"/>
    <w:rsid w:val="003E709A"/>
    <w:rsid w:val="003E775A"/>
    <w:rsid w:val="003F02CC"/>
    <w:rsid w:val="003F053D"/>
    <w:rsid w:val="003F20FF"/>
    <w:rsid w:val="003F3112"/>
    <w:rsid w:val="003F3119"/>
    <w:rsid w:val="003F3392"/>
    <w:rsid w:val="003F464E"/>
    <w:rsid w:val="003F49CA"/>
    <w:rsid w:val="003F57CD"/>
    <w:rsid w:val="003F602C"/>
    <w:rsid w:val="003F7017"/>
    <w:rsid w:val="003F7FA6"/>
    <w:rsid w:val="00401475"/>
    <w:rsid w:val="00401A02"/>
    <w:rsid w:val="00401C87"/>
    <w:rsid w:val="00401FFC"/>
    <w:rsid w:val="00402067"/>
    <w:rsid w:val="004022D0"/>
    <w:rsid w:val="00402693"/>
    <w:rsid w:val="0040306C"/>
    <w:rsid w:val="00403674"/>
    <w:rsid w:val="00403CCA"/>
    <w:rsid w:val="00403D92"/>
    <w:rsid w:val="00404036"/>
    <w:rsid w:val="00404200"/>
    <w:rsid w:val="00404277"/>
    <w:rsid w:val="0040452E"/>
    <w:rsid w:val="00406772"/>
    <w:rsid w:val="004067C0"/>
    <w:rsid w:val="00406887"/>
    <w:rsid w:val="004069DA"/>
    <w:rsid w:val="00406A1A"/>
    <w:rsid w:val="00406AB6"/>
    <w:rsid w:val="004074FE"/>
    <w:rsid w:val="004076CE"/>
    <w:rsid w:val="0040781B"/>
    <w:rsid w:val="00410DB5"/>
    <w:rsid w:val="004112B8"/>
    <w:rsid w:val="00412007"/>
    <w:rsid w:val="0041216B"/>
    <w:rsid w:val="0041216E"/>
    <w:rsid w:val="004121F9"/>
    <w:rsid w:val="00412D9D"/>
    <w:rsid w:val="00413231"/>
    <w:rsid w:val="0041370E"/>
    <w:rsid w:val="004138A7"/>
    <w:rsid w:val="00413A57"/>
    <w:rsid w:val="004142B5"/>
    <w:rsid w:val="0041451E"/>
    <w:rsid w:val="00414A13"/>
    <w:rsid w:val="00414BC4"/>
    <w:rsid w:val="0041551A"/>
    <w:rsid w:val="00415574"/>
    <w:rsid w:val="00415C8C"/>
    <w:rsid w:val="00415FB8"/>
    <w:rsid w:val="004161CA"/>
    <w:rsid w:val="00416396"/>
    <w:rsid w:val="00416961"/>
    <w:rsid w:val="0041774A"/>
    <w:rsid w:val="0041778E"/>
    <w:rsid w:val="004206CA"/>
    <w:rsid w:val="00420C41"/>
    <w:rsid w:val="00420E04"/>
    <w:rsid w:val="00422F92"/>
    <w:rsid w:val="00422FFD"/>
    <w:rsid w:val="00423196"/>
    <w:rsid w:val="00423461"/>
    <w:rsid w:val="00423F27"/>
    <w:rsid w:val="00424335"/>
    <w:rsid w:val="004247FC"/>
    <w:rsid w:val="004249DD"/>
    <w:rsid w:val="00425846"/>
    <w:rsid w:val="0042590A"/>
    <w:rsid w:val="00425FDC"/>
    <w:rsid w:val="004260E7"/>
    <w:rsid w:val="0042688E"/>
    <w:rsid w:val="004268A7"/>
    <w:rsid w:val="004268B0"/>
    <w:rsid w:val="00427178"/>
    <w:rsid w:val="0042731F"/>
    <w:rsid w:val="0042743C"/>
    <w:rsid w:val="004275AC"/>
    <w:rsid w:val="00430744"/>
    <w:rsid w:val="004308B8"/>
    <w:rsid w:val="00430EC5"/>
    <w:rsid w:val="00431A2C"/>
    <w:rsid w:val="00432919"/>
    <w:rsid w:val="004329C8"/>
    <w:rsid w:val="0043326A"/>
    <w:rsid w:val="004336CB"/>
    <w:rsid w:val="00433916"/>
    <w:rsid w:val="00435837"/>
    <w:rsid w:val="00435850"/>
    <w:rsid w:val="0043591D"/>
    <w:rsid w:val="00435AD9"/>
    <w:rsid w:val="00436033"/>
    <w:rsid w:val="004362C1"/>
    <w:rsid w:val="004365C9"/>
    <w:rsid w:val="00436D6D"/>
    <w:rsid w:val="00437555"/>
    <w:rsid w:val="00440703"/>
    <w:rsid w:val="00440A2A"/>
    <w:rsid w:val="00440F4F"/>
    <w:rsid w:val="00442295"/>
    <w:rsid w:val="004428B7"/>
    <w:rsid w:val="0044323F"/>
    <w:rsid w:val="004433BB"/>
    <w:rsid w:val="00443D7B"/>
    <w:rsid w:val="004440E5"/>
    <w:rsid w:val="0044413E"/>
    <w:rsid w:val="004446E1"/>
    <w:rsid w:val="00444DD9"/>
    <w:rsid w:val="00446052"/>
    <w:rsid w:val="004463AC"/>
    <w:rsid w:val="004466D8"/>
    <w:rsid w:val="0044681B"/>
    <w:rsid w:val="00447246"/>
    <w:rsid w:val="0044769A"/>
    <w:rsid w:val="00450284"/>
    <w:rsid w:val="0045028C"/>
    <w:rsid w:val="004505EB"/>
    <w:rsid w:val="004506D3"/>
    <w:rsid w:val="004509AC"/>
    <w:rsid w:val="00450CF7"/>
    <w:rsid w:val="0045103B"/>
    <w:rsid w:val="00451280"/>
    <w:rsid w:val="00451486"/>
    <w:rsid w:val="004518AC"/>
    <w:rsid w:val="00451AF4"/>
    <w:rsid w:val="00451E14"/>
    <w:rsid w:val="00453485"/>
    <w:rsid w:val="004534EA"/>
    <w:rsid w:val="00453587"/>
    <w:rsid w:val="00453678"/>
    <w:rsid w:val="00453A1A"/>
    <w:rsid w:val="00454768"/>
    <w:rsid w:val="00454EB5"/>
    <w:rsid w:val="00455186"/>
    <w:rsid w:val="004553A0"/>
    <w:rsid w:val="004553D1"/>
    <w:rsid w:val="004555BE"/>
    <w:rsid w:val="0045572A"/>
    <w:rsid w:val="004561C7"/>
    <w:rsid w:val="004562ED"/>
    <w:rsid w:val="004568C3"/>
    <w:rsid w:val="00456F0F"/>
    <w:rsid w:val="00457651"/>
    <w:rsid w:val="00457BBF"/>
    <w:rsid w:val="00457F07"/>
    <w:rsid w:val="0046009E"/>
    <w:rsid w:val="0046016D"/>
    <w:rsid w:val="004602BD"/>
    <w:rsid w:val="0046053A"/>
    <w:rsid w:val="004612A4"/>
    <w:rsid w:val="0046177F"/>
    <w:rsid w:val="004623E0"/>
    <w:rsid w:val="004629FF"/>
    <w:rsid w:val="00462D49"/>
    <w:rsid w:val="00462F2F"/>
    <w:rsid w:val="004635B0"/>
    <w:rsid w:val="00463B00"/>
    <w:rsid w:val="004644ED"/>
    <w:rsid w:val="004646D6"/>
    <w:rsid w:val="00464AA2"/>
    <w:rsid w:val="00465169"/>
    <w:rsid w:val="004651F6"/>
    <w:rsid w:val="00465428"/>
    <w:rsid w:val="0046595A"/>
    <w:rsid w:val="00465B68"/>
    <w:rsid w:val="00466015"/>
    <w:rsid w:val="0046608C"/>
    <w:rsid w:val="00466359"/>
    <w:rsid w:val="0046659E"/>
    <w:rsid w:val="00466DD9"/>
    <w:rsid w:val="00466F05"/>
    <w:rsid w:val="00467BB5"/>
    <w:rsid w:val="00470B47"/>
    <w:rsid w:val="0047146E"/>
    <w:rsid w:val="004719A9"/>
    <w:rsid w:val="00471AD2"/>
    <w:rsid w:val="004724F0"/>
    <w:rsid w:val="0047269B"/>
    <w:rsid w:val="00472B95"/>
    <w:rsid w:val="004734B0"/>
    <w:rsid w:val="00473808"/>
    <w:rsid w:val="00473BFB"/>
    <w:rsid w:val="00473F85"/>
    <w:rsid w:val="004757FA"/>
    <w:rsid w:val="0047596B"/>
    <w:rsid w:val="004759A4"/>
    <w:rsid w:val="0047697A"/>
    <w:rsid w:val="00476A62"/>
    <w:rsid w:val="00476C8B"/>
    <w:rsid w:val="00476D05"/>
    <w:rsid w:val="00477093"/>
    <w:rsid w:val="00477261"/>
    <w:rsid w:val="00477466"/>
    <w:rsid w:val="004774ED"/>
    <w:rsid w:val="00477D55"/>
    <w:rsid w:val="00477E9B"/>
    <w:rsid w:val="0048089B"/>
    <w:rsid w:val="00480FA4"/>
    <w:rsid w:val="00481040"/>
    <w:rsid w:val="00481B07"/>
    <w:rsid w:val="0048227D"/>
    <w:rsid w:val="00482523"/>
    <w:rsid w:val="0048266C"/>
    <w:rsid w:val="004828AE"/>
    <w:rsid w:val="00482C1B"/>
    <w:rsid w:val="00482F17"/>
    <w:rsid w:val="004831A5"/>
    <w:rsid w:val="00483B36"/>
    <w:rsid w:val="00483BF5"/>
    <w:rsid w:val="004849C7"/>
    <w:rsid w:val="00484D8E"/>
    <w:rsid w:val="00484DB7"/>
    <w:rsid w:val="00485804"/>
    <w:rsid w:val="004858DF"/>
    <w:rsid w:val="00485D6E"/>
    <w:rsid w:val="00485EF4"/>
    <w:rsid w:val="00486212"/>
    <w:rsid w:val="00487047"/>
    <w:rsid w:val="00487208"/>
    <w:rsid w:val="0048766D"/>
    <w:rsid w:val="00487B14"/>
    <w:rsid w:val="004914F2"/>
    <w:rsid w:val="004920C9"/>
    <w:rsid w:val="0049214C"/>
    <w:rsid w:val="004922E7"/>
    <w:rsid w:val="004929CF"/>
    <w:rsid w:val="00492E29"/>
    <w:rsid w:val="004938FF"/>
    <w:rsid w:val="004947BC"/>
    <w:rsid w:val="004952BF"/>
    <w:rsid w:val="00495B59"/>
    <w:rsid w:val="00496393"/>
    <w:rsid w:val="004967B3"/>
    <w:rsid w:val="00497D7F"/>
    <w:rsid w:val="00497F5E"/>
    <w:rsid w:val="004A085F"/>
    <w:rsid w:val="004A0EAB"/>
    <w:rsid w:val="004A12E9"/>
    <w:rsid w:val="004A2418"/>
    <w:rsid w:val="004A246E"/>
    <w:rsid w:val="004A29AF"/>
    <w:rsid w:val="004A37BC"/>
    <w:rsid w:val="004A3B6D"/>
    <w:rsid w:val="004A3CC6"/>
    <w:rsid w:val="004A4984"/>
    <w:rsid w:val="004A4A9B"/>
    <w:rsid w:val="004A6FAA"/>
    <w:rsid w:val="004A729A"/>
    <w:rsid w:val="004A72DA"/>
    <w:rsid w:val="004A7697"/>
    <w:rsid w:val="004A7910"/>
    <w:rsid w:val="004B0083"/>
    <w:rsid w:val="004B01F6"/>
    <w:rsid w:val="004B048B"/>
    <w:rsid w:val="004B0869"/>
    <w:rsid w:val="004B160A"/>
    <w:rsid w:val="004B1779"/>
    <w:rsid w:val="004B205A"/>
    <w:rsid w:val="004B21F4"/>
    <w:rsid w:val="004B3307"/>
    <w:rsid w:val="004B365B"/>
    <w:rsid w:val="004B38E3"/>
    <w:rsid w:val="004B4737"/>
    <w:rsid w:val="004B4740"/>
    <w:rsid w:val="004B589B"/>
    <w:rsid w:val="004B5D8D"/>
    <w:rsid w:val="004B6106"/>
    <w:rsid w:val="004B6239"/>
    <w:rsid w:val="004B6531"/>
    <w:rsid w:val="004B7770"/>
    <w:rsid w:val="004B7DE0"/>
    <w:rsid w:val="004B7DF5"/>
    <w:rsid w:val="004B7E33"/>
    <w:rsid w:val="004B7E9B"/>
    <w:rsid w:val="004C04BB"/>
    <w:rsid w:val="004C0EC2"/>
    <w:rsid w:val="004C20E9"/>
    <w:rsid w:val="004C2851"/>
    <w:rsid w:val="004C359E"/>
    <w:rsid w:val="004C396A"/>
    <w:rsid w:val="004C48C0"/>
    <w:rsid w:val="004C4F7A"/>
    <w:rsid w:val="004C6432"/>
    <w:rsid w:val="004C6737"/>
    <w:rsid w:val="004C6A37"/>
    <w:rsid w:val="004C6E6D"/>
    <w:rsid w:val="004C6F49"/>
    <w:rsid w:val="004C70AD"/>
    <w:rsid w:val="004C73BD"/>
    <w:rsid w:val="004C7BCA"/>
    <w:rsid w:val="004D1031"/>
    <w:rsid w:val="004D12F4"/>
    <w:rsid w:val="004D15AE"/>
    <w:rsid w:val="004D17A0"/>
    <w:rsid w:val="004D1966"/>
    <w:rsid w:val="004D1A49"/>
    <w:rsid w:val="004D225E"/>
    <w:rsid w:val="004D23E4"/>
    <w:rsid w:val="004D3421"/>
    <w:rsid w:val="004D3DD1"/>
    <w:rsid w:val="004D4F10"/>
    <w:rsid w:val="004D544C"/>
    <w:rsid w:val="004D5609"/>
    <w:rsid w:val="004D5AF1"/>
    <w:rsid w:val="004D5D4B"/>
    <w:rsid w:val="004D73FD"/>
    <w:rsid w:val="004D7896"/>
    <w:rsid w:val="004D7CAC"/>
    <w:rsid w:val="004E03CB"/>
    <w:rsid w:val="004E0A61"/>
    <w:rsid w:val="004E141B"/>
    <w:rsid w:val="004E20C4"/>
    <w:rsid w:val="004E2185"/>
    <w:rsid w:val="004E2339"/>
    <w:rsid w:val="004E2848"/>
    <w:rsid w:val="004E3236"/>
    <w:rsid w:val="004E32CF"/>
    <w:rsid w:val="004E341E"/>
    <w:rsid w:val="004E3657"/>
    <w:rsid w:val="004E385B"/>
    <w:rsid w:val="004E4825"/>
    <w:rsid w:val="004E4AE7"/>
    <w:rsid w:val="004E5098"/>
    <w:rsid w:val="004E523F"/>
    <w:rsid w:val="004E6E43"/>
    <w:rsid w:val="004E714B"/>
    <w:rsid w:val="004F06BE"/>
    <w:rsid w:val="004F0B24"/>
    <w:rsid w:val="004F16A7"/>
    <w:rsid w:val="004F176E"/>
    <w:rsid w:val="004F17E6"/>
    <w:rsid w:val="004F2327"/>
    <w:rsid w:val="004F2BB0"/>
    <w:rsid w:val="004F33A4"/>
    <w:rsid w:val="004F33FA"/>
    <w:rsid w:val="004F34C6"/>
    <w:rsid w:val="004F3529"/>
    <w:rsid w:val="004F446C"/>
    <w:rsid w:val="004F47D2"/>
    <w:rsid w:val="004F49E3"/>
    <w:rsid w:val="004F5B52"/>
    <w:rsid w:val="004F5F78"/>
    <w:rsid w:val="004F6052"/>
    <w:rsid w:val="004F631F"/>
    <w:rsid w:val="004F6437"/>
    <w:rsid w:val="004F6601"/>
    <w:rsid w:val="004F6893"/>
    <w:rsid w:val="004F6A7C"/>
    <w:rsid w:val="004F6BC2"/>
    <w:rsid w:val="004F7227"/>
    <w:rsid w:val="004F7567"/>
    <w:rsid w:val="00500229"/>
    <w:rsid w:val="005008B1"/>
    <w:rsid w:val="00500A79"/>
    <w:rsid w:val="00500F58"/>
    <w:rsid w:val="00501219"/>
    <w:rsid w:val="0050161A"/>
    <w:rsid w:val="00501BF6"/>
    <w:rsid w:val="00501D50"/>
    <w:rsid w:val="00502228"/>
    <w:rsid w:val="005037E1"/>
    <w:rsid w:val="00503AD1"/>
    <w:rsid w:val="00503E1B"/>
    <w:rsid w:val="00503ED8"/>
    <w:rsid w:val="005041FB"/>
    <w:rsid w:val="00504B6D"/>
    <w:rsid w:val="00504F8D"/>
    <w:rsid w:val="0050506D"/>
    <w:rsid w:val="005055C3"/>
    <w:rsid w:val="00505792"/>
    <w:rsid w:val="00506736"/>
    <w:rsid w:val="00506C8C"/>
    <w:rsid w:val="00507801"/>
    <w:rsid w:val="005101E5"/>
    <w:rsid w:val="00510B63"/>
    <w:rsid w:val="00510D36"/>
    <w:rsid w:val="00511094"/>
    <w:rsid w:val="0051143D"/>
    <w:rsid w:val="005117A5"/>
    <w:rsid w:val="00511CE6"/>
    <w:rsid w:val="00512121"/>
    <w:rsid w:val="005122DC"/>
    <w:rsid w:val="00512457"/>
    <w:rsid w:val="005128D2"/>
    <w:rsid w:val="0051291E"/>
    <w:rsid w:val="00512953"/>
    <w:rsid w:val="005132D4"/>
    <w:rsid w:val="00513AE6"/>
    <w:rsid w:val="00515212"/>
    <w:rsid w:val="00516AFC"/>
    <w:rsid w:val="00517043"/>
    <w:rsid w:val="005174C3"/>
    <w:rsid w:val="0051750E"/>
    <w:rsid w:val="00517F77"/>
    <w:rsid w:val="005202DE"/>
    <w:rsid w:val="00520352"/>
    <w:rsid w:val="0052067C"/>
    <w:rsid w:val="0052120E"/>
    <w:rsid w:val="00522B2C"/>
    <w:rsid w:val="005243CB"/>
    <w:rsid w:val="005245AB"/>
    <w:rsid w:val="005247D6"/>
    <w:rsid w:val="00524A99"/>
    <w:rsid w:val="00524F01"/>
    <w:rsid w:val="0052532B"/>
    <w:rsid w:val="0052698E"/>
    <w:rsid w:val="00526F47"/>
    <w:rsid w:val="00527387"/>
    <w:rsid w:val="005304A0"/>
    <w:rsid w:val="005307C1"/>
    <w:rsid w:val="0053086E"/>
    <w:rsid w:val="00530970"/>
    <w:rsid w:val="00530B95"/>
    <w:rsid w:val="00531678"/>
    <w:rsid w:val="005318B5"/>
    <w:rsid w:val="00531BAC"/>
    <w:rsid w:val="00531F6E"/>
    <w:rsid w:val="00532078"/>
    <w:rsid w:val="00532A3C"/>
    <w:rsid w:val="00532C7F"/>
    <w:rsid w:val="00533429"/>
    <w:rsid w:val="00533792"/>
    <w:rsid w:val="00533E67"/>
    <w:rsid w:val="00534635"/>
    <w:rsid w:val="0053566C"/>
    <w:rsid w:val="005357BE"/>
    <w:rsid w:val="00537945"/>
    <w:rsid w:val="00537AF0"/>
    <w:rsid w:val="00537BF2"/>
    <w:rsid w:val="005401D5"/>
    <w:rsid w:val="00541767"/>
    <w:rsid w:val="0054181F"/>
    <w:rsid w:val="00541DEE"/>
    <w:rsid w:val="005425D1"/>
    <w:rsid w:val="00542653"/>
    <w:rsid w:val="00542849"/>
    <w:rsid w:val="005433DE"/>
    <w:rsid w:val="005438D6"/>
    <w:rsid w:val="00543CF6"/>
    <w:rsid w:val="00543E66"/>
    <w:rsid w:val="00544635"/>
    <w:rsid w:val="005448F0"/>
    <w:rsid w:val="00545061"/>
    <w:rsid w:val="0054510C"/>
    <w:rsid w:val="0054541E"/>
    <w:rsid w:val="0054598E"/>
    <w:rsid w:val="005461F8"/>
    <w:rsid w:val="0054664E"/>
    <w:rsid w:val="00546E62"/>
    <w:rsid w:val="005470F6"/>
    <w:rsid w:val="00547F58"/>
    <w:rsid w:val="005500DA"/>
    <w:rsid w:val="0055063E"/>
    <w:rsid w:val="0055069D"/>
    <w:rsid w:val="00550C52"/>
    <w:rsid w:val="00551257"/>
    <w:rsid w:val="00551509"/>
    <w:rsid w:val="00552BF7"/>
    <w:rsid w:val="00552EAB"/>
    <w:rsid w:val="0055334E"/>
    <w:rsid w:val="0055346C"/>
    <w:rsid w:val="005538AB"/>
    <w:rsid w:val="005539EE"/>
    <w:rsid w:val="00553EA1"/>
    <w:rsid w:val="0055476F"/>
    <w:rsid w:val="00554C40"/>
    <w:rsid w:val="00555B1E"/>
    <w:rsid w:val="00555D07"/>
    <w:rsid w:val="00556129"/>
    <w:rsid w:val="00557523"/>
    <w:rsid w:val="00557657"/>
    <w:rsid w:val="00560143"/>
    <w:rsid w:val="005601BB"/>
    <w:rsid w:val="00561EA4"/>
    <w:rsid w:val="00562236"/>
    <w:rsid w:val="0056237E"/>
    <w:rsid w:val="0056429D"/>
    <w:rsid w:val="005642D3"/>
    <w:rsid w:val="00564385"/>
    <w:rsid w:val="00564BBD"/>
    <w:rsid w:val="005650FB"/>
    <w:rsid w:val="00565A7E"/>
    <w:rsid w:val="00565ADF"/>
    <w:rsid w:val="00565AEE"/>
    <w:rsid w:val="00565F32"/>
    <w:rsid w:val="00566D87"/>
    <w:rsid w:val="00566FC7"/>
    <w:rsid w:val="0056753A"/>
    <w:rsid w:val="00567692"/>
    <w:rsid w:val="00567DCA"/>
    <w:rsid w:val="00567F19"/>
    <w:rsid w:val="00567F8A"/>
    <w:rsid w:val="0057014D"/>
    <w:rsid w:val="00570ED8"/>
    <w:rsid w:val="0057113F"/>
    <w:rsid w:val="00572288"/>
    <w:rsid w:val="00572AFE"/>
    <w:rsid w:val="00572BBB"/>
    <w:rsid w:val="00572D76"/>
    <w:rsid w:val="0057451B"/>
    <w:rsid w:val="00574BF1"/>
    <w:rsid w:val="00575569"/>
    <w:rsid w:val="00575851"/>
    <w:rsid w:val="00575F91"/>
    <w:rsid w:val="0058005A"/>
    <w:rsid w:val="00580804"/>
    <w:rsid w:val="005811CA"/>
    <w:rsid w:val="00581490"/>
    <w:rsid w:val="00582479"/>
    <w:rsid w:val="005824DB"/>
    <w:rsid w:val="0058374C"/>
    <w:rsid w:val="00583D13"/>
    <w:rsid w:val="00583D8C"/>
    <w:rsid w:val="005845EC"/>
    <w:rsid w:val="00584948"/>
    <w:rsid w:val="0058498B"/>
    <w:rsid w:val="005853CC"/>
    <w:rsid w:val="00585452"/>
    <w:rsid w:val="00586AC1"/>
    <w:rsid w:val="0058764E"/>
    <w:rsid w:val="00590243"/>
    <w:rsid w:val="0059143E"/>
    <w:rsid w:val="005917CE"/>
    <w:rsid w:val="00591F79"/>
    <w:rsid w:val="00591FA5"/>
    <w:rsid w:val="00592B09"/>
    <w:rsid w:val="00592D76"/>
    <w:rsid w:val="0059322C"/>
    <w:rsid w:val="00594B38"/>
    <w:rsid w:val="0059513F"/>
    <w:rsid w:val="00595E03"/>
    <w:rsid w:val="00596162"/>
    <w:rsid w:val="00596AAB"/>
    <w:rsid w:val="00596B64"/>
    <w:rsid w:val="00596FAC"/>
    <w:rsid w:val="005A0595"/>
    <w:rsid w:val="005A11AF"/>
    <w:rsid w:val="005A173F"/>
    <w:rsid w:val="005A1BEC"/>
    <w:rsid w:val="005A1D9B"/>
    <w:rsid w:val="005A202E"/>
    <w:rsid w:val="005A2A3C"/>
    <w:rsid w:val="005A2B2E"/>
    <w:rsid w:val="005A357E"/>
    <w:rsid w:val="005A380B"/>
    <w:rsid w:val="005A3C00"/>
    <w:rsid w:val="005A5296"/>
    <w:rsid w:val="005A5D78"/>
    <w:rsid w:val="005A6043"/>
    <w:rsid w:val="005A6989"/>
    <w:rsid w:val="005A69BC"/>
    <w:rsid w:val="005A7AEB"/>
    <w:rsid w:val="005B050B"/>
    <w:rsid w:val="005B0A2C"/>
    <w:rsid w:val="005B0E40"/>
    <w:rsid w:val="005B17E1"/>
    <w:rsid w:val="005B2059"/>
    <w:rsid w:val="005B2442"/>
    <w:rsid w:val="005B2FA8"/>
    <w:rsid w:val="005B391F"/>
    <w:rsid w:val="005B3FCF"/>
    <w:rsid w:val="005B46F6"/>
    <w:rsid w:val="005B4931"/>
    <w:rsid w:val="005B4F64"/>
    <w:rsid w:val="005B5611"/>
    <w:rsid w:val="005B773C"/>
    <w:rsid w:val="005B7E15"/>
    <w:rsid w:val="005B7EA1"/>
    <w:rsid w:val="005C04E2"/>
    <w:rsid w:val="005C09D6"/>
    <w:rsid w:val="005C09E2"/>
    <w:rsid w:val="005C108C"/>
    <w:rsid w:val="005C1A87"/>
    <w:rsid w:val="005C1FDF"/>
    <w:rsid w:val="005C2033"/>
    <w:rsid w:val="005C23C6"/>
    <w:rsid w:val="005C2AA8"/>
    <w:rsid w:val="005C2FB0"/>
    <w:rsid w:val="005C3991"/>
    <w:rsid w:val="005C43A4"/>
    <w:rsid w:val="005C5F35"/>
    <w:rsid w:val="005C6108"/>
    <w:rsid w:val="005C7538"/>
    <w:rsid w:val="005C7A31"/>
    <w:rsid w:val="005C7CFA"/>
    <w:rsid w:val="005D03B1"/>
    <w:rsid w:val="005D06AE"/>
    <w:rsid w:val="005D123F"/>
    <w:rsid w:val="005D2295"/>
    <w:rsid w:val="005D2D69"/>
    <w:rsid w:val="005D2F1A"/>
    <w:rsid w:val="005D3BE7"/>
    <w:rsid w:val="005D49C2"/>
    <w:rsid w:val="005D57BC"/>
    <w:rsid w:val="005D60EC"/>
    <w:rsid w:val="005D62A8"/>
    <w:rsid w:val="005D6341"/>
    <w:rsid w:val="005D64F4"/>
    <w:rsid w:val="005D66B4"/>
    <w:rsid w:val="005D6AFD"/>
    <w:rsid w:val="005D6BF4"/>
    <w:rsid w:val="005D6C42"/>
    <w:rsid w:val="005D73D7"/>
    <w:rsid w:val="005D776E"/>
    <w:rsid w:val="005D7F37"/>
    <w:rsid w:val="005D7F97"/>
    <w:rsid w:val="005D7FE8"/>
    <w:rsid w:val="005E0039"/>
    <w:rsid w:val="005E028C"/>
    <w:rsid w:val="005E0579"/>
    <w:rsid w:val="005E05E1"/>
    <w:rsid w:val="005E0FA1"/>
    <w:rsid w:val="005E11F0"/>
    <w:rsid w:val="005E14B4"/>
    <w:rsid w:val="005E1AD1"/>
    <w:rsid w:val="005E1CD8"/>
    <w:rsid w:val="005E20BF"/>
    <w:rsid w:val="005E237E"/>
    <w:rsid w:val="005E2522"/>
    <w:rsid w:val="005E27E5"/>
    <w:rsid w:val="005E2ACE"/>
    <w:rsid w:val="005E2E71"/>
    <w:rsid w:val="005E2F5B"/>
    <w:rsid w:val="005E2FC0"/>
    <w:rsid w:val="005E35AF"/>
    <w:rsid w:val="005E3E49"/>
    <w:rsid w:val="005E46C1"/>
    <w:rsid w:val="005E4F10"/>
    <w:rsid w:val="005E4F54"/>
    <w:rsid w:val="005E5D6E"/>
    <w:rsid w:val="005E623E"/>
    <w:rsid w:val="005E6605"/>
    <w:rsid w:val="005E6B7C"/>
    <w:rsid w:val="005E6E8B"/>
    <w:rsid w:val="005E7975"/>
    <w:rsid w:val="005E7ABD"/>
    <w:rsid w:val="005F0147"/>
    <w:rsid w:val="005F03D1"/>
    <w:rsid w:val="005F0C7E"/>
    <w:rsid w:val="005F15D5"/>
    <w:rsid w:val="005F22B4"/>
    <w:rsid w:val="005F23E7"/>
    <w:rsid w:val="005F2636"/>
    <w:rsid w:val="005F3D47"/>
    <w:rsid w:val="005F3F05"/>
    <w:rsid w:val="005F410A"/>
    <w:rsid w:val="005F4A76"/>
    <w:rsid w:val="005F5A45"/>
    <w:rsid w:val="005F5A4D"/>
    <w:rsid w:val="005F5A50"/>
    <w:rsid w:val="005F62C8"/>
    <w:rsid w:val="005F6C7F"/>
    <w:rsid w:val="005F6E19"/>
    <w:rsid w:val="0060074F"/>
    <w:rsid w:val="00600A1B"/>
    <w:rsid w:val="00600A22"/>
    <w:rsid w:val="0060156B"/>
    <w:rsid w:val="00601C69"/>
    <w:rsid w:val="00602168"/>
    <w:rsid w:val="006022D9"/>
    <w:rsid w:val="00602C5D"/>
    <w:rsid w:val="00603904"/>
    <w:rsid w:val="00603B26"/>
    <w:rsid w:val="0060429F"/>
    <w:rsid w:val="006049D6"/>
    <w:rsid w:val="00604DFF"/>
    <w:rsid w:val="006050BE"/>
    <w:rsid w:val="006050F2"/>
    <w:rsid w:val="00605DBF"/>
    <w:rsid w:val="00605E45"/>
    <w:rsid w:val="00606344"/>
    <w:rsid w:val="006064E7"/>
    <w:rsid w:val="00606618"/>
    <w:rsid w:val="00606DC8"/>
    <w:rsid w:val="00606F56"/>
    <w:rsid w:val="006100BC"/>
    <w:rsid w:val="0061107D"/>
    <w:rsid w:val="006114CB"/>
    <w:rsid w:val="00611D27"/>
    <w:rsid w:val="0061214B"/>
    <w:rsid w:val="00613B02"/>
    <w:rsid w:val="00613DBE"/>
    <w:rsid w:val="00613EA7"/>
    <w:rsid w:val="00614477"/>
    <w:rsid w:val="006164F5"/>
    <w:rsid w:val="006166AA"/>
    <w:rsid w:val="0061671B"/>
    <w:rsid w:val="00617156"/>
    <w:rsid w:val="00617334"/>
    <w:rsid w:val="006178D0"/>
    <w:rsid w:val="00620037"/>
    <w:rsid w:val="00620206"/>
    <w:rsid w:val="006202F7"/>
    <w:rsid w:val="006205B7"/>
    <w:rsid w:val="00620B5B"/>
    <w:rsid w:val="00620EFA"/>
    <w:rsid w:val="006214B7"/>
    <w:rsid w:val="00621D68"/>
    <w:rsid w:val="00624035"/>
    <w:rsid w:val="006257DB"/>
    <w:rsid w:val="00625BB3"/>
    <w:rsid w:val="00625E1A"/>
    <w:rsid w:val="00626398"/>
    <w:rsid w:val="006267D2"/>
    <w:rsid w:val="00626926"/>
    <w:rsid w:val="00626ABB"/>
    <w:rsid w:val="006271E5"/>
    <w:rsid w:val="00627254"/>
    <w:rsid w:val="006272D1"/>
    <w:rsid w:val="00627DAD"/>
    <w:rsid w:val="006300BF"/>
    <w:rsid w:val="006307DA"/>
    <w:rsid w:val="00630FD5"/>
    <w:rsid w:val="006310BB"/>
    <w:rsid w:val="006319BE"/>
    <w:rsid w:val="00631C85"/>
    <w:rsid w:val="00631F94"/>
    <w:rsid w:val="00632277"/>
    <w:rsid w:val="0063246D"/>
    <w:rsid w:val="00633842"/>
    <w:rsid w:val="00633DBF"/>
    <w:rsid w:val="00635148"/>
    <w:rsid w:val="00635F7B"/>
    <w:rsid w:val="00636634"/>
    <w:rsid w:val="00636768"/>
    <w:rsid w:val="00636D4F"/>
    <w:rsid w:val="00641899"/>
    <w:rsid w:val="0064226E"/>
    <w:rsid w:val="00642B9D"/>
    <w:rsid w:val="00642ECF"/>
    <w:rsid w:val="006436CF"/>
    <w:rsid w:val="006438B2"/>
    <w:rsid w:val="00643F1A"/>
    <w:rsid w:val="00643FBB"/>
    <w:rsid w:val="0064499A"/>
    <w:rsid w:val="00644A83"/>
    <w:rsid w:val="00644D6A"/>
    <w:rsid w:val="00644EA8"/>
    <w:rsid w:val="006450CC"/>
    <w:rsid w:val="0064545E"/>
    <w:rsid w:val="006457DB"/>
    <w:rsid w:val="00645979"/>
    <w:rsid w:val="00645A3B"/>
    <w:rsid w:val="006461D2"/>
    <w:rsid w:val="00646560"/>
    <w:rsid w:val="00646E24"/>
    <w:rsid w:val="00647164"/>
    <w:rsid w:val="0064731F"/>
    <w:rsid w:val="0064793C"/>
    <w:rsid w:val="0065081F"/>
    <w:rsid w:val="00650BD3"/>
    <w:rsid w:val="00651967"/>
    <w:rsid w:val="00651A86"/>
    <w:rsid w:val="00651C80"/>
    <w:rsid w:val="00651E9D"/>
    <w:rsid w:val="00652550"/>
    <w:rsid w:val="0065282E"/>
    <w:rsid w:val="00652F50"/>
    <w:rsid w:val="006533B1"/>
    <w:rsid w:val="006537BC"/>
    <w:rsid w:val="00653BDB"/>
    <w:rsid w:val="006540A3"/>
    <w:rsid w:val="006546C5"/>
    <w:rsid w:val="006553C5"/>
    <w:rsid w:val="00655B2F"/>
    <w:rsid w:val="00655B48"/>
    <w:rsid w:val="00657004"/>
    <w:rsid w:val="00657618"/>
    <w:rsid w:val="00657866"/>
    <w:rsid w:val="00657BB6"/>
    <w:rsid w:val="00657CA6"/>
    <w:rsid w:val="00657FEC"/>
    <w:rsid w:val="0066097E"/>
    <w:rsid w:val="00661C28"/>
    <w:rsid w:val="00661EA4"/>
    <w:rsid w:val="00661EFA"/>
    <w:rsid w:val="00662486"/>
    <w:rsid w:val="0066292D"/>
    <w:rsid w:val="00662AE2"/>
    <w:rsid w:val="00663B2D"/>
    <w:rsid w:val="00664DD5"/>
    <w:rsid w:val="00665E22"/>
    <w:rsid w:val="006673D3"/>
    <w:rsid w:val="006677F6"/>
    <w:rsid w:val="00670150"/>
    <w:rsid w:val="00670333"/>
    <w:rsid w:val="006714A2"/>
    <w:rsid w:val="0067189C"/>
    <w:rsid w:val="00671C9C"/>
    <w:rsid w:val="00671EA1"/>
    <w:rsid w:val="00672A68"/>
    <w:rsid w:val="00672D89"/>
    <w:rsid w:val="00673039"/>
    <w:rsid w:val="006739C2"/>
    <w:rsid w:val="00673AB0"/>
    <w:rsid w:val="00673C08"/>
    <w:rsid w:val="00674203"/>
    <w:rsid w:val="006750AE"/>
    <w:rsid w:val="00675A96"/>
    <w:rsid w:val="006769EA"/>
    <w:rsid w:val="00676B0D"/>
    <w:rsid w:val="00676FB4"/>
    <w:rsid w:val="0067719D"/>
    <w:rsid w:val="00677DB3"/>
    <w:rsid w:val="0068194D"/>
    <w:rsid w:val="006822F0"/>
    <w:rsid w:val="0068238F"/>
    <w:rsid w:val="00682495"/>
    <w:rsid w:val="006830E7"/>
    <w:rsid w:val="00683A8E"/>
    <w:rsid w:val="00684039"/>
    <w:rsid w:val="00684637"/>
    <w:rsid w:val="00684A4D"/>
    <w:rsid w:val="00685CED"/>
    <w:rsid w:val="00685EE6"/>
    <w:rsid w:val="006860B6"/>
    <w:rsid w:val="00686B76"/>
    <w:rsid w:val="00687246"/>
    <w:rsid w:val="00687CA9"/>
    <w:rsid w:val="006909CF"/>
    <w:rsid w:val="006922AA"/>
    <w:rsid w:val="00692463"/>
    <w:rsid w:val="006926B5"/>
    <w:rsid w:val="00692A76"/>
    <w:rsid w:val="006939AA"/>
    <w:rsid w:val="00693E48"/>
    <w:rsid w:val="00695409"/>
    <w:rsid w:val="006954FF"/>
    <w:rsid w:val="00696547"/>
    <w:rsid w:val="006967DF"/>
    <w:rsid w:val="00696CA6"/>
    <w:rsid w:val="00697785"/>
    <w:rsid w:val="00697C65"/>
    <w:rsid w:val="00697E0D"/>
    <w:rsid w:val="00697E5F"/>
    <w:rsid w:val="006A2168"/>
    <w:rsid w:val="006A230D"/>
    <w:rsid w:val="006A2BE4"/>
    <w:rsid w:val="006A3EE8"/>
    <w:rsid w:val="006A4A2A"/>
    <w:rsid w:val="006A5917"/>
    <w:rsid w:val="006A6D59"/>
    <w:rsid w:val="006A72D2"/>
    <w:rsid w:val="006A73C1"/>
    <w:rsid w:val="006A7669"/>
    <w:rsid w:val="006A7D7A"/>
    <w:rsid w:val="006B0F24"/>
    <w:rsid w:val="006B13E1"/>
    <w:rsid w:val="006B1415"/>
    <w:rsid w:val="006B2783"/>
    <w:rsid w:val="006B2EA1"/>
    <w:rsid w:val="006B2F90"/>
    <w:rsid w:val="006B3AB7"/>
    <w:rsid w:val="006B3C3A"/>
    <w:rsid w:val="006B3CE9"/>
    <w:rsid w:val="006B3F14"/>
    <w:rsid w:val="006B4B94"/>
    <w:rsid w:val="006B51A0"/>
    <w:rsid w:val="006B5223"/>
    <w:rsid w:val="006B53DC"/>
    <w:rsid w:val="006B5958"/>
    <w:rsid w:val="006B5A6F"/>
    <w:rsid w:val="006B61B3"/>
    <w:rsid w:val="006B62F8"/>
    <w:rsid w:val="006B66B5"/>
    <w:rsid w:val="006B6BE5"/>
    <w:rsid w:val="006B76D0"/>
    <w:rsid w:val="006B7B3D"/>
    <w:rsid w:val="006B7BC6"/>
    <w:rsid w:val="006B7D40"/>
    <w:rsid w:val="006C0037"/>
    <w:rsid w:val="006C022B"/>
    <w:rsid w:val="006C1EBF"/>
    <w:rsid w:val="006C2900"/>
    <w:rsid w:val="006C29D3"/>
    <w:rsid w:val="006C3135"/>
    <w:rsid w:val="006C375B"/>
    <w:rsid w:val="006C3C7E"/>
    <w:rsid w:val="006C3EC0"/>
    <w:rsid w:val="006C3F6F"/>
    <w:rsid w:val="006C3FCC"/>
    <w:rsid w:val="006C4BED"/>
    <w:rsid w:val="006C4C29"/>
    <w:rsid w:val="006C4FAA"/>
    <w:rsid w:val="006C500B"/>
    <w:rsid w:val="006C5224"/>
    <w:rsid w:val="006C528E"/>
    <w:rsid w:val="006C5C8C"/>
    <w:rsid w:val="006C5D6A"/>
    <w:rsid w:val="006C61AE"/>
    <w:rsid w:val="006C6D5D"/>
    <w:rsid w:val="006C6FE8"/>
    <w:rsid w:val="006C7821"/>
    <w:rsid w:val="006D0AE7"/>
    <w:rsid w:val="006D0E53"/>
    <w:rsid w:val="006D118D"/>
    <w:rsid w:val="006D13A9"/>
    <w:rsid w:val="006D1E78"/>
    <w:rsid w:val="006D1F5E"/>
    <w:rsid w:val="006D21D2"/>
    <w:rsid w:val="006D22C7"/>
    <w:rsid w:val="006D2A4F"/>
    <w:rsid w:val="006D2C9C"/>
    <w:rsid w:val="006D37CD"/>
    <w:rsid w:val="006D3CC2"/>
    <w:rsid w:val="006D4012"/>
    <w:rsid w:val="006D41DE"/>
    <w:rsid w:val="006D4345"/>
    <w:rsid w:val="006D5DC3"/>
    <w:rsid w:val="006D5F63"/>
    <w:rsid w:val="006D6354"/>
    <w:rsid w:val="006D6957"/>
    <w:rsid w:val="006D6A4F"/>
    <w:rsid w:val="006D7066"/>
    <w:rsid w:val="006D723F"/>
    <w:rsid w:val="006D76C4"/>
    <w:rsid w:val="006E003B"/>
    <w:rsid w:val="006E060B"/>
    <w:rsid w:val="006E0621"/>
    <w:rsid w:val="006E088C"/>
    <w:rsid w:val="006E0982"/>
    <w:rsid w:val="006E13EE"/>
    <w:rsid w:val="006E16C6"/>
    <w:rsid w:val="006E1B3E"/>
    <w:rsid w:val="006E1BD5"/>
    <w:rsid w:val="006E1C27"/>
    <w:rsid w:val="006E1E0E"/>
    <w:rsid w:val="006E25D6"/>
    <w:rsid w:val="006E2EB6"/>
    <w:rsid w:val="006E3650"/>
    <w:rsid w:val="006E37A6"/>
    <w:rsid w:val="006E39A0"/>
    <w:rsid w:val="006E3D09"/>
    <w:rsid w:val="006E52AC"/>
    <w:rsid w:val="006E5961"/>
    <w:rsid w:val="006E6030"/>
    <w:rsid w:val="006E6A78"/>
    <w:rsid w:val="006E72FA"/>
    <w:rsid w:val="006F0691"/>
    <w:rsid w:val="006F0DED"/>
    <w:rsid w:val="006F1042"/>
    <w:rsid w:val="006F11FD"/>
    <w:rsid w:val="006F18FC"/>
    <w:rsid w:val="006F1B64"/>
    <w:rsid w:val="006F1BD2"/>
    <w:rsid w:val="006F1BDB"/>
    <w:rsid w:val="006F2310"/>
    <w:rsid w:val="006F33D4"/>
    <w:rsid w:val="006F4792"/>
    <w:rsid w:val="006F517B"/>
    <w:rsid w:val="006F56B8"/>
    <w:rsid w:val="006F6175"/>
    <w:rsid w:val="006F755C"/>
    <w:rsid w:val="00700DA9"/>
    <w:rsid w:val="007017B2"/>
    <w:rsid w:val="0070217C"/>
    <w:rsid w:val="00702CEF"/>
    <w:rsid w:val="00702F8B"/>
    <w:rsid w:val="0070510D"/>
    <w:rsid w:val="00705AB4"/>
    <w:rsid w:val="00705D36"/>
    <w:rsid w:val="007063F5"/>
    <w:rsid w:val="00706FF4"/>
    <w:rsid w:val="007071F4"/>
    <w:rsid w:val="0070735B"/>
    <w:rsid w:val="0070745A"/>
    <w:rsid w:val="007077F9"/>
    <w:rsid w:val="00707C39"/>
    <w:rsid w:val="00710131"/>
    <w:rsid w:val="00710196"/>
    <w:rsid w:val="00710836"/>
    <w:rsid w:val="00710BF3"/>
    <w:rsid w:val="00710C0C"/>
    <w:rsid w:val="00711F8A"/>
    <w:rsid w:val="00711FA9"/>
    <w:rsid w:val="007123FC"/>
    <w:rsid w:val="00712AEE"/>
    <w:rsid w:val="0071358E"/>
    <w:rsid w:val="00713A30"/>
    <w:rsid w:val="00715AD0"/>
    <w:rsid w:val="0071601D"/>
    <w:rsid w:val="00716215"/>
    <w:rsid w:val="007162AC"/>
    <w:rsid w:val="00717195"/>
    <w:rsid w:val="00717BF8"/>
    <w:rsid w:val="007204BB"/>
    <w:rsid w:val="00720C22"/>
    <w:rsid w:val="00721375"/>
    <w:rsid w:val="00721780"/>
    <w:rsid w:val="00722226"/>
    <w:rsid w:val="007224AE"/>
    <w:rsid w:val="00722528"/>
    <w:rsid w:val="0072269E"/>
    <w:rsid w:val="007236FE"/>
    <w:rsid w:val="00723C29"/>
    <w:rsid w:val="00724234"/>
    <w:rsid w:val="00724879"/>
    <w:rsid w:val="007248E4"/>
    <w:rsid w:val="007254F7"/>
    <w:rsid w:val="00725D70"/>
    <w:rsid w:val="00725E72"/>
    <w:rsid w:val="00726269"/>
    <w:rsid w:val="00726487"/>
    <w:rsid w:val="00726721"/>
    <w:rsid w:val="007273F1"/>
    <w:rsid w:val="00727564"/>
    <w:rsid w:val="0073194E"/>
    <w:rsid w:val="00731E9C"/>
    <w:rsid w:val="007324BF"/>
    <w:rsid w:val="00732920"/>
    <w:rsid w:val="00733623"/>
    <w:rsid w:val="007336FC"/>
    <w:rsid w:val="007339AF"/>
    <w:rsid w:val="00733E7E"/>
    <w:rsid w:val="00734D63"/>
    <w:rsid w:val="007353CF"/>
    <w:rsid w:val="0073601D"/>
    <w:rsid w:val="00736271"/>
    <w:rsid w:val="00736C75"/>
    <w:rsid w:val="007370C8"/>
    <w:rsid w:val="007371CA"/>
    <w:rsid w:val="0073737A"/>
    <w:rsid w:val="00737428"/>
    <w:rsid w:val="00740516"/>
    <w:rsid w:val="00740A77"/>
    <w:rsid w:val="0074150C"/>
    <w:rsid w:val="007415ED"/>
    <w:rsid w:val="00741D10"/>
    <w:rsid w:val="007423F3"/>
    <w:rsid w:val="007426B7"/>
    <w:rsid w:val="00742731"/>
    <w:rsid w:val="00742B25"/>
    <w:rsid w:val="00742FEC"/>
    <w:rsid w:val="00743023"/>
    <w:rsid w:val="0074347B"/>
    <w:rsid w:val="00743F52"/>
    <w:rsid w:val="00744685"/>
    <w:rsid w:val="0074501E"/>
    <w:rsid w:val="00745992"/>
    <w:rsid w:val="00745B0F"/>
    <w:rsid w:val="0074672B"/>
    <w:rsid w:val="007467FE"/>
    <w:rsid w:val="007479E9"/>
    <w:rsid w:val="0075071A"/>
    <w:rsid w:val="00750BAA"/>
    <w:rsid w:val="007515E0"/>
    <w:rsid w:val="0075164E"/>
    <w:rsid w:val="0075246C"/>
    <w:rsid w:val="00752664"/>
    <w:rsid w:val="00752894"/>
    <w:rsid w:val="00753061"/>
    <w:rsid w:val="0075310D"/>
    <w:rsid w:val="007533B3"/>
    <w:rsid w:val="007537AC"/>
    <w:rsid w:val="00753BCF"/>
    <w:rsid w:val="00754514"/>
    <w:rsid w:val="00754588"/>
    <w:rsid w:val="00754826"/>
    <w:rsid w:val="007548EF"/>
    <w:rsid w:val="00755080"/>
    <w:rsid w:val="00755510"/>
    <w:rsid w:val="007558FD"/>
    <w:rsid w:val="00755C5D"/>
    <w:rsid w:val="00756720"/>
    <w:rsid w:val="00756A13"/>
    <w:rsid w:val="00756AC7"/>
    <w:rsid w:val="007571E9"/>
    <w:rsid w:val="007572C2"/>
    <w:rsid w:val="007574CB"/>
    <w:rsid w:val="00757685"/>
    <w:rsid w:val="0075787E"/>
    <w:rsid w:val="0076027F"/>
    <w:rsid w:val="00760352"/>
    <w:rsid w:val="007604B0"/>
    <w:rsid w:val="00761517"/>
    <w:rsid w:val="00761BFC"/>
    <w:rsid w:val="00761C99"/>
    <w:rsid w:val="00761D8C"/>
    <w:rsid w:val="00762090"/>
    <w:rsid w:val="007620BF"/>
    <w:rsid w:val="00762105"/>
    <w:rsid w:val="0076223D"/>
    <w:rsid w:val="007628BB"/>
    <w:rsid w:val="007639FC"/>
    <w:rsid w:val="00763A3D"/>
    <w:rsid w:val="00764283"/>
    <w:rsid w:val="007644EE"/>
    <w:rsid w:val="007646FC"/>
    <w:rsid w:val="007651E6"/>
    <w:rsid w:val="0076596F"/>
    <w:rsid w:val="00766A5D"/>
    <w:rsid w:val="007676CF"/>
    <w:rsid w:val="00771546"/>
    <w:rsid w:val="00771C85"/>
    <w:rsid w:val="00772D82"/>
    <w:rsid w:val="00773814"/>
    <w:rsid w:val="00773D80"/>
    <w:rsid w:val="00774527"/>
    <w:rsid w:val="007747A8"/>
    <w:rsid w:val="00775072"/>
    <w:rsid w:val="00776014"/>
    <w:rsid w:val="00776016"/>
    <w:rsid w:val="00776952"/>
    <w:rsid w:val="007769BC"/>
    <w:rsid w:val="00777890"/>
    <w:rsid w:val="00777977"/>
    <w:rsid w:val="00777FB8"/>
    <w:rsid w:val="00780127"/>
    <w:rsid w:val="00780F33"/>
    <w:rsid w:val="0078152E"/>
    <w:rsid w:val="00781665"/>
    <w:rsid w:val="00781BBB"/>
    <w:rsid w:val="00781D69"/>
    <w:rsid w:val="0078311E"/>
    <w:rsid w:val="0078345F"/>
    <w:rsid w:val="00783C12"/>
    <w:rsid w:val="00783FA7"/>
    <w:rsid w:val="00784CD0"/>
    <w:rsid w:val="00785016"/>
    <w:rsid w:val="00785263"/>
    <w:rsid w:val="0078526D"/>
    <w:rsid w:val="007856F0"/>
    <w:rsid w:val="00786912"/>
    <w:rsid w:val="00786950"/>
    <w:rsid w:val="0078762E"/>
    <w:rsid w:val="007877BD"/>
    <w:rsid w:val="007903BE"/>
    <w:rsid w:val="007906C8"/>
    <w:rsid w:val="0079076C"/>
    <w:rsid w:val="007909FF"/>
    <w:rsid w:val="00791179"/>
    <w:rsid w:val="0079142E"/>
    <w:rsid w:val="00791C2C"/>
    <w:rsid w:val="00791CA8"/>
    <w:rsid w:val="00791D4D"/>
    <w:rsid w:val="007923E3"/>
    <w:rsid w:val="0079266D"/>
    <w:rsid w:val="00792892"/>
    <w:rsid w:val="00793039"/>
    <w:rsid w:val="00793265"/>
    <w:rsid w:val="007933F3"/>
    <w:rsid w:val="00793989"/>
    <w:rsid w:val="007939EB"/>
    <w:rsid w:val="00793B9D"/>
    <w:rsid w:val="00793C7D"/>
    <w:rsid w:val="00793FF3"/>
    <w:rsid w:val="007944DC"/>
    <w:rsid w:val="00794DBA"/>
    <w:rsid w:val="007968C8"/>
    <w:rsid w:val="00796A79"/>
    <w:rsid w:val="00796D76"/>
    <w:rsid w:val="00797543"/>
    <w:rsid w:val="0079772A"/>
    <w:rsid w:val="007977FC"/>
    <w:rsid w:val="007A007B"/>
    <w:rsid w:val="007A04FC"/>
    <w:rsid w:val="007A092D"/>
    <w:rsid w:val="007A0D4C"/>
    <w:rsid w:val="007A0E22"/>
    <w:rsid w:val="007A0FDD"/>
    <w:rsid w:val="007A1042"/>
    <w:rsid w:val="007A115A"/>
    <w:rsid w:val="007A1437"/>
    <w:rsid w:val="007A159C"/>
    <w:rsid w:val="007A16A7"/>
    <w:rsid w:val="007A1BAD"/>
    <w:rsid w:val="007A1CF4"/>
    <w:rsid w:val="007A21E9"/>
    <w:rsid w:val="007A22CA"/>
    <w:rsid w:val="007A2CA8"/>
    <w:rsid w:val="007A2CD9"/>
    <w:rsid w:val="007A315E"/>
    <w:rsid w:val="007A3231"/>
    <w:rsid w:val="007A420D"/>
    <w:rsid w:val="007A43F2"/>
    <w:rsid w:val="007A45AE"/>
    <w:rsid w:val="007A465A"/>
    <w:rsid w:val="007A4E03"/>
    <w:rsid w:val="007A6D17"/>
    <w:rsid w:val="007A7F5C"/>
    <w:rsid w:val="007B05F8"/>
    <w:rsid w:val="007B0959"/>
    <w:rsid w:val="007B097F"/>
    <w:rsid w:val="007B0F94"/>
    <w:rsid w:val="007B1745"/>
    <w:rsid w:val="007B2471"/>
    <w:rsid w:val="007B2D8E"/>
    <w:rsid w:val="007B3727"/>
    <w:rsid w:val="007B3CDB"/>
    <w:rsid w:val="007B48A7"/>
    <w:rsid w:val="007B4AE2"/>
    <w:rsid w:val="007B54C1"/>
    <w:rsid w:val="007B58D1"/>
    <w:rsid w:val="007B5C9F"/>
    <w:rsid w:val="007B7179"/>
    <w:rsid w:val="007B7989"/>
    <w:rsid w:val="007B79B0"/>
    <w:rsid w:val="007B7B4F"/>
    <w:rsid w:val="007B7C23"/>
    <w:rsid w:val="007B7C3C"/>
    <w:rsid w:val="007B7E38"/>
    <w:rsid w:val="007B7EF9"/>
    <w:rsid w:val="007C000A"/>
    <w:rsid w:val="007C0038"/>
    <w:rsid w:val="007C0313"/>
    <w:rsid w:val="007C06F6"/>
    <w:rsid w:val="007C0EC5"/>
    <w:rsid w:val="007C199D"/>
    <w:rsid w:val="007C1C55"/>
    <w:rsid w:val="007C1EC9"/>
    <w:rsid w:val="007C20A4"/>
    <w:rsid w:val="007C2572"/>
    <w:rsid w:val="007C25AC"/>
    <w:rsid w:val="007C2746"/>
    <w:rsid w:val="007C2CE0"/>
    <w:rsid w:val="007C2D05"/>
    <w:rsid w:val="007C32F4"/>
    <w:rsid w:val="007C39B9"/>
    <w:rsid w:val="007C468B"/>
    <w:rsid w:val="007C5474"/>
    <w:rsid w:val="007C56D1"/>
    <w:rsid w:val="007C5BCF"/>
    <w:rsid w:val="007C62FD"/>
    <w:rsid w:val="007C6CDF"/>
    <w:rsid w:val="007C74D8"/>
    <w:rsid w:val="007C7840"/>
    <w:rsid w:val="007C79E8"/>
    <w:rsid w:val="007D03A0"/>
    <w:rsid w:val="007D231D"/>
    <w:rsid w:val="007D278C"/>
    <w:rsid w:val="007D2AAD"/>
    <w:rsid w:val="007D2BF6"/>
    <w:rsid w:val="007D3A2B"/>
    <w:rsid w:val="007D3CED"/>
    <w:rsid w:val="007D3E89"/>
    <w:rsid w:val="007D4092"/>
    <w:rsid w:val="007D43CE"/>
    <w:rsid w:val="007D4530"/>
    <w:rsid w:val="007D471C"/>
    <w:rsid w:val="007D48C6"/>
    <w:rsid w:val="007D4B38"/>
    <w:rsid w:val="007D5F78"/>
    <w:rsid w:val="007D6619"/>
    <w:rsid w:val="007D68E4"/>
    <w:rsid w:val="007E0BFE"/>
    <w:rsid w:val="007E0F34"/>
    <w:rsid w:val="007E17D1"/>
    <w:rsid w:val="007E20EE"/>
    <w:rsid w:val="007E227E"/>
    <w:rsid w:val="007E2377"/>
    <w:rsid w:val="007E51CC"/>
    <w:rsid w:val="007E54FE"/>
    <w:rsid w:val="007E5749"/>
    <w:rsid w:val="007E594D"/>
    <w:rsid w:val="007E5AF0"/>
    <w:rsid w:val="007E5D75"/>
    <w:rsid w:val="007E5DBF"/>
    <w:rsid w:val="007E6B8A"/>
    <w:rsid w:val="007E72E1"/>
    <w:rsid w:val="007E7434"/>
    <w:rsid w:val="007E7DD3"/>
    <w:rsid w:val="007F0522"/>
    <w:rsid w:val="007F066D"/>
    <w:rsid w:val="007F0943"/>
    <w:rsid w:val="007F0BE5"/>
    <w:rsid w:val="007F112E"/>
    <w:rsid w:val="007F1D2A"/>
    <w:rsid w:val="007F39CD"/>
    <w:rsid w:val="007F3C43"/>
    <w:rsid w:val="007F42CA"/>
    <w:rsid w:val="007F46A2"/>
    <w:rsid w:val="007F4C54"/>
    <w:rsid w:val="007F4C5E"/>
    <w:rsid w:val="007F56C2"/>
    <w:rsid w:val="007F6308"/>
    <w:rsid w:val="007F7C88"/>
    <w:rsid w:val="0080171F"/>
    <w:rsid w:val="00801B6A"/>
    <w:rsid w:val="00801C16"/>
    <w:rsid w:val="00801C22"/>
    <w:rsid w:val="0080216D"/>
    <w:rsid w:val="008025AD"/>
    <w:rsid w:val="0080265E"/>
    <w:rsid w:val="00803542"/>
    <w:rsid w:val="008035CB"/>
    <w:rsid w:val="00803AB7"/>
    <w:rsid w:val="008041C3"/>
    <w:rsid w:val="00804734"/>
    <w:rsid w:val="00805FDE"/>
    <w:rsid w:val="00806285"/>
    <w:rsid w:val="00806B21"/>
    <w:rsid w:val="0081017D"/>
    <w:rsid w:val="0081026E"/>
    <w:rsid w:val="008104DE"/>
    <w:rsid w:val="008114D4"/>
    <w:rsid w:val="00811732"/>
    <w:rsid w:val="00811768"/>
    <w:rsid w:val="008118E8"/>
    <w:rsid w:val="00811F68"/>
    <w:rsid w:val="008125FA"/>
    <w:rsid w:val="008138FE"/>
    <w:rsid w:val="008139A2"/>
    <w:rsid w:val="00813C0A"/>
    <w:rsid w:val="008140BF"/>
    <w:rsid w:val="00814416"/>
    <w:rsid w:val="00814593"/>
    <w:rsid w:val="008146F0"/>
    <w:rsid w:val="00814A09"/>
    <w:rsid w:val="008162BD"/>
    <w:rsid w:val="008168A7"/>
    <w:rsid w:val="00816CAF"/>
    <w:rsid w:val="00816D8F"/>
    <w:rsid w:val="00817203"/>
    <w:rsid w:val="008206DF"/>
    <w:rsid w:val="0082121C"/>
    <w:rsid w:val="008223A5"/>
    <w:rsid w:val="00823B85"/>
    <w:rsid w:val="008240F5"/>
    <w:rsid w:val="008244FE"/>
    <w:rsid w:val="00825ACD"/>
    <w:rsid w:val="00826854"/>
    <w:rsid w:val="00826D5D"/>
    <w:rsid w:val="00827030"/>
    <w:rsid w:val="00827C86"/>
    <w:rsid w:val="00830034"/>
    <w:rsid w:val="00830279"/>
    <w:rsid w:val="008307B3"/>
    <w:rsid w:val="00830DCD"/>
    <w:rsid w:val="0083100A"/>
    <w:rsid w:val="00831666"/>
    <w:rsid w:val="00832B84"/>
    <w:rsid w:val="008343E2"/>
    <w:rsid w:val="008344C1"/>
    <w:rsid w:val="00834BD1"/>
    <w:rsid w:val="00836057"/>
    <w:rsid w:val="0083611B"/>
    <w:rsid w:val="00836202"/>
    <w:rsid w:val="00836AB4"/>
    <w:rsid w:val="00836F5C"/>
    <w:rsid w:val="0083707F"/>
    <w:rsid w:val="0083771D"/>
    <w:rsid w:val="0084048A"/>
    <w:rsid w:val="00840BCA"/>
    <w:rsid w:val="00840DC4"/>
    <w:rsid w:val="008415E4"/>
    <w:rsid w:val="00841ECF"/>
    <w:rsid w:val="008438E2"/>
    <w:rsid w:val="00843D54"/>
    <w:rsid w:val="00843F6F"/>
    <w:rsid w:val="0084478C"/>
    <w:rsid w:val="00844883"/>
    <w:rsid w:val="00844A21"/>
    <w:rsid w:val="00844B6C"/>
    <w:rsid w:val="00844B91"/>
    <w:rsid w:val="008451F9"/>
    <w:rsid w:val="00845339"/>
    <w:rsid w:val="00845A7E"/>
    <w:rsid w:val="0084697E"/>
    <w:rsid w:val="00846980"/>
    <w:rsid w:val="008475D4"/>
    <w:rsid w:val="00850CA5"/>
    <w:rsid w:val="00850CC9"/>
    <w:rsid w:val="0085146C"/>
    <w:rsid w:val="0085153C"/>
    <w:rsid w:val="00852CF4"/>
    <w:rsid w:val="00853EBA"/>
    <w:rsid w:val="00854B44"/>
    <w:rsid w:val="00855199"/>
    <w:rsid w:val="008553BE"/>
    <w:rsid w:val="00855593"/>
    <w:rsid w:val="00855ED1"/>
    <w:rsid w:val="00855F8F"/>
    <w:rsid w:val="008560A1"/>
    <w:rsid w:val="00856C75"/>
    <w:rsid w:val="0085743E"/>
    <w:rsid w:val="0086024A"/>
    <w:rsid w:val="008611DC"/>
    <w:rsid w:val="0086135D"/>
    <w:rsid w:val="00861578"/>
    <w:rsid w:val="00861A6E"/>
    <w:rsid w:val="00861ABE"/>
    <w:rsid w:val="00861F7E"/>
    <w:rsid w:val="0086362A"/>
    <w:rsid w:val="008639B8"/>
    <w:rsid w:val="00863E80"/>
    <w:rsid w:val="00863FC0"/>
    <w:rsid w:val="008640AB"/>
    <w:rsid w:val="00864723"/>
    <w:rsid w:val="00865CAE"/>
    <w:rsid w:val="00865F9A"/>
    <w:rsid w:val="00866109"/>
    <w:rsid w:val="008661F7"/>
    <w:rsid w:val="00866504"/>
    <w:rsid w:val="0086653F"/>
    <w:rsid w:val="008665BE"/>
    <w:rsid w:val="00866611"/>
    <w:rsid w:val="008667C9"/>
    <w:rsid w:val="00866C2B"/>
    <w:rsid w:val="00866C58"/>
    <w:rsid w:val="008710FF"/>
    <w:rsid w:val="008713D1"/>
    <w:rsid w:val="008713EC"/>
    <w:rsid w:val="00871B54"/>
    <w:rsid w:val="00871F03"/>
    <w:rsid w:val="00872107"/>
    <w:rsid w:val="00872341"/>
    <w:rsid w:val="008725FC"/>
    <w:rsid w:val="00872FD3"/>
    <w:rsid w:val="00873051"/>
    <w:rsid w:val="0087320C"/>
    <w:rsid w:val="0087349C"/>
    <w:rsid w:val="00873664"/>
    <w:rsid w:val="0087480B"/>
    <w:rsid w:val="0087500B"/>
    <w:rsid w:val="00875DE7"/>
    <w:rsid w:val="00875E8C"/>
    <w:rsid w:val="00877CAA"/>
    <w:rsid w:val="0088026F"/>
    <w:rsid w:val="0088071D"/>
    <w:rsid w:val="00881826"/>
    <w:rsid w:val="00882271"/>
    <w:rsid w:val="0088292B"/>
    <w:rsid w:val="00883612"/>
    <w:rsid w:val="008839BF"/>
    <w:rsid w:val="00883AA8"/>
    <w:rsid w:val="00883B02"/>
    <w:rsid w:val="00886346"/>
    <w:rsid w:val="00887AE7"/>
    <w:rsid w:val="00890405"/>
    <w:rsid w:val="00890429"/>
    <w:rsid w:val="00890611"/>
    <w:rsid w:val="008908DC"/>
    <w:rsid w:val="00890E34"/>
    <w:rsid w:val="00891031"/>
    <w:rsid w:val="008911EA"/>
    <w:rsid w:val="00891849"/>
    <w:rsid w:val="00891A0F"/>
    <w:rsid w:val="00891D06"/>
    <w:rsid w:val="00892D63"/>
    <w:rsid w:val="008932FF"/>
    <w:rsid w:val="00893709"/>
    <w:rsid w:val="00893E74"/>
    <w:rsid w:val="00894B3D"/>
    <w:rsid w:val="00894BD2"/>
    <w:rsid w:val="00895BDE"/>
    <w:rsid w:val="00895C41"/>
    <w:rsid w:val="0089616C"/>
    <w:rsid w:val="00896826"/>
    <w:rsid w:val="00896DE4"/>
    <w:rsid w:val="00897316"/>
    <w:rsid w:val="00897F7F"/>
    <w:rsid w:val="008A08A1"/>
    <w:rsid w:val="008A1591"/>
    <w:rsid w:val="008A1D2D"/>
    <w:rsid w:val="008A224A"/>
    <w:rsid w:val="008A24B6"/>
    <w:rsid w:val="008A24CC"/>
    <w:rsid w:val="008A2CA1"/>
    <w:rsid w:val="008A3024"/>
    <w:rsid w:val="008A30C1"/>
    <w:rsid w:val="008A37D6"/>
    <w:rsid w:val="008A3B50"/>
    <w:rsid w:val="008A4400"/>
    <w:rsid w:val="008A45A9"/>
    <w:rsid w:val="008A4F38"/>
    <w:rsid w:val="008A561D"/>
    <w:rsid w:val="008A56FB"/>
    <w:rsid w:val="008A588B"/>
    <w:rsid w:val="008A5948"/>
    <w:rsid w:val="008A59DC"/>
    <w:rsid w:val="008A629E"/>
    <w:rsid w:val="008A63F2"/>
    <w:rsid w:val="008A668C"/>
    <w:rsid w:val="008A6796"/>
    <w:rsid w:val="008A6F26"/>
    <w:rsid w:val="008A7484"/>
    <w:rsid w:val="008A7FDC"/>
    <w:rsid w:val="008B1248"/>
    <w:rsid w:val="008B2116"/>
    <w:rsid w:val="008B2392"/>
    <w:rsid w:val="008B31FD"/>
    <w:rsid w:val="008B3C6C"/>
    <w:rsid w:val="008B55BB"/>
    <w:rsid w:val="008B5DB0"/>
    <w:rsid w:val="008B6BC6"/>
    <w:rsid w:val="008B6CAE"/>
    <w:rsid w:val="008B71BD"/>
    <w:rsid w:val="008B7A03"/>
    <w:rsid w:val="008B7E6E"/>
    <w:rsid w:val="008C09EC"/>
    <w:rsid w:val="008C0ABD"/>
    <w:rsid w:val="008C0CF1"/>
    <w:rsid w:val="008C13BC"/>
    <w:rsid w:val="008C1712"/>
    <w:rsid w:val="008C195A"/>
    <w:rsid w:val="008C1BAC"/>
    <w:rsid w:val="008C1E87"/>
    <w:rsid w:val="008C233C"/>
    <w:rsid w:val="008C23EF"/>
    <w:rsid w:val="008C27F0"/>
    <w:rsid w:val="008C28BE"/>
    <w:rsid w:val="008C2CAF"/>
    <w:rsid w:val="008C30BA"/>
    <w:rsid w:val="008C396A"/>
    <w:rsid w:val="008C3FE2"/>
    <w:rsid w:val="008C50A8"/>
    <w:rsid w:val="008C572E"/>
    <w:rsid w:val="008C624D"/>
    <w:rsid w:val="008C688D"/>
    <w:rsid w:val="008C6DE4"/>
    <w:rsid w:val="008C771C"/>
    <w:rsid w:val="008C7E17"/>
    <w:rsid w:val="008C7E98"/>
    <w:rsid w:val="008D00DD"/>
    <w:rsid w:val="008D04DC"/>
    <w:rsid w:val="008D088E"/>
    <w:rsid w:val="008D0D3C"/>
    <w:rsid w:val="008D0E6D"/>
    <w:rsid w:val="008D1559"/>
    <w:rsid w:val="008D21C6"/>
    <w:rsid w:val="008D2A1B"/>
    <w:rsid w:val="008D360A"/>
    <w:rsid w:val="008D47C2"/>
    <w:rsid w:val="008D4AE3"/>
    <w:rsid w:val="008D623B"/>
    <w:rsid w:val="008D672C"/>
    <w:rsid w:val="008D67D4"/>
    <w:rsid w:val="008D6ED4"/>
    <w:rsid w:val="008D7155"/>
    <w:rsid w:val="008D759D"/>
    <w:rsid w:val="008D7797"/>
    <w:rsid w:val="008D7976"/>
    <w:rsid w:val="008D7ED8"/>
    <w:rsid w:val="008E02D3"/>
    <w:rsid w:val="008E0468"/>
    <w:rsid w:val="008E0843"/>
    <w:rsid w:val="008E19D8"/>
    <w:rsid w:val="008E1B59"/>
    <w:rsid w:val="008E1BA2"/>
    <w:rsid w:val="008E1BE3"/>
    <w:rsid w:val="008E251B"/>
    <w:rsid w:val="008E324D"/>
    <w:rsid w:val="008E32FC"/>
    <w:rsid w:val="008E4AE0"/>
    <w:rsid w:val="008E4CBA"/>
    <w:rsid w:val="008E53E1"/>
    <w:rsid w:val="008E546D"/>
    <w:rsid w:val="008E5580"/>
    <w:rsid w:val="008E5672"/>
    <w:rsid w:val="008E5EFE"/>
    <w:rsid w:val="008E62EC"/>
    <w:rsid w:val="008E67ED"/>
    <w:rsid w:val="008E6B44"/>
    <w:rsid w:val="008E7478"/>
    <w:rsid w:val="008F034F"/>
    <w:rsid w:val="008F04E8"/>
    <w:rsid w:val="008F0858"/>
    <w:rsid w:val="008F1C05"/>
    <w:rsid w:val="008F288F"/>
    <w:rsid w:val="008F2B93"/>
    <w:rsid w:val="008F2FF4"/>
    <w:rsid w:val="008F42B5"/>
    <w:rsid w:val="008F4F6E"/>
    <w:rsid w:val="008F5A45"/>
    <w:rsid w:val="008F679D"/>
    <w:rsid w:val="008F6AFE"/>
    <w:rsid w:val="008F6B20"/>
    <w:rsid w:val="008F6CCC"/>
    <w:rsid w:val="008F70ED"/>
    <w:rsid w:val="008F7814"/>
    <w:rsid w:val="009002B0"/>
    <w:rsid w:val="00900810"/>
    <w:rsid w:val="00900960"/>
    <w:rsid w:val="009015B8"/>
    <w:rsid w:val="00901B33"/>
    <w:rsid w:val="00901BF2"/>
    <w:rsid w:val="00901F21"/>
    <w:rsid w:val="00902039"/>
    <w:rsid w:val="009021A2"/>
    <w:rsid w:val="0090322C"/>
    <w:rsid w:val="0090367C"/>
    <w:rsid w:val="0090522A"/>
    <w:rsid w:val="00905C6D"/>
    <w:rsid w:val="00905F18"/>
    <w:rsid w:val="00906615"/>
    <w:rsid w:val="00907297"/>
    <w:rsid w:val="009072F6"/>
    <w:rsid w:val="00907637"/>
    <w:rsid w:val="00910486"/>
    <w:rsid w:val="00910C12"/>
    <w:rsid w:val="009111CF"/>
    <w:rsid w:val="0091124A"/>
    <w:rsid w:val="00911266"/>
    <w:rsid w:val="009118A6"/>
    <w:rsid w:val="00911D25"/>
    <w:rsid w:val="00912141"/>
    <w:rsid w:val="00912332"/>
    <w:rsid w:val="00912580"/>
    <w:rsid w:val="00912B2C"/>
    <w:rsid w:val="00912C82"/>
    <w:rsid w:val="00913002"/>
    <w:rsid w:val="0091330C"/>
    <w:rsid w:val="009137DF"/>
    <w:rsid w:val="00913B7E"/>
    <w:rsid w:val="00913C23"/>
    <w:rsid w:val="0091480E"/>
    <w:rsid w:val="0091486D"/>
    <w:rsid w:val="00914B12"/>
    <w:rsid w:val="00914B9A"/>
    <w:rsid w:val="00914C27"/>
    <w:rsid w:val="0091501A"/>
    <w:rsid w:val="009156D1"/>
    <w:rsid w:val="00915E8A"/>
    <w:rsid w:val="00916358"/>
    <w:rsid w:val="00916E36"/>
    <w:rsid w:val="00916F2D"/>
    <w:rsid w:val="0091797B"/>
    <w:rsid w:val="00920146"/>
    <w:rsid w:val="009219B2"/>
    <w:rsid w:val="00921ABA"/>
    <w:rsid w:val="00921C15"/>
    <w:rsid w:val="00922C01"/>
    <w:rsid w:val="00923088"/>
    <w:rsid w:val="00923223"/>
    <w:rsid w:val="009253E2"/>
    <w:rsid w:val="00925879"/>
    <w:rsid w:val="00925B6F"/>
    <w:rsid w:val="009264EA"/>
    <w:rsid w:val="00927028"/>
    <w:rsid w:val="00927D70"/>
    <w:rsid w:val="00927D99"/>
    <w:rsid w:val="00927F13"/>
    <w:rsid w:val="0093005B"/>
    <w:rsid w:val="00930435"/>
    <w:rsid w:val="0093084D"/>
    <w:rsid w:val="00930D4E"/>
    <w:rsid w:val="00931127"/>
    <w:rsid w:val="0093230F"/>
    <w:rsid w:val="009323DB"/>
    <w:rsid w:val="00932586"/>
    <w:rsid w:val="00933638"/>
    <w:rsid w:val="00933990"/>
    <w:rsid w:val="00934167"/>
    <w:rsid w:val="009345D6"/>
    <w:rsid w:val="009346F7"/>
    <w:rsid w:val="009347EB"/>
    <w:rsid w:val="0093536E"/>
    <w:rsid w:val="00935879"/>
    <w:rsid w:val="00935CCF"/>
    <w:rsid w:val="00936E05"/>
    <w:rsid w:val="009378D1"/>
    <w:rsid w:val="00937EAA"/>
    <w:rsid w:val="00940937"/>
    <w:rsid w:val="0094094A"/>
    <w:rsid w:val="009410D5"/>
    <w:rsid w:val="00941CE8"/>
    <w:rsid w:val="00943CAA"/>
    <w:rsid w:val="009444E0"/>
    <w:rsid w:val="00944E26"/>
    <w:rsid w:val="009452F7"/>
    <w:rsid w:val="0094555A"/>
    <w:rsid w:val="00945A2A"/>
    <w:rsid w:val="00945DC0"/>
    <w:rsid w:val="00946505"/>
    <w:rsid w:val="009465C5"/>
    <w:rsid w:val="0094694B"/>
    <w:rsid w:val="00946DB3"/>
    <w:rsid w:val="00946DCD"/>
    <w:rsid w:val="0094741A"/>
    <w:rsid w:val="00947B99"/>
    <w:rsid w:val="00952BF1"/>
    <w:rsid w:val="00954261"/>
    <w:rsid w:val="00954E2B"/>
    <w:rsid w:val="009553AA"/>
    <w:rsid w:val="0095645C"/>
    <w:rsid w:val="009568DD"/>
    <w:rsid w:val="0095711D"/>
    <w:rsid w:val="00957192"/>
    <w:rsid w:val="00957E32"/>
    <w:rsid w:val="0096078C"/>
    <w:rsid w:val="009609A5"/>
    <w:rsid w:val="00960BB3"/>
    <w:rsid w:val="00960D60"/>
    <w:rsid w:val="00962E83"/>
    <w:rsid w:val="00962F60"/>
    <w:rsid w:val="00962F69"/>
    <w:rsid w:val="009641BD"/>
    <w:rsid w:val="009643F2"/>
    <w:rsid w:val="0096482E"/>
    <w:rsid w:val="00964CBA"/>
    <w:rsid w:val="00964DBC"/>
    <w:rsid w:val="009650C7"/>
    <w:rsid w:val="009660A2"/>
    <w:rsid w:val="009660F5"/>
    <w:rsid w:val="009664C0"/>
    <w:rsid w:val="00966506"/>
    <w:rsid w:val="009665BC"/>
    <w:rsid w:val="00967633"/>
    <w:rsid w:val="009677B5"/>
    <w:rsid w:val="009706D0"/>
    <w:rsid w:val="00970B11"/>
    <w:rsid w:val="00970D1D"/>
    <w:rsid w:val="00971264"/>
    <w:rsid w:val="009718B2"/>
    <w:rsid w:val="0097228E"/>
    <w:rsid w:val="0097238B"/>
    <w:rsid w:val="00972E5A"/>
    <w:rsid w:val="00972F2E"/>
    <w:rsid w:val="00973480"/>
    <w:rsid w:val="00973612"/>
    <w:rsid w:val="00973CC2"/>
    <w:rsid w:val="009747E9"/>
    <w:rsid w:val="00975168"/>
    <w:rsid w:val="00975CF8"/>
    <w:rsid w:val="00975EF1"/>
    <w:rsid w:val="00976462"/>
    <w:rsid w:val="0097699F"/>
    <w:rsid w:val="00977B3A"/>
    <w:rsid w:val="00977D47"/>
    <w:rsid w:val="0098042F"/>
    <w:rsid w:val="009807BB"/>
    <w:rsid w:val="009808D3"/>
    <w:rsid w:val="00980BDC"/>
    <w:rsid w:val="00980FD1"/>
    <w:rsid w:val="00981028"/>
    <w:rsid w:val="00981905"/>
    <w:rsid w:val="00982626"/>
    <w:rsid w:val="00982671"/>
    <w:rsid w:val="00982B2A"/>
    <w:rsid w:val="00982F65"/>
    <w:rsid w:val="00983096"/>
    <w:rsid w:val="009830C9"/>
    <w:rsid w:val="009831C2"/>
    <w:rsid w:val="00983B7B"/>
    <w:rsid w:val="00983EC0"/>
    <w:rsid w:val="00983FD7"/>
    <w:rsid w:val="00984BD2"/>
    <w:rsid w:val="009852ED"/>
    <w:rsid w:val="009855DA"/>
    <w:rsid w:val="00985C5E"/>
    <w:rsid w:val="00985DF0"/>
    <w:rsid w:val="009861FE"/>
    <w:rsid w:val="009868E7"/>
    <w:rsid w:val="00987D02"/>
    <w:rsid w:val="0099059A"/>
    <w:rsid w:val="00990A46"/>
    <w:rsid w:val="0099110B"/>
    <w:rsid w:val="0099161F"/>
    <w:rsid w:val="00991757"/>
    <w:rsid w:val="009918C4"/>
    <w:rsid w:val="00991CEB"/>
    <w:rsid w:val="00991E55"/>
    <w:rsid w:val="00992B82"/>
    <w:rsid w:val="00992F53"/>
    <w:rsid w:val="0099399F"/>
    <w:rsid w:val="009944F0"/>
    <w:rsid w:val="00995B15"/>
    <w:rsid w:val="00995D03"/>
    <w:rsid w:val="00996857"/>
    <w:rsid w:val="00997B7F"/>
    <w:rsid w:val="009A048A"/>
    <w:rsid w:val="009A159D"/>
    <w:rsid w:val="009A1C55"/>
    <w:rsid w:val="009A200B"/>
    <w:rsid w:val="009A2240"/>
    <w:rsid w:val="009A2778"/>
    <w:rsid w:val="009A28D6"/>
    <w:rsid w:val="009A2FEB"/>
    <w:rsid w:val="009A3096"/>
    <w:rsid w:val="009A3693"/>
    <w:rsid w:val="009A3A75"/>
    <w:rsid w:val="009A5667"/>
    <w:rsid w:val="009A5E1C"/>
    <w:rsid w:val="009A601E"/>
    <w:rsid w:val="009A68A4"/>
    <w:rsid w:val="009A6B70"/>
    <w:rsid w:val="009A6F08"/>
    <w:rsid w:val="009A6F6A"/>
    <w:rsid w:val="009A7282"/>
    <w:rsid w:val="009A7A5B"/>
    <w:rsid w:val="009A7FF5"/>
    <w:rsid w:val="009B1AD8"/>
    <w:rsid w:val="009B1C47"/>
    <w:rsid w:val="009B1E1E"/>
    <w:rsid w:val="009B252B"/>
    <w:rsid w:val="009B27A2"/>
    <w:rsid w:val="009B2870"/>
    <w:rsid w:val="009B31A5"/>
    <w:rsid w:val="009B422A"/>
    <w:rsid w:val="009B429F"/>
    <w:rsid w:val="009B4449"/>
    <w:rsid w:val="009B4A5E"/>
    <w:rsid w:val="009B5143"/>
    <w:rsid w:val="009B5A64"/>
    <w:rsid w:val="009B672E"/>
    <w:rsid w:val="009B6E7E"/>
    <w:rsid w:val="009B7E90"/>
    <w:rsid w:val="009C0846"/>
    <w:rsid w:val="009C13A0"/>
    <w:rsid w:val="009C202B"/>
    <w:rsid w:val="009C36B4"/>
    <w:rsid w:val="009C4271"/>
    <w:rsid w:val="009C42BB"/>
    <w:rsid w:val="009C451D"/>
    <w:rsid w:val="009C4766"/>
    <w:rsid w:val="009C4CBE"/>
    <w:rsid w:val="009C55F8"/>
    <w:rsid w:val="009C5E76"/>
    <w:rsid w:val="009C6464"/>
    <w:rsid w:val="009C67C2"/>
    <w:rsid w:val="009C6F2A"/>
    <w:rsid w:val="009C7B43"/>
    <w:rsid w:val="009C7D98"/>
    <w:rsid w:val="009D04B6"/>
    <w:rsid w:val="009D0938"/>
    <w:rsid w:val="009D13B8"/>
    <w:rsid w:val="009D18F8"/>
    <w:rsid w:val="009D192F"/>
    <w:rsid w:val="009D1F3B"/>
    <w:rsid w:val="009D226A"/>
    <w:rsid w:val="009D292F"/>
    <w:rsid w:val="009D3AE6"/>
    <w:rsid w:val="009D3D18"/>
    <w:rsid w:val="009D4264"/>
    <w:rsid w:val="009D43A3"/>
    <w:rsid w:val="009D4778"/>
    <w:rsid w:val="009D4E1D"/>
    <w:rsid w:val="009D53FE"/>
    <w:rsid w:val="009D595F"/>
    <w:rsid w:val="009D63D8"/>
    <w:rsid w:val="009D74EC"/>
    <w:rsid w:val="009D7531"/>
    <w:rsid w:val="009D7D1E"/>
    <w:rsid w:val="009E02AE"/>
    <w:rsid w:val="009E0D27"/>
    <w:rsid w:val="009E0F05"/>
    <w:rsid w:val="009E12C5"/>
    <w:rsid w:val="009E14EC"/>
    <w:rsid w:val="009E2BA3"/>
    <w:rsid w:val="009E314D"/>
    <w:rsid w:val="009E31EE"/>
    <w:rsid w:val="009E3B3D"/>
    <w:rsid w:val="009E3F87"/>
    <w:rsid w:val="009E4750"/>
    <w:rsid w:val="009E4C44"/>
    <w:rsid w:val="009E50F7"/>
    <w:rsid w:val="009E5189"/>
    <w:rsid w:val="009E51F5"/>
    <w:rsid w:val="009E57CA"/>
    <w:rsid w:val="009E6038"/>
    <w:rsid w:val="009E66DA"/>
    <w:rsid w:val="009E6C67"/>
    <w:rsid w:val="009E761C"/>
    <w:rsid w:val="009E7B7E"/>
    <w:rsid w:val="009F02E6"/>
    <w:rsid w:val="009F03BC"/>
    <w:rsid w:val="009F0B93"/>
    <w:rsid w:val="009F0F52"/>
    <w:rsid w:val="009F1B44"/>
    <w:rsid w:val="009F222E"/>
    <w:rsid w:val="009F23EB"/>
    <w:rsid w:val="009F252E"/>
    <w:rsid w:val="009F2966"/>
    <w:rsid w:val="009F2B24"/>
    <w:rsid w:val="009F393F"/>
    <w:rsid w:val="009F3C97"/>
    <w:rsid w:val="009F4790"/>
    <w:rsid w:val="009F4B5F"/>
    <w:rsid w:val="009F60F9"/>
    <w:rsid w:val="009F67D1"/>
    <w:rsid w:val="009F6A10"/>
    <w:rsid w:val="009F6FB8"/>
    <w:rsid w:val="009F7BEA"/>
    <w:rsid w:val="00A00648"/>
    <w:rsid w:val="00A00AF3"/>
    <w:rsid w:val="00A00DE5"/>
    <w:rsid w:val="00A00FD3"/>
    <w:rsid w:val="00A01713"/>
    <w:rsid w:val="00A01B15"/>
    <w:rsid w:val="00A01B79"/>
    <w:rsid w:val="00A01BB7"/>
    <w:rsid w:val="00A0216C"/>
    <w:rsid w:val="00A0240A"/>
    <w:rsid w:val="00A0279C"/>
    <w:rsid w:val="00A02810"/>
    <w:rsid w:val="00A02B07"/>
    <w:rsid w:val="00A03368"/>
    <w:rsid w:val="00A03556"/>
    <w:rsid w:val="00A03A33"/>
    <w:rsid w:val="00A04BEF"/>
    <w:rsid w:val="00A04F1E"/>
    <w:rsid w:val="00A052DA"/>
    <w:rsid w:val="00A058D2"/>
    <w:rsid w:val="00A0592E"/>
    <w:rsid w:val="00A06024"/>
    <w:rsid w:val="00A06F47"/>
    <w:rsid w:val="00A07ACD"/>
    <w:rsid w:val="00A11049"/>
    <w:rsid w:val="00A1160D"/>
    <w:rsid w:val="00A1179B"/>
    <w:rsid w:val="00A12602"/>
    <w:rsid w:val="00A12B26"/>
    <w:rsid w:val="00A13BE8"/>
    <w:rsid w:val="00A13D5F"/>
    <w:rsid w:val="00A13DD1"/>
    <w:rsid w:val="00A141D9"/>
    <w:rsid w:val="00A15E32"/>
    <w:rsid w:val="00A162A6"/>
    <w:rsid w:val="00A16677"/>
    <w:rsid w:val="00A1699A"/>
    <w:rsid w:val="00A170CB"/>
    <w:rsid w:val="00A17A10"/>
    <w:rsid w:val="00A20442"/>
    <w:rsid w:val="00A20664"/>
    <w:rsid w:val="00A2097D"/>
    <w:rsid w:val="00A20B22"/>
    <w:rsid w:val="00A21CDE"/>
    <w:rsid w:val="00A2265F"/>
    <w:rsid w:val="00A2290E"/>
    <w:rsid w:val="00A229DF"/>
    <w:rsid w:val="00A229FF"/>
    <w:rsid w:val="00A22BB3"/>
    <w:rsid w:val="00A22E1A"/>
    <w:rsid w:val="00A23AEA"/>
    <w:rsid w:val="00A23D04"/>
    <w:rsid w:val="00A24823"/>
    <w:rsid w:val="00A249EC"/>
    <w:rsid w:val="00A24ACD"/>
    <w:rsid w:val="00A24C6B"/>
    <w:rsid w:val="00A24C88"/>
    <w:rsid w:val="00A24FA9"/>
    <w:rsid w:val="00A2513C"/>
    <w:rsid w:val="00A251CA"/>
    <w:rsid w:val="00A2563F"/>
    <w:rsid w:val="00A25FE8"/>
    <w:rsid w:val="00A261F3"/>
    <w:rsid w:val="00A267E7"/>
    <w:rsid w:val="00A26A46"/>
    <w:rsid w:val="00A26CE2"/>
    <w:rsid w:val="00A3009A"/>
    <w:rsid w:val="00A300C4"/>
    <w:rsid w:val="00A301C7"/>
    <w:rsid w:val="00A3065C"/>
    <w:rsid w:val="00A30E16"/>
    <w:rsid w:val="00A33245"/>
    <w:rsid w:val="00A34557"/>
    <w:rsid w:val="00A34751"/>
    <w:rsid w:val="00A34DDB"/>
    <w:rsid w:val="00A34E71"/>
    <w:rsid w:val="00A34E76"/>
    <w:rsid w:val="00A35979"/>
    <w:rsid w:val="00A35CFA"/>
    <w:rsid w:val="00A35E88"/>
    <w:rsid w:val="00A360F7"/>
    <w:rsid w:val="00A3647A"/>
    <w:rsid w:val="00A36488"/>
    <w:rsid w:val="00A368DA"/>
    <w:rsid w:val="00A36F05"/>
    <w:rsid w:val="00A372A3"/>
    <w:rsid w:val="00A374F3"/>
    <w:rsid w:val="00A3789C"/>
    <w:rsid w:val="00A37AA5"/>
    <w:rsid w:val="00A4032E"/>
    <w:rsid w:val="00A41E64"/>
    <w:rsid w:val="00A41EC8"/>
    <w:rsid w:val="00A42243"/>
    <w:rsid w:val="00A431B1"/>
    <w:rsid w:val="00A432A8"/>
    <w:rsid w:val="00A4352C"/>
    <w:rsid w:val="00A43867"/>
    <w:rsid w:val="00A43913"/>
    <w:rsid w:val="00A43C5D"/>
    <w:rsid w:val="00A44BF4"/>
    <w:rsid w:val="00A44F96"/>
    <w:rsid w:val="00A45928"/>
    <w:rsid w:val="00A4630C"/>
    <w:rsid w:val="00A46425"/>
    <w:rsid w:val="00A4709F"/>
    <w:rsid w:val="00A5035A"/>
    <w:rsid w:val="00A5056B"/>
    <w:rsid w:val="00A5085B"/>
    <w:rsid w:val="00A50E84"/>
    <w:rsid w:val="00A51A2E"/>
    <w:rsid w:val="00A51DB0"/>
    <w:rsid w:val="00A52053"/>
    <w:rsid w:val="00A5319E"/>
    <w:rsid w:val="00A53C13"/>
    <w:rsid w:val="00A53C20"/>
    <w:rsid w:val="00A546BA"/>
    <w:rsid w:val="00A5479C"/>
    <w:rsid w:val="00A55160"/>
    <w:rsid w:val="00A55567"/>
    <w:rsid w:val="00A555EC"/>
    <w:rsid w:val="00A55654"/>
    <w:rsid w:val="00A57C85"/>
    <w:rsid w:val="00A6061B"/>
    <w:rsid w:val="00A60BCE"/>
    <w:rsid w:val="00A60F35"/>
    <w:rsid w:val="00A610FF"/>
    <w:rsid w:val="00A61D17"/>
    <w:rsid w:val="00A61E9F"/>
    <w:rsid w:val="00A630F3"/>
    <w:rsid w:val="00A6337A"/>
    <w:rsid w:val="00A63B1D"/>
    <w:rsid w:val="00A643F3"/>
    <w:rsid w:val="00A6476A"/>
    <w:rsid w:val="00A647EE"/>
    <w:rsid w:val="00A648EE"/>
    <w:rsid w:val="00A64F66"/>
    <w:rsid w:val="00A65238"/>
    <w:rsid w:val="00A65B2B"/>
    <w:rsid w:val="00A65C72"/>
    <w:rsid w:val="00A66606"/>
    <w:rsid w:val="00A668C9"/>
    <w:rsid w:val="00A6692C"/>
    <w:rsid w:val="00A66F22"/>
    <w:rsid w:val="00A673C8"/>
    <w:rsid w:val="00A6786E"/>
    <w:rsid w:val="00A70049"/>
    <w:rsid w:val="00A70105"/>
    <w:rsid w:val="00A7047F"/>
    <w:rsid w:val="00A70677"/>
    <w:rsid w:val="00A70FCE"/>
    <w:rsid w:val="00A71A93"/>
    <w:rsid w:val="00A71F82"/>
    <w:rsid w:val="00A7309E"/>
    <w:rsid w:val="00A7320B"/>
    <w:rsid w:val="00A73765"/>
    <w:rsid w:val="00A7397A"/>
    <w:rsid w:val="00A73C73"/>
    <w:rsid w:val="00A73D1A"/>
    <w:rsid w:val="00A74181"/>
    <w:rsid w:val="00A74884"/>
    <w:rsid w:val="00A74C8A"/>
    <w:rsid w:val="00A74CD6"/>
    <w:rsid w:val="00A753B8"/>
    <w:rsid w:val="00A76BAA"/>
    <w:rsid w:val="00A77173"/>
    <w:rsid w:val="00A771B7"/>
    <w:rsid w:val="00A77425"/>
    <w:rsid w:val="00A77E25"/>
    <w:rsid w:val="00A80295"/>
    <w:rsid w:val="00A80425"/>
    <w:rsid w:val="00A807F1"/>
    <w:rsid w:val="00A81342"/>
    <w:rsid w:val="00A8151C"/>
    <w:rsid w:val="00A815E2"/>
    <w:rsid w:val="00A816C9"/>
    <w:rsid w:val="00A81E64"/>
    <w:rsid w:val="00A81F57"/>
    <w:rsid w:val="00A821AB"/>
    <w:rsid w:val="00A82C0A"/>
    <w:rsid w:val="00A82F9E"/>
    <w:rsid w:val="00A82FE6"/>
    <w:rsid w:val="00A83D3F"/>
    <w:rsid w:val="00A84269"/>
    <w:rsid w:val="00A8453A"/>
    <w:rsid w:val="00A84993"/>
    <w:rsid w:val="00A84F18"/>
    <w:rsid w:val="00A852EB"/>
    <w:rsid w:val="00A85EDF"/>
    <w:rsid w:val="00A863CA"/>
    <w:rsid w:val="00A86735"/>
    <w:rsid w:val="00A8674C"/>
    <w:rsid w:val="00A86B00"/>
    <w:rsid w:val="00A87090"/>
    <w:rsid w:val="00A8714B"/>
    <w:rsid w:val="00A8759C"/>
    <w:rsid w:val="00A878F2"/>
    <w:rsid w:val="00A87C50"/>
    <w:rsid w:val="00A87FF1"/>
    <w:rsid w:val="00A87FF3"/>
    <w:rsid w:val="00A902E3"/>
    <w:rsid w:val="00A9030E"/>
    <w:rsid w:val="00A904A8"/>
    <w:rsid w:val="00A906E6"/>
    <w:rsid w:val="00A90AB4"/>
    <w:rsid w:val="00A90D08"/>
    <w:rsid w:val="00A90D45"/>
    <w:rsid w:val="00A910D9"/>
    <w:rsid w:val="00A91A17"/>
    <w:rsid w:val="00A91E6B"/>
    <w:rsid w:val="00A93309"/>
    <w:rsid w:val="00A936B9"/>
    <w:rsid w:val="00A93DDF"/>
    <w:rsid w:val="00A94106"/>
    <w:rsid w:val="00A9458B"/>
    <w:rsid w:val="00A94832"/>
    <w:rsid w:val="00A94EBB"/>
    <w:rsid w:val="00A964A6"/>
    <w:rsid w:val="00A966B7"/>
    <w:rsid w:val="00AA0982"/>
    <w:rsid w:val="00AA0CD5"/>
    <w:rsid w:val="00AA1970"/>
    <w:rsid w:val="00AA19E7"/>
    <w:rsid w:val="00AA1DC7"/>
    <w:rsid w:val="00AA27C7"/>
    <w:rsid w:val="00AA2AD7"/>
    <w:rsid w:val="00AA30B0"/>
    <w:rsid w:val="00AA3225"/>
    <w:rsid w:val="00AA33BC"/>
    <w:rsid w:val="00AA36D3"/>
    <w:rsid w:val="00AA3919"/>
    <w:rsid w:val="00AA3C48"/>
    <w:rsid w:val="00AA3E58"/>
    <w:rsid w:val="00AA4011"/>
    <w:rsid w:val="00AA435B"/>
    <w:rsid w:val="00AA4451"/>
    <w:rsid w:val="00AA4A25"/>
    <w:rsid w:val="00AA5F30"/>
    <w:rsid w:val="00AA6091"/>
    <w:rsid w:val="00AA69F3"/>
    <w:rsid w:val="00AA6AE4"/>
    <w:rsid w:val="00AA6FEA"/>
    <w:rsid w:val="00AA700D"/>
    <w:rsid w:val="00AA7199"/>
    <w:rsid w:val="00AA7A3D"/>
    <w:rsid w:val="00AB01E9"/>
    <w:rsid w:val="00AB0A3C"/>
    <w:rsid w:val="00AB16FD"/>
    <w:rsid w:val="00AB19EA"/>
    <w:rsid w:val="00AB2085"/>
    <w:rsid w:val="00AB27FC"/>
    <w:rsid w:val="00AB2D8B"/>
    <w:rsid w:val="00AB35E0"/>
    <w:rsid w:val="00AB35E6"/>
    <w:rsid w:val="00AB4569"/>
    <w:rsid w:val="00AB4F1B"/>
    <w:rsid w:val="00AB51BB"/>
    <w:rsid w:val="00AB5681"/>
    <w:rsid w:val="00AB66B7"/>
    <w:rsid w:val="00AB6DD0"/>
    <w:rsid w:val="00AB6F6F"/>
    <w:rsid w:val="00AB728F"/>
    <w:rsid w:val="00AB7424"/>
    <w:rsid w:val="00AB7AC7"/>
    <w:rsid w:val="00AB7ED0"/>
    <w:rsid w:val="00AC0134"/>
    <w:rsid w:val="00AC15C0"/>
    <w:rsid w:val="00AC2F97"/>
    <w:rsid w:val="00AC327B"/>
    <w:rsid w:val="00AC32EB"/>
    <w:rsid w:val="00AC378B"/>
    <w:rsid w:val="00AC39D4"/>
    <w:rsid w:val="00AC4F52"/>
    <w:rsid w:val="00AC54D2"/>
    <w:rsid w:val="00AC5EF0"/>
    <w:rsid w:val="00AC6814"/>
    <w:rsid w:val="00AC68D5"/>
    <w:rsid w:val="00AC6985"/>
    <w:rsid w:val="00AC6E88"/>
    <w:rsid w:val="00AC74CB"/>
    <w:rsid w:val="00AC78B4"/>
    <w:rsid w:val="00AD16C3"/>
    <w:rsid w:val="00AD2033"/>
    <w:rsid w:val="00AD2F50"/>
    <w:rsid w:val="00AD500A"/>
    <w:rsid w:val="00AD518A"/>
    <w:rsid w:val="00AD689B"/>
    <w:rsid w:val="00AD6B7D"/>
    <w:rsid w:val="00AD6D58"/>
    <w:rsid w:val="00AD7107"/>
    <w:rsid w:val="00AD75A2"/>
    <w:rsid w:val="00AE053E"/>
    <w:rsid w:val="00AE0A4F"/>
    <w:rsid w:val="00AE1440"/>
    <w:rsid w:val="00AE147A"/>
    <w:rsid w:val="00AE3087"/>
    <w:rsid w:val="00AE37A2"/>
    <w:rsid w:val="00AE47F9"/>
    <w:rsid w:val="00AE4AA6"/>
    <w:rsid w:val="00AE5428"/>
    <w:rsid w:val="00AE54DA"/>
    <w:rsid w:val="00AE61BE"/>
    <w:rsid w:val="00AE77F7"/>
    <w:rsid w:val="00AE7FF2"/>
    <w:rsid w:val="00AF08C1"/>
    <w:rsid w:val="00AF172E"/>
    <w:rsid w:val="00AF1821"/>
    <w:rsid w:val="00AF1948"/>
    <w:rsid w:val="00AF1BDE"/>
    <w:rsid w:val="00AF1F9A"/>
    <w:rsid w:val="00AF2528"/>
    <w:rsid w:val="00AF2D35"/>
    <w:rsid w:val="00AF3BBC"/>
    <w:rsid w:val="00AF3CFE"/>
    <w:rsid w:val="00AF4450"/>
    <w:rsid w:val="00AF449A"/>
    <w:rsid w:val="00AF4B0C"/>
    <w:rsid w:val="00AF513C"/>
    <w:rsid w:val="00AF57CB"/>
    <w:rsid w:val="00AF5F1D"/>
    <w:rsid w:val="00AF68CC"/>
    <w:rsid w:val="00AF758F"/>
    <w:rsid w:val="00AF7BBC"/>
    <w:rsid w:val="00B00F35"/>
    <w:rsid w:val="00B0106F"/>
    <w:rsid w:val="00B01D56"/>
    <w:rsid w:val="00B02E2C"/>
    <w:rsid w:val="00B03728"/>
    <w:rsid w:val="00B0377F"/>
    <w:rsid w:val="00B038CF"/>
    <w:rsid w:val="00B04028"/>
    <w:rsid w:val="00B04157"/>
    <w:rsid w:val="00B04B54"/>
    <w:rsid w:val="00B063AD"/>
    <w:rsid w:val="00B06550"/>
    <w:rsid w:val="00B06A35"/>
    <w:rsid w:val="00B06C68"/>
    <w:rsid w:val="00B07262"/>
    <w:rsid w:val="00B0776C"/>
    <w:rsid w:val="00B07823"/>
    <w:rsid w:val="00B0796D"/>
    <w:rsid w:val="00B07B83"/>
    <w:rsid w:val="00B10B3A"/>
    <w:rsid w:val="00B11012"/>
    <w:rsid w:val="00B111DE"/>
    <w:rsid w:val="00B119CA"/>
    <w:rsid w:val="00B120CC"/>
    <w:rsid w:val="00B12B8A"/>
    <w:rsid w:val="00B12C48"/>
    <w:rsid w:val="00B12C8F"/>
    <w:rsid w:val="00B12D11"/>
    <w:rsid w:val="00B13F5F"/>
    <w:rsid w:val="00B14F9F"/>
    <w:rsid w:val="00B1554F"/>
    <w:rsid w:val="00B16D5D"/>
    <w:rsid w:val="00B174B6"/>
    <w:rsid w:val="00B17758"/>
    <w:rsid w:val="00B17880"/>
    <w:rsid w:val="00B17D37"/>
    <w:rsid w:val="00B20370"/>
    <w:rsid w:val="00B204E4"/>
    <w:rsid w:val="00B2114F"/>
    <w:rsid w:val="00B22715"/>
    <w:rsid w:val="00B22A1B"/>
    <w:rsid w:val="00B22BE6"/>
    <w:rsid w:val="00B249EE"/>
    <w:rsid w:val="00B24A46"/>
    <w:rsid w:val="00B25334"/>
    <w:rsid w:val="00B25ED2"/>
    <w:rsid w:val="00B31041"/>
    <w:rsid w:val="00B314E6"/>
    <w:rsid w:val="00B31E6A"/>
    <w:rsid w:val="00B32134"/>
    <w:rsid w:val="00B322D7"/>
    <w:rsid w:val="00B32DF4"/>
    <w:rsid w:val="00B33DF2"/>
    <w:rsid w:val="00B34ACE"/>
    <w:rsid w:val="00B35176"/>
    <w:rsid w:val="00B356EA"/>
    <w:rsid w:val="00B36115"/>
    <w:rsid w:val="00B364A8"/>
    <w:rsid w:val="00B3659A"/>
    <w:rsid w:val="00B366A2"/>
    <w:rsid w:val="00B36877"/>
    <w:rsid w:val="00B36CDC"/>
    <w:rsid w:val="00B36CE8"/>
    <w:rsid w:val="00B36DE2"/>
    <w:rsid w:val="00B36F19"/>
    <w:rsid w:val="00B40373"/>
    <w:rsid w:val="00B4062B"/>
    <w:rsid w:val="00B409F5"/>
    <w:rsid w:val="00B40AC4"/>
    <w:rsid w:val="00B41159"/>
    <w:rsid w:val="00B417E7"/>
    <w:rsid w:val="00B41D74"/>
    <w:rsid w:val="00B43995"/>
    <w:rsid w:val="00B43B5E"/>
    <w:rsid w:val="00B43E7C"/>
    <w:rsid w:val="00B440AD"/>
    <w:rsid w:val="00B45409"/>
    <w:rsid w:val="00B454FC"/>
    <w:rsid w:val="00B45524"/>
    <w:rsid w:val="00B4598C"/>
    <w:rsid w:val="00B45FDC"/>
    <w:rsid w:val="00B4613A"/>
    <w:rsid w:val="00B462A8"/>
    <w:rsid w:val="00B466A8"/>
    <w:rsid w:val="00B469CA"/>
    <w:rsid w:val="00B46BBB"/>
    <w:rsid w:val="00B472B6"/>
    <w:rsid w:val="00B47603"/>
    <w:rsid w:val="00B47D3E"/>
    <w:rsid w:val="00B47F12"/>
    <w:rsid w:val="00B5050C"/>
    <w:rsid w:val="00B5144D"/>
    <w:rsid w:val="00B517F3"/>
    <w:rsid w:val="00B51E98"/>
    <w:rsid w:val="00B524BB"/>
    <w:rsid w:val="00B52E4F"/>
    <w:rsid w:val="00B53573"/>
    <w:rsid w:val="00B54017"/>
    <w:rsid w:val="00B540A7"/>
    <w:rsid w:val="00B542A7"/>
    <w:rsid w:val="00B54688"/>
    <w:rsid w:val="00B54B48"/>
    <w:rsid w:val="00B54CBA"/>
    <w:rsid w:val="00B54F58"/>
    <w:rsid w:val="00B55728"/>
    <w:rsid w:val="00B55E42"/>
    <w:rsid w:val="00B56E0D"/>
    <w:rsid w:val="00B571A7"/>
    <w:rsid w:val="00B579CB"/>
    <w:rsid w:val="00B57CE9"/>
    <w:rsid w:val="00B60050"/>
    <w:rsid w:val="00B609A6"/>
    <w:rsid w:val="00B6185A"/>
    <w:rsid w:val="00B62540"/>
    <w:rsid w:val="00B627C8"/>
    <w:rsid w:val="00B636F0"/>
    <w:rsid w:val="00B63C47"/>
    <w:rsid w:val="00B63E12"/>
    <w:rsid w:val="00B63E62"/>
    <w:rsid w:val="00B6401E"/>
    <w:rsid w:val="00B65249"/>
    <w:rsid w:val="00B65589"/>
    <w:rsid w:val="00B65F16"/>
    <w:rsid w:val="00B67581"/>
    <w:rsid w:val="00B6796D"/>
    <w:rsid w:val="00B67BD3"/>
    <w:rsid w:val="00B67D19"/>
    <w:rsid w:val="00B70360"/>
    <w:rsid w:val="00B70A10"/>
    <w:rsid w:val="00B70C3F"/>
    <w:rsid w:val="00B713A4"/>
    <w:rsid w:val="00B713E3"/>
    <w:rsid w:val="00B717C2"/>
    <w:rsid w:val="00B71A2A"/>
    <w:rsid w:val="00B7253B"/>
    <w:rsid w:val="00B72BED"/>
    <w:rsid w:val="00B73285"/>
    <w:rsid w:val="00B732C2"/>
    <w:rsid w:val="00B7331A"/>
    <w:rsid w:val="00B73422"/>
    <w:rsid w:val="00B74360"/>
    <w:rsid w:val="00B743BD"/>
    <w:rsid w:val="00B743ED"/>
    <w:rsid w:val="00B76121"/>
    <w:rsid w:val="00B771CE"/>
    <w:rsid w:val="00B77C13"/>
    <w:rsid w:val="00B80605"/>
    <w:rsid w:val="00B8061C"/>
    <w:rsid w:val="00B80FF0"/>
    <w:rsid w:val="00B81AEE"/>
    <w:rsid w:val="00B81C41"/>
    <w:rsid w:val="00B81D9D"/>
    <w:rsid w:val="00B82A0B"/>
    <w:rsid w:val="00B82F2E"/>
    <w:rsid w:val="00B8331A"/>
    <w:rsid w:val="00B835F1"/>
    <w:rsid w:val="00B83606"/>
    <w:rsid w:val="00B8440F"/>
    <w:rsid w:val="00B845DF"/>
    <w:rsid w:val="00B8479B"/>
    <w:rsid w:val="00B85503"/>
    <w:rsid w:val="00B86FB0"/>
    <w:rsid w:val="00B8760A"/>
    <w:rsid w:val="00B876F4"/>
    <w:rsid w:val="00B878DC"/>
    <w:rsid w:val="00B87D58"/>
    <w:rsid w:val="00B908D3"/>
    <w:rsid w:val="00B91350"/>
    <w:rsid w:val="00B91739"/>
    <w:rsid w:val="00B9195B"/>
    <w:rsid w:val="00B91F11"/>
    <w:rsid w:val="00B91F7E"/>
    <w:rsid w:val="00B93B41"/>
    <w:rsid w:val="00B93DFB"/>
    <w:rsid w:val="00B93E40"/>
    <w:rsid w:val="00B94C14"/>
    <w:rsid w:val="00B958AC"/>
    <w:rsid w:val="00B965AA"/>
    <w:rsid w:val="00BA0021"/>
    <w:rsid w:val="00BA0AD2"/>
    <w:rsid w:val="00BA0B49"/>
    <w:rsid w:val="00BA194B"/>
    <w:rsid w:val="00BA19C3"/>
    <w:rsid w:val="00BA1A5A"/>
    <w:rsid w:val="00BA24B3"/>
    <w:rsid w:val="00BA25E7"/>
    <w:rsid w:val="00BA30B9"/>
    <w:rsid w:val="00BA32CE"/>
    <w:rsid w:val="00BA3583"/>
    <w:rsid w:val="00BA364C"/>
    <w:rsid w:val="00BA3AD6"/>
    <w:rsid w:val="00BA403D"/>
    <w:rsid w:val="00BA4BA7"/>
    <w:rsid w:val="00BA4CFE"/>
    <w:rsid w:val="00BA4D9E"/>
    <w:rsid w:val="00BA585B"/>
    <w:rsid w:val="00BA77DB"/>
    <w:rsid w:val="00BA7C66"/>
    <w:rsid w:val="00BB018F"/>
    <w:rsid w:val="00BB0CA2"/>
    <w:rsid w:val="00BB0E91"/>
    <w:rsid w:val="00BB131E"/>
    <w:rsid w:val="00BB22CA"/>
    <w:rsid w:val="00BB2512"/>
    <w:rsid w:val="00BB269A"/>
    <w:rsid w:val="00BB2FEE"/>
    <w:rsid w:val="00BB34B6"/>
    <w:rsid w:val="00BB3655"/>
    <w:rsid w:val="00BB4362"/>
    <w:rsid w:val="00BB464D"/>
    <w:rsid w:val="00BB4D0D"/>
    <w:rsid w:val="00BB4D20"/>
    <w:rsid w:val="00BB4D7E"/>
    <w:rsid w:val="00BB510E"/>
    <w:rsid w:val="00BB527D"/>
    <w:rsid w:val="00BB5DE1"/>
    <w:rsid w:val="00BB63A0"/>
    <w:rsid w:val="00BB6C03"/>
    <w:rsid w:val="00BB6D08"/>
    <w:rsid w:val="00BB7133"/>
    <w:rsid w:val="00BB7470"/>
    <w:rsid w:val="00BB77FA"/>
    <w:rsid w:val="00BB7A28"/>
    <w:rsid w:val="00BB7C01"/>
    <w:rsid w:val="00BB7F18"/>
    <w:rsid w:val="00BC0AC4"/>
    <w:rsid w:val="00BC1042"/>
    <w:rsid w:val="00BC1987"/>
    <w:rsid w:val="00BC1E22"/>
    <w:rsid w:val="00BC20F6"/>
    <w:rsid w:val="00BC23CD"/>
    <w:rsid w:val="00BC24AD"/>
    <w:rsid w:val="00BC30BB"/>
    <w:rsid w:val="00BC388F"/>
    <w:rsid w:val="00BC3F2B"/>
    <w:rsid w:val="00BC4080"/>
    <w:rsid w:val="00BC498E"/>
    <w:rsid w:val="00BC49EF"/>
    <w:rsid w:val="00BC5050"/>
    <w:rsid w:val="00BC5476"/>
    <w:rsid w:val="00BC5AAA"/>
    <w:rsid w:val="00BC5AC8"/>
    <w:rsid w:val="00BC5BDD"/>
    <w:rsid w:val="00BC78E9"/>
    <w:rsid w:val="00BD0702"/>
    <w:rsid w:val="00BD1213"/>
    <w:rsid w:val="00BD24FC"/>
    <w:rsid w:val="00BD262C"/>
    <w:rsid w:val="00BD31E3"/>
    <w:rsid w:val="00BD3454"/>
    <w:rsid w:val="00BD3E6B"/>
    <w:rsid w:val="00BD4416"/>
    <w:rsid w:val="00BD58D6"/>
    <w:rsid w:val="00BD5D3C"/>
    <w:rsid w:val="00BD6224"/>
    <w:rsid w:val="00BD650C"/>
    <w:rsid w:val="00BD6E79"/>
    <w:rsid w:val="00BD7107"/>
    <w:rsid w:val="00BD714D"/>
    <w:rsid w:val="00BD74B2"/>
    <w:rsid w:val="00BD7670"/>
    <w:rsid w:val="00BD7C0C"/>
    <w:rsid w:val="00BE0669"/>
    <w:rsid w:val="00BE09F5"/>
    <w:rsid w:val="00BE0B20"/>
    <w:rsid w:val="00BE1817"/>
    <w:rsid w:val="00BE22C1"/>
    <w:rsid w:val="00BE2730"/>
    <w:rsid w:val="00BE289D"/>
    <w:rsid w:val="00BE39C5"/>
    <w:rsid w:val="00BE414F"/>
    <w:rsid w:val="00BE5A3B"/>
    <w:rsid w:val="00BE619E"/>
    <w:rsid w:val="00BE63C0"/>
    <w:rsid w:val="00BE684E"/>
    <w:rsid w:val="00BE6E62"/>
    <w:rsid w:val="00BE78D0"/>
    <w:rsid w:val="00BE7BB7"/>
    <w:rsid w:val="00BF0F0A"/>
    <w:rsid w:val="00BF211B"/>
    <w:rsid w:val="00BF23AC"/>
    <w:rsid w:val="00BF26A9"/>
    <w:rsid w:val="00BF2707"/>
    <w:rsid w:val="00BF27AF"/>
    <w:rsid w:val="00BF3022"/>
    <w:rsid w:val="00BF31AD"/>
    <w:rsid w:val="00BF3373"/>
    <w:rsid w:val="00BF35D8"/>
    <w:rsid w:val="00BF48A6"/>
    <w:rsid w:val="00BF495D"/>
    <w:rsid w:val="00BF4A17"/>
    <w:rsid w:val="00BF4BCB"/>
    <w:rsid w:val="00BF5332"/>
    <w:rsid w:val="00BF5E7A"/>
    <w:rsid w:val="00BF64CE"/>
    <w:rsid w:val="00BF6985"/>
    <w:rsid w:val="00BF698B"/>
    <w:rsid w:val="00BF6C6F"/>
    <w:rsid w:val="00BF73A9"/>
    <w:rsid w:val="00BF7445"/>
    <w:rsid w:val="00BF7596"/>
    <w:rsid w:val="00BF75EB"/>
    <w:rsid w:val="00BF7709"/>
    <w:rsid w:val="00BF7C25"/>
    <w:rsid w:val="00C001C1"/>
    <w:rsid w:val="00C0045A"/>
    <w:rsid w:val="00C0069A"/>
    <w:rsid w:val="00C00B2B"/>
    <w:rsid w:val="00C0113B"/>
    <w:rsid w:val="00C012AA"/>
    <w:rsid w:val="00C014CA"/>
    <w:rsid w:val="00C015B4"/>
    <w:rsid w:val="00C020DD"/>
    <w:rsid w:val="00C028FF"/>
    <w:rsid w:val="00C02F8A"/>
    <w:rsid w:val="00C03478"/>
    <w:rsid w:val="00C0403B"/>
    <w:rsid w:val="00C04DBA"/>
    <w:rsid w:val="00C05028"/>
    <w:rsid w:val="00C06134"/>
    <w:rsid w:val="00C06B42"/>
    <w:rsid w:val="00C06CAB"/>
    <w:rsid w:val="00C07914"/>
    <w:rsid w:val="00C10317"/>
    <w:rsid w:val="00C104FA"/>
    <w:rsid w:val="00C10691"/>
    <w:rsid w:val="00C10BED"/>
    <w:rsid w:val="00C10C6E"/>
    <w:rsid w:val="00C10CDB"/>
    <w:rsid w:val="00C10F0B"/>
    <w:rsid w:val="00C10F40"/>
    <w:rsid w:val="00C11359"/>
    <w:rsid w:val="00C11402"/>
    <w:rsid w:val="00C11EBB"/>
    <w:rsid w:val="00C133F9"/>
    <w:rsid w:val="00C137E9"/>
    <w:rsid w:val="00C13839"/>
    <w:rsid w:val="00C13FC1"/>
    <w:rsid w:val="00C15081"/>
    <w:rsid w:val="00C1594F"/>
    <w:rsid w:val="00C15A59"/>
    <w:rsid w:val="00C16D36"/>
    <w:rsid w:val="00C16D58"/>
    <w:rsid w:val="00C17066"/>
    <w:rsid w:val="00C17133"/>
    <w:rsid w:val="00C17B41"/>
    <w:rsid w:val="00C17D7A"/>
    <w:rsid w:val="00C2072B"/>
    <w:rsid w:val="00C20892"/>
    <w:rsid w:val="00C2155F"/>
    <w:rsid w:val="00C2172C"/>
    <w:rsid w:val="00C218A8"/>
    <w:rsid w:val="00C223D4"/>
    <w:rsid w:val="00C2244A"/>
    <w:rsid w:val="00C226BA"/>
    <w:rsid w:val="00C22B7C"/>
    <w:rsid w:val="00C22C31"/>
    <w:rsid w:val="00C2358D"/>
    <w:rsid w:val="00C23A58"/>
    <w:rsid w:val="00C23B3A"/>
    <w:rsid w:val="00C23FFF"/>
    <w:rsid w:val="00C243A2"/>
    <w:rsid w:val="00C25423"/>
    <w:rsid w:val="00C25D07"/>
    <w:rsid w:val="00C25E32"/>
    <w:rsid w:val="00C260A5"/>
    <w:rsid w:val="00C261DE"/>
    <w:rsid w:val="00C2776E"/>
    <w:rsid w:val="00C30316"/>
    <w:rsid w:val="00C30C79"/>
    <w:rsid w:val="00C31084"/>
    <w:rsid w:val="00C3129D"/>
    <w:rsid w:val="00C313DB"/>
    <w:rsid w:val="00C31D19"/>
    <w:rsid w:val="00C3209D"/>
    <w:rsid w:val="00C32C83"/>
    <w:rsid w:val="00C331D5"/>
    <w:rsid w:val="00C3374B"/>
    <w:rsid w:val="00C34709"/>
    <w:rsid w:val="00C349B3"/>
    <w:rsid w:val="00C3512A"/>
    <w:rsid w:val="00C358C7"/>
    <w:rsid w:val="00C35E70"/>
    <w:rsid w:val="00C35FCE"/>
    <w:rsid w:val="00C3645C"/>
    <w:rsid w:val="00C364C9"/>
    <w:rsid w:val="00C3797D"/>
    <w:rsid w:val="00C405C6"/>
    <w:rsid w:val="00C40E78"/>
    <w:rsid w:val="00C4156C"/>
    <w:rsid w:val="00C41876"/>
    <w:rsid w:val="00C42794"/>
    <w:rsid w:val="00C43383"/>
    <w:rsid w:val="00C4540F"/>
    <w:rsid w:val="00C4559E"/>
    <w:rsid w:val="00C464D6"/>
    <w:rsid w:val="00C465CF"/>
    <w:rsid w:val="00C478BF"/>
    <w:rsid w:val="00C47CB4"/>
    <w:rsid w:val="00C50240"/>
    <w:rsid w:val="00C505EB"/>
    <w:rsid w:val="00C50B0F"/>
    <w:rsid w:val="00C50D6C"/>
    <w:rsid w:val="00C50DCE"/>
    <w:rsid w:val="00C51909"/>
    <w:rsid w:val="00C52195"/>
    <w:rsid w:val="00C52D0C"/>
    <w:rsid w:val="00C532CF"/>
    <w:rsid w:val="00C5391B"/>
    <w:rsid w:val="00C53FA8"/>
    <w:rsid w:val="00C54B97"/>
    <w:rsid w:val="00C54F24"/>
    <w:rsid w:val="00C55211"/>
    <w:rsid w:val="00C55A12"/>
    <w:rsid w:val="00C55D79"/>
    <w:rsid w:val="00C56235"/>
    <w:rsid w:val="00C573C8"/>
    <w:rsid w:val="00C60866"/>
    <w:rsid w:val="00C60FBF"/>
    <w:rsid w:val="00C61214"/>
    <w:rsid w:val="00C61500"/>
    <w:rsid w:val="00C61B00"/>
    <w:rsid w:val="00C625AB"/>
    <w:rsid w:val="00C637A7"/>
    <w:rsid w:val="00C64226"/>
    <w:rsid w:val="00C64D22"/>
    <w:rsid w:val="00C64DF7"/>
    <w:rsid w:val="00C6530D"/>
    <w:rsid w:val="00C65A4D"/>
    <w:rsid w:val="00C65AFC"/>
    <w:rsid w:val="00C664D3"/>
    <w:rsid w:val="00C671DD"/>
    <w:rsid w:val="00C67358"/>
    <w:rsid w:val="00C70019"/>
    <w:rsid w:val="00C718F3"/>
    <w:rsid w:val="00C719C4"/>
    <w:rsid w:val="00C71BB4"/>
    <w:rsid w:val="00C722E4"/>
    <w:rsid w:val="00C72C5F"/>
    <w:rsid w:val="00C733BA"/>
    <w:rsid w:val="00C734F0"/>
    <w:rsid w:val="00C73B11"/>
    <w:rsid w:val="00C73BDC"/>
    <w:rsid w:val="00C7420D"/>
    <w:rsid w:val="00C74269"/>
    <w:rsid w:val="00C74934"/>
    <w:rsid w:val="00C74B64"/>
    <w:rsid w:val="00C76347"/>
    <w:rsid w:val="00C76A97"/>
    <w:rsid w:val="00C76FE8"/>
    <w:rsid w:val="00C7711D"/>
    <w:rsid w:val="00C8000A"/>
    <w:rsid w:val="00C806B5"/>
    <w:rsid w:val="00C80A14"/>
    <w:rsid w:val="00C80EB5"/>
    <w:rsid w:val="00C811ED"/>
    <w:rsid w:val="00C81AD4"/>
    <w:rsid w:val="00C81B9C"/>
    <w:rsid w:val="00C81C41"/>
    <w:rsid w:val="00C82450"/>
    <w:rsid w:val="00C83110"/>
    <w:rsid w:val="00C83A99"/>
    <w:rsid w:val="00C843D8"/>
    <w:rsid w:val="00C8451D"/>
    <w:rsid w:val="00C84BE6"/>
    <w:rsid w:val="00C84D9E"/>
    <w:rsid w:val="00C84F68"/>
    <w:rsid w:val="00C85F14"/>
    <w:rsid w:val="00C8647F"/>
    <w:rsid w:val="00C86B3C"/>
    <w:rsid w:val="00C86D39"/>
    <w:rsid w:val="00C86EFB"/>
    <w:rsid w:val="00C8779C"/>
    <w:rsid w:val="00C90E5C"/>
    <w:rsid w:val="00C9144E"/>
    <w:rsid w:val="00C9177E"/>
    <w:rsid w:val="00C91F94"/>
    <w:rsid w:val="00C92389"/>
    <w:rsid w:val="00C92D72"/>
    <w:rsid w:val="00C93299"/>
    <w:rsid w:val="00C9366C"/>
    <w:rsid w:val="00C93D80"/>
    <w:rsid w:val="00C9415C"/>
    <w:rsid w:val="00C94FE7"/>
    <w:rsid w:val="00C95B1C"/>
    <w:rsid w:val="00C95EAF"/>
    <w:rsid w:val="00C96217"/>
    <w:rsid w:val="00C964DC"/>
    <w:rsid w:val="00C970A5"/>
    <w:rsid w:val="00C97A1B"/>
    <w:rsid w:val="00CA012A"/>
    <w:rsid w:val="00CA0D47"/>
    <w:rsid w:val="00CA1477"/>
    <w:rsid w:val="00CA15C0"/>
    <w:rsid w:val="00CA1630"/>
    <w:rsid w:val="00CA1FCB"/>
    <w:rsid w:val="00CA2161"/>
    <w:rsid w:val="00CA2701"/>
    <w:rsid w:val="00CA2821"/>
    <w:rsid w:val="00CA2E78"/>
    <w:rsid w:val="00CA32C0"/>
    <w:rsid w:val="00CA35FE"/>
    <w:rsid w:val="00CA36B3"/>
    <w:rsid w:val="00CA378C"/>
    <w:rsid w:val="00CA38E5"/>
    <w:rsid w:val="00CA41CC"/>
    <w:rsid w:val="00CA4797"/>
    <w:rsid w:val="00CA4B15"/>
    <w:rsid w:val="00CA4F8A"/>
    <w:rsid w:val="00CA50C9"/>
    <w:rsid w:val="00CA53CB"/>
    <w:rsid w:val="00CA556F"/>
    <w:rsid w:val="00CA56F6"/>
    <w:rsid w:val="00CA5911"/>
    <w:rsid w:val="00CA66CA"/>
    <w:rsid w:val="00CA6A8C"/>
    <w:rsid w:val="00CB0475"/>
    <w:rsid w:val="00CB1893"/>
    <w:rsid w:val="00CB1CAF"/>
    <w:rsid w:val="00CB1EF4"/>
    <w:rsid w:val="00CB23FC"/>
    <w:rsid w:val="00CB2763"/>
    <w:rsid w:val="00CB2E47"/>
    <w:rsid w:val="00CB2F14"/>
    <w:rsid w:val="00CB35E8"/>
    <w:rsid w:val="00CB3891"/>
    <w:rsid w:val="00CB3906"/>
    <w:rsid w:val="00CB3A15"/>
    <w:rsid w:val="00CB4A9E"/>
    <w:rsid w:val="00CB53DD"/>
    <w:rsid w:val="00CB5AF8"/>
    <w:rsid w:val="00CB5B4A"/>
    <w:rsid w:val="00CB6AA9"/>
    <w:rsid w:val="00CB6AE5"/>
    <w:rsid w:val="00CB6B61"/>
    <w:rsid w:val="00CB6D3E"/>
    <w:rsid w:val="00CB7504"/>
    <w:rsid w:val="00CC0897"/>
    <w:rsid w:val="00CC0AA7"/>
    <w:rsid w:val="00CC0BB0"/>
    <w:rsid w:val="00CC1A12"/>
    <w:rsid w:val="00CC2F8A"/>
    <w:rsid w:val="00CC37A3"/>
    <w:rsid w:val="00CC40FF"/>
    <w:rsid w:val="00CC50DD"/>
    <w:rsid w:val="00CC538B"/>
    <w:rsid w:val="00CC6692"/>
    <w:rsid w:val="00CC6813"/>
    <w:rsid w:val="00CC6BFD"/>
    <w:rsid w:val="00CC70D6"/>
    <w:rsid w:val="00CC7299"/>
    <w:rsid w:val="00CC7BB1"/>
    <w:rsid w:val="00CD116C"/>
    <w:rsid w:val="00CD19B0"/>
    <w:rsid w:val="00CD21C7"/>
    <w:rsid w:val="00CD24FD"/>
    <w:rsid w:val="00CD2DA3"/>
    <w:rsid w:val="00CD2FE9"/>
    <w:rsid w:val="00CD3FEB"/>
    <w:rsid w:val="00CD4282"/>
    <w:rsid w:val="00CD51A7"/>
    <w:rsid w:val="00CD5A72"/>
    <w:rsid w:val="00CD5E04"/>
    <w:rsid w:val="00CD6091"/>
    <w:rsid w:val="00CD63DF"/>
    <w:rsid w:val="00CD64C1"/>
    <w:rsid w:val="00CD695E"/>
    <w:rsid w:val="00CD6FA6"/>
    <w:rsid w:val="00CD71DE"/>
    <w:rsid w:val="00CD7D01"/>
    <w:rsid w:val="00CE02C5"/>
    <w:rsid w:val="00CE0676"/>
    <w:rsid w:val="00CE15F0"/>
    <w:rsid w:val="00CE1C48"/>
    <w:rsid w:val="00CE1CA3"/>
    <w:rsid w:val="00CE1DA7"/>
    <w:rsid w:val="00CE1F83"/>
    <w:rsid w:val="00CE1FCD"/>
    <w:rsid w:val="00CE20B4"/>
    <w:rsid w:val="00CE20F1"/>
    <w:rsid w:val="00CE25CE"/>
    <w:rsid w:val="00CE2D66"/>
    <w:rsid w:val="00CE38B9"/>
    <w:rsid w:val="00CE3CD7"/>
    <w:rsid w:val="00CE3D8D"/>
    <w:rsid w:val="00CE4D7E"/>
    <w:rsid w:val="00CE567F"/>
    <w:rsid w:val="00CE588A"/>
    <w:rsid w:val="00CE61E6"/>
    <w:rsid w:val="00CE6882"/>
    <w:rsid w:val="00CE6EA6"/>
    <w:rsid w:val="00CE7291"/>
    <w:rsid w:val="00CE72B4"/>
    <w:rsid w:val="00CE73DA"/>
    <w:rsid w:val="00CE754E"/>
    <w:rsid w:val="00CF063C"/>
    <w:rsid w:val="00CF0F10"/>
    <w:rsid w:val="00CF13B5"/>
    <w:rsid w:val="00CF162F"/>
    <w:rsid w:val="00CF1D46"/>
    <w:rsid w:val="00CF2E22"/>
    <w:rsid w:val="00CF3FF2"/>
    <w:rsid w:val="00CF4043"/>
    <w:rsid w:val="00CF4082"/>
    <w:rsid w:val="00CF41D3"/>
    <w:rsid w:val="00CF467D"/>
    <w:rsid w:val="00CF49B0"/>
    <w:rsid w:val="00CF4ADC"/>
    <w:rsid w:val="00CF5160"/>
    <w:rsid w:val="00CF5FDC"/>
    <w:rsid w:val="00CF60F6"/>
    <w:rsid w:val="00CF623B"/>
    <w:rsid w:val="00CF677A"/>
    <w:rsid w:val="00CF69A4"/>
    <w:rsid w:val="00CF6AF6"/>
    <w:rsid w:val="00CF6B39"/>
    <w:rsid w:val="00CF75F0"/>
    <w:rsid w:val="00CF7B46"/>
    <w:rsid w:val="00CF7D3D"/>
    <w:rsid w:val="00D00001"/>
    <w:rsid w:val="00D003D0"/>
    <w:rsid w:val="00D00DE0"/>
    <w:rsid w:val="00D00E32"/>
    <w:rsid w:val="00D01381"/>
    <w:rsid w:val="00D015EC"/>
    <w:rsid w:val="00D02155"/>
    <w:rsid w:val="00D02A00"/>
    <w:rsid w:val="00D02B75"/>
    <w:rsid w:val="00D02B95"/>
    <w:rsid w:val="00D030DE"/>
    <w:rsid w:val="00D0342D"/>
    <w:rsid w:val="00D0375E"/>
    <w:rsid w:val="00D03CB6"/>
    <w:rsid w:val="00D03FC7"/>
    <w:rsid w:val="00D041B4"/>
    <w:rsid w:val="00D04397"/>
    <w:rsid w:val="00D051D2"/>
    <w:rsid w:val="00D05220"/>
    <w:rsid w:val="00D06878"/>
    <w:rsid w:val="00D06FA2"/>
    <w:rsid w:val="00D07137"/>
    <w:rsid w:val="00D07795"/>
    <w:rsid w:val="00D07A8A"/>
    <w:rsid w:val="00D07CFF"/>
    <w:rsid w:val="00D10528"/>
    <w:rsid w:val="00D106CF"/>
    <w:rsid w:val="00D10938"/>
    <w:rsid w:val="00D11171"/>
    <w:rsid w:val="00D111B8"/>
    <w:rsid w:val="00D118B3"/>
    <w:rsid w:val="00D12288"/>
    <w:rsid w:val="00D12524"/>
    <w:rsid w:val="00D13C6A"/>
    <w:rsid w:val="00D1520C"/>
    <w:rsid w:val="00D15F87"/>
    <w:rsid w:val="00D16C98"/>
    <w:rsid w:val="00D17E74"/>
    <w:rsid w:val="00D203E2"/>
    <w:rsid w:val="00D22AD0"/>
    <w:rsid w:val="00D22D4D"/>
    <w:rsid w:val="00D22F50"/>
    <w:rsid w:val="00D235FE"/>
    <w:rsid w:val="00D238EA"/>
    <w:rsid w:val="00D23CD0"/>
    <w:rsid w:val="00D23F06"/>
    <w:rsid w:val="00D24435"/>
    <w:rsid w:val="00D24804"/>
    <w:rsid w:val="00D256E8"/>
    <w:rsid w:val="00D257F2"/>
    <w:rsid w:val="00D267C1"/>
    <w:rsid w:val="00D269DD"/>
    <w:rsid w:val="00D26F44"/>
    <w:rsid w:val="00D26FDB"/>
    <w:rsid w:val="00D27501"/>
    <w:rsid w:val="00D301B7"/>
    <w:rsid w:val="00D30F92"/>
    <w:rsid w:val="00D3145F"/>
    <w:rsid w:val="00D31B94"/>
    <w:rsid w:val="00D322C8"/>
    <w:rsid w:val="00D32468"/>
    <w:rsid w:val="00D32FAD"/>
    <w:rsid w:val="00D33ADD"/>
    <w:rsid w:val="00D33B7C"/>
    <w:rsid w:val="00D346DA"/>
    <w:rsid w:val="00D34F25"/>
    <w:rsid w:val="00D35081"/>
    <w:rsid w:val="00D353A4"/>
    <w:rsid w:val="00D358B0"/>
    <w:rsid w:val="00D3644C"/>
    <w:rsid w:val="00D36C53"/>
    <w:rsid w:val="00D37103"/>
    <w:rsid w:val="00D37117"/>
    <w:rsid w:val="00D37537"/>
    <w:rsid w:val="00D3792B"/>
    <w:rsid w:val="00D40A2B"/>
    <w:rsid w:val="00D40F33"/>
    <w:rsid w:val="00D40F9E"/>
    <w:rsid w:val="00D41076"/>
    <w:rsid w:val="00D41314"/>
    <w:rsid w:val="00D41565"/>
    <w:rsid w:val="00D41EAF"/>
    <w:rsid w:val="00D42813"/>
    <w:rsid w:val="00D42844"/>
    <w:rsid w:val="00D42F96"/>
    <w:rsid w:val="00D438F2"/>
    <w:rsid w:val="00D4519E"/>
    <w:rsid w:val="00D45ACC"/>
    <w:rsid w:val="00D45B94"/>
    <w:rsid w:val="00D45D60"/>
    <w:rsid w:val="00D46D1C"/>
    <w:rsid w:val="00D46EA3"/>
    <w:rsid w:val="00D46ED1"/>
    <w:rsid w:val="00D47168"/>
    <w:rsid w:val="00D479C6"/>
    <w:rsid w:val="00D503D3"/>
    <w:rsid w:val="00D503E3"/>
    <w:rsid w:val="00D507C9"/>
    <w:rsid w:val="00D51487"/>
    <w:rsid w:val="00D53929"/>
    <w:rsid w:val="00D5444F"/>
    <w:rsid w:val="00D54C78"/>
    <w:rsid w:val="00D5580F"/>
    <w:rsid w:val="00D55A68"/>
    <w:rsid w:val="00D55CF7"/>
    <w:rsid w:val="00D55F9D"/>
    <w:rsid w:val="00D564E0"/>
    <w:rsid w:val="00D60DE0"/>
    <w:rsid w:val="00D61753"/>
    <w:rsid w:val="00D62181"/>
    <w:rsid w:val="00D62193"/>
    <w:rsid w:val="00D6235D"/>
    <w:rsid w:val="00D62412"/>
    <w:rsid w:val="00D626BB"/>
    <w:rsid w:val="00D634C3"/>
    <w:rsid w:val="00D636EC"/>
    <w:rsid w:val="00D63818"/>
    <w:rsid w:val="00D63C46"/>
    <w:rsid w:val="00D63FEB"/>
    <w:rsid w:val="00D64151"/>
    <w:rsid w:val="00D6469C"/>
    <w:rsid w:val="00D64ACB"/>
    <w:rsid w:val="00D64CF6"/>
    <w:rsid w:val="00D64D02"/>
    <w:rsid w:val="00D65128"/>
    <w:rsid w:val="00D65273"/>
    <w:rsid w:val="00D665AD"/>
    <w:rsid w:val="00D665E1"/>
    <w:rsid w:val="00D66840"/>
    <w:rsid w:val="00D70635"/>
    <w:rsid w:val="00D7072A"/>
    <w:rsid w:val="00D708C0"/>
    <w:rsid w:val="00D70AAC"/>
    <w:rsid w:val="00D72F77"/>
    <w:rsid w:val="00D72FF0"/>
    <w:rsid w:val="00D73662"/>
    <w:rsid w:val="00D74AA8"/>
    <w:rsid w:val="00D74E26"/>
    <w:rsid w:val="00D75B1F"/>
    <w:rsid w:val="00D75F40"/>
    <w:rsid w:val="00D773B4"/>
    <w:rsid w:val="00D7744B"/>
    <w:rsid w:val="00D779FE"/>
    <w:rsid w:val="00D800FD"/>
    <w:rsid w:val="00D80736"/>
    <w:rsid w:val="00D8098A"/>
    <w:rsid w:val="00D81674"/>
    <w:rsid w:val="00D81983"/>
    <w:rsid w:val="00D820AD"/>
    <w:rsid w:val="00D82D66"/>
    <w:rsid w:val="00D82EFE"/>
    <w:rsid w:val="00D8301C"/>
    <w:rsid w:val="00D83083"/>
    <w:rsid w:val="00D839D8"/>
    <w:rsid w:val="00D84257"/>
    <w:rsid w:val="00D842E0"/>
    <w:rsid w:val="00D85236"/>
    <w:rsid w:val="00D854F0"/>
    <w:rsid w:val="00D85837"/>
    <w:rsid w:val="00D873B6"/>
    <w:rsid w:val="00D87C8B"/>
    <w:rsid w:val="00D90371"/>
    <w:rsid w:val="00D90422"/>
    <w:rsid w:val="00D90FFF"/>
    <w:rsid w:val="00D916F2"/>
    <w:rsid w:val="00D91DC3"/>
    <w:rsid w:val="00D927A9"/>
    <w:rsid w:val="00D92FD3"/>
    <w:rsid w:val="00D936FD"/>
    <w:rsid w:val="00D93787"/>
    <w:rsid w:val="00D941D2"/>
    <w:rsid w:val="00D9456A"/>
    <w:rsid w:val="00D9465F"/>
    <w:rsid w:val="00D94B18"/>
    <w:rsid w:val="00D94B66"/>
    <w:rsid w:val="00D94F97"/>
    <w:rsid w:val="00D95376"/>
    <w:rsid w:val="00D95669"/>
    <w:rsid w:val="00D956FA"/>
    <w:rsid w:val="00D9622C"/>
    <w:rsid w:val="00D96857"/>
    <w:rsid w:val="00D96AA5"/>
    <w:rsid w:val="00D96F4E"/>
    <w:rsid w:val="00DA07F8"/>
    <w:rsid w:val="00DA0CEE"/>
    <w:rsid w:val="00DA10DB"/>
    <w:rsid w:val="00DA1994"/>
    <w:rsid w:val="00DA1A43"/>
    <w:rsid w:val="00DA1EDA"/>
    <w:rsid w:val="00DA2013"/>
    <w:rsid w:val="00DA2EA3"/>
    <w:rsid w:val="00DA3384"/>
    <w:rsid w:val="00DA46D8"/>
    <w:rsid w:val="00DA473A"/>
    <w:rsid w:val="00DA4DEC"/>
    <w:rsid w:val="00DA5061"/>
    <w:rsid w:val="00DA5751"/>
    <w:rsid w:val="00DA5BE6"/>
    <w:rsid w:val="00DB0F7A"/>
    <w:rsid w:val="00DB1542"/>
    <w:rsid w:val="00DB1C8B"/>
    <w:rsid w:val="00DB1F0C"/>
    <w:rsid w:val="00DB2D3D"/>
    <w:rsid w:val="00DB3071"/>
    <w:rsid w:val="00DB3596"/>
    <w:rsid w:val="00DB3FA0"/>
    <w:rsid w:val="00DB4AC5"/>
    <w:rsid w:val="00DB4D48"/>
    <w:rsid w:val="00DB581F"/>
    <w:rsid w:val="00DB58D4"/>
    <w:rsid w:val="00DB6020"/>
    <w:rsid w:val="00DB6139"/>
    <w:rsid w:val="00DB692B"/>
    <w:rsid w:val="00DB6953"/>
    <w:rsid w:val="00DB6E33"/>
    <w:rsid w:val="00DB6EB7"/>
    <w:rsid w:val="00DB7731"/>
    <w:rsid w:val="00DC0302"/>
    <w:rsid w:val="00DC044D"/>
    <w:rsid w:val="00DC0C25"/>
    <w:rsid w:val="00DC0CDC"/>
    <w:rsid w:val="00DC0FDA"/>
    <w:rsid w:val="00DC161F"/>
    <w:rsid w:val="00DC1B25"/>
    <w:rsid w:val="00DC2204"/>
    <w:rsid w:val="00DC265A"/>
    <w:rsid w:val="00DC2961"/>
    <w:rsid w:val="00DC32E6"/>
    <w:rsid w:val="00DC3440"/>
    <w:rsid w:val="00DC3D00"/>
    <w:rsid w:val="00DC45C6"/>
    <w:rsid w:val="00DC48CA"/>
    <w:rsid w:val="00DC4DDE"/>
    <w:rsid w:val="00DC5236"/>
    <w:rsid w:val="00DC5DF6"/>
    <w:rsid w:val="00DC5F2C"/>
    <w:rsid w:val="00DC6574"/>
    <w:rsid w:val="00DC6DC1"/>
    <w:rsid w:val="00DC6EBF"/>
    <w:rsid w:val="00DC7330"/>
    <w:rsid w:val="00DC7584"/>
    <w:rsid w:val="00DC79CF"/>
    <w:rsid w:val="00DC7FE5"/>
    <w:rsid w:val="00DD0191"/>
    <w:rsid w:val="00DD0C10"/>
    <w:rsid w:val="00DD11F5"/>
    <w:rsid w:val="00DD1315"/>
    <w:rsid w:val="00DD152A"/>
    <w:rsid w:val="00DD21E1"/>
    <w:rsid w:val="00DD2EEF"/>
    <w:rsid w:val="00DD33FA"/>
    <w:rsid w:val="00DD3731"/>
    <w:rsid w:val="00DD3754"/>
    <w:rsid w:val="00DD3D88"/>
    <w:rsid w:val="00DD4D64"/>
    <w:rsid w:val="00DD5D93"/>
    <w:rsid w:val="00DD5FCA"/>
    <w:rsid w:val="00DD6C87"/>
    <w:rsid w:val="00DD70DB"/>
    <w:rsid w:val="00DD75EF"/>
    <w:rsid w:val="00DD7B27"/>
    <w:rsid w:val="00DD7BBE"/>
    <w:rsid w:val="00DE0E9A"/>
    <w:rsid w:val="00DE138B"/>
    <w:rsid w:val="00DE1656"/>
    <w:rsid w:val="00DE1918"/>
    <w:rsid w:val="00DE20AE"/>
    <w:rsid w:val="00DE285A"/>
    <w:rsid w:val="00DE3DE5"/>
    <w:rsid w:val="00DE4221"/>
    <w:rsid w:val="00DE4664"/>
    <w:rsid w:val="00DE5243"/>
    <w:rsid w:val="00DE52C8"/>
    <w:rsid w:val="00DE5C5F"/>
    <w:rsid w:val="00DE5DDF"/>
    <w:rsid w:val="00DE5EDD"/>
    <w:rsid w:val="00DE6299"/>
    <w:rsid w:val="00DE6434"/>
    <w:rsid w:val="00DE6515"/>
    <w:rsid w:val="00DE787F"/>
    <w:rsid w:val="00DE793B"/>
    <w:rsid w:val="00DF0DB9"/>
    <w:rsid w:val="00DF103F"/>
    <w:rsid w:val="00DF1D81"/>
    <w:rsid w:val="00DF3147"/>
    <w:rsid w:val="00DF37E8"/>
    <w:rsid w:val="00DF3E86"/>
    <w:rsid w:val="00DF4B1D"/>
    <w:rsid w:val="00DF5073"/>
    <w:rsid w:val="00DF54A8"/>
    <w:rsid w:val="00DF562B"/>
    <w:rsid w:val="00DF6BC0"/>
    <w:rsid w:val="00DF7707"/>
    <w:rsid w:val="00DF7A90"/>
    <w:rsid w:val="00DF7E57"/>
    <w:rsid w:val="00E01467"/>
    <w:rsid w:val="00E01F82"/>
    <w:rsid w:val="00E02E6C"/>
    <w:rsid w:val="00E036F1"/>
    <w:rsid w:val="00E04471"/>
    <w:rsid w:val="00E046EB"/>
    <w:rsid w:val="00E06229"/>
    <w:rsid w:val="00E065D1"/>
    <w:rsid w:val="00E06DEE"/>
    <w:rsid w:val="00E06E00"/>
    <w:rsid w:val="00E06FA7"/>
    <w:rsid w:val="00E0771D"/>
    <w:rsid w:val="00E10090"/>
    <w:rsid w:val="00E1043B"/>
    <w:rsid w:val="00E10BA9"/>
    <w:rsid w:val="00E10BB1"/>
    <w:rsid w:val="00E12C62"/>
    <w:rsid w:val="00E1303C"/>
    <w:rsid w:val="00E1318D"/>
    <w:rsid w:val="00E13352"/>
    <w:rsid w:val="00E134D2"/>
    <w:rsid w:val="00E13C02"/>
    <w:rsid w:val="00E1408E"/>
    <w:rsid w:val="00E140D3"/>
    <w:rsid w:val="00E15C7F"/>
    <w:rsid w:val="00E16039"/>
    <w:rsid w:val="00E20F21"/>
    <w:rsid w:val="00E211C1"/>
    <w:rsid w:val="00E21501"/>
    <w:rsid w:val="00E2184A"/>
    <w:rsid w:val="00E2188C"/>
    <w:rsid w:val="00E22442"/>
    <w:rsid w:val="00E22D88"/>
    <w:rsid w:val="00E22E52"/>
    <w:rsid w:val="00E23059"/>
    <w:rsid w:val="00E233F1"/>
    <w:rsid w:val="00E2362C"/>
    <w:rsid w:val="00E23755"/>
    <w:rsid w:val="00E23EBD"/>
    <w:rsid w:val="00E24990"/>
    <w:rsid w:val="00E24B1D"/>
    <w:rsid w:val="00E24D0F"/>
    <w:rsid w:val="00E24D1E"/>
    <w:rsid w:val="00E254B0"/>
    <w:rsid w:val="00E26110"/>
    <w:rsid w:val="00E2615C"/>
    <w:rsid w:val="00E26F27"/>
    <w:rsid w:val="00E2718B"/>
    <w:rsid w:val="00E27943"/>
    <w:rsid w:val="00E27989"/>
    <w:rsid w:val="00E27A41"/>
    <w:rsid w:val="00E27C34"/>
    <w:rsid w:val="00E30249"/>
    <w:rsid w:val="00E30C01"/>
    <w:rsid w:val="00E316E1"/>
    <w:rsid w:val="00E31834"/>
    <w:rsid w:val="00E31FFC"/>
    <w:rsid w:val="00E32273"/>
    <w:rsid w:val="00E326BE"/>
    <w:rsid w:val="00E326FC"/>
    <w:rsid w:val="00E33583"/>
    <w:rsid w:val="00E3385E"/>
    <w:rsid w:val="00E33A65"/>
    <w:rsid w:val="00E33B64"/>
    <w:rsid w:val="00E33CAE"/>
    <w:rsid w:val="00E34D59"/>
    <w:rsid w:val="00E3540E"/>
    <w:rsid w:val="00E35733"/>
    <w:rsid w:val="00E35755"/>
    <w:rsid w:val="00E35BCD"/>
    <w:rsid w:val="00E3616F"/>
    <w:rsid w:val="00E36270"/>
    <w:rsid w:val="00E363E7"/>
    <w:rsid w:val="00E3643D"/>
    <w:rsid w:val="00E3689F"/>
    <w:rsid w:val="00E3750C"/>
    <w:rsid w:val="00E3776F"/>
    <w:rsid w:val="00E37BB4"/>
    <w:rsid w:val="00E4046D"/>
    <w:rsid w:val="00E40537"/>
    <w:rsid w:val="00E40619"/>
    <w:rsid w:val="00E40714"/>
    <w:rsid w:val="00E407AB"/>
    <w:rsid w:val="00E40814"/>
    <w:rsid w:val="00E409E2"/>
    <w:rsid w:val="00E41587"/>
    <w:rsid w:val="00E41A20"/>
    <w:rsid w:val="00E41B56"/>
    <w:rsid w:val="00E42111"/>
    <w:rsid w:val="00E42642"/>
    <w:rsid w:val="00E4296D"/>
    <w:rsid w:val="00E4482C"/>
    <w:rsid w:val="00E44E19"/>
    <w:rsid w:val="00E45B9D"/>
    <w:rsid w:val="00E46083"/>
    <w:rsid w:val="00E46EB3"/>
    <w:rsid w:val="00E47342"/>
    <w:rsid w:val="00E50FFE"/>
    <w:rsid w:val="00E51084"/>
    <w:rsid w:val="00E5113D"/>
    <w:rsid w:val="00E51541"/>
    <w:rsid w:val="00E52EF5"/>
    <w:rsid w:val="00E52FFA"/>
    <w:rsid w:val="00E53013"/>
    <w:rsid w:val="00E53412"/>
    <w:rsid w:val="00E535D7"/>
    <w:rsid w:val="00E5471E"/>
    <w:rsid w:val="00E54C5D"/>
    <w:rsid w:val="00E55A69"/>
    <w:rsid w:val="00E5701A"/>
    <w:rsid w:val="00E571C2"/>
    <w:rsid w:val="00E60095"/>
    <w:rsid w:val="00E6010E"/>
    <w:rsid w:val="00E603BB"/>
    <w:rsid w:val="00E60403"/>
    <w:rsid w:val="00E61334"/>
    <w:rsid w:val="00E6153F"/>
    <w:rsid w:val="00E617EC"/>
    <w:rsid w:val="00E62B13"/>
    <w:rsid w:val="00E62CE5"/>
    <w:rsid w:val="00E62FC3"/>
    <w:rsid w:val="00E6323B"/>
    <w:rsid w:val="00E64096"/>
    <w:rsid w:val="00E64565"/>
    <w:rsid w:val="00E64836"/>
    <w:rsid w:val="00E65C21"/>
    <w:rsid w:val="00E65CEA"/>
    <w:rsid w:val="00E66746"/>
    <w:rsid w:val="00E66CEB"/>
    <w:rsid w:val="00E6744A"/>
    <w:rsid w:val="00E67AF2"/>
    <w:rsid w:val="00E67F3F"/>
    <w:rsid w:val="00E701CB"/>
    <w:rsid w:val="00E7063E"/>
    <w:rsid w:val="00E70DAC"/>
    <w:rsid w:val="00E710B5"/>
    <w:rsid w:val="00E71818"/>
    <w:rsid w:val="00E71B11"/>
    <w:rsid w:val="00E72220"/>
    <w:rsid w:val="00E7298C"/>
    <w:rsid w:val="00E72A29"/>
    <w:rsid w:val="00E7320B"/>
    <w:rsid w:val="00E73926"/>
    <w:rsid w:val="00E7435D"/>
    <w:rsid w:val="00E74A37"/>
    <w:rsid w:val="00E758B0"/>
    <w:rsid w:val="00E75B89"/>
    <w:rsid w:val="00E763FE"/>
    <w:rsid w:val="00E77415"/>
    <w:rsid w:val="00E77A65"/>
    <w:rsid w:val="00E80F53"/>
    <w:rsid w:val="00E811C0"/>
    <w:rsid w:val="00E81776"/>
    <w:rsid w:val="00E8224E"/>
    <w:rsid w:val="00E824E4"/>
    <w:rsid w:val="00E8312C"/>
    <w:rsid w:val="00E83154"/>
    <w:rsid w:val="00E83347"/>
    <w:rsid w:val="00E83F65"/>
    <w:rsid w:val="00E8409E"/>
    <w:rsid w:val="00E840CB"/>
    <w:rsid w:val="00E844B2"/>
    <w:rsid w:val="00E84696"/>
    <w:rsid w:val="00E856E3"/>
    <w:rsid w:val="00E861A5"/>
    <w:rsid w:val="00E86F92"/>
    <w:rsid w:val="00E87A59"/>
    <w:rsid w:val="00E87E46"/>
    <w:rsid w:val="00E9025A"/>
    <w:rsid w:val="00E91402"/>
    <w:rsid w:val="00E916AB"/>
    <w:rsid w:val="00E91F14"/>
    <w:rsid w:val="00E91F4D"/>
    <w:rsid w:val="00E92798"/>
    <w:rsid w:val="00E92BC9"/>
    <w:rsid w:val="00E93B35"/>
    <w:rsid w:val="00E93FA3"/>
    <w:rsid w:val="00E93FE9"/>
    <w:rsid w:val="00E9414B"/>
    <w:rsid w:val="00E9430D"/>
    <w:rsid w:val="00E94720"/>
    <w:rsid w:val="00E951C2"/>
    <w:rsid w:val="00E95E6A"/>
    <w:rsid w:val="00E95FA4"/>
    <w:rsid w:val="00E9677A"/>
    <w:rsid w:val="00E97047"/>
    <w:rsid w:val="00EA0556"/>
    <w:rsid w:val="00EA0600"/>
    <w:rsid w:val="00EA184B"/>
    <w:rsid w:val="00EA1A9C"/>
    <w:rsid w:val="00EA1BFC"/>
    <w:rsid w:val="00EA23DD"/>
    <w:rsid w:val="00EA2DE9"/>
    <w:rsid w:val="00EA45F2"/>
    <w:rsid w:val="00EA497B"/>
    <w:rsid w:val="00EA4AFE"/>
    <w:rsid w:val="00EA4B98"/>
    <w:rsid w:val="00EA4BAD"/>
    <w:rsid w:val="00EA57C5"/>
    <w:rsid w:val="00EB0620"/>
    <w:rsid w:val="00EB0694"/>
    <w:rsid w:val="00EB0BDC"/>
    <w:rsid w:val="00EB12E3"/>
    <w:rsid w:val="00EB1B10"/>
    <w:rsid w:val="00EB2248"/>
    <w:rsid w:val="00EB261F"/>
    <w:rsid w:val="00EB27B0"/>
    <w:rsid w:val="00EB289C"/>
    <w:rsid w:val="00EB2FFB"/>
    <w:rsid w:val="00EB3346"/>
    <w:rsid w:val="00EB393E"/>
    <w:rsid w:val="00EB3D72"/>
    <w:rsid w:val="00EB4103"/>
    <w:rsid w:val="00EB4243"/>
    <w:rsid w:val="00EB44D3"/>
    <w:rsid w:val="00EB45F4"/>
    <w:rsid w:val="00EB473A"/>
    <w:rsid w:val="00EB5158"/>
    <w:rsid w:val="00EB543C"/>
    <w:rsid w:val="00EB647A"/>
    <w:rsid w:val="00EB65BA"/>
    <w:rsid w:val="00EB72A9"/>
    <w:rsid w:val="00EB79F0"/>
    <w:rsid w:val="00EC06E7"/>
    <w:rsid w:val="00EC1930"/>
    <w:rsid w:val="00EC209A"/>
    <w:rsid w:val="00EC2960"/>
    <w:rsid w:val="00EC2A41"/>
    <w:rsid w:val="00EC3177"/>
    <w:rsid w:val="00EC443F"/>
    <w:rsid w:val="00EC454B"/>
    <w:rsid w:val="00EC4761"/>
    <w:rsid w:val="00EC5581"/>
    <w:rsid w:val="00EC591F"/>
    <w:rsid w:val="00EC5AF1"/>
    <w:rsid w:val="00EC65D8"/>
    <w:rsid w:val="00EC6D4A"/>
    <w:rsid w:val="00EC6DF0"/>
    <w:rsid w:val="00EC7638"/>
    <w:rsid w:val="00EC7AB8"/>
    <w:rsid w:val="00ED0A67"/>
    <w:rsid w:val="00ED2EC3"/>
    <w:rsid w:val="00ED2EE6"/>
    <w:rsid w:val="00ED34E5"/>
    <w:rsid w:val="00ED3634"/>
    <w:rsid w:val="00ED36EF"/>
    <w:rsid w:val="00ED3AF1"/>
    <w:rsid w:val="00ED4291"/>
    <w:rsid w:val="00ED43DE"/>
    <w:rsid w:val="00ED4B2F"/>
    <w:rsid w:val="00ED4F69"/>
    <w:rsid w:val="00ED5B0F"/>
    <w:rsid w:val="00ED5C73"/>
    <w:rsid w:val="00ED6D58"/>
    <w:rsid w:val="00ED6FAF"/>
    <w:rsid w:val="00ED744B"/>
    <w:rsid w:val="00ED759B"/>
    <w:rsid w:val="00ED7AF8"/>
    <w:rsid w:val="00ED7BA4"/>
    <w:rsid w:val="00ED7F9C"/>
    <w:rsid w:val="00ED7FCE"/>
    <w:rsid w:val="00EE0CB5"/>
    <w:rsid w:val="00EE10BA"/>
    <w:rsid w:val="00EE1BE6"/>
    <w:rsid w:val="00EE21B1"/>
    <w:rsid w:val="00EE2676"/>
    <w:rsid w:val="00EE480E"/>
    <w:rsid w:val="00EE4831"/>
    <w:rsid w:val="00EE4CF1"/>
    <w:rsid w:val="00EE4E5F"/>
    <w:rsid w:val="00EE5936"/>
    <w:rsid w:val="00EE5EDF"/>
    <w:rsid w:val="00EE60D2"/>
    <w:rsid w:val="00EE613C"/>
    <w:rsid w:val="00EE6659"/>
    <w:rsid w:val="00EE666E"/>
    <w:rsid w:val="00EE722A"/>
    <w:rsid w:val="00EE72D0"/>
    <w:rsid w:val="00EE74C5"/>
    <w:rsid w:val="00EE7DCF"/>
    <w:rsid w:val="00EE7E3F"/>
    <w:rsid w:val="00EF048F"/>
    <w:rsid w:val="00EF0BAF"/>
    <w:rsid w:val="00EF0C32"/>
    <w:rsid w:val="00EF0F38"/>
    <w:rsid w:val="00EF1416"/>
    <w:rsid w:val="00EF156B"/>
    <w:rsid w:val="00EF1856"/>
    <w:rsid w:val="00EF1BFC"/>
    <w:rsid w:val="00EF1F8C"/>
    <w:rsid w:val="00EF2B51"/>
    <w:rsid w:val="00EF3099"/>
    <w:rsid w:val="00EF3161"/>
    <w:rsid w:val="00EF34C8"/>
    <w:rsid w:val="00EF3581"/>
    <w:rsid w:val="00EF3991"/>
    <w:rsid w:val="00EF3D21"/>
    <w:rsid w:val="00EF3ECB"/>
    <w:rsid w:val="00EF4694"/>
    <w:rsid w:val="00EF56B2"/>
    <w:rsid w:val="00EF5F18"/>
    <w:rsid w:val="00EF63E3"/>
    <w:rsid w:val="00EF6AE8"/>
    <w:rsid w:val="00EF72BE"/>
    <w:rsid w:val="00EF7716"/>
    <w:rsid w:val="00F000DE"/>
    <w:rsid w:val="00F001BE"/>
    <w:rsid w:val="00F00BFF"/>
    <w:rsid w:val="00F02814"/>
    <w:rsid w:val="00F02DED"/>
    <w:rsid w:val="00F03D4B"/>
    <w:rsid w:val="00F044BD"/>
    <w:rsid w:val="00F045C9"/>
    <w:rsid w:val="00F059A8"/>
    <w:rsid w:val="00F061CA"/>
    <w:rsid w:val="00F06627"/>
    <w:rsid w:val="00F066A7"/>
    <w:rsid w:val="00F06A62"/>
    <w:rsid w:val="00F06D9B"/>
    <w:rsid w:val="00F06E86"/>
    <w:rsid w:val="00F07023"/>
    <w:rsid w:val="00F0751D"/>
    <w:rsid w:val="00F07B21"/>
    <w:rsid w:val="00F10450"/>
    <w:rsid w:val="00F11590"/>
    <w:rsid w:val="00F1257F"/>
    <w:rsid w:val="00F12948"/>
    <w:rsid w:val="00F129D2"/>
    <w:rsid w:val="00F12DBE"/>
    <w:rsid w:val="00F14674"/>
    <w:rsid w:val="00F148BF"/>
    <w:rsid w:val="00F14939"/>
    <w:rsid w:val="00F149D0"/>
    <w:rsid w:val="00F14B6B"/>
    <w:rsid w:val="00F15014"/>
    <w:rsid w:val="00F150DA"/>
    <w:rsid w:val="00F15140"/>
    <w:rsid w:val="00F1628D"/>
    <w:rsid w:val="00F16BFF"/>
    <w:rsid w:val="00F171E0"/>
    <w:rsid w:val="00F17300"/>
    <w:rsid w:val="00F17CFA"/>
    <w:rsid w:val="00F20E91"/>
    <w:rsid w:val="00F20EEF"/>
    <w:rsid w:val="00F212BD"/>
    <w:rsid w:val="00F220E1"/>
    <w:rsid w:val="00F22C37"/>
    <w:rsid w:val="00F22E12"/>
    <w:rsid w:val="00F232D1"/>
    <w:rsid w:val="00F233F6"/>
    <w:rsid w:val="00F23F4C"/>
    <w:rsid w:val="00F25AB9"/>
    <w:rsid w:val="00F25C4C"/>
    <w:rsid w:val="00F25DC5"/>
    <w:rsid w:val="00F25FEC"/>
    <w:rsid w:val="00F26108"/>
    <w:rsid w:val="00F261F0"/>
    <w:rsid w:val="00F26349"/>
    <w:rsid w:val="00F2672F"/>
    <w:rsid w:val="00F26F0A"/>
    <w:rsid w:val="00F27871"/>
    <w:rsid w:val="00F27A90"/>
    <w:rsid w:val="00F305A2"/>
    <w:rsid w:val="00F31239"/>
    <w:rsid w:val="00F31612"/>
    <w:rsid w:val="00F31999"/>
    <w:rsid w:val="00F328B9"/>
    <w:rsid w:val="00F343C0"/>
    <w:rsid w:val="00F34836"/>
    <w:rsid w:val="00F34A44"/>
    <w:rsid w:val="00F34D92"/>
    <w:rsid w:val="00F36223"/>
    <w:rsid w:val="00F3735E"/>
    <w:rsid w:val="00F37777"/>
    <w:rsid w:val="00F405BD"/>
    <w:rsid w:val="00F40CB3"/>
    <w:rsid w:val="00F40D92"/>
    <w:rsid w:val="00F41043"/>
    <w:rsid w:val="00F41A7A"/>
    <w:rsid w:val="00F4225D"/>
    <w:rsid w:val="00F42776"/>
    <w:rsid w:val="00F43687"/>
    <w:rsid w:val="00F43E67"/>
    <w:rsid w:val="00F43EB1"/>
    <w:rsid w:val="00F45EF8"/>
    <w:rsid w:val="00F46830"/>
    <w:rsid w:val="00F47045"/>
    <w:rsid w:val="00F50030"/>
    <w:rsid w:val="00F500F9"/>
    <w:rsid w:val="00F50571"/>
    <w:rsid w:val="00F51A5A"/>
    <w:rsid w:val="00F528AA"/>
    <w:rsid w:val="00F5300E"/>
    <w:rsid w:val="00F53062"/>
    <w:rsid w:val="00F53419"/>
    <w:rsid w:val="00F53CF4"/>
    <w:rsid w:val="00F546F3"/>
    <w:rsid w:val="00F54768"/>
    <w:rsid w:val="00F550D0"/>
    <w:rsid w:val="00F55513"/>
    <w:rsid w:val="00F558B6"/>
    <w:rsid w:val="00F55CC9"/>
    <w:rsid w:val="00F55E42"/>
    <w:rsid w:val="00F56241"/>
    <w:rsid w:val="00F5655F"/>
    <w:rsid w:val="00F56E6B"/>
    <w:rsid w:val="00F57C63"/>
    <w:rsid w:val="00F57D2C"/>
    <w:rsid w:val="00F57D4D"/>
    <w:rsid w:val="00F602A1"/>
    <w:rsid w:val="00F60AB7"/>
    <w:rsid w:val="00F60E81"/>
    <w:rsid w:val="00F61D35"/>
    <w:rsid w:val="00F62167"/>
    <w:rsid w:val="00F6253A"/>
    <w:rsid w:val="00F62635"/>
    <w:rsid w:val="00F62F94"/>
    <w:rsid w:val="00F6459D"/>
    <w:rsid w:val="00F645E4"/>
    <w:rsid w:val="00F64E13"/>
    <w:rsid w:val="00F6504F"/>
    <w:rsid w:val="00F651C8"/>
    <w:rsid w:val="00F651D5"/>
    <w:rsid w:val="00F65E13"/>
    <w:rsid w:val="00F665CA"/>
    <w:rsid w:val="00F67125"/>
    <w:rsid w:val="00F671A0"/>
    <w:rsid w:val="00F70292"/>
    <w:rsid w:val="00F70DB3"/>
    <w:rsid w:val="00F71370"/>
    <w:rsid w:val="00F71FCB"/>
    <w:rsid w:val="00F7212F"/>
    <w:rsid w:val="00F72BCB"/>
    <w:rsid w:val="00F73506"/>
    <w:rsid w:val="00F735E4"/>
    <w:rsid w:val="00F7365F"/>
    <w:rsid w:val="00F73778"/>
    <w:rsid w:val="00F73F7F"/>
    <w:rsid w:val="00F73FB5"/>
    <w:rsid w:val="00F74387"/>
    <w:rsid w:val="00F747F3"/>
    <w:rsid w:val="00F75166"/>
    <w:rsid w:val="00F764A0"/>
    <w:rsid w:val="00F777F9"/>
    <w:rsid w:val="00F804B1"/>
    <w:rsid w:val="00F807C7"/>
    <w:rsid w:val="00F815F9"/>
    <w:rsid w:val="00F81980"/>
    <w:rsid w:val="00F81C63"/>
    <w:rsid w:val="00F81FED"/>
    <w:rsid w:val="00F829D6"/>
    <w:rsid w:val="00F82F1A"/>
    <w:rsid w:val="00F8352B"/>
    <w:rsid w:val="00F83DB6"/>
    <w:rsid w:val="00F8500A"/>
    <w:rsid w:val="00F8664A"/>
    <w:rsid w:val="00F8664E"/>
    <w:rsid w:val="00F86AF8"/>
    <w:rsid w:val="00F86B6B"/>
    <w:rsid w:val="00F86E2C"/>
    <w:rsid w:val="00F8708F"/>
    <w:rsid w:val="00F87A4F"/>
    <w:rsid w:val="00F87D25"/>
    <w:rsid w:val="00F87F31"/>
    <w:rsid w:val="00F90541"/>
    <w:rsid w:val="00F909B5"/>
    <w:rsid w:val="00F90A6A"/>
    <w:rsid w:val="00F90C87"/>
    <w:rsid w:val="00F91869"/>
    <w:rsid w:val="00F91A3F"/>
    <w:rsid w:val="00F91B6D"/>
    <w:rsid w:val="00F92023"/>
    <w:rsid w:val="00F9205B"/>
    <w:rsid w:val="00F921F7"/>
    <w:rsid w:val="00F921FC"/>
    <w:rsid w:val="00F9226B"/>
    <w:rsid w:val="00F939F0"/>
    <w:rsid w:val="00F9426B"/>
    <w:rsid w:val="00F94708"/>
    <w:rsid w:val="00F94A4B"/>
    <w:rsid w:val="00F94DD3"/>
    <w:rsid w:val="00F950C8"/>
    <w:rsid w:val="00F95AA1"/>
    <w:rsid w:val="00F95D98"/>
    <w:rsid w:val="00F96797"/>
    <w:rsid w:val="00F96DB3"/>
    <w:rsid w:val="00F971B8"/>
    <w:rsid w:val="00F973FE"/>
    <w:rsid w:val="00F97674"/>
    <w:rsid w:val="00F976E7"/>
    <w:rsid w:val="00F97E25"/>
    <w:rsid w:val="00FA0082"/>
    <w:rsid w:val="00FA0611"/>
    <w:rsid w:val="00FA0658"/>
    <w:rsid w:val="00FA0BDF"/>
    <w:rsid w:val="00FA18E5"/>
    <w:rsid w:val="00FA1FE0"/>
    <w:rsid w:val="00FA234B"/>
    <w:rsid w:val="00FA2504"/>
    <w:rsid w:val="00FA34C8"/>
    <w:rsid w:val="00FA3AB6"/>
    <w:rsid w:val="00FA40AE"/>
    <w:rsid w:val="00FA41C2"/>
    <w:rsid w:val="00FA4E61"/>
    <w:rsid w:val="00FA5845"/>
    <w:rsid w:val="00FA5D1C"/>
    <w:rsid w:val="00FA5F81"/>
    <w:rsid w:val="00FA7256"/>
    <w:rsid w:val="00FB0492"/>
    <w:rsid w:val="00FB1081"/>
    <w:rsid w:val="00FB21D0"/>
    <w:rsid w:val="00FB230C"/>
    <w:rsid w:val="00FB25FA"/>
    <w:rsid w:val="00FB358B"/>
    <w:rsid w:val="00FB48CF"/>
    <w:rsid w:val="00FB4E3F"/>
    <w:rsid w:val="00FB5A75"/>
    <w:rsid w:val="00FB606B"/>
    <w:rsid w:val="00FB61E2"/>
    <w:rsid w:val="00FB689D"/>
    <w:rsid w:val="00FB6ABE"/>
    <w:rsid w:val="00FB6CBC"/>
    <w:rsid w:val="00FB6E4A"/>
    <w:rsid w:val="00FB7444"/>
    <w:rsid w:val="00FB776A"/>
    <w:rsid w:val="00FB7AE8"/>
    <w:rsid w:val="00FB7D9C"/>
    <w:rsid w:val="00FC0F9A"/>
    <w:rsid w:val="00FC1054"/>
    <w:rsid w:val="00FC12A8"/>
    <w:rsid w:val="00FC1BA6"/>
    <w:rsid w:val="00FC2145"/>
    <w:rsid w:val="00FC37A7"/>
    <w:rsid w:val="00FC3869"/>
    <w:rsid w:val="00FC3EB5"/>
    <w:rsid w:val="00FC4542"/>
    <w:rsid w:val="00FC46A6"/>
    <w:rsid w:val="00FC4753"/>
    <w:rsid w:val="00FC51E3"/>
    <w:rsid w:val="00FC53DD"/>
    <w:rsid w:val="00FC63A7"/>
    <w:rsid w:val="00FC693D"/>
    <w:rsid w:val="00FC7BBB"/>
    <w:rsid w:val="00FD0354"/>
    <w:rsid w:val="00FD055A"/>
    <w:rsid w:val="00FD072F"/>
    <w:rsid w:val="00FD08CD"/>
    <w:rsid w:val="00FD0A83"/>
    <w:rsid w:val="00FD0CBF"/>
    <w:rsid w:val="00FD1CA6"/>
    <w:rsid w:val="00FD244D"/>
    <w:rsid w:val="00FD2DE7"/>
    <w:rsid w:val="00FD364D"/>
    <w:rsid w:val="00FD4084"/>
    <w:rsid w:val="00FD409A"/>
    <w:rsid w:val="00FD436A"/>
    <w:rsid w:val="00FD48BD"/>
    <w:rsid w:val="00FD4FA9"/>
    <w:rsid w:val="00FD5733"/>
    <w:rsid w:val="00FD580F"/>
    <w:rsid w:val="00FD686E"/>
    <w:rsid w:val="00FD7053"/>
    <w:rsid w:val="00FD70CC"/>
    <w:rsid w:val="00FE0AB7"/>
    <w:rsid w:val="00FE0CC4"/>
    <w:rsid w:val="00FE130D"/>
    <w:rsid w:val="00FE136D"/>
    <w:rsid w:val="00FE181B"/>
    <w:rsid w:val="00FE1858"/>
    <w:rsid w:val="00FE1D3B"/>
    <w:rsid w:val="00FE1E43"/>
    <w:rsid w:val="00FE27F9"/>
    <w:rsid w:val="00FE375C"/>
    <w:rsid w:val="00FE434D"/>
    <w:rsid w:val="00FE4552"/>
    <w:rsid w:val="00FE45B3"/>
    <w:rsid w:val="00FE5033"/>
    <w:rsid w:val="00FE51AC"/>
    <w:rsid w:val="00FE55A3"/>
    <w:rsid w:val="00FE5768"/>
    <w:rsid w:val="00FE5E13"/>
    <w:rsid w:val="00FE64B2"/>
    <w:rsid w:val="00FE68B0"/>
    <w:rsid w:val="00FE6924"/>
    <w:rsid w:val="00FE6BF5"/>
    <w:rsid w:val="00FF0138"/>
    <w:rsid w:val="00FF038E"/>
    <w:rsid w:val="00FF05C6"/>
    <w:rsid w:val="00FF0857"/>
    <w:rsid w:val="00FF098E"/>
    <w:rsid w:val="00FF0DCE"/>
    <w:rsid w:val="00FF1063"/>
    <w:rsid w:val="00FF1E0C"/>
    <w:rsid w:val="00FF206B"/>
    <w:rsid w:val="00FF24E3"/>
    <w:rsid w:val="00FF2A31"/>
    <w:rsid w:val="00FF2FFF"/>
    <w:rsid w:val="00FF352B"/>
    <w:rsid w:val="00FF3A1C"/>
    <w:rsid w:val="00FF3A24"/>
    <w:rsid w:val="00FF4009"/>
    <w:rsid w:val="00FF410B"/>
    <w:rsid w:val="00FF4C43"/>
    <w:rsid w:val="00FF4ECF"/>
    <w:rsid w:val="00FF5C59"/>
    <w:rsid w:val="00FF67C3"/>
    <w:rsid w:val="00FF6FC0"/>
    <w:rsid w:val="00FF714B"/>
    <w:rsid w:val="00FF72E2"/>
  </w:rsids>
  <m:mathPr>
    <m:mathFont m:val="Cambria Math"/>
    <m:brkBin m:val="before"/>
    <m:brkBinSub m:val="--"/>
    <m:smallFrac m:val="0"/>
    <m:dispDef/>
    <m:lMargin m:val="0"/>
    <m:rMargin m:val="0"/>
    <m:defJc m:val="centerGroup"/>
    <m:wrapIndent m:val="1440"/>
    <m:intLim m:val="subSup"/>
    <m:naryLim m:val="undOvr"/>
  </m:mathPr>
  <w:themeFontLang w:val="en-SG"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8B9946D"/>
  <w15:docId w15:val="{5133B8A0-9095-4184-96AE-64A8FE244D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SG"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A20B22"/>
    <w:pPr>
      <w:spacing w:before="100" w:beforeAutospacing="1" w:after="100" w:afterAutospacing="1" w:line="240" w:lineRule="auto"/>
      <w:outlineLvl w:val="0"/>
    </w:pPr>
    <w:rPr>
      <w:rFonts w:ascii="Times New Roman" w:eastAsia="Times New Roman" w:hAnsi="Times New Roman" w:cs="Times New Roman"/>
      <w:b/>
      <w:bCs/>
      <w:kern w:val="36"/>
      <w:sz w:val="48"/>
      <w:szCs w:val="48"/>
      <w:lang w:val="en-GB" w:eastAsia="en-GB"/>
    </w:rPr>
  </w:style>
  <w:style w:type="paragraph" w:styleId="Heading3">
    <w:name w:val="heading 3"/>
    <w:basedOn w:val="Normal"/>
    <w:next w:val="Normal"/>
    <w:link w:val="Heading3Char"/>
    <w:uiPriority w:val="9"/>
    <w:semiHidden/>
    <w:unhideWhenUsed/>
    <w:qFormat/>
    <w:rsid w:val="003746A8"/>
    <w:pPr>
      <w:keepNext/>
      <w:keepLines/>
      <w:spacing w:before="200" w:after="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A1994"/>
    <w:pPr>
      <w:ind w:left="720"/>
      <w:contextualSpacing/>
    </w:pPr>
  </w:style>
  <w:style w:type="character" w:styleId="CommentReference">
    <w:name w:val="annotation reference"/>
    <w:basedOn w:val="DefaultParagraphFont"/>
    <w:uiPriority w:val="99"/>
    <w:semiHidden/>
    <w:unhideWhenUsed/>
    <w:rsid w:val="00B314E6"/>
    <w:rPr>
      <w:sz w:val="16"/>
      <w:szCs w:val="16"/>
    </w:rPr>
  </w:style>
  <w:style w:type="paragraph" w:styleId="CommentText">
    <w:name w:val="annotation text"/>
    <w:basedOn w:val="Normal"/>
    <w:link w:val="CommentTextChar"/>
    <w:uiPriority w:val="99"/>
    <w:unhideWhenUsed/>
    <w:rsid w:val="00B314E6"/>
    <w:pPr>
      <w:spacing w:line="240" w:lineRule="auto"/>
    </w:pPr>
    <w:rPr>
      <w:sz w:val="20"/>
      <w:szCs w:val="20"/>
    </w:rPr>
  </w:style>
  <w:style w:type="character" w:customStyle="1" w:styleId="CommentTextChar">
    <w:name w:val="Comment Text Char"/>
    <w:basedOn w:val="DefaultParagraphFont"/>
    <w:link w:val="CommentText"/>
    <w:uiPriority w:val="99"/>
    <w:rsid w:val="00B314E6"/>
    <w:rPr>
      <w:sz w:val="20"/>
      <w:szCs w:val="20"/>
    </w:rPr>
  </w:style>
  <w:style w:type="paragraph" w:styleId="CommentSubject">
    <w:name w:val="annotation subject"/>
    <w:basedOn w:val="CommentText"/>
    <w:next w:val="CommentText"/>
    <w:link w:val="CommentSubjectChar"/>
    <w:uiPriority w:val="99"/>
    <w:semiHidden/>
    <w:unhideWhenUsed/>
    <w:rsid w:val="00B314E6"/>
    <w:rPr>
      <w:b/>
      <w:bCs/>
    </w:rPr>
  </w:style>
  <w:style w:type="character" w:customStyle="1" w:styleId="CommentSubjectChar">
    <w:name w:val="Comment Subject Char"/>
    <w:basedOn w:val="CommentTextChar"/>
    <w:link w:val="CommentSubject"/>
    <w:uiPriority w:val="99"/>
    <w:semiHidden/>
    <w:rsid w:val="00B314E6"/>
    <w:rPr>
      <w:b/>
      <w:bCs/>
      <w:sz w:val="20"/>
      <w:szCs w:val="20"/>
    </w:rPr>
  </w:style>
  <w:style w:type="paragraph" w:styleId="BalloonText">
    <w:name w:val="Balloon Text"/>
    <w:basedOn w:val="Normal"/>
    <w:link w:val="BalloonTextChar"/>
    <w:uiPriority w:val="99"/>
    <w:semiHidden/>
    <w:unhideWhenUsed/>
    <w:rsid w:val="00B314E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314E6"/>
    <w:rPr>
      <w:rFonts w:ascii="Segoe UI" w:hAnsi="Segoe UI" w:cs="Segoe UI"/>
      <w:sz w:val="18"/>
      <w:szCs w:val="18"/>
    </w:rPr>
  </w:style>
  <w:style w:type="table" w:styleId="TableGrid">
    <w:name w:val="Table Grid"/>
    <w:basedOn w:val="TableNormal"/>
    <w:uiPriority w:val="39"/>
    <w:rsid w:val="004D17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2A36E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A36EB"/>
    <w:rPr>
      <w:rFonts w:ascii="Calibri" w:hAnsi="Calibri" w:cs="Calibri"/>
      <w:noProof/>
      <w:lang w:val="en-US"/>
    </w:rPr>
  </w:style>
  <w:style w:type="paragraph" w:customStyle="1" w:styleId="EndNoteBibliography">
    <w:name w:val="EndNote Bibliography"/>
    <w:basedOn w:val="Normal"/>
    <w:link w:val="EndNoteBibliographyChar"/>
    <w:rsid w:val="002A36E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A36EB"/>
    <w:rPr>
      <w:rFonts w:ascii="Calibri" w:hAnsi="Calibri" w:cs="Calibri"/>
      <w:noProof/>
      <w:lang w:val="en-US"/>
    </w:rPr>
  </w:style>
  <w:style w:type="character" w:styleId="Hyperlink">
    <w:name w:val="Hyperlink"/>
    <w:basedOn w:val="DefaultParagraphFont"/>
    <w:uiPriority w:val="99"/>
    <w:unhideWhenUsed/>
    <w:rsid w:val="002A36EB"/>
    <w:rPr>
      <w:color w:val="0563C1" w:themeColor="hyperlink"/>
      <w:u w:val="single"/>
    </w:rPr>
  </w:style>
  <w:style w:type="paragraph" w:styleId="Header">
    <w:name w:val="header"/>
    <w:basedOn w:val="Normal"/>
    <w:link w:val="HeaderChar"/>
    <w:uiPriority w:val="99"/>
    <w:unhideWhenUsed/>
    <w:rsid w:val="0000681F"/>
    <w:pPr>
      <w:tabs>
        <w:tab w:val="center" w:pos="4513"/>
        <w:tab w:val="right" w:pos="9026"/>
      </w:tabs>
      <w:spacing w:after="0" w:line="240" w:lineRule="auto"/>
    </w:pPr>
  </w:style>
  <w:style w:type="character" w:customStyle="1" w:styleId="HeaderChar">
    <w:name w:val="Header Char"/>
    <w:basedOn w:val="DefaultParagraphFont"/>
    <w:link w:val="Header"/>
    <w:uiPriority w:val="99"/>
    <w:rsid w:val="0000681F"/>
  </w:style>
  <w:style w:type="paragraph" w:styleId="Footer">
    <w:name w:val="footer"/>
    <w:basedOn w:val="Normal"/>
    <w:link w:val="FooterChar"/>
    <w:uiPriority w:val="99"/>
    <w:unhideWhenUsed/>
    <w:rsid w:val="0000681F"/>
    <w:pPr>
      <w:tabs>
        <w:tab w:val="center" w:pos="4513"/>
        <w:tab w:val="right" w:pos="9026"/>
      </w:tabs>
      <w:spacing w:after="0" w:line="240" w:lineRule="auto"/>
    </w:pPr>
  </w:style>
  <w:style w:type="character" w:customStyle="1" w:styleId="FooterChar">
    <w:name w:val="Footer Char"/>
    <w:basedOn w:val="DefaultParagraphFont"/>
    <w:link w:val="Footer"/>
    <w:uiPriority w:val="99"/>
    <w:rsid w:val="0000681F"/>
  </w:style>
  <w:style w:type="character" w:styleId="Strong">
    <w:name w:val="Strong"/>
    <w:basedOn w:val="DefaultParagraphFont"/>
    <w:uiPriority w:val="22"/>
    <w:qFormat/>
    <w:rsid w:val="00DC7FE5"/>
    <w:rPr>
      <w:b/>
      <w:bCs/>
    </w:rPr>
  </w:style>
  <w:style w:type="character" w:customStyle="1" w:styleId="Heading1Char">
    <w:name w:val="Heading 1 Char"/>
    <w:basedOn w:val="DefaultParagraphFont"/>
    <w:link w:val="Heading1"/>
    <w:uiPriority w:val="9"/>
    <w:rsid w:val="00A20B22"/>
    <w:rPr>
      <w:rFonts w:ascii="Times New Roman" w:eastAsia="Times New Roman" w:hAnsi="Times New Roman" w:cs="Times New Roman"/>
      <w:b/>
      <w:bCs/>
      <w:kern w:val="36"/>
      <w:sz w:val="48"/>
      <w:szCs w:val="48"/>
      <w:lang w:val="en-GB" w:eastAsia="en-GB"/>
    </w:rPr>
  </w:style>
  <w:style w:type="character" w:customStyle="1" w:styleId="nlmarticle-title">
    <w:name w:val="nlm_article-title"/>
    <w:basedOn w:val="DefaultParagraphFont"/>
    <w:rsid w:val="003746A8"/>
  </w:style>
  <w:style w:type="character" w:customStyle="1" w:styleId="nlmcontrib-group">
    <w:name w:val="nlm_contrib-group"/>
    <w:basedOn w:val="DefaultParagraphFont"/>
    <w:rsid w:val="003746A8"/>
  </w:style>
  <w:style w:type="character" w:customStyle="1" w:styleId="contribdegrees">
    <w:name w:val="contribdegrees"/>
    <w:basedOn w:val="DefaultParagraphFont"/>
    <w:rsid w:val="003746A8"/>
  </w:style>
  <w:style w:type="character" w:customStyle="1" w:styleId="Heading3Char">
    <w:name w:val="Heading 3 Char"/>
    <w:basedOn w:val="DefaultParagraphFont"/>
    <w:link w:val="Heading3"/>
    <w:uiPriority w:val="9"/>
    <w:semiHidden/>
    <w:rsid w:val="003746A8"/>
    <w:rPr>
      <w:rFonts w:asciiTheme="majorHAnsi" w:eastAsiaTheme="majorEastAsia" w:hAnsiTheme="majorHAnsi" w:cstheme="majorBidi"/>
      <w:b/>
      <w:bCs/>
      <w:color w:val="5B9BD5" w:themeColor="accent1"/>
    </w:rPr>
  </w:style>
  <w:style w:type="paragraph" w:styleId="Revision">
    <w:name w:val="Revision"/>
    <w:hidden/>
    <w:uiPriority w:val="99"/>
    <w:semiHidden/>
    <w:rsid w:val="000B1B66"/>
    <w:pPr>
      <w:spacing w:after="0" w:line="240" w:lineRule="auto"/>
    </w:pPr>
  </w:style>
  <w:style w:type="character" w:customStyle="1" w:styleId="fontstyle01">
    <w:name w:val="fontstyle01"/>
    <w:basedOn w:val="DefaultParagraphFont"/>
    <w:rsid w:val="007F4C54"/>
    <w:rPr>
      <w:rFonts w:ascii="Times-Roman" w:hAnsi="Times-Roman" w:hint="default"/>
      <w:b w:val="0"/>
      <w:bCs w:val="0"/>
      <w:i w:val="0"/>
      <w:iCs w:val="0"/>
      <w:color w:val="000000"/>
      <w:sz w:val="20"/>
      <w:szCs w:val="20"/>
    </w:rPr>
  </w:style>
  <w:style w:type="character" w:customStyle="1" w:styleId="fontstyle21">
    <w:name w:val="fontstyle21"/>
    <w:basedOn w:val="DefaultParagraphFont"/>
    <w:rsid w:val="007F4C54"/>
    <w:rPr>
      <w:rFonts w:ascii="Times-Italic" w:hAnsi="Times-Italic" w:hint="default"/>
      <w:b w:val="0"/>
      <w:bCs w:val="0"/>
      <w:i/>
      <w:iCs/>
      <w:color w:val="000000"/>
      <w:sz w:val="20"/>
      <w:szCs w:val="20"/>
    </w:rPr>
  </w:style>
  <w:style w:type="character" w:styleId="LineNumber">
    <w:name w:val="line number"/>
    <w:basedOn w:val="DefaultParagraphFont"/>
    <w:uiPriority w:val="99"/>
    <w:semiHidden/>
    <w:unhideWhenUsed/>
    <w:rsid w:val="005101E5"/>
  </w:style>
  <w:style w:type="table" w:customStyle="1" w:styleId="ListTable6Colorful1">
    <w:name w:val="List Table 6 Colorful1"/>
    <w:basedOn w:val="TableNormal"/>
    <w:uiPriority w:val="51"/>
    <w:rsid w:val="00693E48"/>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FollowedHyperlink">
    <w:name w:val="FollowedHyperlink"/>
    <w:basedOn w:val="DefaultParagraphFont"/>
    <w:uiPriority w:val="99"/>
    <w:semiHidden/>
    <w:unhideWhenUsed/>
    <w:rsid w:val="00EB0BD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30806">
      <w:bodyDiv w:val="1"/>
      <w:marLeft w:val="0"/>
      <w:marRight w:val="0"/>
      <w:marTop w:val="0"/>
      <w:marBottom w:val="0"/>
      <w:divBdr>
        <w:top w:val="none" w:sz="0" w:space="0" w:color="auto"/>
        <w:left w:val="none" w:sz="0" w:space="0" w:color="auto"/>
        <w:bottom w:val="none" w:sz="0" w:space="0" w:color="auto"/>
        <w:right w:val="none" w:sz="0" w:space="0" w:color="auto"/>
      </w:divBdr>
    </w:div>
    <w:div w:id="288124451">
      <w:bodyDiv w:val="1"/>
      <w:marLeft w:val="0"/>
      <w:marRight w:val="0"/>
      <w:marTop w:val="0"/>
      <w:marBottom w:val="0"/>
      <w:divBdr>
        <w:top w:val="none" w:sz="0" w:space="0" w:color="auto"/>
        <w:left w:val="none" w:sz="0" w:space="0" w:color="auto"/>
        <w:bottom w:val="none" w:sz="0" w:space="0" w:color="auto"/>
        <w:right w:val="none" w:sz="0" w:space="0" w:color="auto"/>
      </w:divBdr>
    </w:div>
    <w:div w:id="691221974">
      <w:bodyDiv w:val="1"/>
      <w:marLeft w:val="0"/>
      <w:marRight w:val="0"/>
      <w:marTop w:val="0"/>
      <w:marBottom w:val="0"/>
      <w:divBdr>
        <w:top w:val="none" w:sz="0" w:space="0" w:color="auto"/>
        <w:left w:val="none" w:sz="0" w:space="0" w:color="auto"/>
        <w:bottom w:val="none" w:sz="0" w:space="0" w:color="auto"/>
        <w:right w:val="none" w:sz="0" w:space="0" w:color="auto"/>
      </w:divBdr>
      <w:divsChild>
        <w:div w:id="1112021105">
          <w:marLeft w:val="0"/>
          <w:marRight w:val="0"/>
          <w:marTop w:val="0"/>
          <w:marBottom w:val="0"/>
          <w:divBdr>
            <w:top w:val="none" w:sz="0" w:space="0" w:color="auto"/>
            <w:left w:val="none" w:sz="0" w:space="0" w:color="auto"/>
            <w:bottom w:val="none" w:sz="0" w:space="0" w:color="auto"/>
            <w:right w:val="none" w:sz="0" w:space="0" w:color="auto"/>
          </w:divBdr>
          <w:divsChild>
            <w:div w:id="903952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8014235">
      <w:bodyDiv w:val="1"/>
      <w:marLeft w:val="0"/>
      <w:marRight w:val="0"/>
      <w:marTop w:val="0"/>
      <w:marBottom w:val="0"/>
      <w:divBdr>
        <w:top w:val="none" w:sz="0" w:space="0" w:color="auto"/>
        <w:left w:val="none" w:sz="0" w:space="0" w:color="auto"/>
        <w:bottom w:val="none" w:sz="0" w:space="0" w:color="auto"/>
        <w:right w:val="none" w:sz="0" w:space="0" w:color="auto"/>
      </w:divBdr>
    </w:div>
    <w:div w:id="1087268706">
      <w:bodyDiv w:val="1"/>
      <w:marLeft w:val="0"/>
      <w:marRight w:val="0"/>
      <w:marTop w:val="0"/>
      <w:marBottom w:val="0"/>
      <w:divBdr>
        <w:top w:val="none" w:sz="0" w:space="0" w:color="auto"/>
        <w:left w:val="none" w:sz="0" w:space="0" w:color="auto"/>
        <w:bottom w:val="none" w:sz="0" w:space="0" w:color="auto"/>
        <w:right w:val="none" w:sz="0" w:space="0" w:color="auto"/>
      </w:divBdr>
    </w:div>
    <w:div w:id="1868445371">
      <w:bodyDiv w:val="1"/>
      <w:marLeft w:val="0"/>
      <w:marRight w:val="0"/>
      <w:marTop w:val="0"/>
      <w:marBottom w:val="0"/>
      <w:divBdr>
        <w:top w:val="none" w:sz="0" w:space="0" w:color="auto"/>
        <w:left w:val="none" w:sz="0" w:space="0" w:color="auto"/>
        <w:bottom w:val="none" w:sz="0" w:space="0" w:color="auto"/>
        <w:right w:val="none" w:sz="0" w:space="0" w:color="auto"/>
      </w:divBdr>
    </w:div>
    <w:div w:id="1973902597">
      <w:bodyDiv w:val="1"/>
      <w:marLeft w:val="0"/>
      <w:marRight w:val="0"/>
      <w:marTop w:val="0"/>
      <w:marBottom w:val="0"/>
      <w:divBdr>
        <w:top w:val="none" w:sz="0" w:space="0" w:color="auto"/>
        <w:left w:val="none" w:sz="0" w:space="0" w:color="auto"/>
        <w:bottom w:val="none" w:sz="0" w:space="0" w:color="auto"/>
        <w:right w:val="none" w:sz="0" w:space="0" w:color="auto"/>
      </w:divBdr>
      <w:divsChild>
        <w:div w:id="1341002563">
          <w:marLeft w:val="0"/>
          <w:marRight w:val="0"/>
          <w:marTop w:val="0"/>
          <w:marBottom w:val="0"/>
          <w:divBdr>
            <w:top w:val="none" w:sz="0" w:space="0" w:color="auto"/>
            <w:left w:val="none" w:sz="0" w:space="0" w:color="auto"/>
            <w:bottom w:val="none" w:sz="0" w:space="0" w:color="auto"/>
            <w:right w:val="none" w:sz="0" w:space="0" w:color="auto"/>
          </w:divBdr>
          <w:divsChild>
            <w:div w:id="660278965">
              <w:marLeft w:val="0"/>
              <w:marRight w:val="0"/>
              <w:marTop w:val="0"/>
              <w:marBottom w:val="0"/>
              <w:divBdr>
                <w:top w:val="none" w:sz="0" w:space="0" w:color="auto"/>
                <w:left w:val="none" w:sz="0" w:space="0" w:color="auto"/>
                <w:bottom w:val="none" w:sz="0" w:space="0" w:color="auto"/>
                <w:right w:val="none" w:sz="0" w:space="0" w:color="auto"/>
              </w:divBdr>
              <w:divsChild>
                <w:div w:id="393310003">
                  <w:marLeft w:val="0"/>
                  <w:marRight w:val="0"/>
                  <w:marTop w:val="0"/>
                  <w:marBottom w:val="0"/>
                  <w:divBdr>
                    <w:top w:val="none" w:sz="0" w:space="0" w:color="auto"/>
                    <w:left w:val="none" w:sz="0" w:space="0" w:color="auto"/>
                    <w:bottom w:val="none" w:sz="0" w:space="0" w:color="auto"/>
                    <w:right w:val="none" w:sz="0" w:space="0" w:color="auto"/>
                  </w:divBdr>
                  <w:divsChild>
                    <w:div w:id="837843276">
                      <w:marLeft w:val="0"/>
                      <w:marRight w:val="0"/>
                      <w:marTop w:val="0"/>
                      <w:marBottom w:val="0"/>
                      <w:divBdr>
                        <w:top w:val="none" w:sz="0" w:space="0" w:color="auto"/>
                        <w:left w:val="none" w:sz="0" w:space="0" w:color="auto"/>
                        <w:bottom w:val="none" w:sz="0" w:space="0" w:color="auto"/>
                        <w:right w:val="none" w:sz="0" w:space="0" w:color="auto"/>
                      </w:divBdr>
                      <w:divsChild>
                        <w:div w:id="259608973">
                          <w:marLeft w:val="0"/>
                          <w:marRight w:val="0"/>
                          <w:marTop w:val="0"/>
                          <w:marBottom w:val="0"/>
                          <w:divBdr>
                            <w:top w:val="none" w:sz="0" w:space="0" w:color="auto"/>
                            <w:left w:val="none" w:sz="0" w:space="0" w:color="auto"/>
                            <w:bottom w:val="none" w:sz="0" w:space="0" w:color="auto"/>
                            <w:right w:val="none" w:sz="0" w:space="0" w:color="auto"/>
                          </w:divBdr>
                          <w:divsChild>
                            <w:div w:id="193858348">
                              <w:marLeft w:val="0"/>
                              <w:marRight w:val="0"/>
                              <w:marTop w:val="0"/>
                              <w:marBottom w:val="0"/>
                              <w:divBdr>
                                <w:top w:val="none" w:sz="0" w:space="0" w:color="auto"/>
                                <w:left w:val="none" w:sz="0" w:space="0" w:color="auto"/>
                                <w:bottom w:val="none" w:sz="0" w:space="0" w:color="auto"/>
                                <w:right w:val="none" w:sz="0" w:space="0" w:color="auto"/>
                              </w:divBdr>
                              <w:divsChild>
                                <w:div w:id="1681588998">
                                  <w:marLeft w:val="0"/>
                                  <w:marRight w:val="0"/>
                                  <w:marTop w:val="0"/>
                                  <w:marBottom w:val="0"/>
                                  <w:divBdr>
                                    <w:top w:val="none" w:sz="0" w:space="0" w:color="auto"/>
                                    <w:left w:val="none" w:sz="0" w:space="0" w:color="auto"/>
                                    <w:bottom w:val="none" w:sz="0" w:space="0" w:color="auto"/>
                                    <w:right w:val="none" w:sz="0" w:space="0" w:color="auto"/>
                                  </w:divBdr>
                                  <w:divsChild>
                                    <w:div w:id="1631470919">
                                      <w:marLeft w:val="0"/>
                                      <w:marRight w:val="0"/>
                                      <w:marTop w:val="0"/>
                                      <w:marBottom w:val="0"/>
                                      <w:divBdr>
                                        <w:top w:val="none" w:sz="0" w:space="0" w:color="auto"/>
                                        <w:left w:val="none" w:sz="0" w:space="0" w:color="auto"/>
                                        <w:bottom w:val="none" w:sz="0" w:space="0" w:color="auto"/>
                                        <w:right w:val="none" w:sz="0" w:space="0" w:color="auto"/>
                                      </w:divBdr>
                                      <w:divsChild>
                                        <w:div w:id="1732263572">
                                          <w:marLeft w:val="0"/>
                                          <w:marRight w:val="0"/>
                                          <w:marTop w:val="0"/>
                                          <w:marBottom w:val="0"/>
                                          <w:divBdr>
                                            <w:top w:val="none" w:sz="0" w:space="0" w:color="auto"/>
                                            <w:left w:val="none" w:sz="0" w:space="0" w:color="auto"/>
                                            <w:bottom w:val="none" w:sz="0" w:space="0" w:color="auto"/>
                                            <w:right w:val="none" w:sz="0" w:space="0" w:color="auto"/>
                                          </w:divBdr>
                                          <w:divsChild>
                                            <w:div w:id="1228488935">
                                              <w:marLeft w:val="0"/>
                                              <w:marRight w:val="0"/>
                                              <w:marTop w:val="0"/>
                                              <w:marBottom w:val="0"/>
                                              <w:divBdr>
                                                <w:top w:val="none" w:sz="0" w:space="0" w:color="auto"/>
                                                <w:left w:val="none" w:sz="0" w:space="0" w:color="auto"/>
                                                <w:bottom w:val="none" w:sz="0" w:space="0" w:color="auto"/>
                                                <w:right w:val="none" w:sz="0" w:space="0" w:color="auto"/>
                                              </w:divBdr>
                                              <w:divsChild>
                                                <w:div w:id="1910454992">
                                                  <w:marLeft w:val="0"/>
                                                  <w:marRight w:val="0"/>
                                                  <w:marTop w:val="0"/>
                                                  <w:marBottom w:val="0"/>
                                                  <w:divBdr>
                                                    <w:top w:val="none" w:sz="0" w:space="0" w:color="auto"/>
                                                    <w:left w:val="none" w:sz="0" w:space="0" w:color="auto"/>
                                                    <w:bottom w:val="none" w:sz="0" w:space="0" w:color="auto"/>
                                                    <w:right w:val="none" w:sz="0" w:space="0" w:color="auto"/>
                                                  </w:divBdr>
                                                  <w:divsChild>
                                                    <w:div w:id="1221089349">
                                                      <w:marLeft w:val="0"/>
                                                      <w:marRight w:val="0"/>
                                                      <w:marTop w:val="0"/>
                                                      <w:marBottom w:val="0"/>
                                                      <w:divBdr>
                                                        <w:top w:val="none" w:sz="0" w:space="0" w:color="auto"/>
                                                        <w:left w:val="none" w:sz="0" w:space="0" w:color="auto"/>
                                                        <w:bottom w:val="none" w:sz="0" w:space="0" w:color="auto"/>
                                                        <w:right w:val="none" w:sz="0" w:space="0" w:color="auto"/>
                                                      </w:divBdr>
                                                      <w:divsChild>
                                                        <w:div w:id="914819191">
                                                          <w:marLeft w:val="0"/>
                                                          <w:marRight w:val="0"/>
                                                          <w:marTop w:val="0"/>
                                                          <w:marBottom w:val="0"/>
                                                          <w:divBdr>
                                                            <w:top w:val="none" w:sz="0" w:space="0" w:color="auto"/>
                                                            <w:left w:val="none" w:sz="0" w:space="0" w:color="auto"/>
                                                            <w:bottom w:val="none" w:sz="0" w:space="0" w:color="auto"/>
                                                            <w:right w:val="none" w:sz="0" w:space="0" w:color="auto"/>
                                                          </w:divBdr>
                                                          <w:divsChild>
                                                            <w:div w:id="703868182">
                                                              <w:marLeft w:val="0"/>
                                                              <w:marRight w:val="0"/>
                                                              <w:marTop w:val="0"/>
                                                              <w:marBottom w:val="0"/>
                                                              <w:divBdr>
                                                                <w:top w:val="none" w:sz="0" w:space="0" w:color="auto"/>
                                                                <w:left w:val="none" w:sz="0" w:space="0" w:color="auto"/>
                                                                <w:bottom w:val="none" w:sz="0" w:space="0" w:color="auto"/>
                                                                <w:right w:val="none" w:sz="0" w:space="0" w:color="auto"/>
                                                              </w:divBdr>
                                                              <w:divsChild>
                                                                <w:div w:id="1387681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9354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iaran_forde@sics.a-star.edu.sg" TargetMode="External"/><Relationship Id="rId13" Type="http://schemas.openxmlformats.org/officeDocument/2006/relationships/hyperlink" Target="mailto:tan.kok.hian@singhealth.com.sg" TargetMode="External"/><Relationship Id="rId18" Type="http://schemas.openxmlformats.org/officeDocument/2006/relationships/hyperlink" Target="mailto:patricia.silveira@mcgill.ca" TargetMode="External"/><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hyperlink" Target="mailto:mary_chong@nus.edu.sg" TargetMode="External"/><Relationship Id="rId34" Type="http://schemas.microsoft.com/office/2016/09/relationships/commentsIds" Target="commentsIds.xml"/><Relationship Id="rId7" Type="http://schemas.openxmlformats.org/officeDocument/2006/relationships/endnotes" Target="endnotes.xml"/><Relationship Id="rId12" Type="http://schemas.openxmlformats.org/officeDocument/2006/relationships/hyperlink" Target="mailto:yap_seng_chong@sics.a-star.edu.sg" TargetMode="External"/><Relationship Id="rId17" Type="http://schemas.openxmlformats.org/officeDocument/2006/relationships/hyperlink" Target="mailto:cai_shirong@sics.a-star.edu.sg" TargetMode="External"/><Relationship Id="rId25" Type="http://schemas.openxmlformats.org/officeDocument/2006/relationships/hyperlink" Target="https://www.cdc.gov/obesity/childhood/defining.html" TargetMode="External"/><Relationship Id="rId2" Type="http://schemas.openxmlformats.org/officeDocument/2006/relationships/numbering" Target="numbering.xml"/><Relationship Id="rId16" Type="http://schemas.openxmlformats.org/officeDocument/2006/relationships/hyperlink" Target="mailto:michael_meaney@sics.a-star.edu.sg" TargetMode="External"/><Relationship Id="rId20" Type="http://schemas.openxmlformats.org/officeDocument/2006/relationships/hyperlink" Target="mailto:kmg@mrc.soton.ac.uk"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Goh_Ai_Ting@sics.a-star.edu.sg" TargetMode="External"/><Relationship Id="rId24" Type="http://schemas.openxmlformats.org/officeDocument/2006/relationships/hyperlink" Target="http://www.who.int/childgrowth/standards/Technical_report.pdf" TargetMode="External"/><Relationship Id="rId5" Type="http://schemas.openxmlformats.org/officeDocument/2006/relationships/webSettings" Target="webSettings.xml"/><Relationship Id="rId15" Type="http://schemas.openxmlformats.org/officeDocument/2006/relationships/hyperlink" Target="mailto:paeshekl@nus.edu.sg" TargetMode="External"/><Relationship Id="rId23" Type="http://schemas.openxmlformats.org/officeDocument/2006/relationships/hyperlink" Target="https://www.phenxtoolkit.org" TargetMode="External"/><Relationship Id="rId28" Type="http://schemas.openxmlformats.org/officeDocument/2006/relationships/header" Target="header2.xml"/><Relationship Id="rId10" Type="http://schemas.openxmlformats.org/officeDocument/2006/relationships/hyperlink" Target="mailto:Keri_mccrickerd@sics.a-star.edu.sg" TargetMode="External"/><Relationship Id="rId19" Type="http://schemas.openxmlformats.org/officeDocument/2006/relationships/hyperlink" Target="mailto:paeleeys@nus.edu.sg" TargetMode="External"/><Relationship Id="rId4" Type="http://schemas.openxmlformats.org/officeDocument/2006/relationships/settings" Target="settings.xml"/><Relationship Id="rId9" Type="http://schemas.openxmlformats.org/officeDocument/2006/relationships/hyperlink" Target="mailto:Lisa.Fries@rdls.nestle.com" TargetMode="External"/><Relationship Id="rId14" Type="http://schemas.openxmlformats.org/officeDocument/2006/relationships/hyperlink" Target="mailto:fabian.yap.k.p@singhealth.com.sg" TargetMode="External"/><Relationship Id="rId22" Type="http://schemas.openxmlformats.org/officeDocument/2006/relationships/hyperlink" Target="mailto:Ciaran_Forde@sics.a-star.edu.sg" TargetMode="External"/><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45E270-A643-4D56-A175-DD160CD487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7</Pages>
  <Words>12892</Words>
  <Characters>73488</Characters>
  <Application>Microsoft Office Word</Application>
  <DocSecurity>4</DocSecurity>
  <Lines>612</Lines>
  <Paragraphs>172</Paragraphs>
  <ScaleCrop>false</ScaleCrop>
  <HeadingPairs>
    <vt:vector size="2" baseType="variant">
      <vt:variant>
        <vt:lpstr>Title</vt:lpstr>
      </vt:variant>
      <vt:variant>
        <vt:i4>1</vt:i4>
      </vt:variant>
    </vt:vector>
  </HeadingPairs>
  <TitlesOfParts>
    <vt:vector size="1" baseType="lpstr">
      <vt:lpstr/>
    </vt:vector>
  </TitlesOfParts>
  <Company>BMSI</Company>
  <LinksUpToDate>false</LinksUpToDate>
  <CharactersWithSpaces>86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a Magdalena Fogel</dc:creator>
  <cp:lastModifiedBy>Karen Drake</cp:lastModifiedBy>
  <cp:revision>2</cp:revision>
  <cp:lastPrinted>2018-05-08T01:54:00Z</cp:lastPrinted>
  <dcterms:created xsi:type="dcterms:W3CDTF">2019-02-12T11:34:00Z</dcterms:created>
  <dcterms:modified xsi:type="dcterms:W3CDTF">2019-02-12T11:34:00Z</dcterms:modified>
</cp:coreProperties>
</file>